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1A4DA7" w14:textId="77777777" w:rsidR="00071549" w:rsidRDefault="00071549" w:rsidP="00071549">
      <w:pPr>
        <w:spacing w:line="360" w:lineRule="auto"/>
        <w:jc w:val="center"/>
        <w:rPr>
          <w:b/>
        </w:rPr>
      </w:pPr>
      <w:r w:rsidRPr="00DC1314">
        <w:rPr>
          <w:b/>
        </w:rPr>
        <w:t>Corr</w:t>
      </w:r>
      <w:r>
        <w:rPr>
          <w:b/>
        </w:rPr>
        <w:t>elates of obsessive-compulsive a</w:t>
      </w:r>
      <w:r w:rsidRPr="00DC1314">
        <w:rPr>
          <w:b/>
        </w:rPr>
        <w:t xml:space="preserve">nd </w:t>
      </w:r>
      <w:r>
        <w:rPr>
          <w:b/>
        </w:rPr>
        <w:t>r</w:t>
      </w:r>
      <w:r w:rsidRPr="00DC1314">
        <w:rPr>
          <w:b/>
        </w:rPr>
        <w:t xml:space="preserve">elated </w:t>
      </w:r>
      <w:r>
        <w:rPr>
          <w:b/>
        </w:rPr>
        <w:t>d</w:t>
      </w:r>
      <w:r w:rsidRPr="00DC1314">
        <w:rPr>
          <w:b/>
        </w:rPr>
        <w:t xml:space="preserve">isorders </w:t>
      </w:r>
      <w:r>
        <w:rPr>
          <w:b/>
        </w:rPr>
        <w:t>s</w:t>
      </w:r>
      <w:r w:rsidRPr="00DC1314">
        <w:rPr>
          <w:b/>
        </w:rPr>
        <w:t>ymptom</w:t>
      </w:r>
      <w:r>
        <w:rPr>
          <w:b/>
        </w:rPr>
        <w:t xml:space="preserve"> severity</w:t>
      </w:r>
      <w:r w:rsidRPr="00DC1314">
        <w:rPr>
          <w:b/>
        </w:rPr>
        <w:t xml:space="preserve"> </w:t>
      </w:r>
      <w:r>
        <w:rPr>
          <w:b/>
        </w:rPr>
        <w:t>d</w:t>
      </w:r>
      <w:r w:rsidRPr="00DC1314">
        <w:rPr>
          <w:b/>
        </w:rPr>
        <w:t xml:space="preserve">uring </w:t>
      </w:r>
      <w:r>
        <w:rPr>
          <w:b/>
        </w:rPr>
        <w:t>t</w:t>
      </w:r>
      <w:r w:rsidRPr="00DC1314">
        <w:rPr>
          <w:b/>
        </w:rPr>
        <w:t xml:space="preserve">he </w:t>
      </w:r>
      <w:r>
        <w:rPr>
          <w:b/>
        </w:rPr>
        <w:t>COVID-19</w:t>
      </w:r>
      <w:r w:rsidRPr="00DC1314">
        <w:rPr>
          <w:b/>
        </w:rPr>
        <w:t xml:space="preserve"> </w:t>
      </w:r>
      <w:r>
        <w:rPr>
          <w:b/>
        </w:rPr>
        <w:t>p</w:t>
      </w:r>
      <w:r w:rsidRPr="00DC1314">
        <w:rPr>
          <w:b/>
        </w:rPr>
        <w:t>andemic</w:t>
      </w:r>
    </w:p>
    <w:p w14:paraId="2021D5C3" w14:textId="77777777" w:rsidR="00071549" w:rsidRPr="0062619D" w:rsidRDefault="00071549" w:rsidP="00071549">
      <w:pPr>
        <w:spacing w:line="360" w:lineRule="auto"/>
      </w:pPr>
    </w:p>
    <w:p w14:paraId="4D12685D" w14:textId="77777777" w:rsidR="00071549" w:rsidRPr="00250F54" w:rsidRDefault="00071549" w:rsidP="00071549">
      <w:pPr>
        <w:spacing w:line="360" w:lineRule="auto"/>
        <w:jc w:val="center"/>
      </w:pPr>
      <w:r w:rsidRPr="0062262D">
        <w:t>Leonardo F Fontenelle,</w:t>
      </w:r>
      <w:r>
        <w:t xml:space="preserve"> </w:t>
      </w:r>
      <w:r w:rsidRPr="0062262D">
        <w:rPr>
          <w:vertAlign w:val="superscript"/>
        </w:rPr>
        <w:t>1-2</w:t>
      </w:r>
      <w:r w:rsidRPr="0062262D">
        <w:t xml:space="preserve"> Lucy Albertella, </w:t>
      </w:r>
      <w:r>
        <w:rPr>
          <w:vertAlign w:val="superscript"/>
        </w:rPr>
        <w:t xml:space="preserve">1 </w:t>
      </w:r>
      <w:r w:rsidRPr="0062262D">
        <w:t xml:space="preserve">Mary-Ellen Brierley, </w:t>
      </w:r>
      <w:r>
        <w:rPr>
          <w:vertAlign w:val="superscript"/>
        </w:rPr>
        <w:t xml:space="preserve">1 </w:t>
      </w:r>
      <w:r w:rsidRPr="0062262D">
        <w:t xml:space="preserve">Emma M Thompson, </w:t>
      </w:r>
      <w:r>
        <w:rPr>
          <w:vertAlign w:val="superscript"/>
        </w:rPr>
        <w:t xml:space="preserve">1 </w:t>
      </w:r>
      <w:r>
        <w:t xml:space="preserve">Louise </w:t>
      </w:r>
      <w:r w:rsidRPr="0062262D">
        <w:t xml:space="preserve">Destrée, </w:t>
      </w:r>
      <w:r>
        <w:rPr>
          <w:vertAlign w:val="superscript"/>
        </w:rPr>
        <w:t xml:space="preserve">1 </w:t>
      </w:r>
      <w:r w:rsidRPr="0062262D">
        <w:t xml:space="preserve">Sam R Chamberlain, </w:t>
      </w:r>
      <w:r>
        <w:rPr>
          <w:vertAlign w:val="superscript"/>
        </w:rPr>
        <w:t>3*</w:t>
      </w:r>
      <w:r w:rsidRPr="0056028F">
        <w:t xml:space="preserve"> </w:t>
      </w:r>
      <w:r w:rsidRPr="0062262D">
        <w:t>Murat Yücel</w:t>
      </w:r>
      <w:r>
        <w:t xml:space="preserve"> </w:t>
      </w:r>
      <w:r>
        <w:rPr>
          <w:vertAlign w:val="superscript"/>
        </w:rPr>
        <w:t>1*</w:t>
      </w:r>
    </w:p>
    <w:p w14:paraId="563A9F69" w14:textId="77777777" w:rsidR="00071549" w:rsidRPr="0062619D" w:rsidRDefault="00071549" w:rsidP="00071549">
      <w:pPr>
        <w:spacing w:line="360" w:lineRule="auto"/>
        <w:jc w:val="center"/>
        <w:rPr>
          <w:rFonts w:ascii="Times" w:hAnsi="Times" w:cs="MicrosoftSansSerif"/>
        </w:rPr>
      </w:pPr>
    </w:p>
    <w:p w14:paraId="22026101" w14:textId="77777777" w:rsidR="00071549" w:rsidRPr="0062619D" w:rsidRDefault="00071549" w:rsidP="00071549">
      <w:pPr>
        <w:spacing w:line="360" w:lineRule="auto"/>
        <w:jc w:val="center"/>
        <w:rPr>
          <w:rFonts w:ascii="Times" w:hAnsi="Times" w:cs="MicrosoftSansSerif"/>
        </w:rPr>
      </w:pPr>
    </w:p>
    <w:p w14:paraId="50501F61" w14:textId="77777777" w:rsidR="00071549" w:rsidRPr="0062619D" w:rsidRDefault="00071549" w:rsidP="00071549">
      <w:pPr>
        <w:spacing w:line="360" w:lineRule="auto"/>
        <w:jc w:val="center"/>
        <w:rPr>
          <w:rFonts w:ascii="Times" w:hAnsi="Times" w:cs="MicrosoftSansSerif"/>
        </w:rPr>
      </w:pPr>
      <w:r w:rsidRPr="0062619D">
        <w:rPr>
          <w:rFonts w:ascii="Times" w:hAnsi="Times" w:cs="MicrosoftSansSerif"/>
        </w:rPr>
        <w:t xml:space="preserve">Running-head: </w:t>
      </w:r>
      <w:r>
        <w:rPr>
          <w:rFonts w:ascii="Times" w:hAnsi="Times" w:cs="MicrosoftSansSerif"/>
        </w:rPr>
        <w:t>OCRDs</w:t>
      </w:r>
      <w:r w:rsidRPr="0062619D">
        <w:rPr>
          <w:rFonts w:ascii="Times" w:hAnsi="Times" w:cs="MicrosoftSansSerif"/>
        </w:rPr>
        <w:t xml:space="preserve"> and </w:t>
      </w:r>
      <w:r>
        <w:rPr>
          <w:rFonts w:ascii="Times" w:hAnsi="Times" w:cs="MicrosoftSansSerif"/>
        </w:rPr>
        <w:t>COVID-19</w:t>
      </w:r>
    </w:p>
    <w:p w14:paraId="2CD0B909" w14:textId="77777777" w:rsidR="00071549" w:rsidRPr="0062619D" w:rsidRDefault="00071549" w:rsidP="00071549">
      <w:pPr>
        <w:spacing w:line="360" w:lineRule="auto"/>
        <w:jc w:val="center"/>
        <w:rPr>
          <w:b/>
        </w:rPr>
      </w:pPr>
    </w:p>
    <w:p w14:paraId="5E575E37" w14:textId="77777777" w:rsidR="00071549" w:rsidRPr="0062619D" w:rsidRDefault="00071549" w:rsidP="00071549">
      <w:pPr>
        <w:spacing w:line="360" w:lineRule="auto"/>
        <w:jc w:val="center"/>
        <w:rPr>
          <w:b/>
        </w:rPr>
      </w:pPr>
    </w:p>
    <w:p w14:paraId="58C65CEA" w14:textId="77777777" w:rsidR="00071549" w:rsidRPr="0062619D" w:rsidRDefault="00071549" w:rsidP="00071549">
      <w:pPr>
        <w:spacing w:line="360" w:lineRule="auto"/>
        <w:rPr>
          <w:b/>
        </w:rPr>
      </w:pPr>
      <w:r w:rsidRPr="0062619D">
        <w:rPr>
          <w:b/>
        </w:rPr>
        <w:t>_____________________________________________________________________</w:t>
      </w:r>
    </w:p>
    <w:p w14:paraId="4CE75D4A" w14:textId="77777777" w:rsidR="00071549" w:rsidRPr="0062619D" w:rsidRDefault="00071549" w:rsidP="00071549">
      <w:pPr>
        <w:spacing w:line="360" w:lineRule="auto"/>
      </w:pPr>
      <w:r w:rsidRPr="0062619D">
        <w:t xml:space="preserve">1 Turner Institute for Brain and Mental Health, Monash University, 770 Blackburn Road, Clayton, Victoria 3168, Australia. </w:t>
      </w:r>
    </w:p>
    <w:p w14:paraId="62F2C961" w14:textId="77777777" w:rsidR="00071549" w:rsidRDefault="00071549" w:rsidP="00071549">
      <w:pPr>
        <w:spacing w:line="360" w:lineRule="auto"/>
      </w:pPr>
      <w:r w:rsidRPr="0062619D">
        <w:t xml:space="preserve">2 Obsessive, Compulsive, and Anxiety Spectrum Research Program. Institute of Psychiatry, Federal University of Rio de Janeiro (UFRJ) &amp; D’Or Institute for Research and Education (IDOR), Rio de Janeiro, Brazil; </w:t>
      </w:r>
      <w:hyperlink r:id="rId8" w:history="1">
        <w:r w:rsidRPr="003A2A4E">
          <w:rPr>
            <w:rStyle w:val="Hyperlink"/>
          </w:rPr>
          <w:t>lfontenelle@gmail.com</w:t>
        </w:r>
      </w:hyperlink>
    </w:p>
    <w:p w14:paraId="172484DA" w14:textId="77777777" w:rsidR="00071549" w:rsidRPr="0062619D" w:rsidRDefault="00071549" w:rsidP="00071549">
      <w:pPr>
        <w:spacing w:line="360" w:lineRule="auto"/>
      </w:pPr>
      <w:r>
        <w:t xml:space="preserve">3 </w:t>
      </w:r>
      <w:r w:rsidRPr="00E13ADD">
        <w:t>Department of Psychiatry, Faculty of Medic</w:t>
      </w:r>
      <w:r>
        <w:t xml:space="preserve">ine, University of Southampton, &amp; </w:t>
      </w:r>
      <w:r w:rsidRPr="00E13ADD">
        <w:t>Southern Health NHS Foundation Trust, Southampton, UK.</w:t>
      </w:r>
    </w:p>
    <w:p w14:paraId="6F096746" w14:textId="77777777" w:rsidR="00071549" w:rsidRPr="00F37FE6" w:rsidRDefault="00071549" w:rsidP="00071549">
      <w:pPr>
        <w:spacing w:line="360" w:lineRule="auto"/>
      </w:pPr>
      <w:r w:rsidRPr="00F37FE6">
        <w:t>*</w:t>
      </w:r>
      <w:r>
        <w:t xml:space="preserve"> S</w:t>
      </w:r>
      <w:r w:rsidRPr="00F37FE6">
        <w:t>hared last authorship</w:t>
      </w:r>
    </w:p>
    <w:p w14:paraId="56CBDE97" w14:textId="77777777" w:rsidR="00071549" w:rsidRDefault="00071549" w:rsidP="00071549">
      <w:pPr>
        <w:spacing w:line="360" w:lineRule="auto"/>
      </w:pPr>
    </w:p>
    <w:p w14:paraId="662731ED" w14:textId="77777777" w:rsidR="00071549" w:rsidRPr="0062619D" w:rsidRDefault="00071549" w:rsidP="00071549">
      <w:pPr>
        <w:spacing w:line="360" w:lineRule="auto"/>
      </w:pPr>
      <w:r w:rsidRPr="0062619D">
        <w:t>Corresponding author:</w:t>
      </w:r>
    </w:p>
    <w:p w14:paraId="08B34098" w14:textId="77777777" w:rsidR="00071549" w:rsidRPr="00603CBD" w:rsidRDefault="00071549" w:rsidP="00071549">
      <w:pPr>
        <w:spacing w:line="360" w:lineRule="auto"/>
        <w:rPr>
          <w:lang w:val="pt-BR"/>
        </w:rPr>
      </w:pPr>
      <w:r w:rsidRPr="00603CBD">
        <w:rPr>
          <w:lang w:val="pt-BR"/>
        </w:rPr>
        <w:t>Prof. Leonardo F Fontenelle, M.D., Ph.D.</w:t>
      </w:r>
    </w:p>
    <w:p w14:paraId="5FC1C57C" w14:textId="77777777" w:rsidR="00071549" w:rsidRPr="0062619D" w:rsidRDefault="00071549" w:rsidP="00071549">
      <w:pPr>
        <w:spacing w:line="360" w:lineRule="auto"/>
      </w:pPr>
      <w:r w:rsidRPr="0062619D">
        <w:t xml:space="preserve">Turner Institute for Brain and Mental Health, </w:t>
      </w:r>
    </w:p>
    <w:p w14:paraId="27C1FDB7" w14:textId="77777777" w:rsidR="00071549" w:rsidRPr="0062619D" w:rsidRDefault="00071549" w:rsidP="00071549">
      <w:pPr>
        <w:spacing w:line="360" w:lineRule="auto"/>
      </w:pPr>
      <w:r w:rsidRPr="0062619D">
        <w:t xml:space="preserve">Monash University, </w:t>
      </w:r>
    </w:p>
    <w:p w14:paraId="582F1CE3" w14:textId="77777777" w:rsidR="00071549" w:rsidRPr="0062619D" w:rsidRDefault="00071549" w:rsidP="00071549">
      <w:pPr>
        <w:spacing w:line="360" w:lineRule="auto"/>
      </w:pPr>
      <w:r w:rsidRPr="0062619D">
        <w:t xml:space="preserve">770 Blackburn Road, </w:t>
      </w:r>
    </w:p>
    <w:p w14:paraId="22740E47" w14:textId="77777777" w:rsidR="00071549" w:rsidRPr="0062619D" w:rsidRDefault="00071549" w:rsidP="00071549">
      <w:pPr>
        <w:spacing w:line="360" w:lineRule="auto"/>
      </w:pPr>
      <w:r w:rsidRPr="0062619D">
        <w:t xml:space="preserve">Clayton, Victoria 3168, </w:t>
      </w:r>
    </w:p>
    <w:p w14:paraId="59547D27" w14:textId="77777777" w:rsidR="00071549" w:rsidRPr="0062619D" w:rsidRDefault="00071549" w:rsidP="00071549">
      <w:pPr>
        <w:spacing w:line="360" w:lineRule="auto"/>
      </w:pPr>
      <w:r w:rsidRPr="0062619D">
        <w:t>Australia.</w:t>
      </w:r>
    </w:p>
    <w:p w14:paraId="19522653" w14:textId="77777777" w:rsidR="00071549" w:rsidRPr="0062619D" w:rsidRDefault="00071549" w:rsidP="00071549">
      <w:pPr>
        <w:rPr>
          <w:b/>
        </w:rPr>
      </w:pPr>
    </w:p>
    <w:p w14:paraId="7F94F9DE" w14:textId="77777777" w:rsidR="00071549" w:rsidRPr="0062619D" w:rsidRDefault="00071549" w:rsidP="00071549">
      <w:pPr>
        <w:rPr>
          <w:b/>
        </w:rPr>
      </w:pPr>
    </w:p>
    <w:p w14:paraId="1142B0F0" w14:textId="77777777" w:rsidR="00071549" w:rsidRDefault="00071549" w:rsidP="00071549">
      <w:pPr>
        <w:rPr>
          <w:b/>
        </w:rPr>
      </w:pPr>
    </w:p>
    <w:p w14:paraId="0ED3D828" w14:textId="22B71067" w:rsidR="00071549" w:rsidRDefault="00071549" w:rsidP="00DC6967">
      <w:pPr>
        <w:rPr>
          <w:b/>
        </w:rPr>
      </w:pPr>
    </w:p>
    <w:p w14:paraId="63FCF956" w14:textId="20982F44" w:rsidR="00071549" w:rsidRDefault="00071549" w:rsidP="00DC6967">
      <w:pPr>
        <w:rPr>
          <w:b/>
        </w:rPr>
      </w:pPr>
    </w:p>
    <w:p w14:paraId="095A172D" w14:textId="70E3C4FF" w:rsidR="00071549" w:rsidRDefault="00071549">
      <w:pPr>
        <w:rPr>
          <w:b/>
        </w:rPr>
      </w:pPr>
      <w:r>
        <w:rPr>
          <w:b/>
        </w:rPr>
        <w:br w:type="page"/>
      </w:r>
    </w:p>
    <w:p w14:paraId="6D094EE3" w14:textId="77777777" w:rsidR="00071549" w:rsidRDefault="00071549" w:rsidP="00DC6967">
      <w:pPr>
        <w:rPr>
          <w:b/>
        </w:rPr>
      </w:pPr>
      <w:bookmarkStart w:id="0" w:name="_GoBack"/>
      <w:bookmarkEnd w:id="0"/>
    </w:p>
    <w:p w14:paraId="6337B645" w14:textId="708A906F" w:rsidR="007A48F2" w:rsidRDefault="007A48F2" w:rsidP="00DC6967">
      <w:pPr>
        <w:rPr>
          <w:b/>
        </w:rPr>
      </w:pPr>
      <w:r w:rsidRPr="007A48F2">
        <w:rPr>
          <w:b/>
        </w:rPr>
        <w:t>INTRODUCTION</w:t>
      </w:r>
    </w:p>
    <w:p w14:paraId="39A30311" w14:textId="77777777" w:rsidR="00BD2F1A" w:rsidRDefault="00BD2F1A" w:rsidP="00DC6967">
      <w:pPr>
        <w:rPr>
          <w:b/>
        </w:rPr>
      </w:pPr>
    </w:p>
    <w:p w14:paraId="7FF2A6B9" w14:textId="7F421356" w:rsidR="00B13388" w:rsidRDefault="00B13388" w:rsidP="00B13388">
      <w:r w:rsidRPr="005E6BAE">
        <w:t>Obsessive-compulsive and related disorders (OCRD</w:t>
      </w:r>
      <w:r w:rsidR="00094039">
        <w:t>s</w:t>
      </w:r>
      <w:r w:rsidRPr="005E6BAE">
        <w:t xml:space="preserve">) </w:t>
      </w:r>
      <w:r w:rsidR="00A100D1">
        <w:t>comprise a</w:t>
      </w:r>
      <w:r w:rsidRPr="005E6BAE">
        <w:t xml:space="preserve"> recently recognized group of disorders sharing repetitive thoughts and/or behaviors</w:t>
      </w:r>
      <w:r w:rsidR="00C533CB">
        <w:t xml:space="preserve">, key diagnostic validators, and underlying etiology. </w:t>
      </w:r>
      <w:r w:rsidRPr="005E6BAE">
        <w:t>They include obsessive-compulsive disorder (OCD), body dysmorphic disorder (BDD), hoarding disorder (HD), trichotillomania (</w:t>
      </w:r>
      <w:r w:rsidR="005B2CEB">
        <w:t>TTM;</w:t>
      </w:r>
      <w:r w:rsidR="005B2CEB" w:rsidRPr="005E6BAE">
        <w:t xml:space="preserve"> </w:t>
      </w:r>
      <w:r w:rsidRPr="005E6BAE">
        <w:t xml:space="preserve">hair pulling disorder), </w:t>
      </w:r>
      <w:r w:rsidR="00C533CB">
        <w:t xml:space="preserve">and </w:t>
      </w:r>
      <w:r w:rsidRPr="005E6BAE">
        <w:t xml:space="preserve">excoriation (skin picking) disorder (SPD) in </w:t>
      </w:r>
      <w:r w:rsidR="005B2CEB">
        <w:t xml:space="preserve">the </w:t>
      </w:r>
      <w:r w:rsidRPr="005E6BAE">
        <w:t xml:space="preserve">DSM-5. Although </w:t>
      </w:r>
      <w:r w:rsidR="00A100D1">
        <w:t>the precise prevalence of OCRD</w:t>
      </w:r>
      <w:r w:rsidR="00094039">
        <w:t>s</w:t>
      </w:r>
      <w:r w:rsidR="00A100D1">
        <w:t xml:space="preserve"> varies depending on the study and context</w:t>
      </w:r>
      <w:r w:rsidRPr="005E6BAE">
        <w:t xml:space="preserve"> </w:t>
      </w:r>
      <w:r w:rsidRPr="005E6BAE">
        <w:fldChar w:fldCharType="begin">
          <w:fldData xml:space="preserve">PEVuZE5vdGU+PENpdGU+PEF1dGhvcj5SdXNjaW88L0F1dGhvcj48WWVhcj4yMDEwPC9ZZWFyPjxS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</w:fldData>
        </w:fldChar>
      </w:r>
      <w:r w:rsidR="007F32C4">
        <w:instrText xml:space="preserve"> ADDIN EN.CITE </w:instrText>
      </w:r>
      <w:r w:rsidR="007F32C4">
        <w:fldChar w:fldCharType="begin">
          <w:fldData xml:space="preserve">PEVuZE5vdGU+PENpdGU+PEF1dGhvcj5SdXNjaW88L0F1dGhvcj48WWVhcj4yMDEwPC9ZZWFyPjxS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</w:fldData>
        </w:fldChar>
      </w:r>
      <w:r w:rsidR="007F32C4">
        <w:instrText xml:space="preserve"> ADDIN EN.CITE.DATA </w:instrText>
      </w:r>
      <w:r w:rsidR="007F32C4">
        <w:fldChar w:fldCharType="end"/>
      </w:r>
      <w:r w:rsidRPr="005E6BAE">
        <w:fldChar w:fldCharType="separate"/>
      </w:r>
      <w:r w:rsidR="007F32C4">
        <w:rPr>
          <w:noProof/>
        </w:rPr>
        <w:t>(Buhlmann et al., 2010; Grant et al., 2020; Hayes et al., 2009; Postlethwaite et al., 2019; Ruscio et al., 2010)</w:t>
      </w:r>
      <w:r w:rsidRPr="005E6BAE">
        <w:fldChar w:fldCharType="end"/>
      </w:r>
      <w:r w:rsidR="008C0347">
        <w:t>,</w:t>
      </w:r>
      <w:r w:rsidRPr="005E6BAE">
        <w:t xml:space="preserve"> it is possible to estimate that </w:t>
      </w:r>
      <w:r w:rsidR="002C41B7">
        <w:t>a substantial proportion</w:t>
      </w:r>
      <w:r w:rsidRPr="005E6BAE">
        <w:t xml:space="preserve"> of the world population exhibit at least one current OCRD, </w:t>
      </w:r>
      <w:r w:rsidR="005B2CEB">
        <w:t>and an</w:t>
      </w:r>
      <w:r w:rsidR="00D02197">
        <w:t xml:space="preserve"> even larger group of </w:t>
      </w:r>
      <w:r w:rsidRPr="005E6BAE">
        <w:t xml:space="preserve">individuals </w:t>
      </w:r>
      <w:r w:rsidR="005B2CEB">
        <w:t>experience subthreshold symptoms</w:t>
      </w:r>
      <w:r w:rsidRPr="005E6BAE">
        <w:t xml:space="preserve">. </w:t>
      </w:r>
    </w:p>
    <w:p w14:paraId="79BAAA17" w14:textId="77777777" w:rsidR="00B13388" w:rsidRDefault="00B13388" w:rsidP="00B13388"/>
    <w:p w14:paraId="4EFAE491" w14:textId="5EBB34E4" w:rsidR="00B13388" w:rsidRDefault="00D02197" w:rsidP="00DC6967">
      <w:pPr>
        <w:rPr>
          <w:b/>
        </w:rPr>
      </w:pPr>
      <w:r>
        <w:t>Evidence</w:t>
      </w:r>
      <w:r w:rsidRPr="005E6BAE">
        <w:t xml:space="preserve"> </w:t>
      </w:r>
      <w:r w:rsidR="00B13388" w:rsidRPr="005E6BAE">
        <w:t>suggest</w:t>
      </w:r>
      <w:r>
        <w:t>s</w:t>
      </w:r>
      <w:r w:rsidR="00B13388" w:rsidRPr="005E6BAE">
        <w:t xml:space="preserve"> </w:t>
      </w:r>
      <w:r w:rsidR="00C533CB">
        <w:t>OCRDs are</w:t>
      </w:r>
      <w:r w:rsidR="00B13388" w:rsidRPr="005E6BAE">
        <w:t xml:space="preserve"> associated with increased disability, </w:t>
      </w:r>
      <w:r w:rsidR="002E0B7D" w:rsidRPr="005E6BAE">
        <w:t xml:space="preserve">costs and </w:t>
      </w:r>
      <w:r w:rsidR="00B13388" w:rsidRPr="005E6BAE">
        <w:t xml:space="preserve">mortality. For instance, OCD, the paradigmatic OCRD, has been described as the 6th leading psychiatric disorder in terms of Disability Adjusted Life Years (DALYs) </w:t>
      </w:r>
      <w:r w:rsidR="00B13388" w:rsidRPr="005E6BAE">
        <w:fldChar w:fldCharType="begin">
          <w:fldData xml:space="preserve">PEVuZE5vdGU+PENpdGU+PEF1dGhvcj5Ib2xsYW5kZXI8L0F1dGhvcj48WWVhcj4yMDE2PC9ZZWFy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</w:fldData>
        </w:fldChar>
      </w:r>
      <w:r w:rsidR="007F32C4">
        <w:instrText xml:space="preserve"> ADDIN EN.CITE </w:instrText>
      </w:r>
      <w:r w:rsidR="007F32C4">
        <w:fldChar w:fldCharType="begin">
          <w:fldData xml:space="preserve">PEVuZE5vdGU+PENpdGU+PEF1dGhvcj5Ib2xsYW5kZXI8L0F1dGhvcj48WWVhcj4yMDE2PC9ZZWFy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</w:fldData>
        </w:fldChar>
      </w:r>
      <w:r w:rsidR="007F32C4">
        <w:instrText xml:space="preserve"> ADDIN EN.CITE.DATA </w:instrText>
      </w:r>
      <w:r w:rsidR="007F32C4">
        <w:fldChar w:fldCharType="end"/>
      </w:r>
      <w:r w:rsidR="00B13388" w:rsidRPr="005E6BAE">
        <w:fldChar w:fldCharType="separate"/>
      </w:r>
      <w:r w:rsidR="007F32C4">
        <w:rPr>
          <w:noProof/>
        </w:rPr>
        <w:t>(Hollander et al., 2016)</w:t>
      </w:r>
      <w:r w:rsidR="00B13388" w:rsidRPr="005E6BAE">
        <w:fldChar w:fldCharType="end"/>
      </w:r>
      <w:r w:rsidR="000819CF">
        <w:t>.</w:t>
      </w:r>
      <w:r w:rsidR="00B13388" w:rsidRPr="005E6BAE">
        <w:t xml:space="preserve"> Different studies have now shown a decrease in </w:t>
      </w:r>
      <w:r w:rsidR="002C41B7">
        <w:t>several</w:t>
      </w:r>
      <w:r w:rsidR="00B13388" w:rsidRPr="005E6BAE">
        <w:t xml:space="preserve"> quality of life domains, as well as increased suicidality, in people with a range of OCRDs, including OCD </w:t>
      </w:r>
      <w:r w:rsidR="00B13388" w:rsidRPr="005E6BAE">
        <w:fldChar w:fldCharType="begin">
          <w:fldData xml:space="preserve">PEVuZE5vdGU+PENpdGU+PEF1dGhvcj5Db2x1Y2NpYTwvQXV0aG9yPjxZZWFyPjIwMTY8L1llYXI+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</w:fldData>
        </w:fldChar>
      </w:r>
      <w:r w:rsidR="007F32C4">
        <w:instrText xml:space="preserve"> ADDIN EN.CITE </w:instrText>
      </w:r>
      <w:r w:rsidR="007F32C4">
        <w:fldChar w:fldCharType="begin">
          <w:fldData xml:space="preserve">PEVuZE5vdGU+PENpdGU+PEF1dGhvcj5Db2x1Y2NpYTwvQXV0aG9yPjxZZWFyPjIwMTY8L1llYXI+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</w:fldData>
        </w:fldChar>
      </w:r>
      <w:r w:rsidR="007F32C4">
        <w:instrText xml:space="preserve"> ADDIN EN.CITE.DATA </w:instrText>
      </w:r>
      <w:r w:rsidR="007F32C4">
        <w:fldChar w:fldCharType="end"/>
      </w:r>
      <w:r w:rsidR="00B13388" w:rsidRPr="005E6BAE">
        <w:fldChar w:fldCharType="separate"/>
      </w:r>
      <w:r w:rsidR="007F32C4">
        <w:rPr>
          <w:noProof/>
        </w:rPr>
        <w:t>(Angelakis et al., 2015; Coluccia et al., 2016)</w:t>
      </w:r>
      <w:r w:rsidR="00B13388" w:rsidRPr="005E6BAE">
        <w:fldChar w:fldCharType="end"/>
      </w:r>
      <w:r w:rsidR="000819CF">
        <w:t xml:space="preserve">, </w:t>
      </w:r>
      <w:r w:rsidR="00B13388" w:rsidRPr="005E6BAE">
        <w:t xml:space="preserve">BDD </w:t>
      </w:r>
      <w:r w:rsidR="00B13388" w:rsidRPr="005E6BAE">
        <w:fldChar w:fldCharType="begin">
          <w:fldData xml:space="preserve">PEVuZE5vdGU+PENpdGU+PEF1dGhvcj5Jc0hhazwvQXV0aG9yPjxZZWFyPjIwMTI8L1llYXI+PFJl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</w:fldData>
        </w:fldChar>
      </w:r>
      <w:r w:rsidR="007F32C4">
        <w:instrText xml:space="preserve"> ADDIN EN.CITE </w:instrText>
      </w:r>
      <w:r w:rsidR="007F32C4">
        <w:fldChar w:fldCharType="begin">
          <w:fldData xml:space="preserve">PEVuZE5vdGU+PENpdGU+PEF1dGhvcj5Jc0hhazwvQXV0aG9yPjxZZWFyPjIwMTI8L1llYXI+PFJl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</w:fldData>
        </w:fldChar>
      </w:r>
      <w:r w:rsidR="007F32C4">
        <w:instrText xml:space="preserve"> ADDIN EN.CITE.DATA </w:instrText>
      </w:r>
      <w:r w:rsidR="007F32C4">
        <w:fldChar w:fldCharType="end"/>
      </w:r>
      <w:r w:rsidR="00B13388" w:rsidRPr="005E6BAE">
        <w:fldChar w:fldCharType="separate"/>
      </w:r>
      <w:r w:rsidR="007F32C4">
        <w:rPr>
          <w:noProof/>
        </w:rPr>
        <w:t>(Angelakis et al., 2016; IsHak et al., 2012)</w:t>
      </w:r>
      <w:r w:rsidR="00B13388" w:rsidRPr="005E6BAE">
        <w:fldChar w:fldCharType="end"/>
      </w:r>
      <w:r w:rsidR="000819CF">
        <w:t>,</w:t>
      </w:r>
      <w:r w:rsidR="00B13388" w:rsidRPr="005E6BAE">
        <w:t xml:space="preserve"> and HD </w:t>
      </w:r>
      <w:r w:rsidR="00B13388" w:rsidRPr="005E6BAE">
        <w:fldChar w:fldCharType="begin">
          <w:fldData xml:space="preserve">PEVuZE5vdGU+PENpdGU+PEF1dGhvcj5Ub2xpbjwvQXV0aG9yPjxZZWFyPjIwMTk8L1llYXI+PFJl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</w:fldData>
        </w:fldChar>
      </w:r>
      <w:r w:rsidR="007F32C4">
        <w:instrText xml:space="preserve"> ADDIN EN.CITE </w:instrText>
      </w:r>
      <w:r w:rsidR="007F32C4">
        <w:fldChar w:fldCharType="begin">
          <w:fldData xml:space="preserve">PEVuZE5vdGU+PENpdGU+PEF1dGhvcj5Ub2xpbjwvQXV0aG9yPjxZZWFyPjIwMTk8L1llYXI+PFJl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</w:fldData>
        </w:fldChar>
      </w:r>
      <w:r w:rsidR="007F32C4">
        <w:instrText xml:space="preserve"> ADDIN EN.CITE.DATA </w:instrText>
      </w:r>
      <w:r w:rsidR="007F32C4">
        <w:fldChar w:fldCharType="end"/>
      </w:r>
      <w:r w:rsidR="00B13388" w:rsidRPr="005E6BAE">
        <w:fldChar w:fldCharType="separate"/>
      </w:r>
      <w:r w:rsidR="007F32C4">
        <w:rPr>
          <w:noProof/>
        </w:rPr>
        <w:t>(Chakraborty et al., 2012; Tolin et al., 2019)</w:t>
      </w:r>
      <w:r w:rsidR="00B13388" w:rsidRPr="005E6BAE">
        <w:fldChar w:fldCharType="end"/>
      </w:r>
      <w:r w:rsidR="00B13388" w:rsidRPr="005E6BAE">
        <w:t xml:space="preserve">. </w:t>
      </w:r>
      <w:r w:rsidR="00681D6E">
        <w:t xml:space="preserve">More recently, evidence has </w:t>
      </w:r>
      <w:r w:rsidR="00085A04">
        <w:t xml:space="preserve">also </w:t>
      </w:r>
      <w:r w:rsidR="00681D6E">
        <w:t xml:space="preserve">emerged linking OCD </w:t>
      </w:r>
      <w:r w:rsidR="00085A04">
        <w:fldChar w:fldCharType="begin">
          <w:fldData xml:space="preserve">PEVuZE5vdGU+PENpdGU+PEF1dGhvcj5Jc29tdXJhPC9BdXRob3I+PFllYXI+MjAxODwvWWVhcj48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</w:fldData>
        </w:fldChar>
      </w:r>
      <w:r w:rsidR="007F32C4">
        <w:instrText xml:space="preserve"> ADDIN EN.CITE </w:instrText>
      </w:r>
      <w:r w:rsidR="007F32C4">
        <w:fldChar w:fldCharType="begin">
          <w:fldData xml:space="preserve">PEVuZE5vdGU+PENpdGU+PEF1dGhvcj5Jc29tdXJhPC9BdXRob3I+PFllYXI+MjAxODwvWWVhcj48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</w:fldData>
        </w:fldChar>
      </w:r>
      <w:r w:rsidR="007F32C4">
        <w:instrText xml:space="preserve"> ADDIN EN.CITE.DATA </w:instrText>
      </w:r>
      <w:r w:rsidR="007F32C4">
        <w:fldChar w:fldCharType="end"/>
      </w:r>
      <w:r w:rsidR="00085A04">
        <w:fldChar w:fldCharType="separate"/>
      </w:r>
      <w:r w:rsidR="007F32C4">
        <w:rPr>
          <w:noProof/>
        </w:rPr>
        <w:t>(Isomura et al., 2018)</w:t>
      </w:r>
      <w:r w:rsidR="00085A04">
        <w:fldChar w:fldCharType="end"/>
      </w:r>
      <w:r w:rsidR="00085A04">
        <w:t xml:space="preserve"> </w:t>
      </w:r>
      <w:r w:rsidR="00681D6E">
        <w:t xml:space="preserve">and HD </w:t>
      </w:r>
      <w:r w:rsidR="00085A04">
        <w:fldChar w:fldCharType="begin">
          <w:fldData xml:space="preserve">PEVuZE5vdGU+PENpdGU+PEF1dGhvcj5EYXJrZTwvQXV0aG9yPjxZZWFyPjIwMTc8L1llYXI+PFJl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</w:fldData>
        </w:fldChar>
      </w:r>
      <w:r w:rsidR="007F32C4">
        <w:instrText xml:space="preserve"> ADDIN EN.CITE </w:instrText>
      </w:r>
      <w:r w:rsidR="007F32C4">
        <w:fldChar w:fldCharType="begin">
          <w:fldData xml:space="preserve">PEVuZE5vdGU+PENpdGU+PEF1dGhvcj5EYXJrZTwvQXV0aG9yPjxZZWFyPjIwMTc8L1llYXI+PFJl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</w:fldData>
        </w:fldChar>
      </w:r>
      <w:r w:rsidR="007F32C4">
        <w:instrText xml:space="preserve"> ADDIN EN.CITE.DATA </w:instrText>
      </w:r>
      <w:r w:rsidR="007F32C4">
        <w:fldChar w:fldCharType="end"/>
      </w:r>
      <w:r w:rsidR="00085A04">
        <w:fldChar w:fldCharType="separate"/>
      </w:r>
      <w:r w:rsidR="007F32C4">
        <w:rPr>
          <w:noProof/>
        </w:rPr>
        <w:t>(Darke and Duflou, 2017; Tolin et al., 2008)</w:t>
      </w:r>
      <w:r w:rsidR="00085A04">
        <w:fldChar w:fldCharType="end"/>
      </w:r>
      <w:r w:rsidR="00085A04">
        <w:t xml:space="preserve"> </w:t>
      </w:r>
      <w:r w:rsidR="00681D6E">
        <w:t xml:space="preserve">to </w:t>
      </w:r>
      <w:r w:rsidR="00681D6E" w:rsidRPr="00681D6E">
        <w:t>an increased risk of metabolic and cardiovascular complications</w:t>
      </w:r>
      <w:r>
        <w:t>, which further increase morbidity and early mortality</w:t>
      </w:r>
      <w:r w:rsidR="00681D6E">
        <w:t xml:space="preserve"> </w:t>
      </w:r>
      <w:r w:rsidR="005D6DFA">
        <w:fldChar w:fldCharType="begin">
          <w:fldData xml:space="preserve">PEVuZE5vdGU+PENpdGU+PEF1dGhvcj5NZWllcjwvQXV0aG9yPjxZZWFyPjIwMTY8L1llYXI+PFJl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</w:fldData>
        </w:fldChar>
      </w:r>
      <w:r w:rsidR="007F32C4">
        <w:instrText xml:space="preserve"> ADDIN EN.CITE </w:instrText>
      </w:r>
      <w:r w:rsidR="007F32C4">
        <w:fldChar w:fldCharType="begin">
          <w:fldData xml:space="preserve">PEVuZE5vdGU+PENpdGU+PEF1dGhvcj5NZWllcjwvQXV0aG9yPjxZZWFyPjIwMTY8L1llYXI+PFJl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</w:fldData>
        </w:fldChar>
      </w:r>
      <w:r w:rsidR="007F32C4">
        <w:instrText xml:space="preserve"> ADDIN EN.CITE.DATA </w:instrText>
      </w:r>
      <w:r w:rsidR="007F32C4">
        <w:fldChar w:fldCharType="end"/>
      </w:r>
      <w:r w:rsidR="005D6DFA">
        <w:fldChar w:fldCharType="separate"/>
      </w:r>
      <w:r w:rsidR="007F32C4">
        <w:rPr>
          <w:noProof/>
        </w:rPr>
        <w:t>(Meier et al., 2016)</w:t>
      </w:r>
      <w:r w:rsidR="005D6DFA">
        <w:fldChar w:fldCharType="end"/>
      </w:r>
      <w:r w:rsidR="000819CF">
        <w:t xml:space="preserve">. </w:t>
      </w:r>
      <w:r w:rsidR="00681D6E">
        <w:t xml:space="preserve">Thus, </w:t>
      </w:r>
      <w:r w:rsidR="00085A04">
        <w:t>it is imperative to i</w:t>
      </w:r>
      <w:r w:rsidR="001C29A9">
        <w:t xml:space="preserve">dentify the </w:t>
      </w:r>
      <w:r w:rsidR="00085A04">
        <w:t>risk factors</w:t>
      </w:r>
      <w:r w:rsidR="001C29A9">
        <w:t xml:space="preserve"> for OCRDs to minimize the burden caused by this group of illnesses. </w:t>
      </w:r>
    </w:p>
    <w:p w14:paraId="0A1F6B71" w14:textId="77777777" w:rsidR="00B13388" w:rsidRDefault="00B13388" w:rsidP="00DC6967">
      <w:pPr>
        <w:rPr>
          <w:b/>
        </w:rPr>
      </w:pPr>
    </w:p>
    <w:p w14:paraId="5DC8C797" w14:textId="732512BB" w:rsidR="00140E48" w:rsidRDefault="00442510" w:rsidP="003D6AAF">
      <w:r>
        <w:t xml:space="preserve">Among </w:t>
      </w:r>
      <w:r w:rsidR="001C29A9" w:rsidRPr="006B31D5">
        <w:t>risk factor</w:t>
      </w:r>
      <w:r w:rsidR="00373D63">
        <w:t>s</w:t>
      </w:r>
      <w:r w:rsidR="001C29A9" w:rsidRPr="006B31D5">
        <w:t xml:space="preserve"> for </w:t>
      </w:r>
      <w:r w:rsidR="005B2CEB">
        <w:t>OCRDs</w:t>
      </w:r>
      <w:r w:rsidR="001C29A9">
        <w:t xml:space="preserve">, and </w:t>
      </w:r>
      <w:r w:rsidR="005B2CEB">
        <w:t>mental illness more broadly</w:t>
      </w:r>
      <w:r w:rsidR="00AF48DF">
        <w:t>,</w:t>
      </w:r>
      <w:r w:rsidR="001C29A9">
        <w:t xml:space="preserve"> </w:t>
      </w:r>
      <w:r w:rsidR="00373D63">
        <w:t>are stressful life</w:t>
      </w:r>
      <w:r w:rsidR="00013AA4">
        <w:t xml:space="preserve"> or </w:t>
      </w:r>
      <w:r>
        <w:t>traumatic</w:t>
      </w:r>
      <w:r w:rsidR="00373D63">
        <w:t xml:space="preserve"> events</w:t>
      </w:r>
      <w:r w:rsidR="000405CD">
        <w:t xml:space="preserve"> (SLE)</w:t>
      </w:r>
      <w:r w:rsidR="001C29A9" w:rsidRPr="006B31D5">
        <w:t>.</w:t>
      </w:r>
      <w:r w:rsidR="000405CD">
        <w:t xml:space="preserve"> </w:t>
      </w:r>
      <w:r w:rsidR="002609CA">
        <w:t xml:space="preserve">Meta-analytic </w:t>
      </w:r>
      <w:r w:rsidR="00892B0F">
        <w:t>studies suggest</w:t>
      </w:r>
      <w:r w:rsidR="00F47274">
        <w:t xml:space="preserve"> </w:t>
      </w:r>
      <w:r w:rsidR="000405CD">
        <w:t xml:space="preserve">that these events can have a major role </w:t>
      </w:r>
      <w:r w:rsidR="003E2AB6">
        <w:t xml:space="preserve">in </w:t>
      </w:r>
      <w:r w:rsidR="000405CD">
        <w:t>precipitating OCD in predisposed individuals</w:t>
      </w:r>
      <w:r w:rsidR="00072D8A">
        <w:t xml:space="preserve"> </w:t>
      </w:r>
      <w:r w:rsidR="002609CA">
        <w:fldChar w:fldCharType="begin"/>
      </w:r>
      <w:r w:rsidR="007F32C4">
        <w:instrText xml:space="preserve"> ADDIN EN.CITE &lt;EndNote&gt;&lt;Cite&gt;&lt;Author&gt;Miller&lt;/Author&gt;&lt;Year&gt;2017&lt;/Year&gt;&lt;RecNum&gt;119&lt;/RecNum&gt;&lt;DisplayText&gt;(Miller and Brock, 2017)&lt;/DisplayText&gt;&lt;record&gt;&lt;rec-number&gt;119&lt;/rec-number&gt;&lt;foreign-keys&gt;&lt;key app="EN" db-id="5frwe02wrdxz92epxwc5prtvdta9xwfpxt5s" timestamp="1605578461"&gt;119&lt;/key&gt;&lt;/foreign-keys&gt;&lt;ref-type name="Journal Article"&gt;17&lt;/ref-type&gt;&lt;contributors&gt;&lt;authors&gt;&lt;author&gt;Miller, Michelle L.&lt;/author&gt;&lt;author&gt;Brock, Rebecca L.&lt;/author&gt;&lt;/authors&gt;&lt;/contributors&gt;&lt;titles&gt;&lt;title&gt;The effect of trauma on the severity of obsessive-compulsive spectrum symptoms: A meta-analysis&lt;/title&gt;&lt;secondary-title&gt;Journal of Anxiety Disorders&lt;/secondary-title&gt;&lt;/titles&gt;&lt;periodical&gt;&lt;full-title&gt;J Anxiety Disord&lt;/full-title&gt;&lt;abbr-1&gt;Journal of anxiety disorders&lt;/abbr-1&gt;&lt;/periodical&gt;&lt;pages&gt;29-44&lt;/pages&gt;&lt;volume&gt;47&lt;/volume&gt;&lt;keywords&gt;&lt;keyword&gt;Trauma&lt;/keyword&gt;&lt;keyword&gt;Obsessive-compulsive spectrum&lt;/keyword&gt;&lt;keyword&gt;Anxiety disorders&lt;/keyword&gt;&lt;keyword&gt;Meta-analysis&lt;/keyword&gt;&lt;/keywords&gt;&lt;dates&gt;&lt;year&gt;2017&lt;/year&gt;&lt;pub-dates&gt;&lt;date&gt;2017/04/01/&lt;/date&gt;&lt;/pub-dates&gt;&lt;/dates&gt;&lt;isbn&gt;0887-6185&lt;/isbn&gt;&lt;urls&gt;&lt;related-urls&gt;&lt;url&gt;http://www.sciencedirect.com/science/article/pii/S0887618516303115&lt;/url&gt;&lt;/related-urls&gt;&lt;/urls&gt;&lt;electronic-resource-num&gt;https://doi.org/10.1016/j.janxdis.2017.02.005&lt;/electronic-resource-num&gt;&lt;/record&gt;&lt;/Cite&gt;&lt;/EndNote&gt;</w:instrText>
      </w:r>
      <w:r w:rsidR="002609CA">
        <w:fldChar w:fldCharType="separate"/>
      </w:r>
      <w:r w:rsidR="007F32C4">
        <w:rPr>
          <w:noProof/>
        </w:rPr>
        <w:t>(Miller and Brock, 2017)</w:t>
      </w:r>
      <w:r w:rsidR="002609CA">
        <w:fldChar w:fldCharType="end"/>
      </w:r>
      <w:r w:rsidR="00F5121D">
        <w:t>.</w:t>
      </w:r>
      <w:r w:rsidR="000B2930">
        <w:t xml:space="preserve"> </w:t>
      </w:r>
      <w:r w:rsidR="00072D8A">
        <w:t xml:space="preserve">Likewise, </w:t>
      </w:r>
      <w:r w:rsidR="000405CD">
        <w:t xml:space="preserve">evidence is starting to emerge from cross-sectional studies </w:t>
      </w:r>
      <w:r w:rsidR="00072D8A">
        <w:t>li</w:t>
      </w:r>
      <w:r w:rsidR="003E2AB6">
        <w:t>n</w:t>
      </w:r>
      <w:r w:rsidR="00072D8A">
        <w:t>king</w:t>
      </w:r>
      <w:r w:rsidR="000405CD">
        <w:t xml:space="preserve"> other OCRD </w:t>
      </w:r>
      <w:r w:rsidR="00F5121D">
        <w:t>[</w:t>
      </w:r>
      <w:r w:rsidR="00553588">
        <w:t>such as BDD</w:t>
      </w:r>
      <w:r w:rsidR="009840F9">
        <w:t xml:space="preserve"> </w:t>
      </w:r>
      <w:r w:rsidR="009840F9">
        <w:fldChar w:fldCharType="begin">
          <w:fldData xml:space="preserve">PEVuZE5vdGU+PENpdGU+PEF1dGhvcj5EaWRpZTwvQXV0aG9yPjxZZWFyPjIwMDY8L1llYXI+PFJl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</w:fldData>
        </w:fldChar>
      </w:r>
      <w:r w:rsidR="007F32C4">
        <w:instrText xml:space="preserve"> ADDIN EN.CITE </w:instrText>
      </w:r>
      <w:r w:rsidR="007F32C4">
        <w:fldChar w:fldCharType="begin">
          <w:fldData xml:space="preserve">PEVuZE5vdGU+PENpdGU+PEF1dGhvcj5EaWRpZTwvQXV0aG9yPjxZZWFyPjIwMDY8L1llYXI+PFJl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</w:fldData>
        </w:fldChar>
      </w:r>
      <w:r w:rsidR="007F32C4">
        <w:instrText xml:space="preserve"> ADDIN EN.CITE.DATA </w:instrText>
      </w:r>
      <w:r w:rsidR="007F32C4">
        <w:fldChar w:fldCharType="end"/>
      </w:r>
      <w:r w:rsidR="009840F9">
        <w:fldChar w:fldCharType="separate"/>
      </w:r>
      <w:r w:rsidR="007F32C4">
        <w:rPr>
          <w:noProof/>
        </w:rPr>
        <w:t>(Didie et al., 2006; Semiz et al., 2008; Valderrama et al., 2020)</w:t>
      </w:r>
      <w:r w:rsidR="009840F9">
        <w:fldChar w:fldCharType="end"/>
      </w:r>
      <w:r w:rsidR="00553588">
        <w:t xml:space="preserve"> and HD</w:t>
      </w:r>
      <w:r w:rsidR="002332C8" w:rsidRPr="002332C8">
        <w:t xml:space="preserve"> </w:t>
      </w:r>
      <w:r w:rsidR="002332C8">
        <w:fldChar w:fldCharType="begin">
          <w:fldData xml:space="preserve">PEVuZE5vdGU+PENpdGU+PEF1dGhvcj5Dcm9tZXI8L0F1dGhvcj48WWVhcj4yMDA3PC9ZZWFyPjxS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</w:fldData>
        </w:fldChar>
      </w:r>
      <w:r w:rsidR="007F32C4">
        <w:instrText xml:space="preserve"> ADDIN EN.CITE </w:instrText>
      </w:r>
      <w:r w:rsidR="007F32C4">
        <w:fldChar w:fldCharType="begin">
          <w:fldData xml:space="preserve">PEVuZE5vdGU+PENpdGU+PEF1dGhvcj5Dcm9tZXI8L0F1dGhvcj48WWVhcj4yMDA3PC9ZZWFyPjxS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</w:fldData>
        </w:fldChar>
      </w:r>
      <w:r w:rsidR="007F32C4">
        <w:instrText xml:space="preserve"> ADDIN EN.CITE.DATA </w:instrText>
      </w:r>
      <w:r w:rsidR="007F32C4">
        <w:fldChar w:fldCharType="end"/>
      </w:r>
      <w:r w:rsidR="002332C8">
        <w:fldChar w:fldCharType="separate"/>
      </w:r>
      <w:r w:rsidR="007F32C4">
        <w:rPr>
          <w:noProof/>
        </w:rPr>
        <w:t>(Cromer et al., 2007; Landau et al., 2011; Tolin et al., 2010b)</w:t>
      </w:r>
      <w:r w:rsidR="002332C8">
        <w:fldChar w:fldCharType="end"/>
      </w:r>
      <w:r w:rsidR="00F5121D">
        <w:t>]</w:t>
      </w:r>
      <w:r w:rsidR="00553588">
        <w:t xml:space="preserve"> </w:t>
      </w:r>
      <w:r w:rsidR="00072D8A">
        <w:t xml:space="preserve">to similar </w:t>
      </w:r>
      <w:r w:rsidR="00553588">
        <w:t>SLEs</w:t>
      </w:r>
      <w:r w:rsidR="000405CD">
        <w:t xml:space="preserve">. </w:t>
      </w:r>
      <w:r w:rsidR="00433759">
        <w:t xml:space="preserve">Yet, the nature </w:t>
      </w:r>
      <w:r w:rsidR="00553588">
        <w:t xml:space="preserve">(or </w:t>
      </w:r>
      <w:r w:rsidR="00F47274">
        <w:t>“</w:t>
      </w:r>
      <w:r w:rsidR="00553588">
        <w:t>content</w:t>
      </w:r>
      <w:r w:rsidR="00F47274">
        <w:t>”</w:t>
      </w:r>
      <w:r w:rsidR="00553588">
        <w:t xml:space="preserve">) </w:t>
      </w:r>
      <w:r w:rsidR="00433759">
        <w:t xml:space="preserve">of </w:t>
      </w:r>
      <w:r w:rsidR="00553588">
        <w:t xml:space="preserve">SLEs more likely to precipitate OCRDs is </w:t>
      </w:r>
      <w:r w:rsidR="00892B0F">
        <w:t>unclear</w:t>
      </w:r>
      <w:r w:rsidR="006F307E">
        <w:t xml:space="preserve">. It is still </w:t>
      </w:r>
      <w:r w:rsidR="003E2AB6">
        <w:t xml:space="preserve">not </w:t>
      </w:r>
      <w:r w:rsidR="006F307E">
        <w:t>known for instance, if</w:t>
      </w:r>
      <w:r w:rsidR="00140E48">
        <w:t xml:space="preserve"> </w:t>
      </w:r>
      <w:r w:rsidR="001A712A">
        <w:t xml:space="preserve">certain events </w:t>
      </w:r>
      <w:r w:rsidR="00140E48">
        <w:t xml:space="preserve">may be particularly likely to give rise to specific </w:t>
      </w:r>
      <w:r w:rsidR="006F307E">
        <w:t xml:space="preserve">OCRD </w:t>
      </w:r>
      <w:r w:rsidR="00140E48">
        <w:t>phenotypes</w:t>
      </w:r>
      <w:r w:rsidR="00730800">
        <w:t xml:space="preserve">. </w:t>
      </w:r>
      <w:r w:rsidR="00013AA4">
        <w:t>Some prelimin</w:t>
      </w:r>
      <w:r w:rsidR="00777558">
        <w:t>ary connections have been found:</w:t>
      </w:r>
      <w:r w:rsidR="00013AA4">
        <w:t xml:space="preserve"> for example,</w:t>
      </w:r>
      <w:r w:rsidR="003E2AB6">
        <w:t xml:space="preserve"> a</w:t>
      </w:r>
      <w:r w:rsidR="003D6AAF">
        <w:t xml:space="preserve"> case series described that exposure to blood and human tissue was related to a recurring feeling of contamination </w:t>
      </w:r>
      <w:r w:rsidR="00094039">
        <w:t xml:space="preserve">and to </w:t>
      </w:r>
      <w:r w:rsidR="003D6AAF">
        <w:t>washing rituals</w:t>
      </w:r>
      <w:r w:rsidR="003D6AAF" w:rsidRPr="003D6AAF">
        <w:t xml:space="preserve"> </w:t>
      </w:r>
      <w:r w:rsidR="003D6AAF">
        <w:fldChar w:fldCharType="begin"/>
      </w:r>
      <w:r w:rsidR="007F32C4">
        <w:instrText xml:space="preserve"> ADDIN EN.CITE &lt;EndNote&gt;&lt;Cite&gt;&lt;Author&gt;Sasson&lt;/Author&gt;&lt;Year&gt;2005&lt;/Year&gt;&lt;RecNum&gt;85&lt;/RecNum&gt;&lt;DisplayText&gt;(Sasson et al., 2005)&lt;/DisplayText&gt;&lt;record&gt;&lt;rec-number&gt;85&lt;/rec-number&gt;&lt;foreign-keys&gt;&lt;key app="EN" db-id="5frwe02wrdxz92epxwc5prtvdta9xwfpxt5s" timestamp="1605526046"&gt;85&lt;/key&gt;&lt;/foreign-keys&gt;&lt;ref-type name="Journal Article"&gt;17&lt;/ref-type&gt;&lt;contributors&gt;&lt;authors&gt;&lt;author&gt;Sasson, Yehuda&lt;/author&gt;&lt;author&gt;Dekel, Sharon&lt;/author&gt;&lt;author&gt;Nacasch, Nitza&lt;/author&gt;&lt;author&gt;Chopra, Miriam&lt;/author&gt;&lt;author&gt;Zinger, Yaffa&lt;/author&gt;&lt;author&gt;Amital, Daniella&lt;/author&gt;&lt;author&gt;Zohar, Joseph&lt;/author&gt;&lt;/authors&gt;&lt;/contributors&gt;&lt;titles&gt;&lt;title&gt;Posttraumatic obsessive–compulsive disorder: A case series&lt;/title&gt;&lt;secondary-title&gt;Psychiatry Research&lt;/secondary-title&gt;&lt;/titles&gt;&lt;periodical&gt;&lt;full-title&gt;Psychiatry Res&lt;/full-title&gt;&lt;abbr-1&gt;Psychiatry research&lt;/abbr-1&gt;&lt;/periodical&gt;&lt;pages&gt;145-152&lt;/pages&gt;&lt;volume&gt;135&lt;/volume&gt;&lt;number&gt;2&lt;/number&gt;&lt;keywords&gt;&lt;keyword&gt;Anxiety disorder&lt;/keyword&gt;&lt;keyword&gt;Posttraumatic stress disorder&lt;/keyword&gt;&lt;keyword&gt;Military veterans&lt;/keyword&gt;&lt;keyword&gt;Obsessive–compulsive symptoms&lt;/keyword&gt;&lt;/keywords&gt;&lt;dates&gt;&lt;year&gt;2005&lt;/year&gt;&lt;pub-dates&gt;&lt;date&gt;2005/06/15/&lt;/date&gt;&lt;/pub-dates&gt;&lt;/dates&gt;&lt;isbn&gt;0165-1781&lt;/isbn&gt;&lt;urls&gt;&lt;related-urls&gt;&lt;url&gt;http://www.sciencedirect.com/science/article/pii/S0165178105000946&lt;/url&gt;&lt;/related-urls&gt;&lt;/urls&gt;&lt;electronic-resource-num&gt;https://doi.org/10.1016/j.psychres.2004.05.026&lt;/electronic-resource-num&gt;&lt;/record&gt;&lt;/Cite&gt;&lt;/EndNote&gt;</w:instrText>
      </w:r>
      <w:r w:rsidR="003D6AAF">
        <w:fldChar w:fldCharType="separate"/>
      </w:r>
      <w:r w:rsidR="007F32C4">
        <w:rPr>
          <w:noProof/>
        </w:rPr>
        <w:t>(Sasson et al., 2005)</w:t>
      </w:r>
      <w:r w:rsidR="003D6AAF">
        <w:fldChar w:fldCharType="end"/>
      </w:r>
      <w:r w:rsidR="00F5121D">
        <w:t>.</w:t>
      </w:r>
    </w:p>
    <w:p w14:paraId="5FEF46D4" w14:textId="77777777" w:rsidR="00140E48" w:rsidRDefault="00140E48" w:rsidP="00DC6967"/>
    <w:p w14:paraId="72697C94" w14:textId="448FFD0B" w:rsidR="00B13388" w:rsidRDefault="0065039B" w:rsidP="00DC6967">
      <w:r>
        <w:t xml:space="preserve">In 2020, the world has witnessed an </w:t>
      </w:r>
      <w:r w:rsidR="003E2AB6">
        <w:t>unprecedented</w:t>
      </w:r>
      <w:r>
        <w:t xml:space="preserve"> </w:t>
      </w:r>
      <w:r w:rsidR="00433759">
        <w:t>pandemic</w:t>
      </w:r>
      <w:r w:rsidR="00AE3F7D">
        <w:t xml:space="preserve"> that </w:t>
      </w:r>
      <w:r w:rsidR="00730800">
        <w:t xml:space="preserve">has affected humanity in many </w:t>
      </w:r>
      <w:r w:rsidR="00E2259D">
        <w:t xml:space="preserve">different ways </w:t>
      </w:r>
      <w:r w:rsidR="009A3234">
        <w:fldChar w:fldCharType="begin"/>
      </w:r>
      <w:r w:rsidR="007F32C4">
        <w:instrText xml:space="preserve"> ADDIN EN.CITE &lt;EndNote&gt;&lt;Cite&gt;&lt;Author&gt;Sanderson&lt;/Author&gt;&lt;Year&gt;2020&lt;/Year&gt;&lt;RecNum&gt;86&lt;/RecNum&gt;&lt;DisplayText&gt;(Sanderson et al., 2020)&lt;/DisplayText&gt;&lt;record&gt;&lt;rec-number&gt;86&lt;/rec-number&gt;&lt;foreign-keys&gt;&lt;key app="EN" db-id="5frwe02wrdxz92epxwc5prtvdta9xwfpxt5s" timestamp="1605527547"&gt;86&lt;/key&gt;&lt;/foreign-keys&gt;&lt;ref-type name="Journal Article"&gt;17&lt;/ref-type&gt;&lt;contributors&gt;&lt;authors&gt;&lt;author&gt;Sanderson, William C.&lt;/author&gt;&lt;author&gt;Arunagiri, Vinushini&lt;/author&gt;&lt;author&gt;Funk, Allison P.&lt;/author&gt;&lt;author&gt;Ginsburg, Karen L.&lt;/author&gt;&lt;author&gt;Krychiw, Jacqueline K.&lt;/author&gt;&lt;author&gt;Limowski, Anne R.&lt;/author&gt;&lt;author&gt;Olesnycky, Olenka S.&lt;/author&gt;&lt;author&gt;Stout, Zoe&lt;/author&gt;&lt;/authors&gt;&lt;/contributors&gt;&lt;titles&gt;&lt;title&gt;The Nature and Treatment of Pandemic-Related Psychological Distress&lt;/title&gt;&lt;secondary-title&gt;Journal of contemporary psychotherapy&lt;/secondary-title&gt;&lt;alt-title&gt;J Contemp Psychother&lt;/alt-title&gt;&lt;/titles&gt;&lt;periodical&gt;&lt;full-title&gt;Journal of contemporary psychotherapy&lt;/full-title&gt;&lt;abbr-1&gt;J Contemp Psychother&lt;/abbr-1&gt;&lt;/periodical&gt;&lt;alt-periodical&gt;&lt;full-title&gt;Journal of contemporary psychotherapy&lt;/full-title&gt;&lt;abbr-1&gt;J Contemp Psychother&lt;/abbr-1&gt;&lt;/alt-periodical&gt;&lt;pages&gt;1-13&lt;/pages&gt;&lt;keywords&gt;&lt;keyword&gt;COVID-related psychological distress&lt;/keyword&gt;&lt;keyword&gt;Pandemic&lt;/keyword&gt;&lt;keyword&gt;Psychological intervention&lt;/keyword&gt;&lt;/keywords&gt;&lt;dates&gt;&lt;year&gt;2020&lt;/year&gt;&lt;/dates&gt;&lt;publisher&gt;Springer US&lt;/publisher&gt;&lt;isbn&gt;0022-0116&amp;#xD;1573-3564&lt;/isbn&gt;&lt;accession-num&gt;32836377&lt;/accession-num&gt;&lt;urls&gt;&lt;related-urls&gt;&lt;url&gt;https://pubmed.ncbi.nlm.nih.gov/32836377&lt;/url&gt;&lt;url&gt;https://www.ncbi.nlm.nih.gov/pmc/articles/PMC7320243/&lt;/url&gt;&lt;/related-urls&gt;&lt;/urls&gt;&lt;electronic-resource-num&gt;10.1007/s10879-020-09463-7&lt;/electronic-resource-num&gt;&lt;remote-database-name&gt;PubMed&lt;/remote-database-name&gt;&lt;language&gt;eng&lt;/language&gt;&lt;/record&gt;&lt;/Cite&gt;&lt;/EndNote&gt;</w:instrText>
      </w:r>
      <w:r w:rsidR="009A3234">
        <w:fldChar w:fldCharType="separate"/>
      </w:r>
      <w:r w:rsidR="007F32C4">
        <w:rPr>
          <w:noProof/>
        </w:rPr>
        <w:t>(Sanderson et al., 2020)</w:t>
      </w:r>
      <w:r w:rsidR="009A3234">
        <w:fldChar w:fldCharType="end"/>
      </w:r>
      <w:r w:rsidR="00F5121D">
        <w:t>.</w:t>
      </w:r>
      <w:r w:rsidR="00D70596">
        <w:t xml:space="preserve"> </w:t>
      </w:r>
      <w:r w:rsidR="00E2259D">
        <w:t xml:space="preserve">Firstly, </w:t>
      </w:r>
      <w:r w:rsidR="00A21B3F">
        <w:t>COVID-19</w:t>
      </w:r>
      <w:r w:rsidR="00E2259D">
        <w:t xml:space="preserve"> </w:t>
      </w:r>
      <w:r w:rsidR="00AE3F7D">
        <w:t>has posed</w:t>
      </w:r>
      <w:r w:rsidR="00E2259D">
        <w:t xml:space="preserve"> a severe threat to people’s health </w:t>
      </w:r>
      <w:r w:rsidR="00AE3F7D">
        <w:t>for</w:t>
      </w:r>
      <w:r w:rsidR="00E2259D">
        <w:t xml:space="preserve"> being highly contagious </w:t>
      </w:r>
      <w:r w:rsidR="005B2CEB">
        <w:t>with tremendous death tolls</w:t>
      </w:r>
      <w:r w:rsidR="00E2259D">
        <w:t xml:space="preserve">. Secondly, the response of most countries, </w:t>
      </w:r>
      <w:r w:rsidR="003F04E6">
        <w:t xml:space="preserve">which has included </w:t>
      </w:r>
      <w:r w:rsidR="00E2259D">
        <w:t>severe lockdown</w:t>
      </w:r>
      <w:r w:rsidR="005B2CEB">
        <w:t xml:space="preserve"> and social distancing</w:t>
      </w:r>
      <w:r w:rsidR="00E2259D">
        <w:t xml:space="preserve"> measures, has lead to increased social isolation</w:t>
      </w:r>
      <w:r w:rsidR="00D70596">
        <w:t xml:space="preserve"> and decreased </w:t>
      </w:r>
      <w:r w:rsidR="00D70596" w:rsidRPr="00D70596">
        <w:t>participation in meaningful activities</w:t>
      </w:r>
      <w:r w:rsidR="007731C2">
        <w:t xml:space="preserve">, with </w:t>
      </w:r>
      <w:r w:rsidR="00AC0D60">
        <w:t xml:space="preserve">significant implications for </w:t>
      </w:r>
      <w:r w:rsidR="00013AA4">
        <w:t xml:space="preserve">the </w:t>
      </w:r>
      <w:r w:rsidR="00AC0D60">
        <w:t xml:space="preserve">mental health </w:t>
      </w:r>
      <w:r w:rsidR="00E733A0">
        <w:t>of their citizens</w:t>
      </w:r>
      <w:r w:rsidR="00E2259D">
        <w:t xml:space="preserve">. Finally, the economic consequences of the </w:t>
      </w:r>
      <w:r w:rsidR="00A21B3F">
        <w:t>COVID-19</w:t>
      </w:r>
      <w:r w:rsidR="00E2259D">
        <w:t xml:space="preserve"> have proved to be far reaching, </w:t>
      </w:r>
      <w:r w:rsidR="00AC0D60">
        <w:t xml:space="preserve">as </w:t>
      </w:r>
      <w:r w:rsidR="00E733A0">
        <w:t xml:space="preserve">the </w:t>
      </w:r>
      <w:r w:rsidR="00AC0D60">
        <w:t>resulting</w:t>
      </w:r>
      <w:r w:rsidR="00E2259D">
        <w:t xml:space="preserve"> job loss</w:t>
      </w:r>
      <w:r w:rsidR="007731C2">
        <w:t>es</w:t>
      </w:r>
      <w:r w:rsidR="00E2259D">
        <w:t xml:space="preserve"> and financial insecurity</w:t>
      </w:r>
      <w:r w:rsidR="00AC0D60">
        <w:t xml:space="preserve"> </w:t>
      </w:r>
      <w:r w:rsidR="003F04E6">
        <w:t>can</w:t>
      </w:r>
      <w:r w:rsidR="00E733A0">
        <w:t xml:space="preserve"> </w:t>
      </w:r>
      <w:r w:rsidR="003E2AB6">
        <w:t>clearly be</w:t>
      </w:r>
      <w:r w:rsidR="00AC0D60">
        <w:t xml:space="preserve"> detrimental to one</w:t>
      </w:r>
      <w:r w:rsidR="003E2AB6">
        <w:t>’</w:t>
      </w:r>
      <w:r w:rsidR="00AC0D60">
        <w:t>s mental health</w:t>
      </w:r>
      <w:r w:rsidR="006A3861">
        <w:t xml:space="preserve"> and overall quality of life</w:t>
      </w:r>
      <w:r w:rsidR="00E2259D">
        <w:t xml:space="preserve"> </w:t>
      </w:r>
      <w:r w:rsidR="00B2696D">
        <w:fldChar w:fldCharType="begin">
          <w:fldData xml:space="preserve">PEVuZE5vdGU+PENpdGU+PEF1dGhvcj5EYXdlbDwvQXV0aG9yPjxZZWFyPjIwMjA8L1llYXI+PFJl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</w:fldData>
        </w:fldChar>
      </w:r>
      <w:r w:rsidR="007F32C4">
        <w:instrText xml:space="preserve"> ADDIN EN.CITE </w:instrText>
      </w:r>
      <w:r w:rsidR="007F32C4">
        <w:fldChar w:fldCharType="begin">
          <w:fldData xml:space="preserve">PEVuZE5vdGU+PENpdGU+PEF1dGhvcj5EYXdlbDwvQXV0aG9yPjxZZWFyPjIwMjA8L1llYXI+PFJl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</w:fldData>
        </w:fldChar>
      </w:r>
      <w:r w:rsidR="007F32C4">
        <w:instrText xml:space="preserve"> ADDIN EN.CITE.DATA </w:instrText>
      </w:r>
      <w:r w:rsidR="007F32C4">
        <w:fldChar w:fldCharType="end"/>
      </w:r>
      <w:r w:rsidR="00B2696D">
        <w:fldChar w:fldCharType="separate"/>
      </w:r>
      <w:r w:rsidR="007F32C4">
        <w:rPr>
          <w:noProof/>
        </w:rPr>
        <w:t>(Dawel et al., 2020)</w:t>
      </w:r>
      <w:r w:rsidR="00B2696D">
        <w:fldChar w:fldCharType="end"/>
      </w:r>
      <w:r w:rsidR="00F5121D">
        <w:t>.</w:t>
      </w:r>
    </w:p>
    <w:p w14:paraId="1A41E619" w14:textId="77777777" w:rsidR="00E733A0" w:rsidRDefault="00E733A0" w:rsidP="00DC6967"/>
    <w:p w14:paraId="6D250F2B" w14:textId="3D36F64D" w:rsidR="00E733A0" w:rsidRDefault="00E733A0" w:rsidP="00DC6967">
      <w:r>
        <w:t xml:space="preserve">For the reasons listed above, it has been speculated that the impact of the </w:t>
      </w:r>
      <w:r w:rsidR="00A21B3F">
        <w:t>COVID-19</w:t>
      </w:r>
      <w:r>
        <w:t xml:space="preserve"> pandemic </w:t>
      </w:r>
      <w:r w:rsidR="005C35DD">
        <w:t>on OCD</w:t>
      </w:r>
      <w:r w:rsidR="00DD450B">
        <w:t xml:space="preserve"> and HD</w:t>
      </w:r>
      <w:r w:rsidR="005C35DD">
        <w:t xml:space="preserve"> would</w:t>
      </w:r>
      <w:r>
        <w:t xml:space="preserve"> be colossal</w:t>
      </w:r>
      <w:r w:rsidR="00F5121D">
        <w:t xml:space="preserve"> </w:t>
      </w:r>
      <w:r w:rsidR="00C62064">
        <w:fldChar w:fldCharType="begin">
          <w:fldData xml:space="preserve">PEVuZE5vdGU+PENpdGU+PEF1dGhvcj5CYW5lcmplZTwvQXV0aG9yPjxZZWFyPjIwMjA8L1llYXI+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</w:fldData>
        </w:fldChar>
      </w:r>
      <w:r w:rsidR="007F32C4">
        <w:instrText xml:space="preserve"> ADDIN EN.CITE </w:instrText>
      </w:r>
      <w:r w:rsidR="007F32C4">
        <w:fldChar w:fldCharType="begin">
          <w:fldData xml:space="preserve">PEVuZE5vdGU+PENpdGU+PEF1dGhvcj5CYW5lcmplZTwvQXV0aG9yPjxZZWFyPjIwMjA8L1llYXI+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</w:fldData>
        </w:fldChar>
      </w:r>
      <w:r w:rsidR="007F32C4">
        <w:instrText xml:space="preserve"> ADDIN EN.CITE.DATA </w:instrText>
      </w:r>
      <w:r w:rsidR="007F32C4">
        <w:fldChar w:fldCharType="end"/>
      </w:r>
      <w:r w:rsidR="00C62064">
        <w:fldChar w:fldCharType="separate"/>
      </w:r>
      <w:r w:rsidR="007F32C4">
        <w:rPr>
          <w:noProof/>
        </w:rPr>
        <w:t>(Banerjee, 2020; Fontenelle and Miguel, 2020)</w:t>
      </w:r>
      <w:r w:rsidR="00C62064">
        <w:fldChar w:fldCharType="end"/>
      </w:r>
      <w:r w:rsidR="00F5121D">
        <w:t xml:space="preserve">. </w:t>
      </w:r>
      <w:r w:rsidR="00AF6186">
        <w:t>Yet, results have been mixed</w:t>
      </w:r>
      <w:r w:rsidR="0069176B">
        <w:t xml:space="preserve">, </w:t>
      </w:r>
      <w:r w:rsidR="006A3861">
        <w:t xml:space="preserve">with </w:t>
      </w:r>
      <w:r w:rsidR="0069176B">
        <w:t>some studies reporting</w:t>
      </w:r>
      <w:r w:rsidR="00AF6186">
        <w:t xml:space="preserve"> deterioration</w:t>
      </w:r>
      <w:r w:rsidR="006A3861">
        <w:t xml:space="preserve"> of symptoms</w:t>
      </w:r>
      <w:r w:rsidR="00AF6186">
        <w:t xml:space="preserve"> </w:t>
      </w:r>
      <w:r w:rsidR="00C468C9">
        <w:fldChar w:fldCharType="begin">
          <w:fldData xml:space="preserve">PEVuZE5vdGU+PENpdGU+PEF1dGhvcj5CZW5hdHRpPC9BdXRob3I+PFllYXI+MjAyMDwvWWVhcj48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</w:fldData>
        </w:fldChar>
      </w:r>
      <w:r w:rsidR="007F32C4">
        <w:instrText xml:space="preserve"> ADDIN EN.CITE </w:instrText>
      </w:r>
      <w:r w:rsidR="007F32C4">
        <w:fldChar w:fldCharType="begin">
          <w:fldData xml:space="preserve">PEVuZE5vdGU+PENpdGU+PEF1dGhvcj5CZW5hdHRpPC9BdXRob3I+PFllYXI+MjAyMDwvWWVhcj48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</w:fldData>
        </w:fldChar>
      </w:r>
      <w:r w:rsidR="007F32C4">
        <w:instrText xml:space="preserve"> ADDIN EN.CITE.DATA </w:instrText>
      </w:r>
      <w:r w:rsidR="007F32C4">
        <w:fldChar w:fldCharType="end"/>
      </w:r>
      <w:r w:rsidR="00C468C9">
        <w:fldChar w:fldCharType="separate"/>
      </w:r>
      <w:r w:rsidR="007F32C4">
        <w:rPr>
          <w:noProof/>
        </w:rPr>
        <w:t>(Benatti et al., 2020; Davide et al., 2020; Jelinek et al., 2020; Littman et al., 2020; Matsunaga et al., 2020; Nissen et al., 2020; Tanir et al., 2020)</w:t>
      </w:r>
      <w:r w:rsidR="00C468C9">
        <w:fldChar w:fldCharType="end"/>
      </w:r>
      <w:r w:rsidR="00F5121D">
        <w:t xml:space="preserve">, </w:t>
      </w:r>
      <w:r w:rsidR="0069176B">
        <w:t>some describing</w:t>
      </w:r>
      <w:r w:rsidR="00AF6186">
        <w:t xml:space="preserve"> no change </w:t>
      </w:r>
      <w:r w:rsidR="00C468C9">
        <w:fldChar w:fldCharType="begin">
          <w:fldData xml:space="preserve">PEVuZE5vdGU+PENpdGU+PEF1dGhvcj5CZW5hdHRpPC9BdXRob3I+PFllYXI+MjAyMDwvWWVhcj48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</w:fldData>
        </w:fldChar>
      </w:r>
      <w:r w:rsidR="007F32C4">
        <w:instrText xml:space="preserve"> ADDIN EN.CITE </w:instrText>
      </w:r>
      <w:r w:rsidR="007F32C4">
        <w:fldChar w:fldCharType="begin">
          <w:fldData xml:space="preserve">PEVuZE5vdGU+PENpdGU+PEF1dGhvcj5CZW5hdHRpPC9BdXRob3I+PFllYXI+MjAyMDwvWWVhcj48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</w:fldData>
        </w:fldChar>
      </w:r>
      <w:r w:rsidR="007F32C4">
        <w:instrText xml:space="preserve"> ADDIN EN.CITE.DATA </w:instrText>
      </w:r>
      <w:r w:rsidR="007F32C4">
        <w:fldChar w:fldCharType="end"/>
      </w:r>
      <w:r w:rsidR="00C468C9">
        <w:fldChar w:fldCharType="separate"/>
      </w:r>
      <w:r w:rsidR="007F32C4">
        <w:rPr>
          <w:noProof/>
        </w:rPr>
        <w:t>(Benatti et al., 2020; Chakraborty and Karmakar, 2020; Littman et al., 2020)</w:t>
      </w:r>
      <w:r w:rsidR="00C468C9">
        <w:fldChar w:fldCharType="end"/>
      </w:r>
      <w:r w:rsidR="00F5121D">
        <w:t xml:space="preserve">, </w:t>
      </w:r>
      <w:r w:rsidR="00AF6186">
        <w:t xml:space="preserve">and </w:t>
      </w:r>
      <w:r w:rsidR="006A3861">
        <w:t xml:space="preserve">others </w:t>
      </w:r>
      <w:r w:rsidR="0069176B">
        <w:t>reporting</w:t>
      </w:r>
      <w:r w:rsidR="006A3861">
        <w:t xml:space="preserve"> </w:t>
      </w:r>
      <w:r w:rsidR="0069176B">
        <w:t xml:space="preserve">even </w:t>
      </w:r>
      <w:r w:rsidR="00342DEB">
        <w:t>improved</w:t>
      </w:r>
      <w:r w:rsidR="009840F9">
        <w:t xml:space="preserve"> symptoms</w:t>
      </w:r>
      <w:r w:rsidR="00C468C9">
        <w:t xml:space="preserve"> </w:t>
      </w:r>
      <w:r w:rsidR="00C468C9">
        <w:fldChar w:fldCharType="begin">
          <w:fldData xml:space="preserve">PEVuZE5vdGU+PENpdGU+PEF1dGhvcj5QZXJrZXM8L0F1dGhvcj48WWVhcj4yMDIwPC9ZZWFyPjxS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</w:fldData>
        </w:fldChar>
      </w:r>
      <w:r w:rsidR="007F32C4">
        <w:instrText xml:space="preserve"> ADDIN EN.CITE </w:instrText>
      </w:r>
      <w:r w:rsidR="007F32C4">
        <w:fldChar w:fldCharType="begin">
          <w:fldData xml:space="preserve">PEVuZE5vdGU+PENpdGU+PEF1dGhvcj5QZXJrZXM8L0F1dGhvcj48WWVhcj4yMDIwPC9ZZWFyPjxS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</w:fldData>
        </w:fldChar>
      </w:r>
      <w:r w:rsidR="007F32C4">
        <w:instrText xml:space="preserve"> ADDIN EN.CITE.DATA </w:instrText>
      </w:r>
      <w:r w:rsidR="007F32C4">
        <w:fldChar w:fldCharType="end"/>
      </w:r>
      <w:r w:rsidR="00C468C9">
        <w:fldChar w:fldCharType="separate"/>
      </w:r>
      <w:r w:rsidR="007F32C4">
        <w:rPr>
          <w:noProof/>
        </w:rPr>
        <w:t>(Kuckertz et al., 2020; Littman et al., 2020; Perkes et al., 2020)</w:t>
      </w:r>
      <w:r w:rsidR="00C468C9">
        <w:fldChar w:fldCharType="end"/>
      </w:r>
      <w:r w:rsidR="00F5121D">
        <w:t xml:space="preserve">. </w:t>
      </w:r>
      <w:r w:rsidR="00342DEB">
        <w:t>As these outcomes are likely to reflect individual differences, different types of</w:t>
      </w:r>
      <w:r w:rsidR="006A3861">
        <w:t xml:space="preserve"> and levels of exposure to</w:t>
      </w:r>
      <w:r w:rsidR="00342DEB">
        <w:t xml:space="preserve"> SLEs related to the </w:t>
      </w:r>
      <w:r w:rsidR="00A21B3F">
        <w:t>COVID-19</w:t>
      </w:r>
      <w:r w:rsidR="00342DEB">
        <w:t xml:space="preserve">, and different </w:t>
      </w:r>
      <w:r w:rsidR="00321EF3">
        <w:t xml:space="preserve">OCD </w:t>
      </w:r>
      <w:r w:rsidR="00342DEB">
        <w:t>phenotypes</w:t>
      </w:r>
      <w:r w:rsidR="00DA6574">
        <w:t xml:space="preserve">, </w:t>
      </w:r>
      <w:r w:rsidR="006966DA">
        <w:t>the present study</w:t>
      </w:r>
      <w:r w:rsidR="006A3861">
        <w:t xml:space="preserve"> was devised</w:t>
      </w:r>
      <w:r w:rsidR="006966DA">
        <w:t xml:space="preserve">. In this </w:t>
      </w:r>
      <w:r w:rsidR="008955B1">
        <w:t>online study</w:t>
      </w:r>
      <w:r w:rsidR="006966DA">
        <w:t xml:space="preserve">, we had </w:t>
      </w:r>
      <w:r w:rsidR="006B34D8">
        <w:t>two</w:t>
      </w:r>
      <w:r w:rsidR="006966DA">
        <w:t xml:space="preserve"> </w:t>
      </w:r>
      <w:r w:rsidR="00321EF3">
        <w:t xml:space="preserve">main </w:t>
      </w:r>
      <w:r w:rsidR="006966DA">
        <w:t>objectives: 1) to</w:t>
      </w:r>
      <w:r w:rsidR="00013AA4">
        <w:t xml:space="preserve"> retrospectively</w:t>
      </w:r>
      <w:r w:rsidR="006966DA">
        <w:t xml:space="preserve"> evaluate whether general symptoms of </w:t>
      </w:r>
      <w:r w:rsidR="007E0A6C">
        <w:t>OCRD</w:t>
      </w:r>
      <w:r w:rsidR="004002E7">
        <w:t>s</w:t>
      </w:r>
      <w:r w:rsidR="007E0A6C">
        <w:t xml:space="preserve"> </w:t>
      </w:r>
      <w:r w:rsidR="006B34D8">
        <w:t xml:space="preserve">in the general population </w:t>
      </w:r>
      <w:r w:rsidR="004002E7">
        <w:t xml:space="preserve">(i.e. OCD, BDD, HD, TTM and SPD) </w:t>
      </w:r>
      <w:r w:rsidR="006966DA">
        <w:t xml:space="preserve">have worsened </w:t>
      </w:r>
      <w:r w:rsidR="007E0A6C">
        <w:t>due to</w:t>
      </w:r>
      <w:r w:rsidR="006966DA">
        <w:t xml:space="preserve"> </w:t>
      </w:r>
      <w:r w:rsidR="00A21B3F">
        <w:t>COVID-19</w:t>
      </w:r>
      <w:r w:rsidR="00013AA4">
        <w:t xml:space="preserve"> pandemic</w:t>
      </w:r>
      <w:r w:rsidR="006966DA">
        <w:t xml:space="preserve"> and whether that </w:t>
      </w:r>
      <w:r w:rsidR="006B34D8">
        <w:t>worsening t</w:t>
      </w:r>
      <w:r w:rsidR="006966DA">
        <w:t>ranslated in</w:t>
      </w:r>
      <w:r w:rsidR="006B34D8">
        <w:t>to</w:t>
      </w:r>
      <w:r w:rsidR="006966DA">
        <w:t xml:space="preserve"> increased prevalence of clinically significant rates;</w:t>
      </w:r>
      <w:r w:rsidR="006B34D8">
        <w:t xml:space="preserve"> and</w:t>
      </w:r>
      <w:r w:rsidR="006966DA">
        <w:t xml:space="preserve"> 2) to investigate which </w:t>
      </w:r>
      <w:r w:rsidR="00013AA4">
        <w:t xml:space="preserve">demographic or clinical </w:t>
      </w:r>
      <w:r w:rsidR="006966DA">
        <w:t xml:space="preserve">factors were related </w:t>
      </w:r>
      <w:r w:rsidR="006B34D8">
        <w:t>to</w:t>
      </w:r>
      <w:r w:rsidR="006966DA">
        <w:t xml:space="preserve"> </w:t>
      </w:r>
      <w:r w:rsidR="008E1612">
        <w:t xml:space="preserve">the </w:t>
      </w:r>
      <w:r w:rsidR="006966DA">
        <w:t>worsening o</w:t>
      </w:r>
      <w:r w:rsidR="006B34D8">
        <w:t xml:space="preserve">f specific </w:t>
      </w:r>
      <w:r w:rsidR="006966DA">
        <w:t>OCRDs</w:t>
      </w:r>
      <w:r w:rsidR="008E1612">
        <w:t>.</w:t>
      </w:r>
    </w:p>
    <w:p w14:paraId="07185F57" w14:textId="77777777" w:rsidR="00E05865" w:rsidRDefault="00E05865" w:rsidP="00DC6967"/>
    <w:p w14:paraId="491E17CB" w14:textId="2A21049A" w:rsidR="008955B1" w:rsidRDefault="008955B1" w:rsidP="00DC6967">
      <w:r>
        <w:t>W</w:t>
      </w:r>
      <w:r w:rsidR="00E05865">
        <w:t>e predict</w:t>
      </w:r>
      <w:r w:rsidR="006B34D8">
        <w:t>ed</w:t>
      </w:r>
      <w:r w:rsidR="00E05865">
        <w:t xml:space="preserve"> that OCD and HD would worsen</w:t>
      </w:r>
      <w:r w:rsidR="009109A2">
        <w:t xml:space="preserve"> </w:t>
      </w:r>
      <w:r w:rsidR="006657DD">
        <w:t>due to the</w:t>
      </w:r>
      <w:r w:rsidR="009109A2">
        <w:t xml:space="preserve"> pandemic</w:t>
      </w:r>
      <w:r w:rsidR="00E05865">
        <w:t xml:space="preserve"> </w:t>
      </w:r>
      <w:r w:rsidR="00302782">
        <w:fldChar w:fldCharType="begin">
          <w:fldData xml:space="preserve">PEVuZE5vdGU+PENpdGU+PEF1dGhvcj5CYW5lcmplZTwvQXV0aG9yPjxZZWFyPjIwMjA8L1llYXI+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</w:fldData>
        </w:fldChar>
      </w:r>
      <w:r w:rsidR="007F32C4">
        <w:instrText xml:space="preserve"> ADDIN EN.CITE </w:instrText>
      </w:r>
      <w:r w:rsidR="007F32C4">
        <w:fldChar w:fldCharType="begin">
          <w:fldData xml:space="preserve">PEVuZE5vdGU+PENpdGU+PEF1dGhvcj5CYW5lcmplZTwvQXV0aG9yPjxZZWFyPjIwMjA8L1llYXI+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</w:fldData>
        </w:fldChar>
      </w:r>
      <w:r w:rsidR="007F32C4">
        <w:instrText xml:space="preserve"> ADDIN EN.CITE.DATA </w:instrText>
      </w:r>
      <w:r w:rsidR="007F32C4">
        <w:fldChar w:fldCharType="end"/>
      </w:r>
      <w:r w:rsidR="00302782">
        <w:fldChar w:fldCharType="separate"/>
      </w:r>
      <w:r w:rsidR="007F32C4">
        <w:rPr>
          <w:noProof/>
        </w:rPr>
        <w:t>(Banerjee, 2020; Fontenelle and Miguel, 2020)</w:t>
      </w:r>
      <w:r w:rsidR="00302782">
        <w:fldChar w:fldCharType="end"/>
      </w:r>
      <w:r w:rsidR="00F5121D">
        <w:t>.</w:t>
      </w:r>
      <w:r w:rsidR="00302782">
        <w:t xml:space="preserve"> </w:t>
      </w:r>
      <w:r>
        <w:t>More specifically, w</w:t>
      </w:r>
      <w:r w:rsidR="006B34D8">
        <w:t>e did hypothesize,</w:t>
      </w:r>
      <w:r w:rsidR="00A26D09">
        <w:t xml:space="preserve"> </w:t>
      </w:r>
      <w:r w:rsidR="006657DD">
        <w:t>based on prior more general literature</w:t>
      </w:r>
      <w:r w:rsidR="004002E7">
        <w:t>,</w:t>
      </w:r>
      <w:r w:rsidR="006657DD">
        <w:t xml:space="preserve"> </w:t>
      </w:r>
      <w:r w:rsidR="00A26D09" w:rsidRPr="00B55626">
        <w:t>that</w:t>
      </w:r>
      <w:r w:rsidR="006657DD">
        <w:t xml:space="preserve"> particular characteristics </w:t>
      </w:r>
      <w:r w:rsidR="0069176B">
        <w:t>of</w:t>
      </w:r>
      <w:r w:rsidR="006657DD">
        <w:t xml:space="preserve"> OCD and HD would be linked to greater untoward impact of the pandemic (</w:t>
      </w:r>
      <w:r w:rsidR="008A56C3" w:rsidRPr="00B55626">
        <w:t>e.g</w:t>
      </w:r>
      <w:r w:rsidR="008A56C3" w:rsidRPr="00C21FE4">
        <w:t xml:space="preserve">. </w:t>
      </w:r>
      <w:r w:rsidR="006535A4" w:rsidRPr="00C21FE4">
        <w:t>female</w:t>
      </w:r>
      <w:r w:rsidR="006657DD">
        <w:t xml:space="preserve"> gender</w:t>
      </w:r>
      <w:r w:rsidR="00525E59" w:rsidRPr="00C21FE4">
        <w:t xml:space="preserve">, </w:t>
      </w:r>
      <w:r w:rsidR="006657DD">
        <w:t>lower levels of education</w:t>
      </w:r>
      <w:r w:rsidR="00525E59" w:rsidRPr="00C21FE4">
        <w:t xml:space="preserve">, </w:t>
      </w:r>
      <w:r w:rsidR="00321EF3" w:rsidRPr="00C21FE4">
        <w:t xml:space="preserve">people from racial </w:t>
      </w:r>
      <w:r w:rsidR="00525E59" w:rsidRPr="00C21FE4">
        <w:t>minorit</w:t>
      </w:r>
      <w:r w:rsidR="008E601E" w:rsidRPr="00C21FE4">
        <w:t>ies</w:t>
      </w:r>
      <w:r w:rsidR="00525E59" w:rsidRPr="00C21FE4">
        <w:t>, non-married</w:t>
      </w:r>
      <w:r w:rsidR="00321EF3" w:rsidRPr="00C21FE4">
        <w:t xml:space="preserve"> subjects</w:t>
      </w:r>
      <w:r w:rsidR="00525E59" w:rsidRPr="00C21FE4">
        <w:t>,</w:t>
      </w:r>
      <w:r w:rsidR="008A56C3" w:rsidRPr="00C21FE4">
        <w:t xml:space="preserve"> </w:t>
      </w:r>
      <w:r w:rsidR="0011504B" w:rsidRPr="00C21FE4">
        <w:t>unemployed</w:t>
      </w:r>
      <w:r w:rsidR="00E75D9E" w:rsidRPr="00C21FE4">
        <w:t xml:space="preserve"> </w:t>
      </w:r>
      <w:r w:rsidR="004B7BCE" w:rsidRPr="00C21FE4">
        <w:t>participants</w:t>
      </w:r>
      <w:r w:rsidR="00321EF3" w:rsidRPr="00C21FE4">
        <w:t xml:space="preserve">, and </w:t>
      </w:r>
      <w:r w:rsidR="006657DD">
        <w:t>those</w:t>
      </w:r>
      <w:r w:rsidR="006657DD" w:rsidRPr="00C21FE4">
        <w:t xml:space="preserve"> </w:t>
      </w:r>
      <w:r w:rsidR="004B7BCE" w:rsidRPr="00C21FE4">
        <w:t xml:space="preserve">with greater </w:t>
      </w:r>
      <w:r w:rsidR="00284447">
        <w:t>personal and family histories</w:t>
      </w:r>
      <w:r w:rsidR="00B55626" w:rsidRPr="00C21FE4">
        <w:t xml:space="preserve"> of</w:t>
      </w:r>
      <w:r w:rsidR="00B55626">
        <w:t xml:space="preserve"> </w:t>
      </w:r>
      <w:r w:rsidR="004B7BCE" w:rsidRPr="00B55626">
        <w:t>psychopathology</w:t>
      </w:r>
      <w:r w:rsidR="00BD5D94" w:rsidRPr="00B55626">
        <w:t>)</w:t>
      </w:r>
      <w:r w:rsidR="00466A08" w:rsidRPr="00B55626">
        <w:t xml:space="preserve"> </w:t>
      </w:r>
      <w:r w:rsidR="00B55626" w:rsidRPr="00B55626">
        <w:fldChar w:fldCharType="begin">
          <w:fldData xml:space="preserve">PEVuZE5vdGU+PENpdGU+PEF1dGhvcj5CcmV3aW48L0F1dGhvcj48WWVhcj4yMDAwPC9ZZWFyPjxS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</w:fldData>
        </w:fldChar>
      </w:r>
      <w:r w:rsidR="007F32C4">
        <w:instrText xml:space="preserve"> ADDIN EN.CITE </w:instrText>
      </w:r>
      <w:r w:rsidR="007F32C4">
        <w:fldChar w:fldCharType="begin">
          <w:fldData xml:space="preserve">PEVuZE5vdGU+PENpdGU+PEF1dGhvcj5CcmV3aW48L0F1dGhvcj48WWVhcj4yMDAwPC9ZZWFyPjxS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</w:fldData>
        </w:fldChar>
      </w:r>
      <w:r w:rsidR="007F32C4">
        <w:instrText xml:space="preserve"> ADDIN EN.CITE.DATA </w:instrText>
      </w:r>
      <w:r w:rsidR="007F32C4">
        <w:fldChar w:fldCharType="end"/>
      </w:r>
      <w:r w:rsidR="00B55626" w:rsidRPr="00B55626">
        <w:fldChar w:fldCharType="separate"/>
      </w:r>
      <w:r w:rsidR="007F32C4">
        <w:rPr>
          <w:noProof/>
        </w:rPr>
        <w:t>(Brewin et al., 2000)</w:t>
      </w:r>
      <w:r w:rsidR="00B55626" w:rsidRPr="00B55626">
        <w:fldChar w:fldCharType="end"/>
      </w:r>
      <w:r w:rsidR="006657DD">
        <w:t xml:space="preserve">. </w:t>
      </w:r>
      <w:r w:rsidR="00A26D09" w:rsidRPr="00B55626">
        <w:t xml:space="preserve"> </w:t>
      </w:r>
      <w:r w:rsidR="006657DD">
        <w:t xml:space="preserve">We </w:t>
      </w:r>
      <w:r w:rsidR="008E1612">
        <w:t>also hypothesized</w:t>
      </w:r>
      <w:r w:rsidR="00A26D09">
        <w:t xml:space="preserve"> that </w:t>
      </w:r>
      <w:r w:rsidR="000E5C78">
        <w:t xml:space="preserve">greater compulsivity traits </w:t>
      </w:r>
      <w:r w:rsidR="00A82DA8">
        <w:fldChar w:fldCharType="begin">
          <w:fldData xml:space="preserve">PEVuZE5vdGU+PENpdGU+PEF1dGhvcj5BbGJlcnRlbGxhPC9BdXRob3I+PFllYXI+MjAyMDwvWWVh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</w:fldData>
        </w:fldChar>
      </w:r>
      <w:r w:rsidR="007F32C4">
        <w:instrText xml:space="preserve"> ADDIN EN.CITE </w:instrText>
      </w:r>
      <w:r w:rsidR="007F32C4">
        <w:fldChar w:fldCharType="begin">
          <w:fldData xml:space="preserve">PEVuZE5vdGU+PENpdGU+PEF1dGhvcj5BbGJlcnRlbGxhPC9BdXRob3I+PFllYXI+MjAyMDwvWWVh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</w:fldData>
        </w:fldChar>
      </w:r>
      <w:r w:rsidR="007F32C4">
        <w:instrText xml:space="preserve"> ADDIN EN.CITE.DATA </w:instrText>
      </w:r>
      <w:r w:rsidR="007F32C4">
        <w:fldChar w:fldCharType="end"/>
      </w:r>
      <w:r w:rsidR="00A82DA8">
        <w:fldChar w:fldCharType="separate"/>
      </w:r>
      <w:r w:rsidR="007F32C4">
        <w:rPr>
          <w:noProof/>
        </w:rPr>
        <w:t>(Albertella et al., 2020)</w:t>
      </w:r>
      <w:r w:rsidR="00A82DA8">
        <w:fldChar w:fldCharType="end"/>
      </w:r>
      <w:r w:rsidR="0089777C">
        <w:t xml:space="preserve"> </w:t>
      </w:r>
      <w:r w:rsidR="000E5C78">
        <w:t xml:space="preserve">and </w:t>
      </w:r>
      <w:r w:rsidR="006B34D8">
        <w:t xml:space="preserve">preexisting </w:t>
      </w:r>
      <w:r w:rsidR="00A26D09">
        <w:t xml:space="preserve">contamination </w:t>
      </w:r>
      <w:r w:rsidR="00E75D9E">
        <w:t xml:space="preserve">OCD </w:t>
      </w:r>
      <w:r w:rsidR="00A26D09">
        <w:t>symptoms</w:t>
      </w:r>
      <w:r w:rsidR="00C21FE4">
        <w:t xml:space="preserve"> </w:t>
      </w:r>
      <w:r w:rsidR="00C21FE4">
        <w:fldChar w:fldCharType="begin">
          <w:fldData xml:space="preserve">PEVuZE5vdGU+PENpdGU+PEF1dGhvcj5Gb250ZW5lbGxlPC9BdXRob3I+PFllYXI+MjAyMDwvWWVh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</w:fldData>
        </w:fldChar>
      </w:r>
      <w:r w:rsidR="007F32C4">
        <w:instrText xml:space="preserve"> ADDIN EN.CITE </w:instrText>
      </w:r>
      <w:r w:rsidR="007F32C4">
        <w:fldChar w:fldCharType="begin">
          <w:fldData xml:space="preserve">PEVuZE5vdGU+PENpdGU+PEF1dGhvcj5Gb250ZW5lbGxlPC9BdXRob3I+PFllYXI+MjAyMDwvWWVh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</w:fldData>
        </w:fldChar>
      </w:r>
      <w:r w:rsidR="007F32C4">
        <w:instrText xml:space="preserve"> ADDIN EN.CITE.DATA </w:instrText>
      </w:r>
      <w:r w:rsidR="007F32C4">
        <w:fldChar w:fldCharType="end"/>
      </w:r>
      <w:r w:rsidR="00C21FE4">
        <w:fldChar w:fldCharType="separate"/>
      </w:r>
      <w:r w:rsidR="007F32C4">
        <w:rPr>
          <w:noProof/>
        </w:rPr>
        <w:t>(Abba-Aji et al., 2020; Davide et al., 2020; Fontenelle and Miguel, 2020; Matsunaga et al., 2020; Tanir et al., 2020)</w:t>
      </w:r>
      <w:r w:rsidR="00C21FE4">
        <w:fldChar w:fldCharType="end"/>
      </w:r>
      <w:r w:rsidR="00C21FE4">
        <w:t xml:space="preserve"> </w:t>
      </w:r>
      <w:r w:rsidR="00A26D09">
        <w:t xml:space="preserve">would predict worse </w:t>
      </w:r>
      <w:r w:rsidR="006235C8">
        <w:t>post-</w:t>
      </w:r>
      <w:r w:rsidR="00A21B3F">
        <w:t>COVID-19</w:t>
      </w:r>
      <w:r w:rsidR="006235C8">
        <w:t xml:space="preserve"> </w:t>
      </w:r>
      <w:r w:rsidR="00A26D09">
        <w:t>OCD symptoms</w:t>
      </w:r>
      <w:r w:rsidR="006657DD">
        <w:t>;</w:t>
      </w:r>
      <w:r w:rsidR="00A26D09">
        <w:t xml:space="preserve"> </w:t>
      </w:r>
      <w:r w:rsidR="000E5C78">
        <w:t xml:space="preserve">that more impulsivity traits </w:t>
      </w:r>
      <w:r w:rsidR="00FE1575">
        <w:fldChar w:fldCharType="begin">
          <w:fldData xml:space="preserve">PEVuZE5vdGU+PENpdGU+PEF1dGhvcj5UaW1wYW5vPC9BdXRob3I+PFllYXI+MjAxMzwvWWVhcj48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</w:fldData>
        </w:fldChar>
      </w:r>
      <w:r w:rsidR="007F32C4">
        <w:instrText xml:space="preserve"> ADDIN EN.CITE </w:instrText>
      </w:r>
      <w:r w:rsidR="007F32C4">
        <w:fldChar w:fldCharType="begin">
          <w:fldData xml:space="preserve">PEVuZE5vdGU+PENpdGU+PEF1dGhvcj5UaW1wYW5vPC9BdXRob3I+PFllYXI+MjAxMzwvWWVhcj48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</w:fldData>
        </w:fldChar>
      </w:r>
      <w:r w:rsidR="007F32C4">
        <w:instrText xml:space="preserve"> ADDIN EN.CITE.DATA </w:instrText>
      </w:r>
      <w:r w:rsidR="007F32C4">
        <w:fldChar w:fldCharType="end"/>
      </w:r>
      <w:r w:rsidR="00FE1575">
        <w:fldChar w:fldCharType="separate"/>
      </w:r>
      <w:r w:rsidR="007F32C4">
        <w:rPr>
          <w:noProof/>
        </w:rPr>
        <w:t>(Timpano et al., 2013; Timpano and Schmidt, 2013)</w:t>
      </w:r>
      <w:r w:rsidR="00FE1575">
        <w:fldChar w:fldCharType="end"/>
      </w:r>
      <w:r w:rsidR="00466A08">
        <w:t xml:space="preserve"> </w:t>
      </w:r>
      <w:r w:rsidR="000E5C78">
        <w:t>would predict greater</w:t>
      </w:r>
      <w:r w:rsidR="006235C8">
        <w:t xml:space="preserve"> </w:t>
      </w:r>
      <w:r w:rsidR="000E5C78">
        <w:t>hoarding</w:t>
      </w:r>
      <w:r w:rsidR="006235C8">
        <w:t xml:space="preserve"> after the pandemic</w:t>
      </w:r>
      <w:r w:rsidR="006657DD">
        <w:t>;</w:t>
      </w:r>
      <w:r w:rsidR="000E5C78">
        <w:t xml:space="preserve"> </w:t>
      </w:r>
      <w:r w:rsidR="004425BC">
        <w:t xml:space="preserve">and </w:t>
      </w:r>
      <w:r w:rsidR="001E73C1">
        <w:t xml:space="preserve">that </w:t>
      </w:r>
      <w:r w:rsidR="006B34D8">
        <w:t xml:space="preserve">schizotypal </w:t>
      </w:r>
      <w:r w:rsidR="005F611C">
        <w:t xml:space="preserve">traits </w:t>
      </w:r>
      <w:r w:rsidR="005F611C">
        <w:fldChar w:fldCharType="begin">
          <w:fldData xml:space="preserve">PEVuZE5vdGU+PENpdGU+PEF1dGhvcj5Wb2x6PC9BdXRob3I+PFllYXI+MjAwNzwvWWVhcj48UmVj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</w:fldData>
        </w:fldChar>
      </w:r>
      <w:r w:rsidR="007F32C4">
        <w:instrText xml:space="preserve"> ADDIN EN.CITE </w:instrText>
      </w:r>
      <w:r w:rsidR="007F32C4">
        <w:fldChar w:fldCharType="begin">
          <w:fldData xml:space="preserve">PEVuZE5vdGU+PENpdGU+PEF1dGhvcj5Wb2x6PC9BdXRob3I+PFllYXI+MjAwNzwvWWVhcj48UmVj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</w:fldData>
        </w:fldChar>
      </w:r>
      <w:r w:rsidR="007F32C4">
        <w:instrText xml:space="preserve"> ADDIN EN.CITE.DATA </w:instrText>
      </w:r>
      <w:r w:rsidR="007F32C4">
        <w:fldChar w:fldCharType="end"/>
      </w:r>
      <w:r w:rsidR="005F611C">
        <w:fldChar w:fldCharType="separate"/>
      </w:r>
      <w:r w:rsidR="007F32C4">
        <w:rPr>
          <w:noProof/>
        </w:rPr>
        <w:t>(Volz and Heyman, 2007)</w:t>
      </w:r>
      <w:r w:rsidR="005F611C">
        <w:fldChar w:fldCharType="end"/>
      </w:r>
      <w:r w:rsidR="008D63F7">
        <w:t xml:space="preserve"> </w:t>
      </w:r>
      <w:r w:rsidR="006B34D8">
        <w:t xml:space="preserve">would predict increased </w:t>
      </w:r>
      <w:r w:rsidR="00C21FE4">
        <w:t>“</w:t>
      </w:r>
      <w:r w:rsidR="006B34D8">
        <w:t>mental contamination</w:t>
      </w:r>
      <w:r w:rsidR="00C21FE4">
        <w:t xml:space="preserve">” </w:t>
      </w:r>
      <w:r w:rsidR="001468F4">
        <w:t>beliefs</w:t>
      </w:r>
      <w:r w:rsidR="005F611C">
        <w:t xml:space="preserve"> </w:t>
      </w:r>
      <w:r w:rsidR="005F611C">
        <w:fldChar w:fldCharType="begin"/>
      </w:r>
      <w:r w:rsidR="007F32C4">
        <w:instrText xml:space="preserve"> ADDIN EN.CITE &lt;EndNote&gt;&lt;Cite&gt;&lt;Author&gt;Rachman&lt;/Author&gt;&lt;Year&gt;2006&lt;/Year&gt;&lt;RecNum&gt;117&lt;/RecNum&gt;&lt;DisplayText&gt;(Rachman, 2006)&lt;/DisplayText&gt;&lt;record&gt;&lt;rec-number&gt;117&lt;/rec-number&gt;&lt;foreign-keys&gt;&lt;key app="EN" db-id="5frwe02wrdxz92epxwc5prtvdta9xwfpxt5s" timestamp="1605577330"&gt;117&lt;/key&gt;&lt;/foreign-keys&gt;&lt;ref-type name="Book"&gt;6&lt;/ref-type&gt;&lt;contributors&gt;&lt;authors&gt;&lt;author&gt;Rachman, S.&lt;/author&gt;&lt;/authors&gt;&lt;/contributors&gt;&lt;titles&gt;&lt;title&gt;The Fear of Contamination: Assessment and treatment&lt;/title&gt;&lt;/titles&gt;&lt;dates&gt;&lt;year&gt;2006&lt;/year&gt;&lt;/dates&gt;&lt;publisher&gt;OUP Oxford&lt;/publisher&gt;&lt;isbn&gt;9780199296934&lt;/isbn&gt;&lt;urls&gt;&lt;related-urls&gt;&lt;url&gt;https://books.google.com.au/books?id=0NRrAAAAMAAJ&lt;/url&gt;&lt;/related-urls&gt;&lt;/urls&gt;&lt;/record&gt;&lt;/Cite&gt;&lt;/EndNote&gt;</w:instrText>
      </w:r>
      <w:r w:rsidR="005F611C">
        <w:fldChar w:fldCharType="separate"/>
      </w:r>
      <w:r w:rsidR="007F32C4">
        <w:rPr>
          <w:noProof/>
        </w:rPr>
        <w:t>(Rachman, 2006)</w:t>
      </w:r>
      <w:r w:rsidR="005F611C">
        <w:fldChar w:fldCharType="end"/>
      </w:r>
      <w:r w:rsidR="001468F4">
        <w:t xml:space="preserve"> </w:t>
      </w:r>
      <w:r w:rsidR="00F5121D">
        <w:t>[</w:t>
      </w:r>
      <w:r w:rsidR="00537544">
        <w:t xml:space="preserve">i.e. </w:t>
      </w:r>
      <w:r w:rsidR="00537544" w:rsidRPr="00537544">
        <w:t xml:space="preserve">“a sense of internal dirtiness” elicited by </w:t>
      </w:r>
      <w:r w:rsidR="00537544" w:rsidRPr="008E722E">
        <w:rPr>
          <w:i/>
        </w:rPr>
        <w:t>intangible</w:t>
      </w:r>
      <w:r w:rsidR="00537544" w:rsidRPr="00537544">
        <w:t xml:space="preserve"> stimuli, such as unwanted or repulsive thoughts or images</w:t>
      </w:r>
      <w:r w:rsidR="00537544">
        <w:t>”</w:t>
      </w:r>
      <w:r w:rsidR="007A4F6E">
        <w:fldChar w:fldCharType="begin"/>
      </w:r>
      <w:r w:rsidR="007F32C4">
        <w:instrText xml:space="preserve"> ADDIN EN.CITE &lt;EndNote&gt;&lt;Cite&gt;&lt;Author&gt;Blakey&lt;/Author&gt;&lt;Year&gt;2018&lt;/Year&gt;&lt;RecNum&gt;118&lt;/RecNum&gt;&lt;DisplayText&gt;(Blakey and Jacoby, 2018)&lt;/DisplayText&gt;&lt;record&gt;&lt;rec-number&gt;118&lt;/rec-number&gt;&lt;foreign-keys&gt;&lt;key app="EN" db-id="5frwe02wrdxz92epxwc5prtvdta9xwfpxt5s" timestamp="1605577824"&gt;118&lt;/key&gt;&lt;/foreign-keys&gt;&lt;ref-type name="Journal Article"&gt;17&lt;/ref-type&gt;&lt;contributors&gt;&lt;authors&gt;&lt;author&gt;Blakey, Shannon M.&lt;/author&gt;&lt;author&gt;Jacoby, Ryan J.&lt;/author&gt;&lt;/authors&gt;&lt;/contributors&gt;&lt;titles&gt;&lt;title&gt;The polluted mind: Understanding mental contamination as a transdiagnostic phenomenon&lt;/title&gt;&lt;secondary-title&gt;Journal of Obsessive-Compulsive and Related Disorders&lt;/secondary-title&gt;&lt;/titles&gt;&lt;periodical&gt;&lt;full-title&gt;Journal of Obsessive-Compulsive and Related Disorders&lt;/full-title&gt;&lt;/periodical&gt;&lt;pages&gt;1-2&lt;/pages&gt;&lt;volume&gt;17&lt;/volume&gt;&lt;keywords&gt;&lt;keyword&gt;Mental contamination&lt;/keyword&gt;&lt;keyword&gt;Anxiety&lt;/keyword&gt;&lt;keyword&gt;Transdiagnostic&lt;/keyword&gt;&lt;/keywords&gt;&lt;dates&gt;&lt;year&gt;2018&lt;/year&gt;&lt;pub-dates&gt;&lt;date&gt;2018/04/01/&lt;/date&gt;&lt;/pub-dates&gt;&lt;/dates&gt;&lt;isbn&gt;2211-3649&lt;/isbn&gt;&lt;urls&gt;&lt;related-urls&gt;&lt;url&gt;http://www.sciencedirect.com/science/article/pii/S2211364916301440&lt;/url&gt;&lt;/related-urls&gt;&lt;/urls&gt;&lt;electronic-resource-num&gt;https://doi.org/10.1016/j.jocrd.2017.08.008&lt;/electronic-resource-num&gt;&lt;/record&gt;&lt;/Cite&gt;&lt;/EndNote&gt;</w:instrText>
      </w:r>
      <w:r w:rsidR="007A4F6E">
        <w:fldChar w:fldCharType="separate"/>
      </w:r>
      <w:r w:rsidR="007F32C4">
        <w:rPr>
          <w:noProof/>
        </w:rPr>
        <w:t>(Blakey and Jacoby, 2018)</w:t>
      </w:r>
      <w:r w:rsidR="007A4F6E">
        <w:fldChar w:fldCharType="end"/>
      </w:r>
      <w:r w:rsidR="00F5121D">
        <w:t>]</w:t>
      </w:r>
      <w:r w:rsidR="007A4F6E">
        <w:t xml:space="preserve"> </w:t>
      </w:r>
      <w:r w:rsidR="00013AA4">
        <w:t xml:space="preserve">during </w:t>
      </w:r>
      <w:r w:rsidR="007A4F6E">
        <w:t>the stress of the pandemic</w:t>
      </w:r>
      <w:r w:rsidR="004425BC">
        <w:t>.</w:t>
      </w:r>
      <w:r w:rsidRPr="008955B1">
        <w:t xml:space="preserve"> </w:t>
      </w:r>
      <w:r>
        <w:t>We didn’t have specific predictions but explored whether the remaining OCRDs (BDD, TTM and SPD) were affected by the pandemic.</w:t>
      </w:r>
    </w:p>
    <w:p w14:paraId="391C6652" w14:textId="77777777" w:rsidR="007A48F2" w:rsidRPr="007A48F2" w:rsidRDefault="007A48F2" w:rsidP="00DC6967">
      <w:pPr>
        <w:rPr>
          <w:b/>
        </w:rPr>
      </w:pPr>
    </w:p>
    <w:p w14:paraId="118E274B" w14:textId="77777777" w:rsidR="007A48F2" w:rsidRDefault="007A48F2" w:rsidP="00DC6967">
      <w:pPr>
        <w:rPr>
          <w:b/>
        </w:rPr>
      </w:pPr>
      <w:r w:rsidRPr="007A48F2">
        <w:rPr>
          <w:b/>
        </w:rPr>
        <w:t>METHODS</w:t>
      </w:r>
    </w:p>
    <w:p w14:paraId="0F3EB5FF" w14:textId="77777777" w:rsidR="00B465EA" w:rsidRDefault="00B465EA" w:rsidP="00DC6967">
      <w:pPr>
        <w:rPr>
          <w:b/>
        </w:rPr>
      </w:pPr>
    </w:p>
    <w:p w14:paraId="17C3CA63" w14:textId="77777777" w:rsidR="009732FF" w:rsidRDefault="009732FF" w:rsidP="00B465EA">
      <w:pPr>
        <w:rPr>
          <w:b/>
          <w:i/>
        </w:rPr>
      </w:pPr>
      <w:r w:rsidRPr="005C7281">
        <w:rPr>
          <w:b/>
          <w:i/>
        </w:rPr>
        <w:t>Participants</w:t>
      </w:r>
    </w:p>
    <w:p w14:paraId="614C409E" w14:textId="77777777" w:rsidR="00CA7D45" w:rsidRDefault="00CA7D45" w:rsidP="00B465EA">
      <w:pPr>
        <w:rPr>
          <w:b/>
          <w:i/>
        </w:rPr>
      </w:pPr>
    </w:p>
    <w:p w14:paraId="00A97F4F" w14:textId="2550CCE2" w:rsidR="00B62F1A" w:rsidRDefault="00B35063" w:rsidP="00757CA4">
      <w:r>
        <w:t>A</w:t>
      </w:r>
      <w:r w:rsidR="00CE5F29">
        <w:t xml:space="preserve">dult </w:t>
      </w:r>
      <w:r w:rsidR="00495CF1" w:rsidRPr="00FB53C4">
        <w:t>participants</w:t>
      </w:r>
      <w:r w:rsidR="00757CA4" w:rsidRPr="00FB53C4">
        <w:t xml:space="preserve"> </w:t>
      </w:r>
      <w:r w:rsidR="00867146">
        <w:t>(≥ 18 years</w:t>
      </w:r>
      <w:r w:rsidR="000B2930">
        <w:t xml:space="preserve"> </w:t>
      </w:r>
      <w:r w:rsidR="00867146">
        <w:t>o</w:t>
      </w:r>
      <w:r w:rsidR="00A07250">
        <w:t>f age</w:t>
      </w:r>
      <w:r w:rsidR="00867146">
        <w:t xml:space="preserve">) </w:t>
      </w:r>
      <w:r w:rsidR="00757CA4" w:rsidRPr="00FB53C4">
        <w:t>were recruited</w:t>
      </w:r>
      <w:r w:rsidR="007F3277">
        <w:t xml:space="preserve"> for this cross-sectional study</w:t>
      </w:r>
      <w:r w:rsidR="00757CA4" w:rsidRPr="00FB53C4">
        <w:t xml:space="preserve"> through </w:t>
      </w:r>
      <w:r w:rsidR="00495CF1" w:rsidRPr="00FB53C4">
        <w:t>Amazon Mechanical Turk (</w:t>
      </w:r>
      <w:r w:rsidR="00E8739A">
        <w:t>AMT</w:t>
      </w:r>
      <w:r w:rsidR="0046505E">
        <w:t>)</w:t>
      </w:r>
      <w:r w:rsidR="00DB7B35">
        <w:t xml:space="preserve">. </w:t>
      </w:r>
      <w:r w:rsidR="002B6757">
        <w:t>The advertisement for the study was made available</w:t>
      </w:r>
      <w:r w:rsidR="00777558">
        <w:t xml:space="preserve"> to all workers on the platform </w:t>
      </w:r>
      <w:r w:rsidR="002B6757">
        <w:t>who resided in the United States, were over the age of 18, and had English as their first language</w:t>
      </w:r>
      <w:r w:rsidR="00A07250">
        <w:t xml:space="preserve"> or learnt English before the age of 7</w:t>
      </w:r>
      <w:r w:rsidR="002B6757">
        <w:t xml:space="preserve"> (as all questionnaires were in English). Once participants consented to taking the survey, interested p</w:t>
      </w:r>
      <w:r w:rsidR="00FF56E2">
        <w:t>articipants</w:t>
      </w:r>
      <w:r w:rsidR="00867146">
        <w:t xml:space="preserve"> were </w:t>
      </w:r>
      <w:r w:rsidR="00A07250">
        <w:t xml:space="preserve">directed </w:t>
      </w:r>
      <w:r w:rsidR="00867146">
        <w:t>to a Qualtrics-based series of questionnaires (see below)</w:t>
      </w:r>
      <w:r w:rsidR="007F5DFF">
        <w:t xml:space="preserve">, </w:t>
      </w:r>
      <w:r w:rsidR="002B6757">
        <w:t xml:space="preserve">where informed consent was given. </w:t>
      </w:r>
    </w:p>
    <w:p w14:paraId="6109DB29" w14:textId="77777777" w:rsidR="007C338C" w:rsidRDefault="007C338C" w:rsidP="00757CA4"/>
    <w:p w14:paraId="5229AD6D" w14:textId="3CA7C21A" w:rsidR="007C338C" w:rsidRDefault="007C338C" w:rsidP="00D23056">
      <w:r w:rsidRPr="007C338C">
        <w:rPr>
          <w:highlight w:val="yellow"/>
        </w:rPr>
        <w:t xml:space="preserve">The </w:t>
      </w:r>
      <w:r w:rsidRPr="00E8052C">
        <w:rPr>
          <w:highlight w:val="yellow"/>
        </w:rPr>
        <w:t xml:space="preserve">AMT is </w:t>
      </w:r>
      <w:r w:rsidR="00CC44F7" w:rsidRPr="001E0EAA">
        <w:rPr>
          <w:highlight w:val="yellow"/>
        </w:rPr>
        <w:t>an American online crowdsourcing platform</w:t>
      </w:r>
      <w:r w:rsidRPr="00E8052C">
        <w:rPr>
          <w:highlight w:val="yellow"/>
        </w:rPr>
        <w:t xml:space="preserve"> in which workers can browse Human Intelligence Tasks by keyword, compensation</w:t>
      </w:r>
      <w:r w:rsidRPr="007C338C">
        <w:rPr>
          <w:highlight w:val="yellow"/>
        </w:rPr>
        <w:t xml:space="preserve">, availability, and </w:t>
      </w:r>
      <w:r w:rsidRPr="00DB7B35">
        <w:rPr>
          <w:highlight w:val="yellow"/>
        </w:rPr>
        <w:lastRenderedPageBreak/>
        <w:t>qualifications</w:t>
      </w:r>
      <w:r w:rsidR="00B938A5">
        <w:rPr>
          <w:highlight w:val="yellow"/>
        </w:rPr>
        <w:t xml:space="preserve"> </w:t>
      </w:r>
      <w:r w:rsidR="00DB7B35" w:rsidRPr="001E0EAA">
        <w:rPr>
          <w:highlight w:val="yellow"/>
        </w:rPr>
        <w:fldChar w:fldCharType="begin">
          <w:fldData xml:space="preserve">PEVuZE5vdGU+PENpdGU+PEF1dGhvcj5NY0theTwvQXV0aG9yPjxZZWFyPjIwMTg8L1llYXI+PFJl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</w:fldData>
        </w:fldChar>
      </w:r>
      <w:r w:rsidR="007F32C4">
        <w:rPr>
          <w:highlight w:val="yellow"/>
        </w:rPr>
        <w:instrText xml:space="preserve"> ADDIN EN.CITE </w:instrText>
      </w:r>
      <w:r w:rsidR="007F32C4">
        <w:rPr>
          <w:highlight w:val="yellow"/>
        </w:rPr>
        <w:fldChar w:fldCharType="begin">
          <w:fldData xml:space="preserve">PEVuZE5vdGU+PENpdGU+PEF1dGhvcj5NY0theTwvQXV0aG9yPjxZZWFyPjIwMTg8L1llYXI+PFJl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</w:fldData>
        </w:fldChar>
      </w:r>
      <w:r w:rsidR="007F32C4">
        <w:rPr>
          <w:highlight w:val="yellow"/>
        </w:rPr>
        <w:instrText xml:space="preserve"> ADDIN EN.CITE.DATA </w:instrText>
      </w:r>
      <w:r w:rsidR="007F32C4">
        <w:rPr>
          <w:highlight w:val="yellow"/>
        </w:rPr>
      </w:r>
      <w:r w:rsidR="007F32C4">
        <w:rPr>
          <w:highlight w:val="yellow"/>
        </w:rPr>
        <w:fldChar w:fldCharType="end"/>
      </w:r>
      <w:r w:rsidR="00DB7B35" w:rsidRPr="001E0EAA">
        <w:rPr>
          <w:highlight w:val="yellow"/>
        </w:rPr>
      </w:r>
      <w:r w:rsidR="00DB7B35" w:rsidRPr="001E0EAA">
        <w:rPr>
          <w:highlight w:val="yellow"/>
        </w:rPr>
        <w:fldChar w:fldCharType="separate"/>
      </w:r>
      <w:r w:rsidR="007F32C4">
        <w:rPr>
          <w:noProof/>
          <w:highlight w:val="yellow"/>
        </w:rPr>
        <w:t>(McKay et al., 2018)</w:t>
      </w:r>
      <w:r w:rsidR="00DB7B35" w:rsidRPr="001E0EAA">
        <w:rPr>
          <w:highlight w:val="yellow"/>
        </w:rPr>
        <w:fldChar w:fldCharType="end"/>
      </w:r>
      <w:r w:rsidR="00B938A5">
        <w:rPr>
          <w:highlight w:val="yellow"/>
        </w:rPr>
        <w:t xml:space="preserve">. </w:t>
      </w:r>
      <w:r w:rsidRPr="001E0EAA">
        <w:rPr>
          <w:highlight w:val="yellow"/>
        </w:rPr>
        <w:t xml:space="preserve">Shapiro et al </w:t>
      </w:r>
      <w:r w:rsidR="00DB7B35" w:rsidRPr="001E0EAA">
        <w:rPr>
          <w:highlight w:val="yellow"/>
        </w:rPr>
        <w:fldChar w:fldCharType="begin"/>
      </w:r>
      <w:r w:rsidR="007F32C4">
        <w:rPr>
          <w:highlight w:val="yellow"/>
        </w:rPr>
        <w:instrText xml:space="preserve"> ADDIN EN.CITE &lt;EndNote&gt;&lt;Cite&gt;&lt;Author&gt;Shapiro&lt;/Author&gt;&lt;Year&gt;2013&lt;/Year&gt;&lt;RecNum&gt;55&lt;/RecNum&gt;&lt;DisplayText&gt;(Shapiro et al., 2013)&lt;/DisplayText&gt;&lt;record&gt;&lt;rec-number&gt;55&lt;/rec-number&gt;&lt;foreign-keys&gt;&lt;key app="EN" db-id="eaezvzsrj2trs3edwtpxwdr5zp2ptwr0pxd9" timestamp="1615044686"&gt;55&lt;/key&gt;&lt;/foreign-keys&gt;&lt;ref-type name="Journal Article"&gt;17&lt;/ref-type&gt;&lt;contributors&gt;&lt;authors&gt;&lt;author&gt;Shapiro, Danielle N.&lt;/author&gt;&lt;author&gt;Chandler, Jesse&lt;/author&gt;&lt;author&gt;Mueller, Pam A.&lt;/author&gt;&lt;/authors&gt;&lt;/contributors&gt;&lt;titles&gt;&lt;title&gt;Using Mechanical Turk to Study Clinical Populations&lt;/title&gt;&lt;secondary-title&gt;Clinical Psychological Science&lt;/secondary-title&gt;&lt;/titles&gt;&lt;periodical&gt;&lt;full-title&gt;Clinical Psychological Science&lt;/full-title&gt;&lt;/periodical&gt;&lt;pages&gt;213-220&lt;/pages&gt;&lt;volume&gt;1&lt;/volume&gt;&lt;number&gt;2&lt;/number&gt;&lt;dates&gt;&lt;year&gt;2013&lt;/year&gt;&lt;pub-dates&gt;&lt;date&gt;2013/04/01&lt;/date&gt;&lt;/pub-dates&gt;&lt;/dates&gt;&lt;publisher&gt;SAGE Publications Inc&lt;/publisher&gt;&lt;isbn&gt;2167-7026&lt;/isbn&gt;&lt;urls&gt;&lt;related-urls&gt;&lt;url&gt;https://doi.org/10.1177/2167702612469015&lt;/url&gt;&lt;/related-urls&gt;&lt;/urls&gt;&lt;electronic-resource-num&gt;10.1177/2167702612469015&lt;/electronic-resource-num&gt;&lt;access-date&gt;2021/03/06&lt;/access-date&gt;&lt;/record&gt;&lt;/Cite&gt;&lt;/EndNote&gt;</w:instrText>
      </w:r>
      <w:r w:rsidR="00DB7B35" w:rsidRPr="001E0EAA">
        <w:rPr>
          <w:highlight w:val="yellow"/>
        </w:rPr>
        <w:fldChar w:fldCharType="separate"/>
      </w:r>
      <w:r w:rsidR="007F32C4">
        <w:rPr>
          <w:noProof/>
          <w:highlight w:val="yellow"/>
        </w:rPr>
        <w:t>(Shapiro et al., 2013)</w:t>
      </w:r>
      <w:r w:rsidR="00DB7B35" w:rsidRPr="001E0EAA">
        <w:rPr>
          <w:highlight w:val="yellow"/>
        </w:rPr>
        <w:fldChar w:fldCharType="end"/>
      </w:r>
      <w:r w:rsidR="00DB7B35" w:rsidRPr="001E0EAA">
        <w:rPr>
          <w:highlight w:val="yellow"/>
        </w:rPr>
        <w:t xml:space="preserve"> </w:t>
      </w:r>
      <w:r w:rsidRPr="001E0EAA">
        <w:rPr>
          <w:highlight w:val="yellow"/>
        </w:rPr>
        <w:t xml:space="preserve">demonstrated that the prevalence of mental health problems </w:t>
      </w:r>
      <w:r w:rsidR="00B938A5">
        <w:rPr>
          <w:highlight w:val="yellow"/>
        </w:rPr>
        <w:t xml:space="preserve">identified in AMT studies </w:t>
      </w:r>
      <w:r w:rsidRPr="001E0EAA">
        <w:rPr>
          <w:highlight w:val="yellow"/>
        </w:rPr>
        <w:t xml:space="preserve">were similar or higher than in </w:t>
      </w:r>
      <w:r w:rsidRPr="007C338C">
        <w:rPr>
          <w:highlight w:val="yellow"/>
        </w:rPr>
        <w:t>the general popu</w:t>
      </w:r>
      <w:r>
        <w:rPr>
          <w:highlight w:val="yellow"/>
        </w:rPr>
        <w:t>lation</w:t>
      </w:r>
      <w:r w:rsidR="00D23056">
        <w:rPr>
          <w:highlight w:val="yellow"/>
        </w:rPr>
        <w:t xml:space="preserve">. In </w:t>
      </w:r>
      <w:r w:rsidR="0046505E">
        <w:rPr>
          <w:highlight w:val="yellow"/>
        </w:rPr>
        <w:t xml:space="preserve">their </w:t>
      </w:r>
      <w:r w:rsidR="00B938A5">
        <w:rPr>
          <w:highlight w:val="yellow"/>
        </w:rPr>
        <w:t xml:space="preserve">specific </w:t>
      </w:r>
      <w:r w:rsidR="0046505E">
        <w:rPr>
          <w:highlight w:val="yellow"/>
        </w:rPr>
        <w:t>study</w:t>
      </w:r>
      <w:r w:rsidR="00B938A5">
        <w:rPr>
          <w:highlight w:val="yellow"/>
        </w:rPr>
        <w:t xml:space="preserve"> </w:t>
      </w:r>
      <w:r w:rsidR="00B938A5" w:rsidRPr="001E0EAA">
        <w:rPr>
          <w:highlight w:val="yellow"/>
        </w:rPr>
        <w:fldChar w:fldCharType="begin"/>
      </w:r>
      <w:r w:rsidR="00B938A5">
        <w:rPr>
          <w:highlight w:val="yellow"/>
        </w:rPr>
        <w:instrText xml:space="preserve"> ADDIN EN.CITE &lt;EndNote&gt;&lt;Cite&gt;&lt;Author&gt;Shapiro&lt;/Author&gt;&lt;Year&gt;2013&lt;/Year&gt;&lt;RecNum&gt;55&lt;/RecNum&gt;&lt;DisplayText&gt;(Shapiro et al., 2013)&lt;/DisplayText&gt;&lt;record&gt;&lt;rec-number&gt;55&lt;/rec-number&gt;&lt;foreign-keys&gt;&lt;key app="EN" db-id="eaezvzsrj2trs3edwtpxwdr5zp2ptwr0pxd9" timestamp="1615044686"&gt;55&lt;/key&gt;&lt;/foreign-keys&gt;&lt;ref-type name="Journal Article"&gt;17&lt;/ref-type&gt;&lt;contributors&gt;&lt;authors&gt;&lt;author&gt;Shapiro, Danielle N.&lt;/author&gt;&lt;author&gt;Chandler, Jesse&lt;/author&gt;&lt;author&gt;Mueller, Pam A.&lt;/author&gt;&lt;/authors&gt;&lt;/contributors&gt;&lt;titles&gt;&lt;title&gt;Using Mechanical Turk to Study Clinical Populations&lt;/title&gt;&lt;secondary-title&gt;Clinical Psychological Science&lt;/secondary-title&gt;&lt;/titles&gt;&lt;periodical&gt;&lt;full-title&gt;Clinical Psychological Science&lt;/full-title&gt;&lt;/periodical&gt;&lt;pages&gt;213-220&lt;/pages&gt;&lt;volume&gt;1&lt;/volume&gt;&lt;number&gt;2&lt;/number&gt;&lt;dates&gt;&lt;year&gt;2013&lt;/year&gt;&lt;pub-dates&gt;&lt;date&gt;2013/04/01&lt;/date&gt;&lt;/pub-dates&gt;&lt;/dates&gt;&lt;publisher&gt;SAGE Publications Inc&lt;/publisher&gt;&lt;isbn&gt;2167-7026&lt;/isbn&gt;&lt;urls&gt;&lt;related-urls&gt;&lt;url&gt;https://doi.org/10.1177/2167702612469015&lt;/url&gt;&lt;/related-urls&gt;&lt;/urls&gt;&lt;electronic-resource-num&gt;10.1177/2167702612469015&lt;/electronic-resource-num&gt;&lt;access-date&gt;2021/03/06&lt;/access-date&gt;&lt;/record&gt;&lt;/Cite&gt;&lt;/EndNote&gt;</w:instrText>
      </w:r>
      <w:r w:rsidR="00B938A5" w:rsidRPr="001E0EAA">
        <w:rPr>
          <w:highlight w:val="yellow"/>
        </w:rPr>
        <w:fldChar w:fldCharType="separate"/>
      </w:r>
      <w:r w:rsidR="00B938A5">
        <w:rPr>
          <w:noProof/>
          <w:highlight w:val="yellow"/>
        </w:rPr>
        <w:t>(Shapiro et al., 2013)</w:t>
      </w:r>
      <w:r w:rsidR="00B938A5" w:rsidRPr="001E0EAA">
        <w:rPr>
          <w:highlight w:val="yellow"/>
        </w:rPr>
        <w:fldChar w:fldCharType="end"/>
      </w:r>
      <w:r w:rsidR="0046505E">
        <w:rPr>
          <w:highlight w:val="yellow"/>
        </w:rPr>
        <w:t xml:space="preserve">, </w:t>
      </w:r>
      <w:r w:rsidR="00D23056">
        <w:rPr>
          <w:highlight w:val="yellow"/>
        </w:rPr>
        <w:t xml:space="preserve">the </w:t>
      </w:r>
      <w:r>
        <w:rPr>
          <w:highlight w:val="yellow"/>
        </w:rPr>
        <w:t>AMT</w:t>
      </w:r>
      <w:r w:rsidRPr="001E0EAA">
        <w:rPr>
          <w:highlight w:val="yellow"/>
        </w:rPr>
        <w:t xml:space="preserve"> assessments were </w:t>
      </w:r>
      <w:r w:rsidR="00D23056">
        <w:rPr>
          <w:highlight w:val="yellow"/>
        </w:rPr>
        <w:t xml:space="preserve">considered </w:t>
      </w:r>
      <w:r w:rsidRPr="001E0EAA">
        <w:rPr>
          <w:highlight w:val="yellow"/>
        </w:rPr>
        <w:t xml:space="preserve">valid by being </w:t>
      </w:r>
      <w:r>
        <w:rPr>
          <w:highlight w:val="yellow"/>
        </w:rPr>
        <w:t xml:space="preserve">associated </w:t>
      </w:r>
      <w:r w:rsidRPr="001E0EAA">
        <w:rPr>
          <w:highlight w:val="yellow"/>
        </w:rPr>
        <w:t>with established demographic predictors (</w:t>
      </w:r>
      <w:r w:rsidR="0046505E" w:rsidRPr="0046505E">
        <w:rPr>
          <w:highlight w:val="yellow"/>
        </w:rPr>
        <w:t>unemployment)</w:t>
      </w:r>
      <w:r w:rsidRPr="001E0EAA">
        <w:rPr>
          <w:highlight w:val="yellow"/>
        </w:rPr>
        <w:t xml:space="preserve"> </w:t>
      </w:r>
      <w:r w:rsidR="00D23056">
        <w:rPr>
          <w:highlight w:val="yellow"/>
        </w:rPr>
        <w:t>and</w:t>
      </w:r>
      <w:r w:rsidRPr="001E0EAA">
        <w:rPr>
          <w:highlight w:val="yellow"/>
        </w:rPr>
        <w:t xml:space="preserve"> </w:t>
      </w:r>
      <w:r w:rsidR="0046505E">
        <w:rPr>
          <w:highlight w:val="yellow"/>
        </w:rPr>
        <w:t xml:space="preserve">also displayed </w:t>
      </w:r>
      <w:r w:rsidR="00D23056" w:rsidRPr="00D23056">
        <w:rPr>
          <w:highlight w:val="yellow"/>
        </w:rPr>
        <w:t>adequate</w:t>
      </w:r>
      <w:r w:rsidRPr="001E0EAA">
        <w:rPr>
          <w:highlight w:val="yellow"/>
        </w:rPr>
        <w:t xml:space="preserve"> internal and test-retest reliability</w:t>
      </w:r>
      <w:r w:rsidR="00D23056" w:rsidRPr="00D23056">
        <w:rPr>
          <w:highlight w:val="yellow"/>
        </w:rPr>
        <w:t>. I</w:t>
      </w:r>
      <w:r w:rsidR="00B938A5">
        <w:rPr>
          <w:highlight w:val="yellow"/>
        </w:rPr>
        <w:t xml:space="preserve">mportantly, </w:t>
      </w:r>
      <w:r w:rsidR="00CC462D">
        <w:rPr>
          <w:highlight w:val="yellow"/>
        </w:rPr>
        <w:t>participants of the Shapiro et al. study</w:t>
      </w:r>
      <w:r w:rsidR="00B938A5">
        <w:rPr>
          <w:highlight w:val="yellow"/>
        </w:rPr>
        <w:t xml:space="preserve"> felt</w:t>
      </w:r>
      <w:r w:rsidRPr="001E0EAA">
        <w:rPr>
          <w:highlight w:val="yellow"/>
        </w:rPr>
        <w:t xml:space="preserve"> </w:t>
      </w:r>
      <w:r w:rsidR="00B938A5">
        <w:rPr>
          <w:highlight w:val="yellow"/>
        </w:rPr>
        <w:t>particularly</w:t>
      </w:r>
      <w:r w:rsidR="00D23056" w:rsidRPr="001E0EAA">
        <w:rPr>
          <w:highlight w:val="yellow"/>
        </w:rPr>
        <w:t xml:space="preserve"> </w:t>
      </w:r>
      <w:r w:rsidR="00B938A5">
        <w:rPr>
          <w:highlight w:val="yellow"/>
        </w:rPr>
        <w:t xml:space="preserve">confortable </w:t>
      </w:r>
      <w:r w:rsidR="00D23056" w:rsidRPr="001E0EAA">
        <w:rPr>
          <w:highlight w:val="yellow"/>
        </w:rPr>
        <w:t>disclosing mental health information online.</w:t>
      </w:r>
    </w:p>
    <w:p w14:paraId="02459286" w14:textId="77777777" w:rsidR="00B62F1A" w:rsidRDefault="00B62F1A" w:rsidP="00757CA4"/>
    <w:p w14:paraId="67E5CAE1" w14:textId="108A98C6" w:rsidR="00757CA4" w:rsidRPr="00FB53C4" w:rsidRDefault="00CC462D" w:rsidP="00757CA4">
      <w:r>
        <w:t>Our</w:t>
      </w:r>
      <w:r w:rsidR="002B6757">
        <w:t xml:space="preserve"> survey took </w:t>
      </w:r>
      <w:r w:rsidR="00A07250">
        <w:t>approximately 90 minutes</w:t>
      </w:r>
      <w:r w:rsidR="002B6757">
        <w:t xml:space="preserve"> to complete, after which </w:t>
      </w:r>
      <w:r w:rsidR="00A07250">
        <w:t xml:space="preserve">time </w:t>
      </w:r>
      <w:r w:rsidR="002B6757">
        <w:t xml:space="preserve">participants received a code to be entered in Mechanical Turk website to be reimbursed </w:t>
      </w:r>
      <w:r w:rsidR="00A07250">
        <w:t>US$15</w:t>
      </w:r>
      <w:r w:rsidR="002B6757">
        <w:t xml:space="preserve">. </w:t>
      </w:r>
      <w:r w:rsidR="00704922" w:rsidRPr="00704922">
        <w:t>Participants could leave the survey and come bac</w:t>
      </w:r>
      <w:r w:rsidR="00704922">
        <w:t>k within 24 hours to complete it. Yet, t</w:t>
      </w:r>
      <w:r w:rsidR="002B6757">
        <w:t>o maximi</w:t>
      </w:r>
      <w:r w:rsidR="00A07250">
        <w:t>z</w:t>
      </w:r>
      <w:r w:rsidR="002B6757">
        <w:t xml:space="preserve">e the validity of the survey results, individuals could not attempt the survey twice. </w:t>
      </w:r>
      <w:r w:rsidR="00757CA4" w:rsidRPr="00FB53C4">
        <w:t>All study procedures were carried out in accordance with the Declaration of Helsinki</w:t>
      </w:r>
      <w:r w:rsidR="00FF56E2">
        <w:t>, and participants provided informed consent</w:t>
      </w:r>
      <w:r w:rsidR="00757CA4" w:rsidRPr="00FB53C4">
        <w:t>. The Monash University Human Research Ethics Committee ethically reviewed and approved the study.</w:t>
      </w:r>
    </w:p>
    <w:p w14:paraId="75A4FCCA" w14:textId="77777777" w:rsidR="00757CA4" w:rsidRDefault="00757CA4" w:rsidP="00757CA4">
      <w:pPr>
        <w:rPr>
          <w:b/>
        </w:rPr>
      </w:pPr>
    </w:p>
    <w:p w14:paraId="0A7CDA89" w14:textId="77777777" w:rsidR="000D6B63" w:rsidRDefault="000D6B63" w:rsidP="00B465EA">
      <w:pPr>
        <w:rPr>
          <w:b/>
          <w:i/>
        </w:rPr>
      </w:pPr>
      <w:r w:rsidRPr="005C7281">
        <w:rPr>
          <w:b/>
          <w:i/>
        </w:rPr>
        <w:t>Assessment</w:t>
      </w:r>
    </w:p>
    <w:p w14:paraId="2B14FE4A" w14:textId="77777777" w:rsidR="001D157E" w:rsidRDefault="001D157E" w:rsidP="00B465EA">
      <w:pPr>
        <w:rPr>
          <w:b/>
          <w:i/>
        </w:rPr>
      </w:pPr>
    </w:p>
    <w:p w14:paraId="71B4597B" w14:textId="2ED9A8FD" w:rsidR="000D6B63" w:rsidRDefault="000D6B63" w:rsidP="00B465EA">
      <w:pPr>
        <w:rPr>
          <w:b/>
        </w:rPr>
      </w:pPr>
      <w:r>
        <w:rPr>
          <w:b/>
        </w:rPr>
        <w:t>Demographics</w:t>
      </w:r>
    </w:p>
    <w:p w14:paraId="620F7E09" w14:textId="77777777" w:rsidR="002B5EF7" w:rsidRDefault="002B5EF7" w:rsidP="005C7281">
      <w:pPr>
        <w:pStyle w:val="ListParagraph"/>
        <w:ind w:left="360"/>
        <w:rPr>
          <w:b/>
        </w:rPr>
      </w:pPr>
    </w:p>
    <w:p w14:paraId="43AB9D23" w14:textId="469F30A1" w:rsidR="000F6487" w:rsidRPr="00DC7020" w:rsidRDefault="002B5EF7" w:rsidP="009C4CBF">
      <w:r w:rsidRPr="009C4CBF">
        <w:t>Participants responded to a questionnaire that included information on a</w:t>
      </w:r>
      <w:r w:rsidR="00B465EA" w:rsidRPr="00DC7020">
        <w:t>ge</w:t>
      </w:r>
      <w:r w:rsidRPr="00DC7020">
        <w:t>, gender, education (less or higher than college), ethnicity (white vs. non-white), marital status (married vs. non married), and employment status (employed vs. non-employed). Patients were also asked about</w:t>
      </w:r>
      <w:r w:rsidR="00243BC8">
        <w:t xml:space="preserve"> whether</w:t>
      </w:r>
      <w:r w:rsidRPr="00DC7020">
        <w:t xml:space="preserve"> they had received a previous diagnosis of any OCRD by a health practitioner </w:t>
      </w:r>
      <w:r w:rsidR="00243BC8">
        <w:t>and whether they had any family history of OCD, BDD, HD, TTM or SPD symptoms.</w:t>
      </w:r>
    </w:p>
    <w:p w14:paraId="6FD202C4" w14:textId="77777777" w:rsidR="009C4CBF" w:rsidRDefault="009C4CBF" w:rsidP="00B465EA">
      <w:pPr>
        <w:rPr>
          <w:b/>
        </w:rPr>
      </w:pPr>
    </w:p>
    <w:p w14:paraId="120D8367" w14:textId="265EAB8A" w:rsidR="009732FF" w:rsidRDefault="00DE6648" w:rsidP="00B465EA">
      <w:pPr>
        <w:rPr>
          <w:b/>
        </w:rPr>
      </w:pPr>
      <w:r>
        <w:rPr>
          <w:b/>
        </w:rPr>
        <w:t>Coronavirus related stress</w:t>
      </w:r>
    </w:p>
    <w:p w14:paraId="1B874A40" w14:textId="77777777" w:rsidR="009A6101" w:rsidRDefault="009A6101" w:rsidP="00B465EA">
      <w:pPr>
        <w:rPr>
          <w:b/>
        </w:rPr>
      </w:pPr>
    </w:p>
    <w:p w14:paraId="56FAC875" w14:textId="3802F296" w:rsidR="009A6101" w:rsidRPr="00757CA4" w:rsidRDefault="009A6101" w:rsidP="009E2600">
      <w:r w:rsidRPr="005C7281">
        <w:rPr>
          <w:color w:val="000000" w:themeColor="text1"/>
        </w:rPr>
        <w:t>The Coronavirus Traumatic and Stressful Life Events Scale (COROTRAS)</w:t>
      </w:r>
      <w:r w:rsidRPr="00833246">
        <w:t xml:space="preserve"> </w:t>
      </w:r>
      <w:r w:rsidR="00800389" w:rsidRPr="00800389">
        <w:t xml:space="preserve">is a self-report inventory that lists 16 potential life </w:t>
      </w:r>
      <w:r w:rsidR="00800389" w:rsidRPr="00857342">
        <w:t xml:space="preserve">events related to the </w:t>
      </w:r>
      <w:r w:rsidR="00A21B3F">
        <w:t>COVID-19</w:t>
      </w:r>
      <w:r w:rsidR="00800389" w:rsidRPr="00857342">
        <w:t xml:space="preserve"> pandemic (e.g. “have you lost your job or had a reduction in your salary as a consequence of the </w:t>
      </w:r>
      <w:r w:rsidR="00A21B3F">
        <w:t>COVID-19</w:t>
      </w:r>
      <w:r w:rsidR="00800389" w:rsidRPr="00857342">
        <w:t xml:space="preserve"> pand</w:t>
      </w:r>
      <w:r w:rsidR="00E60D10" w:rsidRPr="00857342">
        <w:t>emic?”)</w:t>
      </w:r>
      <w:r w:rsidR="00800389" w:rsidRPr="00857342">
        <w:t xml:space="preserve"> </w:t>
      </w:r>
      <w:r w:rsidR="00EF46EC" w:rsidRPr="00857342">
        <w:fldChar w:fldCharType="begin"/>
      </w:r>
      <w:r w:rsidR="007F32C4">
        <w:instrText xml:space="preserve"> ADDIN EN.CITE &lt;EndNote&gt;&lt;Cite&gt;&lt;Author&gt;Fontenelle&lt;/Author&gt;&lt;Year&gt;2020&lt;/Year&gt;&lt;RecNum&gt;75&lt;/RecNum&gt;&lt;DisplayText&gt;(Fontenelle et al., 2020a)&lt;/DisplayText&gt;&lt;record&gt;&lt;rec-number&gt;75&lt;/rec-number&gt;&lt;foreign-keys&gt;&lt;key app="EN" db-id="5frwe02wrdxz92epxwc5prtvdta9xwfpxt5s" timestamp="1605496140"&gt;75&lt;/key&gt;&lt;/foreign-keys&gt;&lt;ref-type name="Journal Article"&gt;17&lt;/ref-type&gt;&lt;contributors&gt;&lt;authors&gt;&lt;author&gt;Fontenelle, L. F.&lt;/author&gt;&lt;author&gt;Muhlbauer, J.E.&lt;/author&gt;&lt;author&gt;Albertella, L.&lt;/author&gt;&lt;author&gt;Eppingstall, J&lt;/author&gt;&lt;/authors&gt;&lt;/contributors&gt;&lt;titles&gt;&lt;title&gt;The Impact of Coronavirus on Hoarding&lt;/title&gt;&lt;secondary-title&gt;Compr Psychiatry&lt;/secondary-title&gt;&lt;/titles&gt;&lt;periodical&gt;&lt;full-title&gt;Compr Psychiatry&lt;/full-title&gt;&lt;abbr-1&gt;Comprehensive psychiatry&lt;/abbr-1&gt;&lt;/periodical&gt;&lt;volume&gt;in press&lt;/volume&gt;&lt;dates&gt;&lt;year&gt;2020&lt;/year&gt;&lt;/dates&gt;&lt;urls&gt;&lt;/urls&gt;&lt;/record&gt;&lt;/Cite&gt;&lt;/EndNote&gt;</w:instrText>
      </w:r>
      <w:r w:rsidR="00EF46EC" w:rsidRPr="00857342">
        <w:fldChar w:fldCharType="separate"/>
      </w:r>
      <w:r w:rsidR="007F32C4">
        <w:rPr>
          <w:noProof/>
        </w:rPr>
        <w:t>(Fontenelle et al., 2020a)</w:t>
      </w:r>
      <w:r w:rsidR="00EF46EC" w:rsidRPr="00857342">
        <w:fldChar w:fldCharType="end"/>
      </w:r>
      <w:r w:rsidR="00F5121D">
        <w:t xml:space="preserve">. </w:t>
      </w:r>
      <w:r w:rsidR="00800389" w:rsidRPr="00857342">
        <w:t>Through the COROTRAS, the respondent can indicate whether he or she has experienced these events</w:t>
      </w:r>
      <w:r w:rsidR="00A07250">
        <w:t>, whether they found the event stressful,</w:t>
      </w:r>
      <w:r w:rsidR="00800389" w:rsidRPr="00857342">
        <w:t xml:space="preserve"> and rate the intensity of a spectrum of emotions </w:t>
      </w:r>
      <w:r w:rsidR="002B6757" w:rsidRPr="00757CA4">
        <w:t xml:space="preserve">(fear, helplessness, anger, sadness, guilt, shame and disgust) </w:t>
      </w:r>
      <w:r w:rsidR="00800389" w:rsidRPr="00857342">
        <w:t>that he or she might have experienced as a consequence of the exposure to their most stres</w:t>
      </w:r>
      <w:r w:rsidR="00800389" w:rsidRPr="00757CA4">
        <w:t xml:space="preserve">sful event related to the </w:t>
      </w:r>
      <w:r w:rsidR="00E60D10" w:rsidRPr="00757CA4">
        <w:t xml:space="preserve">coronavirus pandemic. </w:t>
      </w:r>
    </w:p>
    <w:p w14:paraId="22412C7E" w14:textId="77777777" w:rsidR="009A6101" w:rsidRPr="00757CA4" w:rsidRDefault="009A6101" w:rsidP="009E2600"/>
    <w:p w14:paraId="768FB31C" w14:textId="42060C2D" w:rsidR="00B465EA" w:rsidRDefault="001D2907" w:rsidP="009E2600">
      <w:r w:rsidRPr="00757CA4">
        <w:t>The COROTRAS</w:t>
      </w:r>
      <w:r w:rsidR="00E60D10" w:rsidRPr="00757CA4">
        <w:t xml:space="preserve"> </w:t>
      </w:r>
      <w:r w:rsidR="00800389" w:rsidRPr="00757CA4">
        <w:t xml:space="preserve">generates (1) the total number of life changes related to coronavirus, (2) the total number of SLE related to coronavirus and (3) the intensity of each emotion experienced as a result of the most stressful coronavirus event, ranging from 0 (absent) to 4 (extreme). Intraclass correlation coefficient of the COROTRAS was considered excellent (Cronbach’s alpha = .917) </w:t>
      </w:r>
      <w:r w:rsidR="00E5701D">
        <w:fldChar w:fldCharType="begin"/>
      </w:r>
      <w:r w:rsidR="007F32C4">
        <w:instrText xml:space="preserve"> ADDIN EN.CITE &lt;EndNote&gt;&lt;Cite&gt;&lt;Author&gt;Fontenelle&lt;/Author&gt;&lt;Year&gt;2020&lt;/Year&gt;&lt;RecNum&gt;75&lt;/RecNum&gt;&lt;DisplayText&gt;(Fontenelle et al., 2020a)&lt;/DisplayText&gt;&lt;record&gt;&lt;rec-number&gt;75&lt;/rec-number&gt;&lt;foreign-keys&gt;&lt;key app="EN" db-id="5frwe02wrdxz92epxwc5prtvdta9xwfpxt5s" timestamp="1605496140"&gt;75&lt;/key&gt;&lt;/foreign-keys&gt;&lt;ref-type name="Journal Article"&gt;17&lt;/ref-type&gt;&lt;contributors&gt;&lt;authors&gt;&lt;author&gt;Fontenelle, L. F.&lt;/author&gt;&lt;author&gt;Muhlbauer, J.E.&lt;/author&gt;&lt;author&gt;Albertella, L.&lt;/author&gt;&lt;author&gt;Eppingstall, J&lt;/author&gt;&lt;/authors&gt;&lt;/contributors&gt;&lt;titles&gt;&lt;title&gt;The Impact of Coronavirus on Hoarding&lt;/title&gt;&lt;secondary-title&gt;Compr Psychiatry&lt;/secondary-title&gt;&lt;/titles&gt;&lt;periodical&gt;&lt;full-title&gt;Compr Psychiatry&lt;/full-title&gt;&lt;abbr-1&gt;Comprehensive psychiatry&lt;/abbr-1&gt;&lt;/periodical&gt;&lt;volume&gt;in press&lt;/volume&gt;&lt;dates&gt;&lt;year&gt;2020&lt;/year&gt;&lt;/dates&gt;&lt;urls&gt;&lt;/urls&gt;&lt;/record&gt;&lt;/Cite&gt;&lt;/EndNote&gt;</w:instrText>
      </w:r>
      <w:r w:rsidR="00E5701D">
        <w:fldChar w:fldCharType="separate"/>
      </w:r>
      <w:r w:rsidR="007F32C4">
        <w:rPr>
          <w:noProof/>
        </w:rPr>
        <w:t>(Fontenelle et al., 2020a)</w:t>
      </w:r>
      <w:r w:rsidR="00E5701D">
        <w:fldChar w:fldCharType="end"/>
      </w:r>
      <w:r w:rsidR="00F5121D">
        <w:t xml:space="preserve">. </w:t>
      </w:r>
      <w:r w:rsidR="00BE6208">
        <w:t>Prior i</w:t>
      </w:r>
      <w:r w:rsidR="00800389" w:rsidRPr="00757CA4">
        <w:t xml:space="preserve">nspection of the correlations between the COROTRAS subscores and DASS 21 revealed the scale to have acceptable convergent validity (Fontenelle et al., </w:t>
      </w:r>
      <w:r w:rsidR="00F5121D">
        <w:t>submitted</w:t>
      </w:r>
      <w:r w:rsidR="00800389" w:rsidRPr="00757CA4">
        <w:t>).</w:t>
      </w:r>
      <w:r w:rsidR="00CE267D">
        <w:t xml:space="preserve"> For the purposes of this study, we used the total number of SLE related to coronavirus.</w:t>
      </w:r>
    </w:p>
    <w:p w14:paraId="608C3BE0" w14:textId="77777777" w:rsidR="00DE6648" w:rsidRDefault="00DE6648" w:rsidP="009E2600"/>
    <w:p w14:paraId="1C8DBF10" w14:textId="77777777" w:rsidR="00F5121D" w:rsidRDefault="00F5121D" w:rsidP="009E2600"/>
    <w:p w14:paraId="04E78043" w14:textId="77777777" w:rsidR="00F5121D" w:rsidRDefault="00F5121D" w:rsidP="009E2600"/>
    <w:p w14:paraId="40304DB3" w14:textId="77777777" w:rsidR="00F5121D" w:rsidRDefault="00F5121D" w:rsidP="009E2600"/>
    <w:p w14:paraId="5347083A" w14:textId="2531C614" w:rsidR="00E707A4" w:rsidRPr="00E707A4" w:rsidRDefault="00E707A4" w:rsidP="009E2600">
      <w:pPr>
        <w:rPr>
          <w:b/>
        </w:rPr>
      </w:pPr>
      <w:r w:rsidRPr="00E707A4">
        <w:rPr>
          <w:b/>
        </w:rPr>
        <w:t xml:space="preserve">Severity of </w:t>
      </w:r>
      <w:r>
        <w:rPr>
          <w:b/>
        </w:rPr>
        <w:t xml:space="preserve">OCRD </w:t>
      </w:r>
      <w:r w:rsidRPr="00E707A4">
        <w:rPr>
          <w:b/>
        </w:rPr>
        <w:t>symptoms and other quantitative measures</w:t>
      </w:r>
    </w:p>
    <w:p w14:paraId="73F1FADC" w14:textId="77777777" w:rsidR="00E707A4" w:rsidRDefault="00E707A4" w:rsidP="009E2600"/>
    <w:p w14:paraId="7EE1E826" w14:textId="2895729B" w:rsidR="00DE6648" w:rsidRDefault="00DE6648" w:rsidP="009E2600">
      <w:r w:rsidRPr="00DE6648">
        <w:t xml:space="preserve">Questions from each OCRD measure were adapted so that subjects would answer how they were feeling </w:t>
      </w:r>
      <w:r w:rsidRPr="00C55B28">
        <w:t xml:space="preserve">currently </w:t>
      </w:r>
      <w:r w:rsidR="00A03C30" w:rsidRPr="00C55B28">
        <w:t xml:space="preserve">(i.e. during the pandemic) </w:t>
      </w:r>
      <w:r w:rsidRPr="00C55B28">
        <w:t xml:space="preserve">and before the </w:t>
      </w:r>
      <w:r w:rsidR="00A21B3F" w:rsidRPr="00C55B28">
        <w:t>COVID-19</w:t>
      </w:r>
      <w:r w:rsidRPr="00C55B28">
        <w:t xml:space="preserve"> pandemic.</w:t>
      </w:r>
      <w:r w:rsidR="00A03C30" w:rsidRPr="00C55B28">
        <w:t xml:space="preserve"> Contextually, participants completed the survey </w:t>
      </w:r>
      <w:r w:rsidR="00EC5273">
        <w:t xml:space="preserve">between </w:t>
      </w:r>
      <w:r w:rsidR="001C4FF6">
        <w:t>July 2</w:t>
      </w:r>
      <w:r w:rsidR="00EC5273">
        <w:t>9</w:t>
      </w:r>
      <w:r w:rsidR="001C4FF6" w:rsidRPr="001C4FF6">
        <w:rPr>
          <w:vertAlign w:val="superscript"/>
        </w:rPr>
        <w:t>th</w:t>
      </w:r>
      <w:r w:rsidR="001C4FF6">
        <w:t xml:space="preserve"> </w:t>
      </w:r>
      <w:r w:rsidR="00EC5273">
        <w:t>and</w:t>
      </w:r>
      <w:r w:rsidR="001C4FF6">
        <w:t xml:space="preserve"> July 30</w:t>
      </w:r>
      <w:r w:rsidR="001C4FF6" w:rsidRPr="001C4FF6">
        <w:rPr>
          <w:vertAlign w:val="superscript"/>
        </w:rPr>
        <w:t>th</w:t>
      </w:r>
      <w:r w:rsidR="001C4FF6">
        <w:t>,</w:t>
      </w:r>
      <w:r w:rsidR="00A03C30" w:rsidRPr="00C55B28">
        <w:t xml:space="preserve"> which correspond</w:t>
      </w:r>
      <w:r w:rsidR="00C55B28">
        <w:t>ed</w:t>
      </w:r>
      <w:r w:rsidR="00A03C30" w:rsidRPr="00C55B28">
        <w:t xml:space="preserve"> to a time when</w:t>
      </w:r>
      <w:r w:rsidR="00301ACB" w:rsidRPr="00C55B28">
        <w:t xml:space="preserve"> major changes in the lifestyle (such as lockdowns</w:t>
      </w:r>
      <w:r w:rsidR="00EC5273">
        <w:t>, social distancing and high rates of COVID-19 transmission</w:t>
      </w:r>
      <w:r w:rsidR="00301ACB" w:rsidRPr="00C55B28">
        <w:t xml:space="preserve">) were </w:t>
      </w:r>
      <w:r w:rsidR="00C55B28" w:rsidRPr="00C55B28">
        <w:t>taking place.</w:t>
      </w:r>
    </w:p>
    <w:p w14:paraId="0188C65C" w14:textId="77777777" w:rsidR="00E707A4" w:rsidRDefault="00E707A4" w:rsidP="009E2600"/>
    <w:p w14:paraId="772E69C5" w14:textId="21DF01C3" w:rsidR="00E707A4" w:rsidRPr="009E650E" w:rsidRDefault="00E707A4" w:rsidP="009E2600">
      <w:r>
        <w:t>Obsessive-Compulsive Symptoms</w:t>
      </w:r>
    </w:p>
    <w:p w14:paraId="6B4115E7" w14:textId="77777777" w:rsidR="008D1411" w:rsidRPr="00857342" w:rsidRDefault="008D1411" w:rsidP="008D1411"/>
    <w:p w14:paraId="501E018A" w14:textId="668DF9B1" w:rsidR="000F6487" w:rsidRDefault="00F440F9" w:rsidP="00321F20">
      <w:r w:rsidRPr="00757CA4">
        <w:t>The Dimensional Obsessive-Compulsive Scale (</w:t>
      </w:r>
      <w:r w:rsidR="00B465EA" w:rsidRPr="00757CA4">
        <w:t>DOCS</w:t>
      </w:r>
      <w:r w:rsidRPr="00757CA4">
        <w:t>)</w:t>
      </w:r>
      <w:r w:rsidR="00961FA1" w:rsidRPr="00757CA4">
        <w:t xml:space="preserve"> </w:t>
      </w:r>
      <w:r w:rsidRPr="00757CA4">
        <w:t>is a</w:t>
      </w:r>
      <w:r w:rsidR="00961FA1" w:rsidRPr="00757CA4">
        <w:t xml:space="preserve"> 20-item </w:t>
      </w:r>
      <w:r w:rsidR="003E5644" w:rsidRPr="00757CA4">
        <w:t xml:space="preserve">self-report </w:t>
      </w:r>
      <w:r w:rsidR="00AE0190" w:rsidRPr="00757CA4">
        <w:t>questionnaire</w:t>
      </w:r>
      <w:r w:rsidR="00961FA1" w:rsidRPr="00757CA4">
        <w:t xml:space="preserve"> </w:t>
      </w:r>
      <w:r w:rsidRPr="00757CA4">
        <w:t>that evaluates the severity of</w:t>
      </w:r>
      <w:r w:rsidR="00961FA1" w:rsidRPr="00757CA4">
        <w:t xml:space="preserve"> four dimensions of OCD symptoms that have been most reliably replicated</w:t>
      </w:r>
      <w:r w:rsidR="003E5644" w:rsidRPr="00757CA4">
        <w:t xml:space="preserve"> in different studies</w:t>
      </w:r>
      <w:r w:rsidRPr="00757CA4">
        <w:t xml:space="preserve">, including </w:t>
      </w:r>
      <w:r w:rsidR="00991D8A" w:rsidRPr="00757CA4">
        <w:t xml:space="preserve">contamination, </w:t>
      </w:r>
      <w:r w:rsidRPr="00757CA4">
        <w:t xml:space="preserve">fear of harm, </w:t>
      </w:r>
      <w:r w:rsidR="00991D8A" w:rsidRPr="00757CA4">
        <w:t xml:space="preserve">unacceptable thoughts, and </w:t>
      </w:r>
      <w:r w:rsidRPr="00757CA4">
        <w:t>symmetry</w:t>
      </w:r>
      <w:r w:rsidR="00961FA1" w:rsidRPr="00757CA4">
        <w:t xml:space="preserve">. </w:t>
      </w:r>
      <w:r w:rsidR="003C674E" w:rsidRPr="00757CA4">
        <w:t xml:space="preserve">For </w:t>
      </w:r>
      <w:r w:rsidR="0056430A" w:rsidRPr="00757CA4">
        <w:t>each</w:t>
      </w:r>
      <w:r w:rsidR="003C674E" w:rsidRPr="00757CA4">
        <w:t xml:space="preserve"> </w:t>
      </w:r>
      <w:r w:rsidR="001F59E6" w:rsidRPr="00757CA4">
        <w:t xml:space="preserve">symptom </w:t>
      </w:r>
      <w:r w:rsidR="003C674E" w:rsidRPr="00757CA4">
        <w:t xml:space="preserve">dimension, five </w:t>
      </w:r>
      <w:r w:rsidR="0056430A" w:rsidRPr="00757CA4">
        <w:t xml:space="preserve">different </w:t>
      </w:r>
      <w:r w:rsidR="003C674E" w:rsidRPr="00757CA4">
        <w:t>features (time</w:t>
      </w:r>
      <w:r w:rsidR="001F59E6" w:rsidRPr="00757CA4">
        <w:t xml:space="preserve"> spent</w:t>
      </w:r>
      <w:r w:rsidR="003C674E" w:rsidRPr="00757CA4">
        <w:t>, avoidance, distress, interference and control</w:t>
      </w:r>
      <w:r w:rsidR="001F59E6" w:rsidRPr="00757CA4">
        <w:t>)</w:t>
      </w:r>
      <w:r w:rsidR="003C674E" w:rsidRPr="00757CA4">
        <w:t xml:space="preserve"> are assessed </w:t>
      </w:r>
      <w:r w:rsidR="001F59E6" w:rsidRPr="00757CA4">
        <w:t>and</w:t>
      </w:r>
      <w:r w:rsidR="003C674E" w:rsidRPr="00757CA4">
        <w:t xml:space="preserve"> measured on a scale from 0 to 4</w:t>
      </w:r>
      <w:r w:rsidR="00BB7FF2" w:rsidRPr="00757CA4">
        <w:t xml:space="preserve"> </w:t>
      </w:r>
      <w:r w:rsidR="00873744" w:rsidRPr="00857342">
        <w:fldChar w:fldCharType="begin">
          <w:fldData xml:space="preserve">PEVuZE5vdGU+PENpdGU+PEF1dGhvcj5BYnJhbW93aXR6PC9BdXRob3I+PFllYXI+MjAxMDwvWWVh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</w:fldData>
        </w:fldChar>
      </w:r>
      <w:r w:rsidR="007F32C4">
        <w:instrText xml:space="preserve"> ADDIN EN.CITE </w:instrText>
      </w:r>
      <w:r w:rsidR="007F32C4">
        <w:fldChar w:fldCharType="begin">
          <w:fldData xml:space="preserve">PEVuZE5vdGU+PENpdGU+PEF1dGhvcj5BYnJhbW93aXR6PC9BdXRob3I+PFllYXI+MjAxMDwvWWVh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</w:fldData>
        </w:fldChar>
      </w:r>
      <w:r w:rsidR="007F32C4">
        <w:instrText xml:space="preserve"> ADDIN EN.CITE.DATA </w:instrText>
      </w:r>
      <w:r w:rsidR="007F32C4">
        <w:fldChar w:fldCharType="end"/>
      </w:r>
      <w:r w:rsidR="00873744" w:rsidRPr="00857342">
        <w:fldChar w:fldCharType="separate"/>
      </w:r>
      <w:r w:rsidR="007F32C4">
        <w:rPr>
          <w:noProof/>
        </w:rPr>
        <w:t>(Abramowitz et al., 2010)</w:t>
      </w:r>
      <w:r w:rsidR="00873744" w:rsidRPr="00857342">
        <w:fldChar w:fldCharType="end"/>
      </w:r>
      <w:r w:rsidR="00BB7FF2" w:rsidRPr="009E650E">
        <w:t>.</w:t>
      </w:r>
      <w:r w:rsidR="00BB7FF2" w:rsidRPr="00857342">
        <w:t xml:space="preserve"> Subscale scores are obtained by summ</w:t>
      </w:r>
      <w:r w:rsidR="00BB7FF2" w:rsidRPr="001D157E">
        <w:t>ing the five items</w:t>
      </w:r>
      <w:r w:rsidR="00F1455E" w:rsidRPr="00757CA4">
        <w:t xml:space="preserve"> of each subscale</w:t>
      </w:r>
      <w:r w:rsidR="00BB7FF2" w:rsidRPr="00757CA4">
        <w:t xml:space="preserve"> (range = 0-20)</w:t>
      </w:r>
      <w:r w:rsidR="00A66091" w:rsidRPr="00757CA4">
        <w:t xml:space="preserve">, which are summed to obtain </w:t>
      </w:r>
      <w:r w:rsidR="00BB7FF2" w:rsidRPr="00757CA4">
        <w:t>total</w:t>
      </w:r>
      <w:r w:rsidR="008464B2" w:rsidRPr="00757CA4">
        <w:t xml:space="preserve"> score </w:t>
      </w:r>
      <w:r w:rsidR="00BB7FF2" w:rsidRPr="00757CA4">
        <w:t>(range = 0-80)</w:t>
      </w:r>
      <w:r w:rsidR="00EA7F62" w:rsidRPr="00757CA4">
        <w:t xml:space="preserve"> </w:t>
      </w:r>
      <w:r w:rsidR="00873744" w:rsidRPr="00857342">
        <w:fldChar w:fldCharType="begin">
          <w:fldData xml:space="preserve">PEVuZE5vdGU+PENpdGU+PEF1dGhvcj5BYnJhbW93aXR6PC9BdXRob3I+PFllYXI+MjAxMDwvWWVh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</w:fldData>
        </w:fldChar>
      </w:r>
      <w:r w:rsidR="007F32C4">
        <w:instrText xml:space="preserve"> ADDIN EN.CITE </w:instrText>
      </w:r>
      <w:r w:rsidR="007F32C4">
        <w:fldChar w:fldCharType="begin">
          <w:fldData xml:space="preserve">PEVuZE5vdGU+PENpdGU+PEF1dGhvcj5BYnJhbW93aXR6PC9BdXRob3I+PFllYXI+MjAxMDwvWWVh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</w:fldData>
        </w:fldChar>
      </w:r>
      <w:r w:rsidR="007F32C4">
        <w:instrText xml:space="preserve"> ADDIN EN.CITE.DATA </w:instrText>
      </w:r>
      <w:r w:rsidR="007F32C4">
        <w:fldChar w:fldCharType="end"/>
      </w:r>
      <w:r w:rsidR="00873744" w:rsidRPr="00857342">
        <w:fldChar w:fldCharType="separate"/>
      </w:r>
      <w:r w:rsidR="007F32C4">
        <w:rPr>
          <w:noProof/>
        </w:rPr>
        <w:t>(Abramowitz et al., 2010)</w:t>
      </w:r>
      <w:r w:rsidR="00873744" w:rsidRPr="00857342">
        <w:fldChar w:fldCharType="end"/>
      </w:r>
      <w:r w:rsidR="00BB7FF2" w:rsidRPr="00857342">
        <w:t>.</w:t>
      </w:r>
      <w:r w:rsidR="00671E50" w:rsidRPr="00857342">
        <w:t xml:space="preserve"> The DOCS has demonstrated excellent psychometric characteristics.</w:t>
      </w:r>
      <w:r w:rsidR="00402BCE" w:rsidRPr="00757CA4">
        <w:t xml:space="preserve"> The DOCS’s cut-off score is 21.</w:t>
      </w:r>
    </w:p>
    <w:p w14:paraId="196077C5" w14:textId="77777777" w:rsidR="00E707A4" w:rsidRDefault="00E707A4" w:rsidP="00321F20"/>
    <w:p w14:paraId="24DF7C96" w14:textId="2CBB4CED" w:rsidR="00E707A4" w:rsidRPr="00757CA4" w:rsidRDefault="00E707A4" w:rsidP="00321F20">
      <w:r>
        <w:t>Mental Contamination</w:t>
      </w:r>
    </w:p>
    <w:p w14:paraId="3D52A2A3" w14:textId="77777777" w:rsidR="00BB7FF2" w:rsidRPr="00757CA4" w:rsidRDefault="00BB7FF2" w:rsidP="001B376B">
      <w:pPr>
        <w:pStyle w:val="ListParagraph"/>
      </w:pPr>
    </w:p>
    <w:p w14:paraId="3275CC5D" w14:textId="7D0DFD8D" w:rsidR="000F6487" w:rsidRDefault="008D1411" w:rsidP="00321F20">
      <w:r w:rsidRPr="00757CA4">
        <w:t xml:space="preserve">The </w:t>
      </w:r>
      <w:r w:rsidR="008A6275" w:rsidRPr="00757CA4">
        <w:t>Vancouver Obsessional Compulsive Inventory – Mental Contamination (</w:t>
      </w:r>
      <w:r w:rsidRPr="00757CA4">
        <w:t>VOCI-MC</w:t>
      </w:r>
      <w:r w:rsidR="008A6275" w:rsidRPr="00757CA4">
        <w:t>)</w:t>
      </w:r>
      <w:r w:rsidRPr="00757CA4">
        <w:t xml:space="preserve"> is a 20-item self-report </w:t>
      </w:r>
      <w:r w:rsidR="00AE0190" w:rsidRPr="00757CA4">
        <w:t>instrument</w:t>
      </w:r>
      <w:r w:rsidRPr="00757CA4">
        <w:t xml:space="preserve"> </w:t>
      </w:r>
      <w:r w:rsidR="00F34D59" w:rsidRPr="00757CA4">
        <w:t xml:space="preserve">that quantifies </w:t>
      </w:r>
      <w:r w:rsidRPr="00757CA4">
        <w:t xml:space="preserve">the severity of mental contamination symptoms. </w:t>
      </w:r>
      <w:r w:rsidR="00375FA7" w:rsidRPr="00757CA4">
        <w:t xml:space="preserve">Respondents are asked how much they agree </w:t>
      </w:r>
      <w:r w:rsidRPr="00757CA4">
        <w:t xml:space="preserve">with </w:t>
      </w:r>
      <w:r w:rsidR="00375FA7" w:rsidRPr="00757CA4">
        <w:t>twenty</w:t>
      </w:r>
      <w:r w:rsidRPr="00757CA4">
        <w:t xml:space="preserve"> statements about </w:t>
      </w:r>
      <w:r w:rsidR="00375FA7" w:rsidRPr="00757CA4">
        <w:t>mental contamination symptoms</w:t>
      </w:r>
      <w:r w:rsidRPr="00757CA4">
        <w:t xml:space="preserve"> (e.g. </w:t>
      </w:r>
      <w:r w:rsidR="00671E50" w:rsidRPr="00757CA4">
        <w:t>“</w:t>
      </w:r>
      <w:r w:rsidR="002B6757">
        <w:t xml:space="preserve">I </w:t>
      </w:r>
      <w:r w:rsidR="00671E50" w:rsidRPr="00757CA4">
        <w:t xml:space="preserve">often feel dirty under my skin”, </w:t>
      </w:r>
      <w:r w:rsidRPr="00757CA4">
        <w:t xml:space="preserve">“I </w:t>
      </w:r>
      <w:r w:rsidR="008F2731" w:rsidRPr="00757CA4">
        <w:t>often feel dirty or contaminated even though I haven’t touched anything dirty</w:t>
      </w:r>
      <w:r w:rsidRPr="00757CA4">
        <w:t>”</w:t>
      </w:r>
      <w:r w:rsidR="00671E50" w:rsidRPr="00757CA4">
        <w:t>; or “</w:t>
      </w:r>
      <w:r w:rsidR="002B6757">
        <w:t xml:space="preserve">I </w:t>
      </w:r>
      <w:r w:rsidR="00671E50" w:rsidRPr="00757CA4">
        <w:t>often feel the need to cleanse my mind”</w:t>
      </w:r>
      <w:r w:rsidRPr="00757CA4">
        <w:t>)</w:t>
      </w:r>
      <w:r w:rsidR="00F37F18" w:rsidRPr="00757CA4">
        <w:t>. Answers vary</w:t>
      </w:r>
      <w:r w:rsidRPr="00757CA4">
        <w:t xml:space="preserve"> from </w:t>
      </w:r>
      <w:r w:rsidR="00F37F18" w:rsidRPr="00757CA4">
        <w:t>0 (Not at all) to 4 (Very much)</w:t>
      </w:r>
      <w:r w:rsidR="00671E50" w:rsidRPr="00757CA4">
        <w:t xml:space="preserve"> for each item</w:t>
      </w:r>
      <w:r w:rsidR="00F37F18" w:rsidRPr="00757CA4">
        <w:t>, leading to a maximum overall scale of</w:t>
      </w:r>
      <w:r w:rsidR="00126DE0" w:rsidRPr="00757CA4">
        <w:t xml:space="preserve"> 80</w:t>
      </w:r>
      <w:r w:rsidRPr="00757CA4">
        <w:t xml:space="preserve"> </w:t>
      </w:r>
      <w:r w:rsidR="009A6101" w:rsidRPr="00857342">
        <w:fldChar w:fldCharType="begin"/>
      </w:r>
      <w:r w:rsidR="007F32C4">
        <w:instrText xml:space="preserve"> ADDIN EN.CITE &lt;EndNote&gt;&lt;Cite&gt;&lt;Author&gt;Radomsky&lt;/Author&gt;&lt;Year&gt;2014&lt;/Year&gt;&lt;RecNum&gt;70&lt;/RecNum&gt;&lt;DisplayText&gt;(Radomsky et al., 2014)&lt;/DisplayText&gt;&lt;record&gt;&lt;rec-number&gt;70&lt;/rec-number&gt;&lt;foreign-keys&gt;&lt;key app="EN" db-id="5frwe02wrdxz92epxwc5prtvdta9xwfpxt5s" timestamp="1605494462"&gt;70&lt;/key&gt;&lt;/foreign-keys&gt;&lt;ref-type name="Journal Article"&gt;17&lt;/ref-type&gt;&lt;contributors&gt;&lt;authors&gt;&lt;author&gt;Radomsky, Adam S.&lt;/author&gt;&lt;author&gt;Rachman, S.&lt;/author&gt;&lt;author&gt;Shafran, Roz&lt;/author&gt;&lt;author&gt;Coughtrey, Anna E.&lt;/author&gt;&lt;author&gt;Barber, Kevin C.&lt;/author&gt;&lt;/authors&gt;&lt;/contributors&gt;&lt;titles&gt;&lt;title&gt;The nature and assessment of mental contamination: A psychometric analysis&lt;/title&gt;&lt;secondary-title&gt;Journal of Obsessive-Compulsive and Related Disorders&lt;/secondary-title&gt;&lt;/titles&gt;&lt;periodical&gt;&lt;full-title&gt;Journal of Obsessive-Compulsive and Related Disorders&lt;/full-title&gt;&lt;/periodical&gt;&lt;pages&gt;181-187&lt;/pages&gt;&lt;volume&gt;3&lt;/volume&gt;&lt;number&gt;2&lt;/number&gt;&lt;keywords&gt;&lt;keyword&gt;Mental contamination&lt;/keyword&gt;&lt;keyword&gt;OCD&lt;/keyword&gt;&lt;keyword&gt;Assessment&lt;/keyword&gt;&lt;keyword&gt;Symptoms&lt;/keyword&gt;&lt;keyword&gt;Beliefs&lt;/keyword&gt;&lt;/keywords&gt;&lt;dates&gt;&lt;year&gt;2014&lt;/year&gt;&lt;pub-dates&gt;&lt;date&gt;2014/04/01/&lt;/date&gt;&lt;/pub-dates&gt;&lt;/dates&gt;&lt;isbn&gt;2211-3649&lt;/isbn&gt;&lt;urls&gt;&lt;related-urls&gt;&lt;url&gt;http://www.sciencedirect.com/science/article/pii/S221136491300064X&lt;/url&gt;&lt;/related-urls&gt;&lt;/urls&gt;&lt;electronic-resource-num&gt;https://doi.org/10.1016/j.jocrd.2013.08.003&lt;/electronic-resource-num&gt;&lt;/record&gt;&lt;/Cite&gt;&lt;/EndNote&gt;</w:instrText>
      </w:r>
      <w:r w:rsidR="009A6101" w:rsidRPr="00857342">
        <w:fldChar w:fldCharType="separate"/>
      </w:r>
      <w:r w:rsidR="007F32C4">
        <w:rPr>
          <w:noProof/>
        </w:rPr>
        <w:t>(Radomsky et al., 2014)</w:t>
      </w:r>
      <w:r w:rsidR="009A6101" w:rsidRPr="00857342">
        <w:fldChar w:fldCharType="end"/>
      </w:r>
      <w:r w:rsidRPr="009E650E">
        <w:t>.</w:t>
      </w:r>
      <w:r w:rsidRPr="00857342">
        <w:t xml:space="preserve"> </w:t>
      </w:r>
      <w:r w:rsidR="00671E50" w:rsidRPr="00857342">
        <w:t>The VOCI-MC has demonstrated adequate psychometric properties.</w:t>
      </w:r>
      <w:r w:rsidR="00402BCE" w:rsidRPr="00757CA4">
        <w:t xml:space="preserve"> </w:t>
      </w:r>
    </w:p>
    <w:p w14:paraId="2882F00C" w14:textId="77777777" w:rsidR="00E707A4" w:rsidRDefault="00E707A4" w:rsidP="00321F20"/>
    <w:p w14:paraId="423FCEEE" w14:textId="035355D5" w:rsidR="00E707A4" w:rsidRPr="00757CA4" w:rsidRDefault="00E707A4" w:rsidP="00321F20">
      <w:r>
        <w:t>Body Dysmorphic Symptoms</w:t>
      </w:r>
    </w:p>
    <w:p w14:paraId="79BF3D14" w14:textId="77777777" w:rsidR="00402BCE" w:rsidRPr="00757CA4" w:rsidRDefault="00402BCE" w:rsidP="001B376B"/>
    <w:p w14:paraId="1F965678" w14:textId="0539C72B" w:rsidR="000F6487" w:rsidRDefault="008D1411" w:rsidP="00321F20">
      <w:r w:rsidRPr="00757CA4">
        <w:t>The Appearance Anxiety Inven</w:t>
      </w:r>
      <w:r w:rsidR="00F42A42" w:rsidRPr="00757CA4">
        <w:t>tory</w:t>
      </w:r>
      <w:r w:rsidRPr="00757CA4">
        <w:t xml:space="preserve"> </w:t>
      </w:r>
      <w:r w:rsidR="001667F1" w:rsidRPr="00757CA4">
        <w:t xml:space="preserve">(AAI) </w:t>
      </w:r>
      <w:r w:rsidR="00E01EDF" w:rsidRPr="00757CA4">
        <w:t>is a 10-</w:t>
      </w:r>
      <w:r w:rsidRPr="00757CA4">
        <w:t xml:space="preserve">item self-report </w:t>
      </w:r>
      <w:r w:rsidR="001667F1" w:rsidRPr="00757CA4">
        <w:t>tool</w:t>
      </w:r>
      <w:r w:rsidRPr="00757CA4">
        <w:t xml:space="preserve"> </w:t>
      </w:r>
      <w:r w:rsidR="001667F1" w:rsidRPr="00757CA4">
        <w:t xml:space="preserve">to quantify the severity </w:t>
      </w:r>
      <w:r w:rsidR="000B2930">
        <w:t xml:space="preserve">of </w:t>
      </w:r>
      <w:r w:rsidR="001667F1" w:rsidRPr="00757CA4">
        <w:t>the</w:t>
      </w:r>
      <w:r w:rsidR="00EC5273">
        <w:t xml:space="preserve"> </w:t>
      </w:r>
      <w:r w:rsidR="001667F1" w:rsidRPr="00757CA4">
        <w:t xml:space="preserve">responses to a distorted body image, particularly avoidance behavior and threat </w:t>
      </w:r>
      <w:r w:rsidRPr="00757CA4">
        <w:t xml:space="preserve">monitoring (e.g. </w:t>
      </w:r>
      <w:r w:rsidR="001667F1" w:rsidRPr="00757CA4">
        <w:t>“I compare aspects of my appearance to others”)</w:t>
      </w:r>
      <w:r w:rsidR="00A55DE8" w:rsidRPr="00757CA4">
        <w:t xml:space="preserve"> </w:t>
      </w:r>
      <w:r w:rsidR="00E60D10" w:rsidRPr="00857342">
        <w:fldChar w:fldCharType="begin">
          <w:fldData xml:space="preserve">PEVuZE5vdGU+PENpdGU+PEF1dGhvcj5WZWFsZTwvQXV0aG9yPjxZZWFyPjIwMTQ8L1llYXI+PFJl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</w:fldData>
        </w:fldChar>
      </w:r>
      <w:r w:rsidR="007F32C4">
        <w:instrText xml:space="preserve"> ADDIN EN.CITE </w:instrText>
      </w:r>
      <w:r w:rsidR="007F32C4">
        <w:fldChar w:fldCharType="begin">
          <w:fldData xml:space="preserve">PEVuZE5vdGU+PENpdGU+PEF1dGhvcj5WZWFsZTwvQXV0aG9yPjxZZWFyPjIwMTQ8L1llYXI+PFJl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</w:fldData>
        </w:fldChar>
      </w:r>
      <w:r w:rsidR="007F32C4">
        <w:instrText xml:space="preserve"> ADDIN EN.CITE.DATA </w:instrText>
      </w:r>
      <w:r w:rsidR="007F32C4">
        <w:fldChar w:fldCharType="end"/>
      </w:r>
      <w:r w:rsidR="00E60D10" w:rsidRPr="00857342">
        <w:fldChar w:fldCharType="separate"/>
      </w:r>
      <w:r w:rsidR="007F32C4">
        <w:rPr>
          <w:noProof/>
        </w:rPr>
        <w:t>(Veale et al., 2014)</w:t>
      </w:r>
      <w:r w:rsidR="00E60D10" w:rsidRPr="00857342">
        <w:fldChar w:fldCharType="end"/>
      </w:r>
      <w:r w:rsidR="001667F1" w:rsidRPr="00857342">
        <w:t xml:space="preserve">. Participants are asked to </w:t>
      </w:r>
      <w:r w:rsidR="00EC5273">
        <w:t>select</w:t>
      </w:r>
      <w:r w:rsidR="00EC5273" w:rsidRPr="00857342">
        <w:t xml:space="preserve"> </w:t>
      </w:r>
      <w:r w:rsidR="001667F1" w:rsidRPr="00757CA4">
        <w:t xml:space="preserve">the </w:t>
      </w:r>
      <w:r w:rsidR="00EC5273">
        <w:t>response</w:t>
      </w:r>
      <w:r w:rsidR="001667F1" w:rsidRPr="00757CA4">
        <w:t xml:space="preserve"> that best describes the way they felt about the appearance of a specific feature over the past week, with responses </w:t>
      </w:r>
      <w:r w:rsidR="00363AA6" w:rsidRPr="00757CA4">
        <w:t>to each item ranging</w:t>
      </w:r>
      <w:r w:rsidR="001667F1" w:rsidRPr="00757CA4">
        <w:t xml:space="preserve"> from </w:t>
      </w:r>
      <w:r w:rsidR="002E2386" w:rsidRPr="00757CA4">
        <w:t>0 (</w:t>
      </w:r>
      <w:r w:rsidRPr="00757CA4">
        <w:t>not</w:t>
      </w:r>
      <w:r w:rsidR="002E2386" w:rsidRPr="00757CA4">
        <w:t xml:space="preserve"> at all) to 4 (all the time</w:t>
      </w:r>
      <w:r w:rsidR="00A55DE8" w:rsidRPr="00757CA4">
        <w:t>)</w:t>
      </w:r>
      <w:r w:rsidRPr="00757CA4">
        <w:t xml:space="preserve"> </w:t>
      </w:r>
      <w:r w:rsidR="00E60D10" w:rsidRPr="00857342">
        <w:fldChar w:fldCharType="begin">
          <w:fldData xml:space="preserve">PEVuZE5vdGU+PENpdGU+PEF1dGhvcj5WZWFsZTwvQXV0aG9yPjxZZWFyPjIwMTQ8L1llYXI+PFJl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</w:fldData>
        </w:fldChar>
      </w:r>
      <w:r w:rsidR="007F32C4">
        <w:instrText xml:space="preserve"> ADDIN EN.CITE </w:instrText>
      </w:r>
      <w:r w:rsidR="007F32C4">
        <w:fldChar w:fldCharType="begin">
          <w:fldData xml:space="preserve">PEVuZE5vdGU+PENpdGU+PEF1dGhvcj5WZWFsZTwvQXV0aG9yPjxZZWFyPjIwMTQ8L1llYXI+PFJl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</w:fldData>
        </w:fldChar>
      </w:r>
      <w:r w:rsidR="007F32C4">
        <w:instrText xml:space="preserve"> ADDIN EN.CITE.DATA </w:instrText>
      </w:r>
      <w:r w:rsidR="007F32C4">
        <w:fldChar w:fldCharType="end"/>
      </w:r>
      <w:r w:rsidR="00E60D10" w:rsidRPr="00857342">
        <w:fldChar w:fldCharType="separate"/>
      </w:r>
      <w:r w:rsidR="007F32C4">
        <w:rPr>
          <w:noProof/>
        </w:rPr>
        <w:t>(Veale et al., 2014)</w:t>
      </w:r>
      <w:r w:rsidR="00E60D10" w:rsidRPr="00857342">
        <w:fldChar w:fldCharType="end"/>
      </w:r>
      <w:r w:rsidR="00F5121D">
        <w:t xml:space="preserve">. </w:t>
      </w:r>
      <w:r w:rsidR="00363AA6" w:rsidRPr="00857342">
        <w:t>The total score</w:t>
      </w:r>
      <w:r w:rsidR="00A55DE8" w:rsidRPr="00857342">
        <w:t xml:space="preserve"> is the sum of all responses</w:t>
      </w:r>
      <w:r w:rsidRPr="00857342">
        <w:t>.</w:t>
      </w:r>
      <w:r w:rsidR="00A55DE8" w:rsidRPr="001D157E">
        <w:t xml:space="preserve"> The AAI has demonstrated appropriate psychometric characteristics </w:t>
      </w:r>
      <w:r w:rsidR="00E60D10" w:rsidRPr="00857342">
        <w:fldChar w:fldCharType="begin">
          <w:fldData xml:space="preserve">PEVuZE5vdGU+PENpdGU+PEF1dGhvcj5WZWFsZTwvQXV0aG9yPjxZZWFyPjIwMTQ8L1llYXI+PFJl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</w:fldData>
        </w:fldChar>
      </w:r>
      <w:r w:rsidR="007F32C4">
        <w:instrText xml:space="preserve"> ADDIN EN.CITE </w:instrText>
      </w:r>
      <w:r w:rsidR="007F32C4">
        <w:fldChar w:fldCharType="begin">
          <w:fldData xml:space="preserve">PEVuZE5vdGU+PENpdGU+PEF1dGhvcj5WZWFsZTwvQXV0aG9yPjxZZWFyPjIwMTQ8L1llYXI+PFJl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</w:fldData>
        </w:fldChar>
      </w:r>
      <w:r w:rsidR="007F32C4">
        <w:instrText xml:space="preserve"> ADDIN EN.CITE.DATA </w:instrText>
      </w:r>
      <w:r w:rsidR="007F32C4">
        <w:fldChar w:fldCharType="end"/>
      </w:r>
      <w:r w:rsidR="00E60D10" w:rsidRPr="00857342">
        <w:fldChar w:fldCharType="separate"/>
      </w:r>
      <w:r w:rsidR="007F32C4">
        <w:rPr>
          <w:noProof/>
        </w:rPr>
        <w:t>(Veale et al., 2014)</w:t>
      </w:r>
      <w:r w:rsidR="00E60D10" w:rsidRPr="00857342">
        <w:fldChar w:fldCharType="end"/>
      </w:r>
      <w:r w:rsidR="00F5121D">
        <w:t xml:space="preserve">. </w:t>
      </w:r>
      <w:r w:rsidR="00402BCE" w:rsidRPr="00857342">
        <w:t xml:space="preserve">The AAI’s cut-off score </w:t>
      </w:r>
      <w:r w:rsidR="00EC5273">
        <w:t xml:space="preserve">for BDD </w:t>
      </w:r>
      <w:r w:rsidR="00402BCE" w:rsidRPr="00857342">
        <w:t xml:space="preserve">is 19. </w:t>
      </w:r>
    </w:p>
    <w:p w14:paraId="01764287" w14:textId="77777777" w:rsidR="00E707A4" w:rsidRDefault="00E707A4" w:rsidP="00321F20"/>
    <w:p w14:paraId="1CC4F6F2" w14:textId="77777777" w:rsidR="00CE267D" w:rsidRDefault="00CE267D" w:rsidP="00321F20"/>
    <w:p w14:paraId="4B426AF8" w14:textId="77777777" w:rsidR="00CE267D" w:rsidRDefault="00CE267D" w:rsidP="00321F20"/>
    <w:p w14:paraId="30E2DEEE" w14:textId="2358D48E" w:rsidR="00E707A4" w:rsidRPr="00857342" w:rsidRDefault="00E707A4" w:rsidP="00321F20">
      <w:r>
        <w:t>Hoarding Symptoms</w:t>
      </w:r>
    </w:p>
    <w:p w14:paraId="783237A6" w14:textId="77777777" w:rsidR="000F6487" w:rsidRPr="00757CA4" w:rsidRDefault="000F6487" w:rsidP="001B376B"/>
    <w:p w14:paraId="13E1F975" w14:textId="412813A9" w:rsidR="000F6487" w:rsidRDefault="0085136C" w:rsidP="00321F20">
      <w:r w:rsidRPr="00757CA4">
        <w:t>The</w:t>
      </w:r>
      <w:r w:rsidR="00A55DE8" w:rsidRPr="00757CA4">
        <w:t xml:space="preserve"> Hoarding Rating Scale-Self Report</w:t>
      </w:r>
      <w:r w:rsidRPr="00757CA4">
        <w:t xml:space="preserve"> </w:t>
      </w:r>
      <w:r w:rsidR="00A55DE8" w:rsidRPr="00757CA4">
        <w:t>(</w:t>
      </w:r>
      <w:r w:rsidRPr="00757CA4">
        <w:t>HRS-SR</w:t>
      </w:r>
      <w:r w:rsidR="00A55DE8" w:rsidRPr="00757CA4">
        <w:t>)</w:t>
      </w:r>
      <w:r w:rsidR="00E60D10" w:rsidRPr="00757CA4">
        <w:t xml:space="preserve"> </w:t>
      </w:r>
      <w:r w:rsidR="00A55DE8" w:rsidRPr="00757CA4">
        <w:t>i</w:t>
      </w:r>
      <w:r w:rsidR="004D7E17" w:rsidRPr="00757CA4">
        <w:t>s a six-</w:t>
      </w:r>
      <w:r w:rsidR="00E01EDF" w:rsidRPr="00757CA4">
        <w:t>item</w:t>
      </w:r>
      <w:r w:rsidR="00A55DE8" w:rsidRPr="00757CA4">
        <w:t xml:space="preserve"> </w:t>
      </w:r>
      <w:r w:rsidR="004D7E17" w:rsidRPr="00757CA4">
        <w:t>instrument</w:t>
      </w:r>
      <w:r w:rsidR="00A55DE8" w:rsidRPr="00757CA4">
        <w:t xml:space="preserve"> </w:t>
      </w:r>
      <w:r w:rsidR="00402BCE" w:rsidRPr="00757CA4">
        <w:t xml:space="preserve">based on the original interview </w:t>
      </w:r>
      <w:r w:rsidR="00E60D10" w:rsidRPr="00857342">
        <w:fldChar w:fldCharType="begin">
          <w:fldData xml:space="preserve">PEVuZE5vdGU+PENpdGU+PEF1dGhvcj5Ub2xpbjwvQXV0aG9yPjxZZWFyPjIwMDg8L1llYXI+PFJl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</w:fldData>
        </w:fldChar>
      </w:r>
      <w:r w:rsidR="007F32C4">
        <w:instrText xml:space="preserve"> ADDIN EN.CITE </w:instrText>
      </w:r>
      <w:r w:rsidR="007F32C4">
        <w:fldChar w:fldCharType="begin">
          <w:fldData xml:space="preserve">PEVuZE5vdGU+PENpdGU+PEF1dGhvcj5Ub2xpbjwvQXV0aG9yPjxZZWFyPjIwMDg8L1llYXI+PFJl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</w:fldData>
        </w:fldChar>
      </w:r>
      <w:r w:rsidR="007F32C4">
        <w:instrText xml:space="preserve"> ADDIN EN.CITE.DATA </w:instrText>
      </w:r>
      <w:r w:rsidR="007F32C4">
        <w:fldChar w:fldCharType="end"/>
      </w:r>
      <w:r w:rsidR="00E60D10" w:rsidRPr="00857342">
        <w:fldChar w:fldCharType="separate"/>
      </w:r>
      <w:r w:rsidR="007F32C4">
        <w:rPr>
          <w:noProof/>
        </w:rPr>
        <w:t>(Tolin et al., 2010a; Tolin et al., 2008)</w:t>
      </w:r>
      <w:r w:rsidR="00E60D10" w:rsidRPr="00857342">
        <w:fldChar w:fldCharType="end"/>
      </w:r>
      <w:r w:rsidR="00E60D10" w:rsidRPr="00857342">
        <w:t>.</w:t>
      </w:r>
      <w:r w:rsidR="00E60D10" w:rsidRPr="00857342" w:rsidDel="00E60D10">
        <w:t xml:space="preserve"> </w:t>
      </w:r>
      <w:r w:rsidR="00402BCE" w:rsidRPr="00857342">
        <w:t xml:space="preserve">The HRS-SR </w:t>
      </w:r>
      <w:r w:rsidR="00A55DE8" w:rsidRPr="001D157E">
        <w:t xml:space="preserve">evaluates severity of </w:t>
      </w:r>
      <w:r w:rsidRPr="001D157E">
        <w:t>clutter, difficulty discarding, excessive acquisition, distress, and</w:t>
      </w:r>
      <w:r w:rsidR="00C22EE2" w:rsidRPr="00757CA4">
        <w:t xml:space="preserve"> </w:t>
      </w:r>
      <w:r w:rsidR="00534C59" w:rsidRPr="00757CA4">
        <w:t xml:space="preserve">impairment </w:t>
      </w:r>
      <w:r w:rsidR="00E60D10" w:rsidRPr="00857342">
        <w:fldChar w:fldCharType="begin">
          <w:fldData xml:space="preserve">PEVuZE5vdGU+PENpdGU+PEF1dGhvcj5Ub2xpbjwvQXV0aG9yPjxZZWFyPjIwMDg8L1llYXI+PFJl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</w:fldData>
        </w:fldChar>
      </w:r>
      <w:r w:rsidR="007F32C4">
        <w:instrText xml:space="preserve"> ADDIN EN.CITE </w:instrText>
      </w:r>
      <w:r w:rsidR="007F32C4">
        <w:fldChar w:fldCharType="begin">
          <w:fldData xml:space="preserve">PEVuZE5vdGU+PENpdGU+PEF1dGhvcj5Ub2xpbjwvQXV0aG9yPjxZZWFyPjIwMDg8L1llYXI+PFJl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</w:fldData>
        </w:fldChar>
      </w:r>
      <w:r w:rsidR="007F32C4">
        <w:instrText xml:space="preserve"> ADDIN EN.CITE.DATA </w:instrText>
      </w:r>
      <w:r w:rsidR="007F32C4">
        <w:fldChar w:fldCharType="end"/>
      </w:r>
      <w:r w:rsidR="00E60D10" w:rsidRPr="00857342">
        <w:fldChar w:fldCharType="separate"/>
      </w:r>
      <w:r w:rsidR="007F32C4">
        <w:rPr>
          <w:noProof/>
        </w:rPr>
        <w:t>(Tolin et al., 2008)</w:t>
      </w:r>
      <w:r w:rsidR="00E60D10" w:rsidRPr="00857342">
        <w:fldChar w:fldCharType="end"/>
      </w:r>
      <w:r w:rsidR="00534C59" w:rsidRPr="00857342">
        <w:t>.</w:t>
      </w:r>
      <w:r w:rsidRPr="00857342">
        <w:t xml:space="preserve"> </w:t>
      </w:r>
      <w:r w:rsidR="004D7E17" w:rsidRPr="00857342">
        <w:t xml:space="preserve">Each item (structured as questions) can generate </w:t>
      </w:r>
      <w:r w:rsidR="00A55DE8" w:rsidRPr="00757CA4">
        <w:t xml:space="preserve">of </w:t>
      </w:r>
      <w:r w:rsidR="004D7E17" w:rsidRPr="00757CA4">
        <w:t xml:space="preserve">scores ranging </w:t>
      </w:r>
      <w:r w:rsidR="00A55DE8" w:rsidRPr="00757CA4">
        <w:t>from 0 (none) to 8 (extreme)</w:t>
      </w:r>
      <w:r w:rsidR="004D7E17" w:rsidRPr="00757CA4">
        <w:t>.</w:t>
      </w:r>
      <w:r w:rsidR="00A55DE8" w:rsidRPr="00757CA4">
        <w:t xml:space="preserve"> </w:t>
      </w:r>
      <w:r w:rsidR="00CA5B04" w:rsidRPr="00757CA4">
        <w:t xml:space="preserve">Total scores include the summation of all responses. The HRS-SF has demonstrated adequate psychometrics properties </w:t>
      </w:r>
      <w:r w:rsidR="00E60D10" w:rsidRPr="00857342">
        <w:fldChar w:fldCharType="begin">
          <w:fldData xml:space="preserve">PEVuZE5vdGU+PENpdGU+PEF1dGhvcj5Ub2xpbjwvQXV0aG9yPjxZZWFyPjIwMDg8L1llYXI+PFJl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</w:fldData>
        </w:fldChar>
      </w:r>
      <w:r w:rsidR="007F32C4">
        <w:instrText xml:space="preserve"> ADDIN EN.CITE </w:instrText>
      </w:r>
      <w:r w:rsidR="007F32C4">
        <w:fldChar w:fldCharType="begin">
          <w:fldData xml:space="preserve">PEVuZE5vdGU+PENpdGU+PEF1dGhvcj5Ub2xpbjwvQXV0aG9yPjxZZWFyPjIwMDg8L1llYXI+PFJl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</w:fldData>
        </w:fldChar>
      </w:r>
      <w:r w:rsidR="007F32C4">
        <w:instrText xml:space="preserve"> ADDIN EN.CITE.DATA </w:instrText>
      </w:r>
      <w:r w:rsidR="007F32C4">
        <w:fldChar w:fldCharType="end"/>
      </w:r>
      <w:r w:rsidR="00E60D10" w:rsidRPr="00857342">
        <w:fldChar w:fldCharType="separate"/>
      </w:r>
      <w:r w:rsidR="007F32C4">
        <w:rPr>
          <w:noProof/>
        </w:rPr>
        <w:t>(Tolin et al., 2008)</w:t>
      </w:r>
      <w:r w:rsidR="00E60D10" w:rsidRPr="00857342">
        <w:fldChar w:fldCharType="end"/>
      </w:r>
      <w:r w:rsidR="00F5121D">
        <w:t>.</w:t>
      </w:r>
      <w:r w:rsidR="00E60D10" w:rsidRPr="009E650E" w:rsidDel="00E60D10">
        <w:t xml:space="preserve"> </w:t>
      </w:r>
      <w:r w:rsidR="00402BCE" w:rsidRPr="00857342">
        <w:t>S</w:t>
      </w:r>
      <w:r w:rsidR="00534C59" w:rsidRPr="00857342">
        <w:t xml:space="preserve">ensitivity and specificity </w:t>
      </w:r>
      <w:r w:rsidR="00402BCE" w:rsidRPr="00857342">
        <w:t xml:space="preserve">analyses indicate that the </w:t>
      </w:r>
      <w:r w:rsidR="00534C59" w:rsidRPr="001D157E">
        <w:t xml:space="preserve">HRS </w:t>
      </w:r>
      <w:r w:rsidR="00402BCE" w:rsidRPr="001D157E">
        <w:t>ha</w:t>
      </w:r>
      <w:r w:rsidR="00402BCE" w:rsidRPr="00757CA4">
        <w:t>s a t</w:t>
      </w:r>
      <w:r w:rsidR="00534C59" w:rsidRPr="00757CA4">
        <w:t xml:space="preserve">otal clinical cutoff score of 14 </w:t>
      </w:r>
      <w:r w:rsidR="00E60D10" w:rsidRPr="00857342">
        <w:fldChar w:fldCharType="begin"/>
      </w:r>
      <w:r w:rsidR="007F32C4">
        <w:instrText xml:space="preserve"> ADDIN EN.CITE &lt;EndNote&gt;&lt;Cite&gt;&lt;Author&gt;Tolin&lt;/Author&gt;&lt;Year&gt;2010&lt;/Year&gt;&lt;RecNum&gt;47&lt;/RecNum&gt;&lt;DisplayText&gt;(Tolin et al., 2010a)&lt;/DisplayText&gt;&lt;record&gt;&lt;rec-number&gt;47&lt;/rec-number&gt;&lt;foreign-keys&gt;&lt;key app="EN" db-id="5frwe02wrdxz92epxwc5prtvdta9xwfpxt5s" timestamp="1605493849"&gt;47&lt;/key&gt;&lt;/foreign-keys&gt;&lt;ref-type name="Journal Article"&gt;17&lt;/ref-type&gt;&lt;contributors&gt;&lt;authors&gt;&lt;author&gt;Tolin, D. F.&lt;/author&gt;&lt;author&gt;Frost, R. O.&lt;/author&gt;&lt;author&gt;Steketee, G.&lt;/author&gt;&lt;/authors&gt;&lt;/contributors&gt;&lt;auth-address&gt;Institute of Living, Anxiety Disorders Center, Hartford, CT 06106, USA. dtolin@harthosp.org&lt;/auth-address&gt;&lt;titles&gt;&lt;title&gt;A brief interview for assessing compulsive hoarding: the Hoarding Rating Scale-Interview&lt;/title&gt;&lt;secondary-title&gt;Psychiatry Res&lt;/secondary-title&gt;&lt;alt-title&gt;Psychiatry research&lt;/alt-title&gt;&lt;/titles&gt;&lt;periodical&gt;&lt;full-title&gt;Psychiatry Res&lt;/full-title&gt;&lt;abbr-1&gt;Psychiatry research&lt;/abbr-1&gt;&lt;/periodical&gt;&lt;alt-periodical&gt;&lt;full-title&gt;Psychiatry Res&lt;/full-title&gt;&lt;abbr-1&gt;Psychiatry research&lt;/abbr-1&gt;&lt;/alt-periodical&gt;&lt;pages&gt;147-52&lt;/pages&gt;&lt;volume&gt;178&lt;/volume&gt;&lt;number&gt;1&lt;/number&gt;&lt;edition&gt;2010/05/11&lt;/edition&gt;&lt;keywords&gt;&lt;keyword&gt;Adult&lt;/keyword&gt;&lt;keyword&gt;Aged&lt;/keyword&gt;&lt;keyword&gt;Female&lt;/keyword&gt;&lt;keyword&gt;Hoarding Disorder/*diagnosis&lt;/keyword&gt;&lt;keyword&gt;Humans&lt;/keyword&gt;&lt;keyword&gt;Interview, Psychological/*methods&lt;/keyword&gt;&lt;keyword&gt;Male&lt;/keyword&gt;&lt;keyword&gt;Middle Aged&lt;/keyword&gt;&lt;keyword&gt;Obsessive-Compulsive Disorder/*diagnosis&lt;/keyword&gt;&lt;keyword&gt;*Psychiatric Status Rating Scales&lt;/keyword&gt;&lt;keyword&gt;Reproducibility of Results&lt;/keyword&gt;&lt;keyword&gt;Young Adult&lt;/keyword&gt;&lt;/keywords&gt;&lt;dates&gt;&lt;year&gt;2010&lt;/year&gt;&lt;pub-dates&gt;&lt;date&gt;Jun 30&lt;/date&gt;&lt;/pub-dates&gt;&lt;/dates&gt;&lt;isbn&gt;0165-1781 (Print)&amp;#xD;0165-1781&lt;/isbn&gt;&lt;accession-num&gt;20452042&lt;/accession-num&gt;&lt;urls&gt;&lt;/urls&gt;&lt;custom2&gt;PMC2914137&lt;/custom2&gt;&lt;custom6&gt;NIHMS115669&lt;/custom6&gt;&lt;electronic-resource-num&gt;10.1016/j.psychres.2009.05.001&lt;/electronic-resource-num&gt;&lt;remote-database-provider&gt;NLM&lt;/remote-database-provider&gt;&lt;language&gt;eng&lt;/language&gt;&lt;/record&gt;&lt;/Cite&gt;&lt;/EndNote&gt;</w:instrText>
      </w:r>
      <w:r w:rsidR="00E60D10" w:rsidRPr="00857342">
        <w:fldChar w:fldCharType="separate"/>
      </w:r>
      <w:r w:rsidR="007F32C4">
        <w:rPr>
          <w:noProof/>
        </w:rPr>
        <w:t>(Tolin et al., 2010a)</w:t>
      </w:r>
      <w:r w:rsidR="00E60D10" w:rsidRPr="00857342">
        <w:fldChar w:fldCharType="end"/>
      </w:r>
      <w:r w:rsidR="00534C59" w:rsidRPr="009E650E">
        <w:t>.</w:t>
      </w:r>
    </w:p>
    <w:p w14:paraId="4D73D064" w14:textId="77777777" w:rsidR="00E707A4" w:rsidRDefault="00E707A4" w:rsidP="00321F20"/>
    <w:p w14:paraId="6F0E7543" w14:textId="18B58746" w:rsidR="00E707A4" w:rsidRPr="009E650E" w:rsidRDefault="00E707A4" w:rsidP="00321F20">
      <w:r>
        <w:t>Hair pulling</w:t>
      </w:r>
    </w:p>
    <w:p w14:paraId="2CA122CB" w14:textId="77777777" w:rsidR="000F6487" w:rsidRPr="00857342" w:rsidRDefault="000F6487" w:rsidP="001B376B"/>
    <w:p w14:paraId="36F85A72" w14:textId="523C331F" w:rsidR="000F6487" w:rsidRDefault="00C22EE2" w:rsidP="00321F20">
      <w:r w:rsidRPr="001D157E">
        <w:t xml:space="preserve">The Massachusetts General Hospital Hairpulling </w:t>
      </w:r>
      <w:r w:rsidRPr="00757CA4">
        <w:t xml:space="preserve">Scale (MGHHS; </w:t>
      </w:r>
      <w:r w:rsidR="00873744" w:rsidRPr="001D157E">
        <w:fldChar w:fldCharType="begin"/>
      </w:r>
      <w:r w:rsidR="007F32C4">
        <w:instrText xml:space="preserve"> ADDIN EN.CITE &lt;EndNote&gt;&lt;Cite&gt;&lt;Author&gt;Keuthen&lt;/Author&gt;&lt;Year&gt;1995&lt;/Year&gt;&lt;RecNum&gt;48&lt;/RecNum&gt;&lt;DisplayText&gt;(Keuthen et al., 1995)&lt;/DisplayText&gt;&lt;record&gt;&lt;rec-number&gt;48&lt;/rec-number&gt;&lt;foreign-keys&gt;&lt;key app="EN" db-id="5frwe02wrdxz92epxwc5prtvdta9xwfpxt5s" timestamp="1605493849"&gt;48&lt;/key&gt;&lt;/foreign-keys&gt;&lt;ref-type name="Journal Article"&gt;17&lt;/ref-type&gt;&lt;contributors&gt;&lt;authors&gt;&lt;author&gt;Keuthen, N. J.&lt;/author&gt;&lt;author&gt;O&amp;apos;Sullivan, R. L.&lt;/author&gt;&lt;author&gt;Ricciardi, J. N.&lt;/author&gt;&lt;author&gt;Shera, D.&lt;/author&gt;&lt;author&gt;Savage, C. R.&lt;/author&gt;&lt;author&gt;Borgmann, A. S.&lt;/author&gt;&lt;author&gt;Jenike, M. A.&lt;/author&gt;&lt;author&gt;Baer, L.&lt;/author&gt;&lt;/authors&gt;&lt;/contributors&gt;&lt;auth-address&gt;Massachusetts General Hospital, Charlestown, Mass 02129, USA.&lt;/auth-address&gt;&lt;titles&gt;&lt;title&gt;The Massachusetts General Hospital (MGH) Hairpulling Scale: 1. development and factor analyses&lt;/title&gt;&lt;secondary-title&gt;Psychother Psychosom&lt;/secondary-title&gt;&lt;alt-title&gt;Psychotherapy and psychosomatics&lt;/alt-title&gt;&lt;/titles&gt;&lt;periodical&gt;&lt;full-title&gt;Psychother Psychosom&lt;/full-title&gt;&lt;abbr-1&gt;Psychotherapy and psychosomatics&lt;/abbr-1&gt;&lt;/periodical&gt;&lt;alt-periodical&gt;&lt;full-title&gt;Psychother Psychosom&lt;/full-title&gt;&lt;abbr-1&gt;Psychotherapy and psychosomatics&lt;/abbr-1&gt;&lt;/alt-periodical&gt;&lt;pages&gt;141-5&lt;/pages&gt;&lt;volume&gt;64&lt;/volume&gt;&lt;number&gt;3-4&lt;/number&gt;&lt;edition&gt;1995/01/01&lt;/edition&gt;&lt;keywords&gt;&lt;keyword&gt;Adult&lt;/keyword&gt;&lt;keyword&gt;Factor Analysis, Statistical&lt;/keyword&gt;&lt;keyword&gt;Female&lt;/keyword&gt;&lt;keyword&gt;Hospitals, General&lt;/keyword&gt;&lt;keyword&gt;Humans&lt;/keyword&gt;&lt;keyword&gt;Male&lt;/keyword&gt;&lt;keyword&gt;Massachusetts&lt;/keyword&gt;&lt;keyword&gt;Predictive Value of Tests&lt;/keyword&gt;&lt;keyword&gt;Psychological Tests&lt;/keyword&gt;&lt;keyword&gt;Severity of Illness Index&lt;/keyword&gt;&lt;keyword&gt;Surveys and Questionnaires&lt;/keyword&gt;&lt;keyword&gt;Trichotillomania/*diagnosis&lt;/keyword&gt;&lt;/keywords&gt;&lt;dates&gt;&lt;year&gt;1995&lt;/year&gt;&lt;/dates&gt;&lt;isbn&gt;0033-3190 (Print)&amp;#xD;0033-3190&lt;/isbn&gt;&lt;accession-num&gt;8657844&lt;/accession-num&gt;&lt;urls&gt;&lt;/urls&gt;&lt;electronic-resource-num&gt;10.1159/000289003&lt;/electronic-resource-num&gt;&lt;remote-database-provider&gt;NLM&lt;/remote-database-provider&gt;&lt;language&gt;eng&lt;/language&gt;&lt;/record&gt;&lt;/Cite&gt;&lt;/EndNote&gt;</w:instrText>
      </w:r>
      <w:r w:rsidR="00873744" w:rsidRPr="001D157E">
        <w:fldChar w:fldCharType="separate"/>
      </w:r>
      <w:r w:rsidR="007F32C4">
        <w:rPr>
          <w:noProof/>
        </w:rPr>
        <w:t>(Keuthen et al., 1995)</w:t>
      </w:r>
      <w:r w:rsidR="00873744" w:rsidRPr="001D157E">
        <w:fldChar w:fldCharType="end"/>
      </w:r>
      <w:r w:rsidRPr="00857342">
        <w:t xml:space="preserve"> is a seven-item self-report </w:t>
      </w:r>
      <w:r w:rsidR="00E01EDF" w:rsidRPr="00757CA4">
        <w:t xml:space="preserve">instrument </w:t>
      </w:r>
      <w:r w:rsidRPr="00757CA4">
        <w:t xml:space="preserve">that </w:t>
      </w:r>
      <w:r w:rsidR="009E7419" w:rsidRPr="00757CA4">
        <w:t>quantifies</w:t>
      </w:r>
      <w:r w:rsidR="00E01EDF" w:rsidRPr="00757CA4">
        <w:t xml:space="preserve"> the </w:t>
      </w:r>
      <w:r w:rsidR="009E7419" w:rsidRPr="00757CA4">
        <w:t xml:space="preserve">severity of hair pulling </w:t>
      </w:r>
      <w:r w:rsidR="0037545A" w:rsidRPr="00757CA4">
        <w:t xml:space="preserve">in the previous week </w:t>
      </w:r>
      <w:r w:rsidR="009E7419" w:rsidRPr="00757CA4">
        <w:t>by assessing</w:t>
      </w:r>
      <w:r w:rsidRPr="00757CA4">
        <w:t xml:space="preserve"> urges to pull hair, time spent pulling, perceived control, and distress associated with pulling. </w:t>
      </w:r>
      <w:r w:rsidR="003A42E9" w:rsidRPr="00757CA4">
        <w:t>In the MGHHS, each item is sco</w:t>
      </w:r>
      <w:r w:rsidR="002E2386" w:rsidRPr="00757CA4">
        <w:t>red on a 5-point scale from 0 (</w:t>
      </w:r>
      <w:r w:rsidR="003A42E9" w:rsidRPr="00757CA4">
        <w:t>no symptoms</w:t>
      </w:r>
      <w:r w:rsidR="002E2386" w:rsidRPr="00757CA4">
        <w:t>) to 4 (</w:t>
      </w:r>
      <w:r w:rsidR="003A42E9" w:rsidRPr="00757CA4">
        <w:t>severe symptoms</w:t>
      </w:r>
      <w:r w:rsidR="002E2386" w:rsidRPr="00757CA4">
        <w:t>)</w:t>
      </w:r>
      <w:r w:rsidR="003A42E9" w:rsidRPr="00757CA4">
        <w:t xml:space="preserve">. </w:t>
      </w:r>
      <w:r w:rsidR="00010CE7" w:rsidRPr="00757CA4">
        <w:t>I</w:t>
      </w:r>
      <w:r w:rsidR="003A42E9" w:rsidRPr="00757CA4">
        <w:t>tem</w:t>
      </w:r>
      <w:r w:rsidR="00010CE7" w:rsidRPr="00757CA4">
        <w:t>s</w:t>
      </w:r>
      <w:r w:rsidR="003A42E9" w:rsidRPr="00757CA4">
        <w:t xml:space="preserve"> scores are summed to produce a total score (range 0 to 28). </w:t>
      </w:r>
      <w:r w:rsidR="0037545A" w:rsidRPr="00757CA4">
        <w:t>The MGHHS has shown acceptable psychometric features</w:t>
      </w:r>
      <w:r w:rsidR="002A0194" w:rsidRPr="00757CA4">
        <w:t xml:space="preserve"> </w:t>
      </w:r>
      <w:r w:rsidR="00E60D10" w:rsidRPr="001D157E">
        <w:fldChar w:fldCharType="begin"/>
      </w:r>
      <w:r w:rsidR="007F32C4">
        <w:instrText xml:space="preserve"> ADDIN EN.CITE &lt;EndNote&gt;&lt;Cite&gt;&lt;Author&gt;Keuthen&lt;/Author&gt;&lt;Year&gt;1995&lt;/Year&gt;&lt;RecNum&gt;48&lt;/RecNum&gt;&lt;DisplayText&gt;(Keuthen et al., 1995)&lt;/DisplayText&gt;&lt;record&gt;&lt;rec-number&gt;48&lt;/rec-number&gt;&lt;foreign-keys&gt;&lt;key app="EN" db-id="5frwe02wrdxz92epxwc5prtvdta9xwfpxt5s" timestamp="1605493849"&gt;48&lt;/key&gt;&lt;/foreign-keys&gt;&lt;ref-type name="Journal Article"&gt;17&lt;/ref-type&gt;&lt;contributors&gt;&lt;authors&gt;&lt;author&gt;Keuthen, N. J.&lt;/author&gt;&lt;author&gt;O&amp;apos;Sullivan, R. L.&lt;/author&gt;&lt;author&gt;Ricciardi, J. N.&lt;/author&gt;&lt;author&gt;Shera, D.&lt;/author&gt;&lt;author&gt;Savage, C. R.&lt;/author&gt;&lt;author&gt;Borgmann, A. S.&lt;/author&gt;&lt;author&gt;Jenike, M. A.&lt;/author&gt;&lt;author&gt;Baer, L.&lt;/author&gt;&lt;/authors&gt;&lt;/contributors&gt;&lt;auth-address&gt;Massachusetts General Hospital, Charlestown, Mass 02129, USA.&lt;/auth-address&gt;&lt;titles&gt;&lt;title&gt;The Massachusetts General Hospital (MGH) Hairpulling Scale: 1. development and factor analyses&lt;/title&gt;&lt;secondary-title&gt;Psychother Psychosom&lt;/secondary-title&gt;&lt;alt-title&gt;Psychotherapy and psychosomatics&lt;/alt-title&gt;&lt;/titles&gt;&lt;periodical&gt;&lt;full-title&gt;Psychother Psychosom&lt;/full-title&gt;&lt;abbr-1&gt;Psychotherapy and psychosomatics&lt;/abbr-1&gt;&lt;/periodical&gt;&lt;alt-periodical&gt;&lt;full-title&gt;Psychother Psychosom&lt;/full-title&gt;&lt;abbr-1&gt;Psychotherapy and psychosomatics&lt;/abbr-1&gt;&lt;/alt-periodical&gt;&lt;pages&gt;141-5&lt;/pages&gt;&lt;volume&gt;64&lt;/volume&gt;&lt;number&gt;3-4&lt;/number&gt;&lt;edition&gt;1995/01/01&lt;/edition&gt;&lt;keywords&gt;&lt;keyword&gt;Adult&lt;/keyword&gt;&lt;keyword&gt;Factor Analysis, Statistical&lt;/keyword&gt;&lt;keyword&gt;Female&lt;/keyword&gt;&lt;keyword&gt;Hospitals, General&lt;/keyword&gt;&lt;keyword&gt;Humans&lt;/keyword&gt;&lt;keyword&gt;Male&lt;/keyword&gt;&lt;keyword&gt;Massachusetts&lt;/keyword&gt;&lt;keyword&gt;Predictive Value of Tests&lt;/keyword&gt;&lt;keyword&gt;Psychological Tests&lt;/keyword&gt;&lt;keyword&gt;Severity of Illness Index&lt;/keyword&gt;&lt;keyword&gt;Surveys and Questionnaires&lt;/keyword&gt;&lt;keyword&gt;Trichotillomania/*diagnosis&lt;/keyword&gt;&lt;/keywords&gt;&lt;dates&gt;&lt;year&gt;1995&lt;/year&gt;&lt;/dates&gt;&lt;isbn&gt;0033-3190 (Print)&amp;#xD;0033-3190&lt;/isbn&gt;&lt;accession-num&gt;8657844&lt;/accession-num&gt;&lt;urls&gt;&lt;/urls&gt;&lt;electronic-resource-num&gt;10.1159/000289003&lt;/electronic-resource-num&gt;&lt;remote-database-provider&gt;NLM&lt;/remote-database-provider&gt;&lt;language&gt;eng&lt;/language&gt;&lt;/record&gt;&lt;/Cite&gt;&lt;/EndNote&gt;</w:instrText>
      </w:r>
      <w:r w:rsidR="00E60D10" w:rsidRPr="001D157E">
        <w:fldChar w:fldCharType="separate"/>
      </w:r>
      <w:r w:rsidR="007F32C4">
        <w:rPr>
          <w:noProof/>
        </w:rPr>
        <w:t>(Keuthen et al., 1995)</w:t>
      </w:r>
      <w:r w:rsidR="00E60D10" w:rsidRPr="001D157E">
        <w:fldChar w:fldCharType="end"/>
      </w:r>
      <w:r w:rsidR="0037545A" w:rsidRPr="009E650E">
        <w:t>.</w:t>
      </w:r>
      <w:r w:rsidR="0037545A" w:rsidRPr="00857342">
        <w:t xml:space="preserve"> </w:t>
      </w:r>
      <w:r w:rsidR="00F9742A" w:rsidRPr="001D157E">
        <w:t xml:space="preserve">A cut-off score of 17 for clinical significance has been suggested </w:t>
      </w:r>
      <w:r w:rsidR="00E60D10" w:rsidRPr="001D157E">
        <w:fldChar w:fldCharType="begin">
          <w:fldData xml:space="preserve">PEVuZE5vdGU+PENpdGU+PEF1dGhvcj5Tb2xsZXk8L0F1dGhvcj48WWVhcj4yMDE4PC9ZZWFyPjxS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</w:fldData>
        </w:fldChar>
      </w:r>
      <w:r w:rsidR="007F32C4">
        <w:instrText xml:space="preserve"> ADDIN EN.CITE </w:instrText>
      </w:r>
      <w:r w:rsidR="007F32C4">
        <w:fldChar w:fldCharType="begin">
          <w:fldData xml:space="preserve">PEVuZE5vdGU+PENpdGU+PEF1dGhvcj5Tb2xsZXk8L0F1dGhvcj48WWVhcj4yMDE4PC9ZZWFyPjxS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</w:fldData>
        </w:fldChar>
      </w:r>
      <w:r w:rsidR="007F32C4">
        <w:instrText xml:space="preserve"> ADDIN EN.CITE.DATA </w:instrText>
      </w:r>
      <w:r w:rsidR="007F32C4">
        <w:fldChar w:fldCharType="end"/>
      </w:r>
      <w:r w:rsidR="00E60D10" w:rsidRPr="001D157E">
        <w:fldChar w:fldCharType="separate"/>
      </w:r>
      <w:r w:rsidR="007F32C4">
        <w:rPr>
          <w:noProof/>
        </w:rPr>
        <w:t>(Solley and Turner, 2018)</w:t>
      </w:r>
      <w:r w:rsidR="00E60D10" w:rsidRPr="001D157E">
        <w:fldChar w:fldCharType="end"/>
      </w:r>
      <w:r w:rsidR="00F9742A" w:rsidRPr="00857342">
        <w:t>.</w:t>
      </w:r>
      <w:r w:rsidR="004233BD" w:rsidRPr="001D157E">
        <w:t xml:space="preserve"> </w:t>
      </w:r>
    </w:p>
    <w:p w14:paraId="07134CB1" w14:textId="77777777" w:rsidR="00E707A4" w:rsidRDefault="00E707A4" w:rsidP="00321F20"/>
    <w:p w14:paraId="0A71E7FD" w14:textId="4EDD858A" w:rsidR="00E707A4" w:rsidRPr="001D157E" w:rsidRDefault="00E707A4" w:rsidP="00321F20">
      <w:r>
        <w:t>Skin Picking</w:t>
      </w:r>
    </w:p>
    <w:p w14:paraId="6C1D5CC0" w14:textId="77777777" w:rsidR="0037545A" w:rsidRPr="00757CA4" w:rsidRDefault="0037545A" w:rsidP="00321F20">
      <w:pPr>
        <w:pStyle w:val="ListParagraph"/>
      </w:pPr>
    </w:p>
    <w:p w14:paraId="1E2E0CA2" w14:textId="1FEA7F24" w:rsidR="000F6487" w:rsidRDefault="00C4660B" w:rsidP="00321F20">
      <w:r w:rsidRPr="00757CA4">
        <w:t>The Skin Picking Scale</w:t>
      </w:r>
      <w:r w:rsidR="00A676DA" w:rsidRPr="00757CA4">
        <w:t>-Revised</w:t>
      </w:r>
      <w:r w:rsidRPr="00757CA4">
        <w:t xml:space="preserve"> </w:t>
      </w:r>
      <w:r w:rsidRPr="009E650E">
        <w:t>(SPS</w:t>
      </w:r>
      <w:r w:rsidR="009A6101" w:rsidRPr="009E650E">
        <w:t>-R</w:t>
      </w:r>
      <w:r w:rsidRPr="009E650E">
        <w:t xml:space="preserve">; </w:t>
      </w:r>
      <w:r w:rsidR="00E5701D">
        <w:fldChar w:fldCharType="begin"/>
      </w:r>
      <w:r w:rsidR="007F32C4">
        <w:instrText xml:space="preserve"> ADDIN EN.CITE &lt;EndNote&gt;&lt;Cite&gt;&lt;Author&gt;Snorrason&lt;/Author&gt;&lt;Year&gt;2012&lt;/Year&gt;&lt;RecNum&gt;71&lt;/RecNum&gt;&lt;DisplayText&gt;(Snorrason et al., 2012)&lt;/DisplayText&gt;&lt;record&gt;&lt;rec-number&gt;71&lt;/rec-number&gt;&lt;foreign-keys&gt;&lt;key app="EN" db-id="5frwe02wrdxz92epxwc5prtvdta9xwfpxt5s" timestamp="1605494630"&gt;71&lt;/key&gt;&lt;/foreign-keys&gt;&lt;ref-type name="Journal Article"&gt;17&lt;/ref-type&gt;&lt;contributors&gt;&lt;authors&gt;&lt;author&gt;Snorrason, Ivar&lt;/author&gt;&lt;author&gt;Ólafsson, Ragnar P.&lt;/author&gt;&lt;author&gt;Flessner, Christopher A.&lt;/author&gt;&lt;author&gt;Keuthen, Nancy J.&lt;/author&gt;&lt;author&gt;Franklin, Martin E.&lt;/author&gt;&lt;author&gt;Woods, Douglas W.&lt;/author&gt;&lt;/authors&gt;&lt;/contributors&gt;&lt;titles&gt;&lt;title&gt;The Skin Picking Scale-Revised: Factor structure and psychometric properties&lt;/title&gt;&lt;secondary-title&gt;Journal of Obsessive-Compulsive and Related Disorders&lt;/secondary-title&gt;&lt;/titles&gt;&lt;periodical&gt;&lt;full-title&gt;Journal of Obsessive-Compulsive and Related Disorders&lt;/full-title&gt;&lt;/periodical&gt;&lt;pages&gt;133-137&lt;/pages&gt;&lt;volume&gt;1&lt;/volume&gt;&lt;number&gt;2&lt;/number&gt;&lt;keywords&gt;&lt;keyword&gt;Skin Picking Scale&lt;/keyword&gt;&lt;keyword&gt;Skin picking&lt;/keyword&gt;&lt;keyword&gt;Psychogenic excoriation&lt;/keyword&gt;&lt;keyword&gt;Validity&lt;/keyword&gt;&lt;keyword&gt;Reliability&lt;/keyword&gt;&lt;keyword&gt;Factor analysis&lt;/keyword&gt;&lt;/keywords&gt;&lt;dates&gt;&lt;year&gt;2012&lt;/year&gt;&lt;pub-dates&gt;&lt;date&gt;2012/04/01/&lt;/date&gt;&lt;/pub-dates&gt;&lt;/dates&gt;&lt;isbn&gt;2211-3649&lt;/isbn&gt;&lt;urls&gt;&lt;related-urls&gt;&lt;url&gt;http://www.sciencedirect.com/science/article/pii/S2211364912000292&lt;/url&gt;&lt;/related-urls&gt;&lt;/urls&gt;&lt;electronic-resource-num&gt;https://doi.org/10.1016/j.jocrd.2012.03.001&lt;/electronic-resource-num&gt;&lt;/record&gt;&lt;/Cite&gt;&lt;/EndNote&gt;</w:instrText>
      </w:r>
      <w:r w:rsidR="00E5701D">
        <w:fldChar w:fldCharType="separate"/>
      </w:r>
      <w:r w:rsidR="007F32C4">
        <w:rPr>
          <w:noProof/>
        </w:rPr>
        <w:t>(Snorrason et al., 2012)</w:t>
      </w:r>
      <w:r w:rsidR="00E5701D">
        <w:fldChar w:fldCharType="end"/>
      </w:r>
      <w:r w:rsidRPr="009E650E">
        <w:t>)</w:t>
      </w:r>
      <w:r w:rsidR="006F773D" w:rsidRPr="00857342">
        <w:t xml:space="preserve"> </w:t>
      </w:r>
      <w:r w:rsidR="00BE0A2B" w:rsidRPr="001D157E">
        <w:t>is an eight</w:t>
      </w:r>
      <w:r w:rsidRPr="001D157E">
        <w:t xml:space="preserve">-item self-report </w:t>
      </w:r>
      <w:r w:rsidR="00C839D0" w:rsidRPr="00757CA4">
        <w:t>instrument</w:t>
      </w:r>
      <w:r w:rsidRPr="00757CA4">
        <w:t xml:space="preserve"> that </w:t>
      </w:r>
      <w:r w:rsidR="004D7B60" w:rsidRPr="00757CA4">
        <w:t>quantified</w:t>
      </w:r>
      <w:r w:rsidRPr="00757CA4">
        <w:t xml:space="preserve"> </w:t>
      </w:r>
      <w:r w:rsidR="004D7B60" w:rsidRPr="00757CA4">
        <w:t xml:space="preserve">the severity of skin picking in the previous week by assessing </w:t>
      </w:r>
      <w:r w:rsidRPr="00757CA4">
        <w:t>urges to</w:t>
      </w:r>
      <w:r w:rsidR="006F773D" w:rsidRPr="00757CA4">
        <w:t xml:space="preserve"> </w:t>
      </w:r>
      <w:r w:rsidRPr="00757CA4">
        <w:t>pick skin</w:t>
      </w:r>
      <w:r w:rsidR="005D49E4" w:rsidRPr="00757CA4">
        <w:t xml:space="preserve"> (frequency/intensity)</w:t>
      </w:r>
      <w:r w:rsidRPr="00757CA4">
        <w:t>, time spent,</w:t>
      </w:r>
      <w:r w:rsidR="005D49E4" w:rsidRPr="00757CA4">
        <w:t xml:space="preserve"> control, distress, interference, avoidance, </w:t>
      </w:r>
      <w:r w:rsidR="00074840" w:rsidRPr="00757CA4">
        <w:t>and damage</w:t>
      </w:r>
      <w:r w:rsidRPr="00757CA4">
        <w:t xml:space="preserve"> associated with skin picking</w:t>
      </w:r>
      <w:r w:rsidR="004D7B60" w:rsidRPr="00757CA4">
        <w:t>.</w:t>
      </w:r>
      <w:r w:rsidRPr="00757CA4">
        <w:t xml:space="preserve"> </w:t>
      </w:r>
      <w:r w:rsidR="004233BD" w:rsidRPr="009E650E">
        <w:t xml:space="preserve">In the </w:t>
      </w:r>
      <w:r w:rsidR="00D740FE" w:rsidRPr="009E650E">
        <w:t>SPS</w:t>
      </w:r>
      <w:r w:rsidR="00A676DA" w:rsidRPr="009E650E">
        <w:t>-Revised</w:t>
      </w:r>
      <w:r w:rsidR="004233BD" w:rsidRPr="009E650E">
        <w:t>, each item is sco</w:t>
      </w:r>
      <w:r w:rsidR="002E2386" w:rsidRPr="009E650E">
        <w:t>red on a 5-point scale from 0 (</w:t>
      </w:r>
      <w:r w:rsidR="004233BD" w:rsidRPr="009E650E">
        <w:t>no symptoms</w:t>
      </w:r>
      <w:r w:rsidR="002E2386" w:rsidRPr="009E650E">
        <w:t>)</w:t>
      </w:r>
      <w:r w:rsidR="004233BD" w:rsidRPr="009E650E">
        <w:t xml:space="preserve"> to 4 </w:t>
      </w:r>
      <w:r w:rsidR="002E2386" w:rsidRPr="009E650E">
        <w:t>(</w:t>
      </w:r>
      <w:r w:rsidR="004233BD" w:rsidRPr="009E650E">
        <w:t>severe symptoms</w:t>
      </w:r>
      <w:r w:rsidR="002E2386" w:rsidRPr="009E650E">
        <w:t>)</w:t>
      </w:r>
      <w:r w:rsidR="004233BD" w:rsidRPr="009E650E">
        <w:t>. Items scores are summed to produce a total score (r</w:t>
      </w:r>
      <w:r w:rsidR="00D86823" w:rsidRPr="009E650E">
        <w:t>ange 0 to 24</w:t>
      </w:r>
      <w:r w:rsidR="004233BD" w:rsidRPr="009E650E">
        <w:t xml:space="preserve">). The </w:t>
      </w:r>
      <w:r w:rsidR="00D740FE" w:rsidRPr="009E650E">
        <w:t>SPS</w:t>
      </w:r>
      <w:r w:rsidR="004233BD" w:rsidRPr="009E650E">
        <w:t xml:space="preserve"> has shown acceptable psychometric features </w:t>
      </w:r>
      <w:r w:rsidR="00C75562" w:rsidRPr="001D157E">
        <w:fldChar w:fldCharType="begin"/>
      </w:r>
      <w:r w:rsidR="007F32C4">
        <w:instrText xml:space="preserve"> ADDIN EN.CITE &lt;EndNote&gt;&lt;Cite&gt;&lt;Author&gt;Snorrason&lt;/Author&gt;&lt;Year&gt;2012&lt;/Year&gt;&lt;RecNum&gt;71&lt;/RecNum&gt;&lt;DisplayText&gt;(Snorrason et al., 2012)&lt;/DisplayText&gt;&lt;record&gt;&lt;rec-number&gt;71&lt;/rec-number&gt;&lt;foreign-keys&gt;&lt;key app="EN" db-id="5frwe02wrdxz92epxwc5prtvdta9xwfpxt5s" timestamp="1605494630"&gt;71&lt;/key&gt;&lt;/foreign-keys&gt;&lt;ref-type name="Journal Article"&gt;17&lt;/ref-type&gt;&lt;contributors&gt;&lt;authors&gt;&lt;author&gt;Snorrason, Ivar&lt;/author&gt;&lt;author&gt;Ólafsson, Ragnar P.&lt;/author&gt;&lt;author&gt;Flessner, Christopher A.&lt;/author&gt;&lt;author&gt;Keuthen, Nancy J.&lt;/author&gt;&lt;author&gt;Franklin, Martin E.&lt;/author&gt;&lt;author&gt;Woods, Douglas W.&lt;/author&gt;&lt;/authors&gt;&lt;/contributors&gt;&lt;titles&gt;&lt;title&gt;The Skin Picking Scale-Revised: Factor structure and psychometric properties&lt;/title&gt;&lt;secondary-title&gt;Journal of Obsessive-Compulsive and Related Disorders&lt;/secondary-title&gt;&lt;/titles&gt;&lt;periodical&gt;&lt;full-title&gt;Journal of Obsessive-Compulsive and Related Disorders&lt;/full-title&gt;&lt;/periodical&gt;&lt;pages&gt;133-137&lt;/pages&gt;&lt;volume&gt;1&lt;/volume&gt;&lt;number&gt;2&lt;/number&gt;&lt;keywords&gt;&lt;keyword&gt;Skin Picking Scale&lt;/keyword&gt;&lt;keyword&gt;Skin picking&lt;/keyword&gt;&lt;keyword&gt;Psychogenic excoriation&lt;/keyword&gt;&lt;keyword&gt;Validity&lt;/keyword&gt;&lt;keyword&gt;Reliability&lt;/keyword&gt;&lt;keyword&gt;Factor analysis&lt;/keyword&gt;&lt;/keywords&gt;&lt;dates&gt;&lt;year&gt;2012&lt;/year&gt;&lt;pub-dates&gt;&lt;date&gt;2012/04/01/&lt;/date&gt;&lt;/pub-dates&gt;&lt;/dates&gt;&lt;isbn&gt;2211-3649&lt;/isbn&gt;&lt;urls&gt;&lt;related-urls&gt;&lt;url&gt;http://www.sciencedirect.com/science/article/pii/S2211364912000292&lt;/url&gt;&lt;/related-urls&gt;&lt;/urls&gt;&lt;electronic-resource-num&gt;https://doi.org/10.1016/j.jocrd.2012.03.001&lt;/electronic-resource-num&gt;&lt;/record&gt;&lt;/Cite&gt;&lt;/EndNote&gt;</w:instrText>
      </w:r>
      <w:r w:rsidR="00C75562" w:rsidRPr="001D157E">
        <w:fldChar w:fldCharType="separate"/>
      </w:r>
      <w:r w:rsidR="007F32C4">
        <w:rPr>
          <w:noProof/>
        </w:rPr>
        <w:t>(Snorrason et al., 2012)</w:t>
      </w:r>
      <w:r w:rsidR="00C75562" w:rsidRPr="001D157E">
        <w:fldChar w:fldCharType="end"/>
      </w:r>
      <w:r w:rsidR="004233BD" w:rsidRPr="009E650E">
        <w:t xml:space="preserve">. </w:t>
      </w:r>
      <w:r w:rsidR="00D86823" w:rsidRPr="009E650E">
        <w:t>A cut-off score of 9</w:t>
      </w:r>
      <w:r w:rsidR="004233BD" w:rsidRPr="009E650E">
        <w:t xml:space="preserve"> for clinical significance has been</w:t>
      </w:r>
      <w:r w:rsidR="00D740FE" w:rsidRPr="009E650E">
        <w:t xml:space="preserve"> suggested </w:t>
      </w:r>
      <w:r w:rsidR="00E60D10" w:rsidRPr="001D157E">
        <w:fldChar w:fldCharType="begin">
          <w:fldData xml:space="preserve">PEVuZE5vdGU+PENpdGU+PEF1dGhvcj5Tb2xsZXk8L0F1dGhvcj48WWVhcj4yMDE4PC9ZZWFyPjxS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</w:fldData>
        </w:fldChar>
      </w:r>
      <w:r w:rsidR="007F32C4">
        <w:instrText xml:space="preserve"> ADDIN EN.CITE </w:instrText>
      </w:r>
      <w:r w:rsidR="007F32C4">
        <w:fldChar w:fldCharType="begin">
          <w:fldData xml:space="preserve">PEVuZE5vdGU+PENpdGU+PEF1dGhvcj5Tb2xsZXk8L0F1dGhvcj48WWVhcj4yMDE4PC9ZZWFyPjxS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</w:fldData>
        </w:fldChar>
      </w:r>
      <w:r w:rsidR="007F32C4">
        <w:instrText xml:space="preserve"> ADDIN EN.CITE.DATA </w:instrText>
      </w:r>
      <w:r w:rsidR="007F32C4">
        <w:fldChar w:fldCharType="end"/>
      </w:r>
      <w:r w:rsidR="00E60D10" w:rsidRPr="001D157E">
        <w:fldChar w:fldCharType="separate"/>
      </w:r>
      <w:r w:rsidR="007F32C4">
        <w:rPr>
          <w:noProof/>
        </w:rPr>
        <w:t>(Solley and Turner, 2018)</w:t>
      </w:r>
      <w:r w:rsidR="00E60D10" w:rsidRPr="001D157E">
        <w:fldChar w:fldCharType="end"/>
      </w:r>
      <w:r w:rsidR="004233BD" w:rsidRPr="009E650E">
        <w:t>.</w:t>
      </w:r>
    </w:p>
    <w:p w14:paraId="1B927397" w14:textId="77777777" w:rsidR="000B2930" w:rsidRDefault="000B2930" w:rsidP="00321F20"/>
    <w:p w14:paraId="27B7FE37" w14:textId="49A8E243" w:rsidR="00E707A4" w:rsidRPr="00857342" w:rsidRDefault="00EC5273" w:rsidP="00321F20">
      <w:r>
        <w:t>Psychological Distress</w:t>
      </w:r>
    </w:p>
    <w:p w14:paraId="168A2DF5" w14:textId="77777777" w:rsidR="004233BD" w:rsidRPr="00757CA4" w:rsidRDefault="004233BD" w:rsidP="00125DCC"/>
    <w:p w14:paraId="06F79210" w14:textId="149A5FB1" w:rsidR="000F6487" w:rsidRDefault="00C22EE2" w:rsidP="00BE0A2B">
      <w:r w:rsidRPr="00757CA4">
        <w:t>The Depression Anxiety Stress Scale</w:t>
      </w:r>
      <w:r w:rsidR="00C839D0" w:rsidRPr="00757CA4">
        <w:t xml:space="preserve"> - </w:t>
      </w:r>
      <w:r w:rsidRPr="00757CA4">
        <w:t>21 (</w:t>
      </w:r>
      <w:r w:rsidRPr="009E650E">
        <w:t>DASS-</w:t>
      </w:r>
      <w:r w:rsidRPr="00857342">
        <w:t xml:space="preserve">21; </w:t>
      </w:r>
      <w:r w:rsidR="00833246" w:rsidRPr="001D157E">
        <w:fldChar w:fldCharType="begin"/>
      </w:r>
      <w:r w:rsidR="007F32C4">
        <w:instrText xml:space="preserve"> ADDIN EN.CITE &lt;EndNote&gt;&lt;Cite&gt;&lt;Author&gt;Lovibond&lt;/Author&gt;&lt;Year&gt;1995&lt;/Year&gt;&lt;RecNum&gt;74&lt;/RecNum&gt;&lt;DisplayText&gt;(Lovibond and Lovibond, 1995)&lt;/DisplayText&gt;&lt;record&gt;&lt;rec-number&gt;74&lt;/rec-number&gt;&lt;foreign-keys&gt;&lt;key app="EN" db-id="5frwe02wrdxz92epxwc5prtvdta9xwfpxt5s" timestamp="1605495529"&gt;74&lt;/key&gt;&lt;/foreign-keys&gt;&lt;ref-type name="Journal Article"&gt;17&lt;/ref-type&gt;&lt;contributors&gt;&lt;authors&gt;&lt;author&gt;Lovibond, P. F.&lt;/author&gt;&lt;author&gt;Lovibond, S. H.&lt;/author&gt;&lt;/authors&gt;&lt;/contributors&gt;&lt;titles&gt;&lt;title&gt;The structure of negative emotional states: Comparison of the Depression Anxiety Stress Scales (DASS) with the Beck Depression and Anxiety Inventories&lt;/title&gt;&lt;secondary-title&gt;Behaviour Research and Therapy&lt;/secondary-title&gt;&lt;/titles&gt;&lt;periodical&gt;&lt;full-title&gt;Behaviour Research and Therapy&lt;/full-title&gt;&lt;/periodical&gt;&lt;pages&gt;335-343&lt;/pages&gt;&lt;volume&gt;33&lt;/volume&gt;&lt;number&gt;3&lt;/number&gt;&lt;dates&gt;&lt;year&gt;1995&lt;/year&gt;&lt;pub-dates&gt;&lt;date&gt;1995/03/01/&lt;/date&gt;&lt;/pub-dates&gt;&lt;/dates&gt;&lt;isbn&gt;0005-7967&lt;/isbn&gt;&lt;urls&gt;&lt;related-urls&gt;&lt;url&gt;http://www.sciencedirect.com/science/article/pii/000579679400075U&lt;/url&gt;&lt;/related-urls&gt;&lt;/urls&gt;&lt;electronic-resource-num&gt;https://doi.org/10.1016/0005-7967(94)00075-U&lt;/electronic-resource-num&gt;&lt;/record&gt;&lt;/Cite&gt;&lt;/EndNote&gt;</w:instrText>
      </w:r>
      <w:r w:rsidR="00833246" w:rsidRPr="001D157E">
        <w:fldChar w:fldCharType="separate"/>
      </w:r>
      <w:r w:rsidR="007F32C4">
        <w:rPr>
          <w:noProof/>
        </w:rPr>
        <w:t>(Lovibond and Lovibond, 1995)</w:t>
      </w:r>
      <w:r w:rsidR="00833246" w:rsidRPr="001D157E">
        <w:fldChar w:fldCharType="end"/>
      </w:r>
      <w:r w:rsidRPr="00857342">
        <w:t xml:space="preserve">) is </w:t>
      </w:r>
      <w:r w:rsidRPr="009E650E">
        <w:t xml:space="preserve">a </w:t>
      </w:r>
      <w:r w:rsidR="00C839D0" w:rsidRPr="009E650E">
        <w:t xml:space="preserve">21-item </w:t>
      </w:r>
      <w:r w:rsidRPr="009E650E">
        <w:t>self</w:t>
      </w:r>
      <w:r w:rsidR="002B6757">
        <w:t>-</w:t>
      </w:r>
      <w:r w:rsidRPr="009E650E">
        <w:t xml:space="preserve">report </w:t>
      </w:r>
      <w:r w:rsidR="00C839D0" w:rsidRPr="009E650E">
        <w:t>questionnaire</w:t>
      </w:r>
      <w:r w:rsidR="00833246" w:rsidRPr="009E650E">
        <w:t xml:space="preserve">, based on the original 42 item scale, </w:t>
      </w:r>
      <w:r w:rsidRPr="009E650E">
        <w:t xml:space="preserve">that </w:t>
      </w:r>
      <w:r w:rsidR="00C839D0" w:rsidRPr="009E650E">
        <w:t>quantifies</w:t>
      </w:r>
      <w:r w:rsidRPr="009E650E">
        <w:t xml:space="preserve"> negative affective experience</w:t>
      </w:r>
      <w:r w:rsidR="000B2930">
        <w:t>s</w:t>
      </w:r>
      <w:r w:rsidR="00C839D0" w:rsidRPr="009E650E">
        <w:t xml:space="preserve"> in the past week</w:t>
      </w:r>
      <w:r w:rsidRPr="009E650E">
        <w:t xml:space="preserve">. </w:t>
      </w:r>
      <w:r w:rsidR="00C839D0" w:rsidRPr="00857342">
        <w:t>In the DASS – 21, respondents</w:t>
      </w:r>
      <w:r w:rsidRPr="001D157E">
        <w:t xml:space="preserve"> are asked to rate how much a</w:t>
      </w:r>
      <w:r w:rsidR="00C839D0" w:rsidRPr="00757CA4">
        <w:t xml:space="preserve"> specific </w:t>
      </w:r>
      <w:r w:rsidRPr="00757CA4">
        <w:t>statement applie</w:t>
      </w:r>
      <w:r w:rsidR="00C839D0" w:rsidRPr="00757CA4">
        <w:t xml:space="preserve">s to them </w:t>
      </w:r>
      <w:r w:rsidRPr="00757CA4">
        <w:t xml:space="preserve">using a 4-point Likert scale </w:t>
      </w:r>
      <w:r w:rsidR="00C839D0" w:rsidRPr="00757CA4">
        <w:t>that varies f</w:t>
      </w:r>
      <w:r w:rsidRPr="00757CA4">
        <w:t xml:space="preserve">rom 0 (‘did not apply to me at all’) to 3 (‘applied to me very much’). </w:t>
      </w:r>
      <w:r w:rsidR="00C839D0" w:rsidRPr="00757CA4">
        <w:t>The DASS-21 generates three different subscores, namely, depression, anxiety, and stress reactivity. A total score is obtained by summing all subsc</w:t>
      </w:r>
      <w:r w:rsidR="00EC5273">
        <w:t>al</w:t>
      </w:r>
      <w:r w:rsidR="00C839D0" w:rsidRPr="00757CA4">
        <w:t>es. The DASS-21 has shown excellent psychometric properties in a variety of contexts</w:t>
      </w:r>
      <w:r w:rsidR="00833246" w:rsidRPr="00757CA4">
        <w:t>.</w:t>
      </w:r>
      <w:r w:rsidRPr="00757CA4">
        <w:t xml:space="preserve"> </w:t>
      </w:r>
      <w:r w:rsidR="00C75562" w:rsidRPr="001D157E">
        <w:fldChar w:fldCharType="begin"/>
      </w:r>
      <w:r w:rsidR="007F32C4">
        <w:instrText xml:space="preserve"> ADDIN EN.CITE &lt;EndNote&gt;&lt;Cite&gt;&lt;Author&gt;Sinclair&lt;/Author&gt;&lt;Year&gt;2011&lt;/Year&gt;&lt;RecNum&gt;73&lt;/RecNum&gt;&lt;DisplayText&gt;(Sinclair et al., 2011)&lt;/DisplayText&gt;&lt;record&gt;&lt;rec-number&gt;73&lt;/rec-number&gt;&lt;foreign-keys&gt;&lt;key app="EN" db-id="5frwe02wrdxz92epxwc5prtvdta9xwfpxt5s" timestamp="1605495202"&gt;73&lt;/key&gt;&lt;/foreign-keys&gt;&lt;ref-type name="Journal Article"&gt;17&lt;/ref-type&gt;&lt;contributors&gt;&lt;authors&gt;&lt;author&gt;Sinclair, Samuel Justin&lt;/author&gt;&lt;author&gt;Siefert, Caleb J.&lt;/author&gt;&lt;author&gt;Slavin-Mulford, Jenelle M.&lt;/author&gt;&lt;author&gt;Stein, Michelle B.&lt;/author&gt;&lt;author&gt;Renna, Megan&lt;/author&gt;&lt;author&gt;Blais, Mark A.&lt;/author&gt;&lt;/authors&gt;&lt;/contributors&gt;&lt;titles&gt;&lt;title&gt;Psychometric Evaluation and Normative Data for the Depression, Anxiety, and Stress Scales-21 (DASS-21) in a Nonclinical Sample of U.S. Adults&lt;/title&gt;&lt;secondary-title&gt;Evaluation &amp;amp; the Health Professions&lt;/secondary-title&gt;&lt;/titles&gt;&lt;periodical&gt;&lt;full-title&gt;Evaluation &amp;amp; the Health Professions&lt;/full-title&gt;&lt;/periodical&gt;&lt;pages&gt;259-279&lt;/pages&gt;&lt;volume&gt;35&lt;/volume&gt;&lt;number&gt;3&lt;/number&gt;&lt;dates&gt;&lt;year&gt;2011&lt;/year&gt;&lt;pub-dates&gt;&lt;date&gt;2012/09/01&lt;/date&gt;&lt;/pub-dates&gt;&lt;/dates&gt;&lt;publisher&gt;SAGE Publications Inc&lt;/publisher&gt;&lt;isbn&gt;0163-2787&lt;/isbn&gt;&lt;urls&gt;&lt;related-urls&gt;&lt;url&gt;https://doi.org/10.1177/0163278711424282&lt;/url&gt;&lt;/related-urls&gt;&lt;/urls&gt;&lt;electronic-resource-num&gt;10.1177/0163278711424282&lt;/electronic-resource-num&gt;&lt;access-date&gt;2020/11/15&lt;/access-date&gt;&lt;/record&gt;&lt;/Cite&gt;&lt;/EndNote&gt;</w:instrText>
      </w:r>
      <w:r w:rsidR="00C75562" w:rsidRPr="001D157E">
        <w:fldChar w:fldCharType="separate"/>
      </w:r>
      <w:r w:rsidR="007F32C4">
        <w:rPr>
          <w:noProof/>
        </w:rPr>
        <w:t>(Sinclair et al., 2011)</w:t>
      </w:r>
      <w:r w:rsidR="00C75562" w:rsidRPr="001D157E">
        <w:fldChar w:fldCharType="end"/>
      </w:r>
      <w:r w:rsidR="00F5121D">
        <w:t>.</w:t>
      </w:r>
    </w:p>
    <w:p w14:paraId="1AD1B7C0" w14:textId="77777777" w:rsidR="00E707A4" w:rsidRDefault="00E707A4" w:rsidP="00BE0A2B"/>
    <w:p w14:paraId="7A82F2CD" w14:textId="0CA98934" w:rsidR="00E707A4" w:rsidRPr="001D157E" w:rsidRDefault="00E707A4" w:rsidP="00BE0A2B">
      <w:r>
        <w:t>Disability</w:t>
      </w:r>
    </w:p>
    <w:p w14:paraId="599E0941" w14:textId="77777777" w:rsidR="000F6487" w:rsidRPr="00757CA4" w:rsidRDefault="000F6487" w:rsidP="00125DCC"/>
    <w:p w14:paraId="741F36FC" w14:textId="533835E9" w:rsidR="00C56DC3" w:rsidRDefault="00D83E92" w:rsidP="00FB2814">
      <w:r w:rsidRPr="00757CA4">
        <w:t xml:space="preserve">The </w:t>
      </w:r>
      <w:r w:rsidR="00A61C3F" w:rsidRPr="00757CA4">
        <w:t>12</w:t>
      </w:r>
      <w:r w:rsidR="00E60D10" w:rsidRPr="00757CA4">
        <w:t>-</w:t>
      </w:r>
      <w:r w:rsidR="00A61C3F" w:rsidRPr="00757CA4">
        <w:t xml:space="preserve">item </w:t>
      </w:r>
      <w:r w:rsidR="00670C65" w:rsidRPr="00757CA4">
        <w:t xml:space="preserve">World Health Organization Disability Assessment Schedule 2.0 </w:t>
      </w:r>
      <w:r w:rsidR="00A61C3F" w:rsidRPr="00757CA4">
        <w:t xml:space="preserve">(WHODAS 2.0) is a self-report instrument that </w:t>
      </w:r>
      <w:r w:rsidR="00C56DC3" w:rsidRPr="00757CA4">
        <w:t>quantifies</w:t>
      </w:r>
      <w:r w:rsidR="00670C65" w:rsidRPr="00757CA4">
        <w:t xml:space="preserve"> </w:t>
      </w:r>
      <w:r w:rsidRPr="00757CA4">
        <w:t xml:space="preserve">functional impairments in </w:t>
      </w:r>
      <w:r w:rsidRPr="00757CA4">
        <w:lastRenderedPageBreak/>
        <w:t>the past thirty days</w:t>
      </w:r>
      <w:r w:rsidR="008D18E7" w:rsidRPr="00757CA4">
        <w:t xml:space="preserve"> </w:t>
      </w:r>
      <w:r w:rsidR="00E60D10" w:rsidRPr="001D157E">
        <w:fldChar w:fldCharType="begin"/>
      </w:r>
      <w:r w:rsidR="007F32C4">
        <w:instrText xml:space="preserve"> ADDIN EN.CITE &lt;EndNote&gt;&lt;Cite&gt;&lt;Author&gt;Andrews&lt;/Author&gt;&lt;Year&gt;2009&lt;/Year&gt;&lt;RecNum&gt;53&lt;/RecNum&gt;&lt;DisplayText&gt;(Andrews et al., 2009)&lt;/DisplayText&gt;&lt;record&gt;&lt;rec-number&gt;53&lt;/rec-number&gt;&lt;foreign-keys&gt;&lt;key app="EN" db-id="5frwe02wrdxz92epxwc5prtvdta9xwfpxt5s" timestamp="1605493849"&gt;53&lt;/key&gt;&lt;/foreign-keys&gt;&lt;ref-type name="Journal Article"&gt;17&lt;/ref-type&gt;&lt;contributors&gt;&lt;authors&gt;&lt;author&gt;Andrews, G.&lt;/author&gt;&lt;author&gt;Kemp, A.&lt;/author&gt;&lt;author&gt;Sunderland, M.&lt;/author&gt;&lt;author&gt;Von Korff, M.&lt;/author&gt;&lt;author&gt;Ustun, T. B.&lt;/author&gt;&lt;/authors&gt;&lt;/contributors&gt;&lt;auth-address&gt;Clinical Research Unit for Anxiety and Depression, School of Psychiatry, UNSW at St Vincent&amp;apos;s Hospital, Sydney, Australia. gavina@unsw.edu.au&lt;/auth-address&gt;&lt;titles&gt;&lt;title&gt;Normative data for the 12 item WHO Disability Assessment Schedule 2.0&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343&lt;/pages&gt;&lt;volume&gt;4&lt;/volume&gt;&lt;number&gt;12&lt;/number&gt;&lt;edition&gt;2009/12/19&lt;/edition&gt;&lt;keywords&gt;&lt;keyword&gt;Adolescent&lt;/keyword&gt;&lt;keyword&gt;Adult&lt;/keyword&gt;&lt;keyword&gt;Aged&lt;/keyword&gt;&lt;keyword&gt;Aged, 80 and over&lt;/keyword&gt;&lt;keyword&gt;*Disability Evaluation&lt;/keyword&gt;&lt;keyword&gt;Disabled Persons/statistics &amp;amp; numerical data&lt;/keyword&gt;&lt;keyword&gt;Health Surveys&lt;/keyword&gt;&lt;keyword&gt;Humans&lt;/keyword&gt;&lt;keyword&gt;Mental Disorders/epidemiology&lt;/keyword&gt;&lt;keyword&gt;Middle Aged&lt;/keyword&gt;&lt;keyword&gt;Models, Statistical&lt;/keyword&gt;&lt;keyword&gt;Surveys and Questionnaires&lt;/keyword&gt;&lt;keyword&gt;*World Health Organization&lt;/keyword&gt;&lt;keyword&gt;Young Adult&lt;/keyword&gt;&lt;/keywords&gt;&lt;dates&gt;&lt;year&gt;2009&lt;/year&gt;&lt;pub-dates&gt;&lt;date&gt;Dec 17&lt;/date&gt;&lt;/pub-dates&gt;&lt;/dates&gt;&lt;isbn&gt;1932-6203&lt;/isbn&gt;&lt;accession-num&gt;20020047&lt;/accession-num&gt;&lt;urls&gt;&lt;/urls&gt;&lt;custom2&gt;PMC2791224&lt;/custom2&gt;&lt;electronic-resource-num&gt;10.1371/journal.pone.0008343&lt;/electronic-resource-num&gt;&lt;remote-database-provider&gt;NLM&lt;/remote-database-provider&gt;&lt;language&gt;eng&lt;/language&gt;&lt;/record&gt;&lt;/Cite&gt;&lt;/EndNote&gt;</w:instrText>
      </w:r>
      <w:r w:rsidR="00E60D10" w:rsidRPr="001D157E">
        <w:fldChar w:fldCharType="separate"/>
      </w:r>
      <w:r w:rsidR="007F32C4">
        <w:rPr>
          <w:noProof/>
        </w:rPr>
        <w:t>(Andrews et al., 2009)</w:t>
      </w:r>
      <w:r w:rsidR="00E60D10" w:rsidRPr="001D157E">
        <w:fldChar w:fldCharType="end"/>
      </w:r>
      <w:r w:rsidRPr="00857342">
        <w:t xml:space="preserve">. </w:t>
      </w:r>
      <w:r w:rsidR="00670C65" w:rsidRPr="001D157E">
        <w:t xml:space="preserve">Participants are presented </w:t>
      </w:r>
      <w:r w:rsidR="002B6757">
        <w:t>with</w:t>
      </w:r>
      <w:r w:rsidR="002B6757" w:rsidRPr="001D157E">
        <w:t xml:space="preserve"> </w:t>
      </w:r>
      <w:r w:rsidR="00670C65" w:rsidRPr="001D157E">
        <w:t xml:space="preserve">12 statements describing </w:t>
      </w:r>
      <w:r w:rsidR="000D4B2F" w:rsidRPr="001D157E">
        <w:t>different</w:t>
      </w:r>
      <w:r w:rsidR="00C56DC3" w:rsidRPr="00757CA4">
        <w:t xml:space="preserve"> </w:t>
      </w:r>
      <w:r w:rsidR="000D4B2F" w:rsidRPr="00757CA4">
        <w:t xml:space="preserve">daily </w:t>
      </w:r>
      <w:r w:rsidR="00C56DC3" w:rsidRPr="00757CA4">
        <w:t xml:space="preserve">activities (e.g., </w:t>
      </w:r>
      <w:r w:rsidR="00FB2814" w:rsidRPr="00757CA4">
        <w:t>“Taking care of your household responsibilities”</w:t>
      </w:r>
      <w:r w:rsidR="00C56DC3" w:rsidRPr="00757CA4">
        <w:t xml:space="preserve">) and asked whether they have </w:t>
      </w:r>
      <w:r w:rsidR="00A61C3F" w:rsidRPr="00757CA4">
        <w:t xml:space="preserve">any </w:t>
      </w:r>
      <w:r w:rsidR="00C56DC3" w:rsidRPr="00757CA4">
        <w:t xml:space="preserve">difficulty performing </w:t>
      </w:r>
      <w:r w:rsidR="000D4B2F" w:rsidRPr="00757CA4">
        <w:t xml:space="preserve">them. Responses range </w:t>
      </w:r>
      <w:r w:rsidR="00A61C3F" w:rsidRPr="00757CA4">
        <w:t>from 0 (none) to 4 (extreme or cannot do)</w:t>
      </w:r>
      <w:r w:rsidR="00E93413" w:rsidRPr="00757CA4">
        <w:t xml:space="preserve"> </w:t>
      </w:r>
      <w:r w:rsidR="00183797" w:rsidRPr="00757CA4">
        <w:t xml:space="preserve">The WHODAS 2.0 has shown excellent psychometric characteristics </w:t>
      </w:r>
      <w:r w:rsidR="00585525" w:rsidRPr="00757CA4">
        <w:t>in non-</w:t>
      </w:r>
      <w:r w:rsidR="00D36711" w:rsidRPr="00757CA4">
        <w:t xml:space="preserve">clinical </w:t>
      </w:r>
      <w:r w:rsidR="00E60D10" w:rsidRPr="001D157E">
        <w:fldChar w:fldCharType="begin"/>
      </w:r>
      <w:r w:rsidR="007F32C4">
        <w:instrText xml:space="preserve"> ADDIN EN.CITE &lt;EndNote&gt;&lt;Cite&gt;&lt;Author&gt;Andrews&lt;/Author&gt;&lt;Year&gt;2009&lt;/Year&gt;&lt;RecNum&gt;53&lt;/RecNum&gt;&lt;DisplayText&gt;(Andrews et al., 2009)&lt;/DisplayText&gt;&lt;record&gt;&lt;rec-number&gt;53&lt;/rec-number&gt;&lt;foreign-keys&gt;&lt;key app="EN" db-id="5frwe02wrdxz92epxwc5prtvdta9xwfpxt5s" timestamp="1605493849"&gt;53&lt;/key&gt;&lt;/foreign-keys&gt;&lt;ref-type name="Journal Article"&gt;17&lt;/ref-type&gt;&lt;contributors&gt;&lt;authors&gt;&lt;author&gt;Andrews, G.&lt;/author&gt;&lt;author&gt;Kemp, A.&lt;/author&gt;&lt;author&gt;Sunderland, M.&lt;/author&gt;&lt;author&gt;Von Korff, M.&lt;/author&gt;&lt;author&gt;Ustun, T. B.&lt;/author&gt;&lt;/authors&gt;&lt;/contributors&gt;&lt;auth-address&gt;Clinical Research Unit for Anxiety and Depression, School of Psychiatry, UNSW at St Vincent&amp;apos;s Hospital, Sydney, Australia. gavina@unsw.edu.au&lt;/auth-address&gt;&lt;titles&gt;&lt;title&gt;Normative data for the 12 item WHO Disability Assessment Schedule 2.0&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343&lt;/pages&gt;&lt;volume&gt;4&lt;/volume&gt;&lt;number&gt;12&lt;/number&gt;&lt;edition&gt;2009/12/19&lt;/edition&gt;&lt;keywords&gt;&lt;keyword&gt;Adolescent&lt;/keyword&gt;&lt;keyword&gt;Adult&lt;/keyword&gt;&lt;keyword&gt;Aged&lt;/keyword&gt;&lt;keyword&gt;Aged, 80 and over&lt;/keyword&gt;&lt;keyword&gt;*Disability Evaluation&lt;/keyword&gt;&lt;keyword&gt;Disabled Persons/statistics &amp;amp; numerical data&lt;/keyword&gt;&lt;keyword&gt;Health Surveys&lt;/keyword&gt;&lt;keyword&gt;Humans&lt;/keyword&gt;&lt;keyword&gt;Mental Disorders/epidemiology&lt;/keyword&gt;&lt;keyword&gt;Middle Aged&lt;/keyword&gt;&lt;keyword&gt;Models, Statistical&lt;/keyword&gt;&lt;keyword&gt;Surveys and Questionnaires&lt;/keyword&gt;&lt;keyword&gt;*World Health Organization&lt;/keyword&gt;&lt;keyword&gt;Young Adult&lt;/keyword&gt;&lt;/keywords&gt;&lt;dates&gt;&lt;year&gt;2009&lt;/year&gt;&lt;pub-dates&gt;&lt;date&gt;Dec 17&lt;/date&gt;&lt;/pub-dates&gt;&lt;/dates&gt;&lt;isbn&gt;1932-6203&lt;/isbn&gt;&lt;accession-num&gt;20020047&lt;/accession-num&gt;&lt;urls&gt;&lt;/urls&gt;&lt;custom2&gt;PMC2791224&lt;/custom2&gt;&lt;electronic-resource-num&gt;10.1371/journal.pone.0008343&lt;/electronic-resource-num&gt;&lt;remote-database-provider&gt;NLM&lt;/remote-database-provider&gt;&lt;language&gt;eng&lt;/language&gt;&lt;/record&gt;&lt;/Cite&gt;&lt;/EndNote&gt;</w:instrText>
      </w:r>
      <w:r w:rsidR="00E60D10" w:rsidRPr="001D157E">
        <w:fldChar w:fldCharType="separate"/>
      </w:r>
      <w:r w:rsidR="007F32C4">
        <w:rPr>
          <w:noProof/>
        </w:rPr>
        <w:t>(Andrews et al., 2009)</w:t>
      </w:r>
      <w:r w:rsidR="00E60D10" w:rsidRPr="001D157E">
        <w:fldChar w:fldCharType="end"/>
      </w:r>
      <w:r w:rsidR="00873744" w:rsidRPr="00857342">
        <w:t xml:space="preserve"> </w:t>
      </w:r>
      <w:r w:rsidR="00D36711" w:rsidRPr="001D157E">
        <w:t>and clinical</w:t>
      </w:r>
      <w:r w:rsidR="00873744" w:rsidRPr="001D157E">
        <w:t xml:space="preserve"> </w:t>
      </w:r>
      <w:r w:rsidR="009A6101" w:rsidRPr="001D157E">
        <w:fldChar w:fldCharType="begin">
          <w:fldData xml:space="preserve">PEVuZE5vdGU+PENpdGU+PEF1dGhvcj5BeGVsc3NvbjwvQXV0aG9yPjxZZWFyPjIwMTc8L1llYXI+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</w:fldData>
        </w:fldChar>
      </w:r>
      <w:r w:rsidR="007F32C4">
        <w:instrText xml:space="preserve"> ADDIN EN.CITE </w:instrText>
      </w:r>
      <w:r w:rsidR="007F32C4">
        <w:fldChar w:fldCharType="begin">
          <w:fldData xml:space="preserve">PEVuZE5vdGU+PENpdGU+PEF1dGhvcj5BeGVsc3NvbjwvQXV0aG9yPjxZZWFyPjIwMTc8L1llYXI+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</w:fldData>
        </w:fldChar>
      </w:r>
      <w:r w:rsidR="007F32C4">
        <w:instrText xml:space="preserve"> ADDIN EN.CITE.DATA </w:instrText>
      </w:r>
      <w:r w:rsidR="007F32C4">
        <w:fldChar w:fldCharType="end"/>
      </w:r>
      <w:r w:rsidR="009A6101" w:rsidRPr="001D157E">
        <w:fldChar w:fldCharType="separate"/>
      </w:r>
      <w:r w:rsidR="007F32C4">
        <w:rPr>
          <w:noProof/>
        </w:rPr>
        <w:t>(Axelsson et al., 2017)</w:t>
      </w:r>
      <w:r w:rsidR="009A6101" w:rsidRPr="001D157E">
        <w:fldChar w:fldCharType="end"/>
      </w:r>
      <w:r w:rsidR="00D36711" w:rsidRPr="00857342">
        <w:t xml:space="preserve"> settings</w:t>
      </w:r>
      <w:r w:rsidR="00E93413" w:rsidRPr="001D157E">
        <w:t>.</w:t>
      </w:r>
      <w:r w:rsidR="00585525" w:rsidRPr="001D157E">
        <w:t xml:space="preserve"> Total sc</w:t>
      </w:r>
      <w:r w:rsidR="00585525" w:rsidRPr="00757CA4">
        <w:t>ores are obtained from summing up responses to each item</w:t>
      </w:r>
      <w:r w:rsidR="002B6757">
        <w:t xml:space="preserve"> (ranging from 0-48)</w:t>
      </w:r>
      <w:r w:rsidR="00585525" w:rsidRPr="00757CA4">
        <w:t>. Greater scores reflect greater disability.</w:t>
      </w:r>
    </w:p>
    <w:p w14:paraId="5F014490" w14:textId="77777777" w:rsidR="00E707A4" w:rsidRDefault="00E707A4" w:rsidP="00FB2814"/>
    <w:p w14:paraId="4EB03CC0" w14:textId="6D488987" w:rsidR="00E707A4" w:rsidRPr="00757CA4" w:rsidRDefault="00E707A4" w:rsidP="00FB2814">
      <w:r>
        <w:t>Quality of life</w:t>
      </w:r>
    </w:p>
    <w:p w14:paraId="3A68FC97" w14:textId="094AD235" w:rsidR="000F6487" w:rsidRPr="00757CA4" w:rsidRDefault="000F6487" w:rsidP="00125DCC"/>
    <w:p w14:paraId="15553DF0" w14:textId="704E3221" w:rsidR="00E41B53" w:rsidRDefault="000F6487" w:rsidP="00635B9E">
      <w:pPr>
        <w:rPr>
          <w:highlight w:val="yellow"/>
        </w:rPr>
      </w:pPr>
      <w:r w:rsidRPr="00757CA4">
        <w:t>The s</w:t>
      </w:r>
      <w:r w:rsidR="00FE235D" w:rsidRPr="00757CA4">
        <w:t xml:space="preserve">hort-form version </w:t>
      </w:r>
      <w:r w:rsidR="009A3EBB" w:rsidRPr="00757CA4">
        <w:t xml:space="preserve">of the Quality of Life, Enjoyment, and Satisfaction Questionnaire-Short Form </w:t>
      </w:r>
      <w:r w:rsidR="00FE235D" w:rsidRPr="00757CA4">
        <w:t>(Q-LES-Q-SF)</w:t>
      </w:r>
      <w:r w:rsidRPr="00757CA4">
        <w:t xml:space="preserve"> </w:t>
      </w:r>
      <w:r w:rsidR="00635B9E" w:rsidRPr="00757CA4">
        <w:t>is a 16-</w:t>
      </w:r>
      <w:r w:rsidR="00604A4A" w:rsidRPr="00757CA4">
        <w:t>item</w:t>
      </w:r>
      <w:r w:rsidR="00635B9E" w:rsidRPr="00757CA4">
        <w:t xml:space="preserve"> self report instrument that assess satisfaction or enjoyment related to physical health, medications, feelings, work/school, household duties, leisure-time activities, social relations, and general activities </w:t>
      </w:r>
      <w:r w:rsidR="00E5701D">
        <w:fldChar w:fldCharType="begin"/>
      </w:r>
      <w:r w:rsidR="007F32C4">
        <w:instrText xml:space="preserve"> ADDIN EN.CITE &lt;EndNote&gt;&lt;Cite&gt;&lt;Author&gt;Endicott&lt;/Author&gt;&lt;Year&gt;1993&lt;/Year&gt;&lt;RecNum&gt;72&lt;/RecNum&gt;&lt;DisplayText&gt;(Endicott et al., 1993)&lt;/DisplayText&gt;&lt;record&gt;&lt;rec-number&gt;72&lt;/rec-number&gt;&lt;foreign-keys&gt;&lt;key app="EN" db-id="5frwe02wrdxz92epxwc5prtvdta9xwfpxt5s" timestamp="1605494775"&gt;72&lt;/key&gt;&lt;/foreign-keys&gt;&lt;ref-type name="Journal Article"&gt;17&lt;/ref-type&gt;&lt;contributors&gt;&lt;authors&gt;&lt;author&gt;Endicott, J.&lt;/author&gt;&lt;author&gt;Nee, J.&lt;/author&gt;&lt;author&gt;Harrison, W.&lt;/author&gt;&lt;author&gt;Blumenthal, R.&lt;/author&gt;&lt;/authors&gt;&lt;/contributors&gt;&lt;auth-address&gt;Department of Psychiatry, College of Physicians and Surgeons, Columbia University, New York, NY.&lt;/auth-address&gt;&lt;titles&gt;&lt;title&gt;Quality of Life Enjoyment and Satisfaction Questionnaire: a new measure&lt;/title&gt;&lt;secondary-title&gt;Psychopharmacol Bull&lt;/secondary-title&gt;&lt;alt-title&gt;Psychopharmacology bulletin&lt;/alt-title&gt;&lt;/titles&gt;&lt;periodical&gt;&lt;full-title&gt;Psychopharmacol Bull&lt;/full-title&gt;&lt;abbr-1&gt;Psychopharmacology bulletin&lt;/abbr-1&gt;&lt;/periodical&gt;&lt;alt-periodical&gt;&lt;full-title&gt;Psychopharmacol Bull&lt;/full-title&gt;&lt;abbr-1&gt;Psychopharmacology bulletin&lt;/abbr-1&gt;&lt;/alt-periodical&gt;&lt;pages&gt;321-6&lt;/pages&gt;&lt;volume&gt;29&lt;/volume&gt;&lt;number&gt;2&lt;/number&gt;&lt;edition&gt;1993/01/01&lt;/edition&gt;&lt;keywords&gt;&lt;keyword&gt;Adolescent&lt;/keyword&gt;&lt;keyword&gt;Adult&lt;/keyword&gt;&lt;keyword&gt;Depressive Disorder/*psychology/therapy&lt;/keyword&gt;&lt;keyword&gt;Female&lt;/keyword&gt;&lt;keyword&gt;Humans&lt;/keyword&gt;&lt;keyword&gt;Male&lt;/keyword&gt;&lt;keyword&gt;Middle Aged&lt;/keyword&gt;&lt;keyword&gt;*Quality of Life&lt;/keyword&gt;&lt;keyword&gt;Surveys and Questionnaires&lt;/keyword&gt;&lt;/keywords&gt;&lt;dates&gt;&lt;year&gt;1993&lt;/year&gt;&lt;/dates&gt;&lt;isbn&gt;0048-5764 (Print)&amp;#xD;0048-5764&lt;/isbn&gt;&lt;accession-num&gt;8290681&lt;/accession-num&gt;&lt;urls&gt;&lt;/urls&gt;&lt;remote-database-provider&gt;NLM&lt;/remote-database-provider&gt;&lt;language&gt;eng&lt;/language&gt;&lt;/record&gt;&lt;/Cite&gt;&lt;/EndNote&gt;</w:instrText>
      </w:r>
      <w:r w:rsidR="00E5701D">
        <w:fldChar w:fldCharType="separate"/>
      </w:r>
      <w:r w:rsidR="007F32C4">
        <w:rPr>
          <w:noProof/>
        </w:rPr>
        <w:t>(Endicott et al., 1993)</w:t>
      </w:r>
      <w:r w:rsidR="00E5701D">
        <w:fldChar w:fldCharType="end"/>
      </w:r>
      <w:r w:rsidR="00635B9E" w:rsidRPr="00757CA4">
        <w:t xml:space="preserve">. </w:t>
      </w:r>
      <w:r w:rsidR="00AF6C7A" w:rsidRPr="00757CA4">
        <w:t xml:space="preserve">A 4-point Likert scale </w:t>
      </w:r>
      <w:r w:rsidR="00604A4A" w:rsidRPr="00757CA4">
        <w:t>rang</w:t>
      </w:r>
      <w:r w:rsidR="00AF6C7A" w:rsidRPr="00757CA4">
        <w:t>ing from 1</w:t>
      </w:r>
      <w:r w:rsidR="00604A4A" w:rsidRPr="00757CA4">
        <w:t xml:space="preserve"> (very poor) to </w:t>
      </w:r>
      <w:r w:rsidR="00AF6C7A" w:rsidRPr="00757CA4">
        <w:t>5</w:t>
      </w:r>
      <w:r w:rsidR="00604A4A" w:rsidRPr="00757CA4">
        <w:t xml:space="preserve"> (very good)</w:t>
      </w:r>
      <w:r w:rsidR="00AF6C7A" w:rsidRPr="00757CA4">
        <w:t xml:space="preserve"> follows each question. Responses to </w:t>
      </w:r>
      <w:r w:rsidR="003221C7" w:rsidRPr="00757CA4">
        <w:t>the</w:t>
      </w:r>
      <w:r w:rsidR="00AF6C7A" w:rsidRPr="00757CA4">
        <w:t xml:space="preserve"> question</w:t>
      </w:r>
      <w:r w:rsidR="003221C7" w:rsidRPr="00757CA4">
        <w:t>s</w:t>
      </w:r>
      <w:r w:rsidR="00AF6C7A" w:rsidRPr="00757CA4">
        <w:t xml:space="preserve"> are summed up to generate total scor</w:t>
      </w:r>
      <w:r w:rsidR="003221C7" w:rsidRPr="00757CA4">
        <w:t>es</w:t>
      </w:r>
      <w:r w:rsidR="002B6757">
        <w:t xml:space="preserve"> between 14 and 70</w:t>
      </w:r>
      <w:r w:rsidR="003221C7" w:rsidRPr="00757CA4">
        <w:t>. Greater scores reflect poorer enjoyment and satisfaction.</w:t>
      </w:r>
      <w:r w:rsidR="00800389" w:rsidRPr="00757CA4">
        <w:t xml:space="preserve"> The Q-LES-Q-SF has shown appropriate psychometric properties</w:t>
      </w:r>
      <w:r w:rsidR="00833246" w:rsidRPr="00757CA4">
        <w:t>.</w:t>
      </w:r>
      <w:r w:rsidR="00800389" w:rsidRPr="00757CA4">
        <w:t xml:space="preserve"> </w:t>
      </w:r>
      <w:r w:rsidR="009A6101" w:rsidRPr="001D157E">
        <w:fldChar w:fldCharType="begin"/>
      </w:r>
      <w:r w:rsidR="007F32C4">
        <w:instrText xml:space="preserve"> ADDIN EN.CITE &lt;EndNote&gt;&lt;Cite&gt;&lt;Author&gt;Stevanovic&lt;/Author&gt;&lt;Year&gt;2011&lt;/Year&gt;&lt;RecNum&gt;55&lt;/RecNum&gt;&lt;DisplayText&gt;(Stevanovic, 2011)&lt;/DisplayText&gt;&lt;record&gt;&lt;rec-number&gt;55&lt;/rec-number&gt;&lt;foreign-keys&gt;&lt;key app="EN" db-id="5frwe02wrdxz92epxwc5prtvdta9xwfpxt5s" timestamp="1605493849"&gt;55&lt;/key&gt;&lt;/foreign-keys&gt;&lt;ref-type name="Journal Article"&gt;17&lt;/ref-type&gt;&lt;contributors&gt;&lt;authors&gt;&lt;author&gt;Stevanovic, D.&lt;/author&gt;&lt;/authors&gt;&lt;/contributors&gt;&lt;auth-address&gt;Department of Psychiatry, General Hospital Sombor, Sombor, Serbia. dejanstevanovic@eunet.rs&lt;/auth-address&gt;&lt;titles&gt;&lt;title&gt;Quality of Life Enjoyment and Satisfaction Questionnaire-short form for quality of life assessments in clinical practice: a psychometric study&lt;/title&gt;&lt;secondary-title&gt;J Psychiatr Ment Health Nurs&lt;/secondary-title&gt;&lt;alt-title&gt;Journal of psychiatric and mental health nursing&lt;/alt-title&gt;&lt;/titles&gt;&lt;periodical&gt;&lt;full-title&gt;J Psychiatr Ment Health Nurs&lt;/full-title&gt;&lt;abbr-1&gt;Journal of psychiatric and mental health nursing&lt;/abbr-1&gt;&lt;/periodical&gt;&lt;alt-periodical&gt;&lt;full-title&gt;J Psychiatr Ment Health Nurs&lt;/full-title&gt;&lt;abbr-1&gt;Journal of psychiatric and mental health nursing&lt;/abbr-1&gt;&lt;/alt-periodical&gt;&lt;pages&gt;744-50&lt;/pages&gt;&lt;volume&gt;18&lt;/volume&gt;&lt;number&gt;8&lt;/number&gt;&lt;edition&gt;2011/09/08&lt;/edition&gt;&lt;keywords&gt;&lt;keyword&gt;Adult&lt;/keyword&gt;&lt;keyword&gt;Female&lt;/keyword&gt;&lt;keyword&gt;Humans&lt;/keyword&gt;&lt;keyword&gt;Male&lt;/keyword&gt;&lt;keyword&gt;Middle Aged&lt;/keyword&gt;&lt;keyword&gt;*Personal Satisfaction&lt;/keyword&gt;&lt;keyword&gt;Psychometrics&lt;/keyword&gt;&lt;keyword&gt;*Quality of Life&lt;/keyword&gt;&lt;keyword&gt;Reproducibility of Results&lt;/keyword&gt;&lt;keyword&gt;Sensitivity and Specificity&lt;/keyword&gt;&lt;keyword&gt;*Surveys and Questionnaires&lt;/keyword&gt;&lt;/keywords&gt;&lt;dates&gt;&lt;year&gt;2011&lt;/year&gt;&lt;pub-dates&gt;&lt;date&gt;Oct&lt;/date&gt;&lt;/pub-dates&gt;&lt;/dates&gt;&lt;isbn&gt;1351-0126&lt;/isbn&gt;&lt;accession-num&gt;21896118&lt;/accession-num&gt;&lt;urls&gt;&lt;/urls&gt;&lt;electronic-resource-num&gt;10.1111/j.1365-2850.2011.01735.x&lt;/electronic-resource-num&gt;&lt;remote-database-provider&gt;NLM&lt;/remote-database-provider&gt;&lt;language&gt;eng&lt;/language&gt;&lt;/record&gt;&lt;/Cite&gt;&lt;/EndNote&gt;</w:instrText>
      </w:r>
      <w:r w:rsidR="009A6101" w:rsidRPr="001D157E">
        <w:fldChar w:fldCharType="separate"/>
      </w:r>
      <w:r w:rsidR="007F32C4">
        <w:rPr>
          <w:noProof/>
        </w:rPr>
        <w:t>(Stevanovic, 2011)</w:t>
      </w:r>
      <w:r w:rsidR="009A6101" w:rsidRPr="001D157E">
        <w:fldChar w:fldCharType="end"/>
      </w:r>
      <w:r w:rsidR="00F5121D">
        <w:t>.</w:t>
      </w:r>
    </w:p>
    <w:p w14:paraId="0235E14E" w14:textId="77777777" w:rsidR="00E41B53" w:rsidRDefault="00E41B53" w:rsidP="00635B9E">
      <w:pPr>
        <w:rPr>
          <w:highlight w:val="yellow"/>
        </w:rPr>
      </w:pPr>
    </w:p>
    <w:p w14:paraId="36DA100A" w14:textId="77777777" w:rsidR="006444C3" w:rsidRDefault="006444C3" w:rsidP="00635B9E">
      <w:r w:rsidRPr="001E0EAA">
        <w:rPr>
          <w:highlight w:val="yellow"/>
        </w:rPr>
        <w:t>Compulsivity-Impulsivity Traits</w:t>
      </w:r>
    </w:p>
    <w:p w14:paraId="6434F706" w14:textId="77777777" w:rsidR="00E41B53" w:rsidRDefault="00E41B53" w:rsidP="00635B9E"/>
    <w:p w14:paraId="1AF44144" w14:textId="4EE72428" w:rsidR="00635DCE" w:rsidRPr="001E0EAA" w:rsidRDefault="00E41B53" w:rsidP="00E41B53">
      <w:r w:rsidRPr="001E0EAA">
        <w:rPr>
          <w:highlight w:val="yellow"/>
        </w:rPr>
        <w:t xml:space="preserve">Compulsivity and impulsivity traits, thought to be particularly relevant for OCRDs, were assessed with the Cambridge-Chicago Compulsivity Trait Scale (CHIT) </w:t>
      </w:r>
      <w:r w:rsidR="00F5121D" w:rsidRPr="003E4803">
        <w:rPr>
          <w:highlight w:val="yellow"/>
        </w:rPr>
        <w:fldChar w:fldCharType="begin">
          <w:fldData xml:space="preserve">PEVuZE5vdGU+PENpdGU+PEF1dGhvcj5DaGFtYmVybGFpbjwvQXV0aG9yPjxZZWFyPjIwMTg8L1ll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</w:fldData>
        </w:fldChar>
      </w:r>
      <w:r w:rsidR="00F5121D" w:rsidRPr="003E4803">
        <w:rPr>
          <w:highlight w:val="yellow"/>
        </w:rPr>
        <w:instrText xml:space="preserve"> ADDIN EN.CITE </w:instrText>
      </w:r>
      <w:r w:rsidR="00F5121D" w:rsidRPr="003E4803">
        <w:rPr>
          <w:highlight w:val="yellow"/>
        </w:rPr>
        <w:fldChar w:fldCharType="begin">
          <w:fldData xml:space="preserve">PEVuZE5vdGU+PENpdGU+PEF1dGhvcj5DaGFtYmVybGFpbjwvQXV0aG9yPjxZZWFyPjIwMTg8L1ll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</w:fldData>
        </w:fldChar>
      </w:r>
      <w:r w:rsidR="00F5121D" w:rsidRPr="003E4803">
        <w:rPr>
          <w:highlight w:val="yellow"/>
        </w:rPr>
        <w:instrText xml:space="preserve"> ADDIN EN.CITE.DATA </w:instrText>
      </w:r>
      <w:r w:rsidR="00F5121D" w:rsidRPr="003E4803">
        <w:rPr>
          <w:highlight w:val="yellow"/>
        </w:rPr>
      </w:r>
      <w:r w:rsidR="00F5121D" w:rsidRPr="003E4803">
        <w:rPr>
          <w:highlight w:val="yellow"/>
        </w:rPr>
        <w:fldChar w:fldCharType="end"/>
      </w:r>
      <w:r w:rsidR="00F5121D" w:rsidRPr="003E4803">
        <w:rPr>
          <w:highlight w:val="yellow"/>
        </w:rPr>
      </w:r>
      <w:r w:rsidR="00F5121D" w:rsidRPr="003E4803">
        <w:rPr>
          <w:highlight w:val="yellow"/>
        </w:rPr>
        <w:fldChar w:fldCharType="separate"/>
      </w:r>
      <w:r w:rsidR="00F5121D" w:rsidRPr="003E4803">
        <w:rPr>
          <w:noProof/>
          <w:highlight w:val="yellow"/>
        </w:rPr>
        <w:t>(Chamberlain and Grant, 2018)</w:t>
      </w:r>
      <w:r w:rsidR="00F5121D" w:rsidRPr="003E4803">
        <w:rPr>
          <w:highlight w:val="yellow"/>
        </w:rPr>
        <w:fldChar w:fldCharType="end"/>
      </w:r>
      <w:r w:rsidR="00F5121D" w:rsidRPr="003E4803">
        <w:rPr>
          <w:highlight w:val="yellow"/>
        </w:rPr>
        <w:t xml:space="preserve"> </w:t>
      </w:r>
      <w:r w:rsidRPr="00F5121D">
        <w:rPr>
          <w:highlight w:val="yellow"/>
        </w:rPr>
        <w:t>and the Barratt Impulsivity Scale (BIS)</w:t>
      </w:r>
      <w:r w:rsidR="00B12F85" w:rsidRPr="00F5121D">
        <w:rPr>
          <w:highlight w:val="yellow"/>
        </w:rPr>
        <w:t xml:space="preserve"> </w:t>
      </w:r>
      <w:r w:rsidR="00F5121D" w:rsidRPr="003E4803">
        <w:rPr>
          <w:highlight w:val="yellow"/>
        </w:rPr>
        <w:fldChar w:fldCharType="begin"/>
      </w:r>
      <w:r w:rsidR="00F5121D" w:rsidRPr="003E4803">
        <w:rPr>
          <w:highlight w:val="yellow"/>
        </w:rPr>
        <w:instrText xml:space="preserve"> ADDIN EN.CITE &lt;EndNote&gt;&lt;Cite&gt;&lt;Author&gt;Stanford&lt;/Author&gt;&lt;Year&gt;2009&lt;/Year&gt;&lt;RecNum&gt;59&lt;/RecNum&gt;&lt;DisplayText&gt;(Stanford et al., 2009)&lt;/DisplayText&gt;&lt;record&gt;&lt;rec-number&gt;59&lt;/rec-number&gt;&lt;foreign-keys&gt;&lt;key app="EN" db-id="eaezvzsrj2trs3edwtpxwdr5zp2ptwr0pxd9" timestamp="1615045358"&gt;59&lt;/key&gt;&lt;/foreign-keys&gt;&lt;ref-type name="Journal Article"&gt;17&lt;/ref-type&gt;&lt;contributors&gt;&lt;authors&gt;&lt;author&gt;Stanford, Matthew S.&lt;/author&gt;&lt;author&gt;Mathias, Charles W.&lt;/author&gt;&lt;author&gt;Dougherty, Donald M.&lt;/author&gt;&lt;author&gt;Lake, Sarah L.&lt;/author&gt;&lt;author&gt;Anderson, Nathaniel E.&lt;/author&gt;&lt;author&gt;Patton, Jim H.&lt;/author&gt;&lt;/authors&gt;&lt;/contributors&gt;&lt;titles&gt;&lt;title&gt;Fifty years of the Barratt Impulsiveness Scale: An update and review&lt;/title&gt;&lt;secondary-title&gt;Personality and Individual Differences&lt;/secondary-title&gt;&lt;/titles&gt;&lt;periodical&gt;&lt;full-title&gt;Personality and Individual Differences&lt;/full-title&gt;&lt;/periodical&gt;&lt;pages&gt;385-395&lt;/pages&gt;&lt;volume&gt;47&lt;/volume&gt;&lt;number&gt;5&lt;/number&gt;&lt;keywords&gt;&lt;keyword&gt;Impulsiveness&lt;/keyword&gt;&lt;keyword&gt;Impulse control&lt;/keyword&gt;&lt;keyword&gt;BIS-11&lt;/keyword&gt;&lt;/keywords&gt;&lt;dates&gt;&lt;year&gt;2009&lt;/year&gt;&lt;pub-dates&gt;&lt;date&gt;2009/10/01/&lt;/date&gt;&lt;/pub-dates&gt;&lt;/dates&gt;&lt;isbn&gt;0191-8869&lt;/isbn&gt;&lt;urls&gt;&lt;related-urls&gt;&lt;url&gt;https://www.sciencedirect.com/science/article/pii/S0191886909001639&lt;/url&gt;&lt;/related-urls&gt;&lt;/urls&gt;&lt;electronic-resource-num&gt;https://doi.org/10.1016/j.paid.2009.04.008&lt;/electronic-resource-num&gt;&lt;/record&gt;&lt;/Cite&gt;&lt;/EndNote&gt;</w:instrText>
      </w:r>
      <w:r w:rsidR="00F5121D" w:rsidRPr="003E4803">
        <w:rPr>
          <w:highlight w:val="yellow"/>
        </w:rPr>
        <w:fldChar w:fldCharType="separate"/>
      </w:r>
      <w:r w:rsidR="00F5121D" w:rsidRPr="003E4803">
        <w:rPr>
          <w:noProof/>
          <w:highlight w:val="yellow"/>
        </w:rPr>
        <w:t>(Stanford et al., 2009)</w:t>
      </w:r>
      <w:r w:rsidR="00F5121D" w:rsidRPr="003E4803">
        <w:rPr>
          <w:highlight w:val="yellow"/>
        </w:rPr>
        <w:fldChar w:fldCharType="end"/>
      </w:r>
      <w:r w:rsidR="00F5121D" w:rsidRPr="003E4803">
        <w:rPr>
          <w:highlight w:val="yellow"/>
        </w:rPr>
        <w:t xml:space="preserve">. </w:t>
      </w:r>
      <w:r w:rsidRPr="00F5121D">
        <w:rPr>
          <w:highlight w:val="yellow"/>
        </w:rPr>
        <w:t xml:space="preserve">The CHIT </w:t>
      </w:r>
      <w:r w:rsidR="00F5121D" w:rsidRPr="003E4803">
        <w:rPr>
          <w:highlight w:val="yellow"/>
        </w:rPr>
        <w:fldChar w:fldCharType="begin">
          <w:fldData xml:space="preserve">PEVuZE5vdGU+PENpdGU+PEF1dGhvcj5DaGFtYmVybGFpbjwvQXV0aG9yPjxZZWFyPjIwMTg8L1ll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</w:fldData>
        </w:fldChar>
      </w:r>
      <w:r w:rsidR="00F5121D" w:rsidRPr="003E4803">
        <w:rPr>
          <w:highlight w:val="yellow"/>
        </w:rPr>
        <w:instrText xml:space="preserve"> ADDIN EN.CITE </w:instrText>
      </w:r>
      <w:r w:rsidR="00F5121D" w:rsidRPr="003E4803">
        <w:rPr>
          <w:highlight w:val="yellow"/>
        </w:rPr>
        <w:fldChar w:fldCharType="begin">
          <w:fldData xml:space="preserve">PEVuZE5vdGU+PENpdGU+PEF1dGhvcj5DaGFtYmVybGFpbjwvQXV0aG9yPjxZZWFyPjIwMTg8L1ll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</w:fldData>
        </w:fldChar>
      </w:r>
      <w:r w:rsidR="00F5121D" w:rsidRPr="003E4803">
        <w:rPr>
          <w:highlight w:val="yellow"/>
        </w:rPr>
        <w:instrText xml:space="preserve"> ADDIN EN.CITE.DATA </w:instrText>
      </w:r>
      <w:r w:rsidR="00F5121D" w:rsidRPr="003E4803">
        <w:rPr>
          <w:highlight w:val="yellow"/>
        </w:rPr>
      </w:r>
      <w:r w:rsidR="00F5121D" w:rsidRPr="003E4803">
        <w:rPr>
          <w:highlight w:val="yellow"/>
        </w:rPr>
        <w:fldChar w:fldCharType="end"/>
      </w:r>
      <w:r w:rsidR="00F5121D" w:rsidRPr="003E4803">
        <w:rPr>
          <w:highlight w:val="yellow"/>
        </w:rPr>
      </w:r>
      <w:r w:rsidR="00F5121D" w:rsidRPr="003E4803">
        <w:rPr>
          <w:highlight w:val="yellow"/>
        </w:rPr>
        <w:fldChar w:fldCharType="separate"/>
      </w:r>
      <w:r w:rsidR="00F5121D" w:rsidRPr="003E4803">
        <w:rPr>
          <w:noProof/>
          <w:highlight w:val="yellow"/>
        </w:rPr>
        <w:t>(Chamberlain and Grant, 2018)</w:t>
      </w:r>
      <w:r w:rsidR="00F5121D" w:rsidRPr="003E4803">
        <w:rPr>
          <w:highlight w:val="yellow"/>
        </w:rPr>
        <w:fldChar w:fldCharType="end"/>
      </w:r>
      <w:r w:rsidR="00B12F85" w:rsidRPr="00F5121D">
        <w:rPr>
          <w:highlight w:val="yellow"/>
        </w:rPr>
        <w:t xml:space="preserve"> </w:t>
      </w:r>
      <w:r w:rsidRPr="00F5121D">
        <w:rPr>
          <w:highlight w:val="yellow"/>
        </w:rPr>
        <w:t xml:space="preserve">is a 15-item scale covering the need for completion </w:t>
      </w:r>
      <w:r w:rsidRPr="001E0EAA">
        <w:rPr>
          <w:highlight w:val="yellow"/>
        </w:rPr>
        <w:t xml:space="preserve">or perfection, being stuck in a habit, reward-seeking, desire for high standards, and avoidance of situations that are hard to </w:t>
      </w:r>
      <w:r w:rsidRPr="00CE267D">
        <w:rPr>
          <w:highlight w:val="yellow"/>
        </w:rPr>
        <w:t>control. Each item is scores from 0 (“strongly disagree”) to 3 (“strongly agree”)</w:t>
      </w:r>
      <w:r w:rsidR="00AF376C" w:rsidRPr="00CE267D">
        <w:rPr>
          <w:highlight w:val="yellow"/>
        </w:rPr>
        <w:t>.</w:t>
      </w:r>
      <w:r w:rsidR="00635DCE" w:rsidRPr="00CE267D">
        <w:rPr>
          <w:highlight w:val="yellow"/>
        </w:rPr>
        <w:t xml:space="preserve"> The </w:t>
      </w:r>
      <w:r w:rsidR="00F8588F" w:rsidRPr="00CE267D">
        <w:rPr>
          <w:highlight w:val="yellow"/>
        </w:rPr>
        <w:t>BIS-11</w:t>
      </w:r>
      <w:r w:rsidR="00DB7B35" w:rsidRPr="00CE267D">
        <w:rPr>
          <w:highlight w:val="yellow"/>
        </w:rPr>
        <w:t xml:space="preserve"> </w:t>
      </w:r>
      <w:r w:rsidR="00DB7B35" w:rsidRPr="00CE267D">
        <w:rPr>
          <w:highlight w:val="yellow"/>
        </w:rPr>
        <w:fldChar w:fldCharType="begin"/>
      </w:r>
      <w:r w:rsidR="007F32C4" w:rsidRPr="00CE267D">
        <w:rPr>
          <w:highlight w:val="yellow"/>
        </w:rPr>
        <w:instrText xml:space="preserve"> ADDIN EN.CITE &lt;EndNote&gt;&lt;Cite&gt;&lt;Author&gt;Stanford&lt;/Author&gt;&lt;Year&gt;2009&lt;/Year&gt;&lt;RecNum&gt;59&lt;/RecNum&gt;&lt;DisplayText&gt;(Stanford et al., 2009)&lt;/DisplayText&gt;&lt;record&gt;&lt;rec-number&gt;59&lt;/rec-number&gt;&lt;foreign-keys&gt;&lt;key app="EN" db-id="eaezvzsrj2trs3edwtpxwdr5zp2ptwr0pxd9" timestamp="1615045358"&gt;59&lt;/key&gt;&lt;/foreign-keys&gt;&lt;ref-type name="Journal Article"&gt;17&lt;/ref-type&gt;&lt;contributors&gt;&lt;authors&gt;&lt;author&gt;Stanford, Matthew S.&lt;/author&gt;&lt;author&gt;Mathias, Charles W.&lt;/author&gt;&lt;author&gt;Dougherty, Donald M.&lt;/author&gt;&lt;author&gt;Lake, Sarah L.&lt;/author&gt;&lt;author&gt;Anderson, Nathaniel E.&lt;/author&gt;&lt;author&gt;Patton, Jim H.&lt;/author&gt;&lt;/authors&gt;&lt;/contributors&gt;&lt;titles&gt;&lt;title&gt;Fifty years of the Barratt Impulsiveness Scale: An update and review&lt;/title&gt;&lt;secondary-title&gt;Personality and Individual Differences&lt;/secondary-title&gt;&lt;/titles&gt;&lt;periodical&gt;&lt;full-title&gt;Personality and Individual Differences&lt;/full-title&gt;&lt;/periodical&gt;&lt;pages&gt;385-395&lt;/pages&gt;&lt;volume&gt;47&lt;/volume&gt;&lt;number&gt;5&lt;/number&gt;&lt;keywords&gt;&lt;keyword&gt;Impulsiveness&lt;/keyword&gt;&lt;keyword&gt;Impulse control&lt;/keyword&gt;&lt;keyword&gt;BIS-11&lt;/keyword&gt;&lt;/keywords&gt;&lt;dates&gt;&lt;year&gt;2009&lt;/year&gt;&lt;pub-dates&gt;&lt;date&gt;2009/10/01/&lt;/date&gt;&lt;/pub-dates&gt;&lt;/dates&gt;&lt;isbn&gt;0191-8869&lt;/isbn&gt;&lt;urls&gt;&lt;related-urls&gt;&lt;url&gt;https://www.sciencedirect.com/science/article/pii/S0191886909001639&lt;/url&gt;&lt;/related-urls&gt;&lt;/urls&gt;&lt;electronic-resource-num&gt;https://doi.org/10.1016/j.paid.2009.04.008&lt;/electronic-resource-num&gt;&lt;/record&gt;&lt;/Cite&gt;&lt;/EndNote&gt;</w:instrText>
      </w:r>
      <w:r w:rsidR="00DB7B35" w:rsidRPr="00CE267D">
        <w:rPr>
          <w:highlight w:val="yellow"/>
        </w:rPr>
        <w:fldChar w:fldCharType="separate"/>
      </w:r>
      <w:r w:rsidR="007F32C4" w:rsidRPr="00CE267D">
        <w:rPr>
          <w:noProof/>
          <w:highlight w:val="yellow"/>
        </w:rPr>
        <w:t>(Stanford et al., 2009)</w:t>
      </w:r>
      <w:r w:rsidR="00DB7B35" w:rsidRPr="00CE267D">
        <w:rPr>
          <w:highlight w:val="yellow"/>
        </w:rPr>
        <w:fldChar w:fldCharType="end"/>
      </w:r>
      <w:r w:rsidR="00F8588F" w:rsidRPr="00CE267D">
        <w:rPr>
          <w:highlight w:val="yellow"/>
        </w:rPr>
        <w:t xml:space="preserve"> is a 30 item scale that measures the individual tendency to think </w:t>
      </w:r>
      <w:r w:rsidR="00F8588F" w:rsidRPr="001E0EAA">
        <w:rPr>
          <w:highlight w:val="yellow"/>
        </w:rPr>
        <w:t xml:space="preserve">and behave impulsively. The subject must assess whether each item applies to him/her and rate them according to a Likert scale raging from 1 (rarely or never) to 4 (almost always/always). </w:t>
      </w:r>
      <w:r w:rsidR="00F54234" w:rsidRPr="001E0EAA">
        <w:rPr>
          <w:highlight w:val="yellow"/>
        </w:rPr>
        <w:t>Total scores of the CHIT and the BIS were used.</w:t>
      </w:r>
    </w:p>
    <w:p w14:paraId="0F0D9E95" w14:textId="77777777" w:rsidR="006444C3" w:rsidRDefault="006444C3" w:rsidP="00635B9E">
      <w:pPr>
        <w:rPr>
          <w:b/>
        </w:rPr>
      </w:pPr>
    </w:p>
    <w:p w14:paraId="27FB72F2" w14:textId="66A62606" w:rsidR="00DE6648" w:rsidRDefault="00DE6648" w:rsidP="00635B9E">
      <w:pPr>
        <w:rPr>
          <w:b/>
        </w:rPr>
      </w:pPr>
      <w:r>
        <w:rPr>
          <w:b/>
        </w:rPr>
        <w:t>Statistical analyses</w:t>
      </w:r>
    </w:p>
    <w:p w14:paraId="481AFE86" w14:textId="77777777" w:rsidR="002C5748" w:rsidRDefault="002C5748" w:rsidP="00635B9E">
      <w:pPr>
        <w:rPr>
          <w:b/>
        </w:rPr>
      </w:pPr>
    </w:p>
    <w:p w14:paraId="3E0C9EA6" w14:textId="0EBABC54" w:rsidR="00473264" w:rsidRDefault="00A2747D" w:rsidP="00635B9E">
      <w:r w:rsidRPr="002B47E3">
        <w:t>Descriptive statistics were described in percentages</w:t>
      </w:r>
      <w:r w:rsidR="005A751F">
        <w:t>;</w:t>
      </w:r>
      <w:r w:rsidRPr="002B47E3">
        <w:t xml:space="preserve"> means and standard deviations</w:t>
      </w:r>
      <w:r w:rsidR="000B6B47">
        <w:t xml:space="preserve"> </w:t>
      </w:r>
      <w:r w:rsidR="00C86871">
        <w:t xml:space="preserve">(for normal distributions) </w:t>
      </w:r>
      <w:r w:rsidR="000B6B47">
        <w:t>or medians and range (minimum-maximum)</w:t>
      </w:r>
      <w:r w:rsidR="00C86871">
        <w:t xml:space="preserve"> (for non-normal distribution)</w:t>
      </w:r>
      <w:r w:rsidRPr="002B47E3">
        <w:t xml:space="preserve">. Quantitative </w:t>
      </w:r>
      <w:r w:rsidR="00AA2341" w:rsidRPr="002B47E3">
        <w:t>variables</w:t>
      </w:r>
      <w:r w:rsidRPr="002B47E3">
        <w:t xml:space="preserve"> (i.e. DOCS and other scales measuring symptom severity) </w:t>
      </w:r>
      <w:r w:rsidR="00AA2341" w:rsidRPr="002B47E3">
        <w:t>were</w:t>
      </w:r>
      <w:r w:rsidR="002C5748" w:rsidRPr="002B47E3">
        <w:t xml:space="preserve"> compared between two time points (pre vs. </w:t>
      </w:r>
      <w:r w:rsidR="005A751F">
        <w:t>during</w:t>
      </w:r>
      <w:r w:rsidR="005A751F" w:rsidRPr="002B47E3">
        <w:t xml:space="preserve"> </w:t>
      </w:r>
      <w:r w:rsidR="00A21B3F">
        <w:t>COVID-19</w:t>
      </w:r>
      <w:r w:rsidR="00AA2341" w:rsidRPr="002B47E3">
        <w:t>) using Wilcoxon Signed Ranks</w:t>
      </w:r>
      <w:r w:rsidR="005A751F">
        <w:t xml:space="preserve"> tests</w:t>
      </w:r>
      <w:r w:rsidR="002C5748" w:rsidRPr="002B47E3">
        <w:t xml:space="preserve">. </w:t>
      </w:r>
      <w:r w:rsidR="00AA2341" w:rsidRPr="002B47E3">
        <w:t xml:space="preserve">Qualitative variables (i.e. rates of people showing </w:t>
      </w:r>
      <w:r w:rsidR="002C5748" w:rsidRPr="002B47E3">
        <w:t xml:space="preserve">persistent, absent, </w:t>
      </w:r>
      <w:r w:rsidR="002C5748" w:rsidRPr="002B47E3">
        <w:rPr>
          <w:i/>
        </w:rPr>
        <w:t>de novo</w:t>
      </w:r>
      <w:r w:rsidR="002C5748" w:rsidRPr="002B47E3">
        <w:t>, and remitting OCRDs</w:t>
      </w:r>
      <w:r w:rsidR="00AA2341" w:rsidRPr="002B47E3">
        <w:t>) were compared using McNemar test</w:t>
      </w:r>
      <w:r w:rsidR="005A751F">
        <w:t>s</w:t>
      </w:r>
      <w:r w:rsidR="002C5748" w:rsidRPr="002B47E3">
        <w:t xml:space="preserve">. For each OCRD symptom that worsened </w:t>
      </w:r>
      <w:r w:rsidR="005A751F">
        <w:t>during</w:t>
      </w:r>
      <w:r w:rsidR="002C5748" w:rsidRPr="002B47E3">
        <w:t xml:space="preserve"> </w:t>
      </w:r>
      <w:r w:rsidR="00A21B3F">
        <w:t>COVID-19</w:t>
      </w:r>
      <w:r w:rsidR="002C5748" w:rsidRPr="002B47E3">
        <w:t xml:space="preserve">, we </w:t>
      </w:r>
      <w:r w:rsidR="00B62F1A">
        <w:t xml:space="preserve">also </w:t>
      </w:r>
      <w:r w:rsidR="00AA2341" w:rsidRPr="002B47E3">
        <w:t>planned to perform</w:t>
      </w:r>
      <w:r w:rsidR="002C5748" w:rsidRPr="002B47E3">
        <w:t xml:space="preserve"> regression analyses</w:t>
      </w:r>
      <w:r w:rsidR="009A57D5">
        <w:t xml:space="preserve"> </w:t>
      </w:r>
      <w:r w:rsidR="002C5748" w:rsidRPr="002B47E3">
        <w:t xml:space="preserve">that considered </w:t>
      </w:r>
      <w:r w:rsidR="00AA2341" w:rsidRPr="002B47E3">
        <w:t xml:space="preserve">as the dependent variable </w:t>
      </w:r>
      <w:r w:rsidR="002C5748" w:rsidRPr="002B47E3">
        <w:t>the severity of the current (</w:t>
      </w:r>
      <w:r w:rsidR="00A21B3F">
        <w:t>COVID-19</w:t>
      </w:r>
      <w:r w:rsidR="002C5748" w:rsidRPr="002B47E3">
        <w:t>) OCRD symptom</w:t>
      </w:r>
      <w:r w:rsidR="00E873A8">
        <w:t>.</w:t>
      </w:r>
      <w:r w:rsidR="002C5748" w:rsidRPr="002B47E3">
        <w:t xml:space="preserve"> </w:t>
      </w:r>
    </w:p>
    <w:p w14:paraId="7CB47451" w14:textId="77777777" w:rsidR="00473264" w:rsidRDefault="00473264" w:rsidP="00635B9E"/>
    <w:p w14:paraId="4EA33B1D" w14:textId="2B51AEB6" w:rsidR="002C5748" w:rsidRPr="007136DE" w:rsidRDefault="00473264" w:rsidP="00635B9E">
      <w:r>
        <w:t>A negative binomial regression was chosen based on the distribution of the data, which was skewed.</w:t>
      </w:r>
      <w:r w:rsidRPr="00473264">
        <w:t xml:space="preserve"> </w:t>
      </w:r>
      <w:r>
        <w:t>I</w:t>
      </w:r>
      <w:r w:rsidRPr="002B47E3">
        <w:t xml:space="preserve">ndependent variables </w:t>
      </w:r>
      <w:r>
        <w:t xml:space="preserve">included </w:t>
      </w:r>
      <w:r w:rsidRPr="002B47E3">
        <w:t xml:space="preserve">the severity of </w:t>
      </w:r>
      <w:r>
        <w:t xml:space="preserve">the specific </w:t>
      </w:r>
      <w:r w:rsidRPr="002B47E3">
        <w:t>pre-</w:t>
      </w:r>
      <w:r>
        <w:t>COVID-19</w:t>
      </w:r>
      <w:r w:rsidRPr="002B47E3">
        <w:t xml:space="preserve"> OCRD</w:t>
      </w:r>
      <w:r>
        <w:t xml:space="preserve"> symptoms being regressed and a</w:t>
      </w:r>
      <w:r w:rsidR="002C5748" w:rsidRPr="002B47E3">
        <w:t xml:space="preserve"> number of independent variables </w:t>
      </w:r>
      <w:r w:rsidR="002C5748" w:rsidRPr="002B47E3">
        <w:lastRenderedPageBreak/>
        <w:t>hypothesized to be related to greater chance of symptoms’ deterioration</w:t>
      </w:r>
      <w:r>
        <w:t xml:space="preserve">, </w:t>
      </w:r>
      <w:r w:rsidR="002C5748" w:rsidRPr="002B47E3">
        <w:t>such as sociodemographic factors</w:t>
      </w:r>
      <w:r w:rsidR="0026423B" w:rsidRPr="002B47E3">
        <w:t>,</w:t>
      </w:r>
      <w:r w:rsidR="00E873A8">
        <w:t xml:space="preserve"> the</w:t>
      </w:r>
      <w:r w:rsidR="0026423B" w:rsidRPr="002B47E3">
        <w:t xml:space="preserve"> </w:t>
      </w:r>
      <w:r w:rsidR="007136DE">
        <w:t xml:space="preserve">number of </w:t>
      </w:r>
      <w:r w:rsidR="00A21B3F">
        <w:t>COVID-19</w:t>
      </w:r>
      <w:r w:rsidR="007136DE">
        <w:t xml:space="preserve"> related events (stressful or not),</w:t>
      </w:r>
      <w:r w:rsidR="005A751F">
        <w:t xml:space="preserve"> </w:t>
      </w:r>
      <w:r>
        <w:t xml:space="preserve">severity of </w:t>
      </w:r>
      <w:r w:rsidR="002B47E3" w:rsidRPr="002B47E3">
        <w:t>compulsivity/impulsivity</w:t>
      </w:r>
      <w:r>
        <w:t xml:space="preserve"> symptoms</w:t>
      </w:r>
      <w:r w:rsidR="002B47E3" w:rsidRPr="002B47E3">
        <w:t xml:space="preserve">, </w:t>
      </w:r>
      <w:r>
        <w:t xml:space="preserve">intensity of </w:t>
      </w:r>
      <w:r w:rsidR="002B47E3" w:rsidRPr="002B47E3">
        <w:t xml:space="preserve">schizotypal traits, and </w:t>
      </w:r>
      <w:r>
        <w:t xml:space="preserve">severity of </w:t>
      </w:r>
      <w:r w:rsidR="002B47E3" w:rsidRPr="002B47E3">
        <w:t xml:space="preserve">affective </w:t>
      </w:r>
      <w:r w:rsidR="007136DE">
        <w:t xml:space="preserve">(depression, anxiety and stress) </w:t>
      </w:r>
      <w:r w:rsidR="002B47E3" w:rsidRPr="002B47E3">
        <w:t>symptoms</w:t>
      </w:r>
      <w:r w:rsidR="002C5748" w:rsidRPr="002B47E3">
        <w:t>.</w:t>
      </w:r>
      <w:r w:rsidR="007136DE">
        <w:t xml:space="preserve"> The level of statistical significance was set at .05.</w:t>
      </w:r>
    </w:p>
    <w:p w14:paraId="3BC7585B" w14:textId="77777777" w:rsidR="000F6487" w:rsidRPr="00757CA4" w:rsidRDefault="000F6487" w:rsidP="00635B9E">
      <w:pPr>
        <w:pStyle w:val="ListParagraph"/>
        <w:rPr>
          <w:b/>
        </w:rPr>
      </w:pPr>
    </w:p>
    <w:p w14:paraId="56BCC4F6" w14:textId="354E8138" w:rsidR="004976E6" w:rsidRPr="007A48F2" w:rsidRDefault="007A48F2" w:rsidP="00DC6967">
      <w:pPr>
        <w:rPr>
          <w:b/>
        </w:rPr>
      </w:pPr>
      <w:r w:rsidRPr="00757CA4">
        <w:rPr>
          <w:b/>
        </w:rPr>
        <w:t>RESULTS</w:t>
      </w:r>
    </w:p>
    <w:p w14:paraId="435B4B12" w14:textId="77777777" w:rsidR="0036140E" w:rsidRPr="0036140E" w:rsidRDefault="0036140E" w:rsidP="00DC6967"/>
    <w:p w14:paraId="7A06B765" w14:textId="6BD78E56" w:rsidR="0036140E" w:rsidRPr="006A4CD4" w:rsidRDefault="0036140E" w:rsidP="00DC6967">
      <w:pPr>
        <w:rPr>
          <w:i/>
        </w:rPr>
      </w:pPr>
      <w:r w:rsidRPr="006A4CD4">
        <w:rPr>
          <w:i/>
        </w:rPr>
        <w:t>Descriptive statistics</w:t>
      </w:r>
    </w:p>
    <w:p w14:paraId="6EB689F6" w14:textId="77777777" w:rsidR="0036140E" w:rsidRPr="0036140E" w:rsidRDefault="0036140E" w:rsidP="00DC6967"/>
    <w:p w14:paraId="477C6FB4" w14:textId="7FF9A589" w:rsidR="0036140E" w:rsidRDefault="0036140E" w:rsidP="00DC6967">
      <w:r w:rsidRPr="0036140E">
        <w:t>The sample inclu</w:t>
      </w:r>
      <w:r>
        <w:t>de</w:t>
      </w:r>
      <w:r w:rsidR="00825F99">
        <w:t xml:space="preserve">d 829 subjects (52.6% females). They </w:t>
      </w:r>
      <w:r>
        <w:t>declared being from the US in 98.5% of cases (in 1.5%, the information regarding origin was missing</w:t>
      </w:r>
      <w:r w:rsidR="00825F99">
        <w:t>)</w:t>
      </w:r>
      <w:r>
        <w:t xml:space="preserve">. Mean age at assessment was </w:t>
      </w:r>
      <w:r w:rsidR="009B4FAD">
        <w:t>38.52 (SD 12.69) years (minimum 18 and maximum 82 years)</w:t>
      </w:r>
      <w:r>
        <w:t>.</w:t>
      </w:r>
      <w:r w:rsidR="00825F99">
        <w:t xml:space="preserve"> The majority of the sample was white (72.2%), had at least college education (91.1%), and was employed (45%). </w:t>
      </w:r>
      <w:r w:rsidR="00145BF8">
        <w:t xml:space="preserve">Subjects reported being married in 45% of the cases. </w:t>
      </w:r>
      <w:r>
        <w:t>Most subjects</w:t>
      </w:r>
      <w:r w:rsidR="009B4FAD">
        <w:t xml:space="preserve"> (55.7% of the sample)</w:t>
      </w:r>
      <w:r>
        <w:t xml:space="preserve"> declared not</w:t>
      </w:r>
      <w:r w:rsidR="009B4FAD">
        <w:t xml:space="preserve"> having a history of a previous </w:t>
      </w:r>
      <w:r>
        <w:t>mental illness</w:t>
      </w:r>
      <w:r w:rsidR="009B4FAD">
        <w:t xml:space="preserve"> diagnosis, and in </w:t>
      </w:r>
      <w:r>
        <w:t>54.2% of the cases</w:t>
      </w:r>
      <w:r w:rsidR="009B4FAD">
        <w:t xml:space="preserve"> no family history of mental illness was reported. </w:t>
      </w:r>
    </w:p>
    <w:p w14:paraId="7CCAEA1A" w14:textId="77777777" w:rsidR="00A8290C" w:rsidRDefault="00A8290C" w:rsidP="00DC6967"/>
    <w:p w14:paraId="0109DD82" w14:textId="27602255" w:rsidR="00680F43" w:rsidRPr="006A4CD4" w:rsidRDefault="00680F43" w:rsidP="00DC6967">
      <w:pPr>
        <w:rPr>
          <w:i/>
        </w:rPr>
      </w:pPr>
      <w:r w:rsidRPr="006A4CD4">
        <w:rPr>
          <w:i/>
        </w:rPr>
        <w:t xml:space="preserve">OCRDs symptoms before vs. </w:t>
      </w:r>
      <w:r w:rsidR="005A0BF8">
        <w:rPr>
          <w:i/>
        </w:rPr>
        <w:t>during</w:t>
      </w:r>
      <w:r w:rsidR="005A0BF8" w:rsidRPr="006A4CD4">
        <w:rPr>
          <w:i/>
        </w:rPr>
        <w:t xml:space="preserve"> </w:t>
      </w:r>
      <w:r w:rsidR="00A21B3F">
        <w:rPr>
          <w:i/>
        </w:rPr>
        <w:t>COVID-19</w:t>
      </w:r>
    </w:p>
    <w:p w14:paraId="72838231" w14:textId="77777777" w:rsidR="00680F43" w:rsidRDefault="00680F43" w:rsidP="00DC6967"/>
    <w:p w14:paraId="0F83F523" w14:textId="2B74A4AC" w:rsidR="00A8290C" w:rsidRDefault="00F02BDC" w:rsidP="00DC6967">
      <w:r>
        <w:t xml:space="preserve">As data </w:t>
      </w:r>
      <w:r w:rsidR="00C26EF5">
        <w:t>was not</w:t>
      </w:r>
      <w:r>
        <w:t xml:space="preserve"> normally distributed, f</w:t>
      </w:r>
      <w:r w:rsidR="00A40E86">
        <w:t xml:space="preserve">or each construct, </w:t>
      </w:r>
      <w:r w:rsidR="000B6B47">
        <w:t xml:space="preserve">medians (and minimum and maximum values) </w:t>
      </w:r>
      <w:r w:rsidR="00A40E86">
        <w:t xml:space="preserve">are described </w:t>
      </w:r>
      <w:r w:rsidR="000B6B47">
        <w:t>for</w:t>
      </w:r>
      <w:r w:rsidR="00A40E86">
        <w:t xml:space="preserve"> the two time points (pre vs. </w:t>
      </w:r>
      <w:r w:rsidR="005A0BF8">
        <w:t>during</w:t>
      </w:r>
      <w:r w:rsidR="00A40E86">
        <w:t xml:space="preserve"> </w:t>
      </w:r>
      <w:r w:rsidR="00A21B3F">
        <w:t>COVID-19</w:t>
      </w:r>
      <w:r w:rsidR="00A40E86">
        <w:t>; table 1). As can be seen</w:t>
      </w:r>
      <w:r w:rsidR="00FC2088">
        <w:t xml:space="preserve"> in </w:t>
      </w:r>
      <w:r w:rsidR="004508CF">
        <w:t>table 1</w:t>
      </w:r>
      <w:r w:rsidR="00A40E86">
        <w:t xml:space="preserve">, scores for all OCRDs (with the exception of BDD) increased significantly after the pandemic. There were also significant increases in disability levels and depression, anxiety and stress scales, along with significant decreases in quality of life, enjoyment and satisfaction. </w:t>
      </w:r>
      <w:r w:rsidR="005B1FF3">
        <w:t xml:space="preserve">The frequency of individuals displaying clinically significant </w:t>
      </w:r>
      <w:r w:rsidR="00A57C27">
        <w:t xml:space="preserve">OCRD </w:t>
      </w:r>
      <w:r w:rsidR="005B1FF3">
        <w:t xml:space="preserve">symptoms </w:t>
      </w:r>
      <w:r w:rsidR="00A57C27">
        <w:t>(</w:t>
      </w:r>
      <w:r w:rsidR="005B1FF3">
        <w:t xml:space="preserve">according to </w:t>
      </w:r>
      <w:r w:rsidR="00A8290C">
        <w:t>published cut-off scores for each scale</w:t>
      </w:r>
      <w:r w:rsidR="00A57C27">
        <w:t>)</w:t>
      </w:r>
      <w:r w:rsidR="005B1FF3">
        <w:t xml:space="preserve"> are depicted </w:t>
      </w:r>
      <w:r w:rsidR="00A57C27">
        <w:t xml:space="preserve">and contrasted </w:t>
      </w:r>
      <w:r w:rsidR="005B1FF3">
        <w:t xml:space="preserve">before and </w:t>
      </w:r>
      <w:r w:rsidR="005A0BF8">
        <w:t>during</w:t>
      </w:r>
      <w:r w:rsidR="005B1FF3">
        <w:t xml:space="preserve"> </w:t>
      </w:r>
      <w:r w:rsidR="00A21B3F">
        <w:t>COVID-19</w:t>
      </w:r>
      <w:r w:rsidR="00F75756">
        <w:t xml:space="preserve"> in table 1</w:t>
      </w:r>
      <w:r w:rsidR="00A57C27">
        <w:t xml:space="preserve">. </w:t>
      </w:r>
      <w:r w:rsidR="00A40E86">
        <w:t>Significantly increased rates were observed for OCD, HD and SPD.</w:t>
      </w:r>
      <w:r w:rsidR="005B1FF3">
        <w:t xml:space="preserve"> </w:t>
      </w:r>
      <w:r w:rsidR="00F75756">
        <w:t>Figure 1 describes</w:t>
      </w:r>
      <w:r w:rsidR="00E873A8">
        <w:t xml:space="preserve"> the</w:t>
      </w:r>
      <w:r w:rsidR="00F75756">
        <w:t xml:space="preserve"> numbers of people that exhibited persistent, absent, </w:t>
      </w:r>
      <w:r w:rsidR="00F75756" w:rsidRPr="00F75756">
        <w:rPr>
          <w:i/>
        </w:rPr>
        <w:t>de novo</w:t>
      </w:r>
      <w:r w:rsidR="00F75756">
        <w:t xml:space="preserve">, </w:t>
      </w:r>
      <w:r w:rsidR="00E873A8">
        <w:t xml:space="preserve">or </w:t>
      </w:r>
      <w:r w:rsidR="00F75756">
        <w:t>remitting OCRDs.</w:t>
      </w:r>
    </w:p>
    <w:p w14:paraId="703B616E" w14:textId="77777777" w:rsidR="00680F43" w:rsidRDefault="00680F43" w:rsidP="00DC6967"/>
    <w:p w14:paraId="69C28EFB" w14:textId="77777777" w:rsidR="002B50A4" w:rsidRDefault="002B50A4" w:rsidP="00DC6967"/>
    <w:p w14:paraId="04998B5A" w14:textId="70FD36ED" w:rsidR="00680F43" w:rsidRDefault="00C266C8" w:rsidP="00680F43">
      <w:pPr>
        <w:jc w:val="center"/>
      </w:pPr>
      <w:r>
        <w:t xml:space="preserve">INSERT TABLE 1 </w:t>
      </w:r>
      <w:r w:rsidR="00F75756">
        <w:t xml:space="preserve">AND FIGURE 1 </w:t>
      </w:r>
      <w:r>
        <w:t>ABOUT HERE</w:t>
      </w:r>
    </w:p>
    <w:p w14:paraId="197CC373" w14:textId="77777777" w:rsidR="00F34FCB" w:rsidRDefault="00F34FCB" w:rsidP="002B50A4"/>
    <w:p w14:paraId="2BAB9844" w14:textId="77777777" w:rsidR="00F75756" w:rsidRDefault="00F75756" w:rsidP="002B50A4"/>
    <w:p w14:paraId="1F58FC68" w14:textId="5A008A32" w:rsidR="002C7516" w:rsidRPr="006A4CD4" w:rsidRDefault="006F2A7B" w:rsidP="00DC6967">
      <w:pPr>
        <w:rPr>
          <w:i/>
        </w:rPr>
      </w:pPr>
      <w:r w:rsidRPr="006A4CD4">
        <w:rPr>
          <w:i/>
        </w:rPr>
        <w:t>Predictors</w:t>
      </w:r>
      <w:r w:rsidR="00153D37" w:rsidRPr="006A4CD4">
        <w:rPr>
          <w:i/>
        </w:rPr>
        <w:t xml:space="preserve"> of severity of </w:t>
      </w:r>
      <w:r w:rsidR="00A21B3F">
        <w:rPr>
          <w:i/>
        </w:rPr>
        <w:t>COVID-19</w:t>
      </w:r>
      <w:r w:rsidR="00153D37" w:rsidRPr="006A4CD4">
        <w:rPr>
          <w:i/>
        </w:rPr>
        <w:t xml:space="preserve"> OCRD symptoms</w:t>
      </w:r>
    </w:p>
    <w:p w14:paraId="7B8D0617" w14:textId="77777777" w:rsidR="002C7516" w:rsidRPr="00A51C15" w:rsidRDefault="002C7516" w:rsidP="00DC6967"/>
    <w:p w14:paraId="6C2FA9B2" w14:textId="7BDDD4E5" w:rsidR="002C7516" w:rsidRDefault="00A51C15" w:rsidP="00DC6967">
      <w:r w:rsidRPr="00A51C15">
        <w:t>For each</w:t>
      </w:r>
      <w:r>
        <w:t xml:space="preserve"> OCRD symptom</w:t>
      </w:r>
      <w:r w:rsidR="006A4CD4">
        <w:t xml:space="preserve"> that worsened </w:t>
      </w:r>
      <w:r w:rsidR="00D038E8">
        <w:t xml:space="preserve">during </w:t>
      </w:r>
      <w:r w:rsidR="00A21B3F">
        <w:t>COVID-19</w:t>
      </w:r>
      <w:r w:rsidR="006A4CD4">
        <w:t xml:space="preserve"> (OCD, HD and SPD)</w:t>
      </w:r>
      <w:r>
        <w:t xml:space="preserve">, we performed </w:t>
      </w:r>
      <w:r w:rsidR="00031ADC">
        <w:t>regression analyse</w:t>
      </w:r>
      <w:r>
        <w:t>s that considered the severity of the current (</w:t>
      </w:r>
      <w:r w:rsidR="00D038E8">
        <w:t>intra</w:t>
      </w:r>
      <w:r>
        <w:t>-</w:t>
      </w:r>
      <w:r w:rsidR="00A21B3F">
        <w:t>COVID-19</w:t>
      </w:r>
      <w:r>
        <w:t>) OCRD symptom as the dependent variable</w:t>
      </w:r>
      <w:r w:rsidR="00031ADC">
        <w:t xml:space="preserve"> and</w:t>
      </w:r>
      <w:r>
        <w:t xml:space="preserve"> a number of i</w:t>
      </w:r>
      <w:r w:rsidR="00031ADC">
        <w:t>ndependent variables hypothesized to be related to</w:t>
      </w:r>
      <w:r>
        <w:t xml:space="preserve"> </w:t>
      </w:r>
      <w:r w:rsidR="00031ADC">
        <w:t xml:space="preserve">greater chance of </w:t>
      </w:r>
      <w:r>
        <w:t>symptoms</w:t>
      </w:r>
      <w:r w:rsidR="00031ADC">
        <w:t>’ deterioration</w:t>
      </w:r>
      <w:r>
        <w:t xml:space="preserve"> such as </w:t>
      </w:r>
      <w:r w:rsidR="00C7714D">
        <w:t xml:space="preserve">sociodemographic factors (i.e. </w:t>
      </w:r>
      <w:r>
        <w:t>age, gender, educational le</w:t>
      </w:r>
      <w:r w:rsidR="00C7714D">
        <w:t xml:space="preserve">vels, </w:t>
      </w:r>
      <w:r w:rsidR="00031ADC">
        <w:t xml:space="preserve">marital status </w:t>
      </w:r>
      <w:r w:rsidR="00C7714D">
        <w:t>ethnicity, and</w:t>
      </w:r>
      <w:r>
        <w:t xml:space="preserve"> employment status</w:t>
      </w:r>
      <w:r w:rsidR="00C7714D">
        <w:t>)</w:t>
      </w:r>
      <w:r>
        <w:t xml:space="preserve">, personal history and family history of the specific OCRD diagnosis, </w:t>
      </w:r>
      <w:r w:rsidR="00A21B3F">
        <w:t>COVID-19</w:t>
      </w:r>
      <w:r>
        <w:t xml:space="preserve"> rel</w:t>
      </w:r>
      <w:r w:rsidR="004B3950">
        <w:t xml:space="preserve">ated events (stressful or not), </w:t>
      </w:r>
      <w:r>
        <w:t>compulsivity/impulsivity levels, schizotypal symptoms, depression</w:t>
      </w:r>
      <w:r w:rsidR="006E07F1">
        <w:t xml:space="preserve">, anxiety and stress levels, and the pre-covid 19 severity of the specific OCRD symptom under </w:t>
      </w:r>
      <w:r w:rsidR="00C7714D">
        <w:t>investigation</w:t>
      </w:r>
      <w:r w:rsidR="006A4CD4">
        <w:t xml:space="preserve"> (tables 2 to 4</w:t>
      </w:r>
      <w:r w:rsidR="004B3950">
        <w:t>)</w:t>
      </w:r>
      <w:r w:rsidR="006E07F1">
        <w:t>.</w:t>
      </w:r>
      <w:r w:rsidR="00070550">
        <w:t xml:space="preserve"> Inspection of the histogram of scores in different OCRD scales revealed a skewed distribution, leading us to choose a negative binomial </w:t>
      </w:r>
      <w:r w:rsidR="00070550">
        <w:lastRenderedPageBreak/>
        <w:t>regression.</w:t>
      </w:r>
      <w:r w:rsidR="006A4CD4">
        <w:t xml:space="preserve"> All VIF levels were within acceptable limits. Similar models performed for BDD and </w:t>
      </w:r>
      <w:r w:rsidR="0079589C">
        <w:t>TTM</w:t>
      </w:r>
      <w:r w:rsidR="006A4CD4">
        <w:t xml:space="preserve"> symptoms </w:t>
      </w:r>
      <w:r w:rsidR="00E873A8">
        <w:t xml:space="preserve">are </w:t>
      </w:r>
      <w:r w:rsidR="006A4CD4">
        <w:t>included in the appendix.</w:t>
      </w:r>
    </w:p>
    <w:p w14:paraId="063CDA1A" w14:textId="77777777" w:rsidR="006A4CD4" w:rsidRDefault="006A4CD4" w:rsidP="00DC6967"/>
    <w:p w14:paraId="618BB9DE" w14:textId="341314AA" w:rsidR="006A4CD4" w:rsidRDefault="006A4CD4" w:rsidP="00DC6967">
      <w:r>
        <w:t xml:space="preserve">As seen in table 2, increased DOCS scores </w:t>
      </w:r>
      <w:r w:rsidR="00D038E8">
        <w:t xml:space="preserve">during </w:t>
      </w:r>
      <w:r w:rsidR="00A21B3F">
        <w:t>COVID-19</w:t>
      </w:r>
      <w:r>
        <w:t xml:space="preserve"> were predicted by female gender</w:t>
      </w:r>
      <w:r w:rsidR="005F1F6D">
        <w:t xml:space="preserve"> (</w:t>
      </w:r>
      <w:r w:rsidR="005F1F6D" w:rsidRPr="00C347BD">
        <w:rPr>
          <w:i/>
          <w:iCs/>
        </w:rPr>
        <w:t>B</w:t>
      </w:r>
      <w:r w:rsidR="005F1F6D">
        <w:t xml:space="preserve"> = -.167, </w:t>
      </w:r>
      <w:r w:rsidR="005F1F6D" w:rsidRPr="00C347BD">
        <w:rPr>
          <w:i/>
          <w:iCs/>
        </w:rPr>
        <w:t>SE</w:t>
      </w:r>
      <w:r w:rsidR="005F1F6D">
        <w:t xml:space="preserve"> = .077, </w:t>
      </w:r>
      <w:r w:rsidR="005F1F6D" w:rsidRPr="00C347BD">
        <w:rPr>
          <w:i/>
          <w:iCs/>
        </w:rPr>
        <w:t>p</w:t>
      </w:r>
      <w:r w:rsidR="005F1F6D">
        <w:t xml:space="preserve"> = .031)</w:t>
      </w:r>
      <w:r>
        <w:t xml:space="preserve">, </w:t>
      </w:r>
      <w:r w:rsidR="00E873A8">
        <w:t xml:space="preserve">a higher </w:t>
      </w:r>
      <w:r>
        <w:t xml:space="preserve">number of stressful events related to the </w:t>
      </w:r>
      <w:r w:rsidR="00A21B3F">
        <w:t>COVID-19</w:t>
      </w:r>
      <w:r>
        <w:t xml:space="preserve"> pandemic</w:t>
      </w:r>
      <w:r w:rsidR="005F1F6D">
        <w:t xml:space="preserve"> (</w:t>
      </w:r>
      <w:r w:rsidR="005F1F6D" w:rsidRPr="00C347BD">
        <w:rPr>
          <w:i/>
          <w:iCs/>
        </w:rPr>
        <w:t>B</w:t>
      </w:r>
      <w:r w:rsidR="005F1F6D">
        <w:t xml:space="preserve"> = .056, </w:t>
      </w:r>
      <w:r w:rsidR="005F1F6D" w:rsidRPr="00C347BD">
        <w:rPr>
          <w:i/>
          <w:iCs/>
        </w:rPr>
        <w:t>SE</w:t>
      </w:r>
      <w:r w:rsidR="005F1F6D">
        <w:t xml:space="preserve"> = .024, </w:t>
      </w:r>
      <w:r w:rsidR="005F1F6D" w:rsidRPr="00C347BD">
        <w:rPr>
          <w:i/>
          <w:iCs/>
        </w:rPr>
        <w:t>p</w:t>
      </w:r>
      <w:r w:rsidR="005F1F6D">
        <w:t xml:space="preserve"> = .018),</w:t>
      </w:r>
      <w:r>
        <w:t xml:space="preserve"> </w:t>
      </w:r>
      <w:r w:rsidR="00E873A8">
        <w:t xml:space="preserve">higher </w:t>
      </w:r>
      <w:r>
        <w:t xml:space="preserve">compulsivity levels </w:t>
      </w:r>
      <w:r w:rsidR="005F1F6D">
        <w:t>(</w:t>
      </w:r>
      <w:r w:rsidR="005F1F6D" w:rsidRPr="00C347BD">
        <w:rPr>
          <w:i/>
          <w:iCs/>
        </w:rPr>
        <w:t>B</w:t>
      </w:r>
      <w:r w:rsidR="005F1F6D">
        <w:t xml:space="preserve"> = .026, </w:t>
      </w:r>
      <w:r w:rsidR="005F1F6D" w:rsidRPr="00C347BD">
        <w:rPr>
          <w:i/>
          <w:iCs/>
        </w:rPr>
        <w:t>SE</w:t>
      </w:r>
      <w:r w:rsidR="005F1F6D">
        <w:t xml:space="preserve"> = .0068, </w:t>
      </w:r>
      <w:r w:rsidR="005F1F6D" w:rsidRPr="00C347BD">
        <w:rPr>
          <w:i/>
          <w:iCs/>
        </w:rPr>
        <w:t>p</w:t>
      </w:r>
      <w:r w:rsidR="005F1F6D">
        <w:t xml:space="preserve"> &lt; .001), </w:t>
      </w:r>
      <w:r>
        <w:t xml:space="preserve">and </w:t>
      </w:r>
      <w:r w:rsidR="00E873A8">
        <w:t xml:space="preserve">higher </w:t>
      </w:r>
      <w:r w:rsidR="005F1F6D">
        <w:t>pre-</w:t>
      </w:r>
      <w:r w:rsidR="00A21B3F">
        <w:t>COVID-19</w:t>
      </w:r>
      <w:r w:rsidR="005F1F6D">
        <w:t xml:space="preserve"> DOCS scores (</w:t>
      </w:r>
      <w:r w:rsidR="005F1F6D" w:rsidRPr="00C347BD">
        <w:rPr>
          <w:i/>
          <w:iCs/>
        </w:rPr>
        <w:t>B</w:t>
      </w:r>
      <w:r w:rsidR="005F1F6D">
        <w:t xml:space="preserve"> = .038, </w:t>
      </w:r>
      <w:r w:rsidR="005F1F6D" w:rsidRPr="00C347BD">
        <w:rPr>
          <w:i/>
          <w:iCs/>
        </w:rPr>
        <w:t>SE</w:t>
      </w:r>
      <w:r w:rsidR="005F1F6D">
        <w:t xml:space="preserve"> = .0048, </w:t>
      </w:r>
      <w:r w:rsidR="005F1F6D" w:rsidRPr="00C347BD">
        <w:rPr>
          <w:i/>
          <w:iCs/>
        </w:rPr>
        <w:t>p</w:t>
      </w:r>
      <w:r w:rsidR="005F1F6D">
        <w:t xml:space="preserve"> &lt; .001).</w:t>
      </w:r>
      <w:r w:rsidR="0023259C">
        <w:t xml:space="preserve"> In contrast, increased scores in the HRS after </w:t>
      </w:r>
      <w:r w:rsidR="00A21B3F">
        <w:t>COVID-19</w:t>
      </w:r>
      <w:r w:rsidR="0023259C">
        <w:t xml:space="preserve"> were predicted by lack of a diagnosis of HD by a clinician (</w:t>
      </w:r>
      <w:r w:rsidR="0023259C" w:rsidRPr="00C347BD">
        <w:rPr>
          <w:i/>
          <w:iCs/>
        </w:rPr>
        <w:t>B</w:t>
      </w:r>
      <w:r w:rsidR="0023259C">
        <w:t xml:space="preserve"> = 2.708, </w:t>
      </w:r>
      <w:r w:rsidR="0023259C" w:rsidRPr="00C347BD">
        <w:rPr>
          <w:i/>
          <w:iCs/>
        </w:rPr>
        <w:t>SE</w:t>
      </w:r>
      <w:r w:rsidR="0023259C">
        <w:t xml:space="preserve"> = 1.052, </w:t>
      </w:r>
      <w:r w:rsidR="0023259C" w:rsidRPr="00C347BD">
        <w:rPr>
          <w:i/>
          <w:iCs/>
        </w:rPr>
        <w:t>p</w:t>
      </w:r>
      <w:r w:rsidR="0023259C">
        <w:t xml:space="preserve"> = .010), </w:t>
      </w:r>
      <w:r w:rsidR="00E873A8">
        <w:t xml:space="preserve">higher </w:t>
      </w:r>
      <w:r w:rsidR="0023259C">
        <w:t>compulsivity levels (</w:t>
      </w:r>
      <w:r w:rsidR="0023259C" w:rsidRPr="00C347BD">
        <w:rPr>
          <w:i/>
          <w:iCs/>
        </w:rPr>
        <w:t>B</w:t>
      </w:r>
      <w:r w:rsidR="0023259C">
        <w:t xml:space="preserve"> = .019, </w:t>
      </w:r>
      <w:r w:rsidR="0023259C" w:rsidRPr="00C347BD">
        <w:rPr>
          <w:i/>
          <w:iCs/>
        </w:rPr>
        <w:t>SE</w:t>
      </w:r>
      <w:r w:rsidR="0023259C">
        <w:t xml:space="preserve"> = .0074, </w:t>
      </w:r>
      <w:r w:rsidR="0023259C" w:rsidRPr="00C347BD">
        <w:rPr>
          <w:i/>
          <w:iCs/>
        </w:rPr>
        <w:t>p</w:t>
      </w:r>
      <w:r w:rsidR="0023259C">
        <w:t xml:space="preserve"> = .011), </w:t>
      </w:r>
      <w:r w:rsidR="00E873A8">
        <w:t xml:space="preserve">increased </w:t>
      </w:r>
      <w:r w:rsidR="0023259C">
        <w:t>severity of schizotypal traits (</w:t>
      </w:r>
      <w:r w:rsidR="0023259C" w:rsidRPr="00C347BD">
        <w:rPr>
          <w:i/>
          <w:iCs/>
        </w:rPr>
        <w:t>B</w:t>
      </w:r>
      <w:r w:rsidR="0023259C">
        <w:t xml:space="preserve"> = .023, </w:t>
      </w:r>
      <w:r w:rsidR="0023259C" w:rsidRPr="00C347BD">
        <w:rPr>
          <w:i/>
          <w:iCs/>
        </w:rPr>
        <w:t>SE</w:t>
      </w:r>
      <w:r w:rsidR="0023259C">
        <w:t xml:space="preserve"> = .0099, </w:t>
      </w:r>
      <w:r w:rsidR="0023259C" w:rsidRPr="00C347BD">
        <w:rPr>
          <w:i/>
          <w:iCs/>
        </w:rPr>
        <w:t>p</w:t>
      </w:r>
      <w:r w:rsidR="0023259C">
        <w:t xml:space="preserve"> = .019), and</w:t>
      </w:r>
      <w:r w:rsidR="00E873A8">
        <w:t xml:space="preserve"> increased</w:t>
      </w:r>
      <w:r w:rsidR="0023259C">
        <w:t xml:space="preserve"> severity of hoarding symptoms before the pandemic (</w:t>
      </w:r>
      <w:r w:rsidR="0023259C" w:rsidRPr="00C347BD">
        <w:rPr>
          <w:i/>
          <w:iCs/>
        </w:rPr>
        <w:t>B</w:t>
      </w:r>
      <w:r w:rsidR="0023259C">
        <w:t xml:space="preserve"> = .160, </w:t>
      </w:r>
      <w:r w:rsidR="0023259C" w:rsidRPr="00C347BD">
        <w:rPr>
          <w:i/>
          <w:iCs/>
        </w:rPr>
        <w:t>SE</w:t>
      </w:r>
      <w:r w:rsidR="0023259C">
        <w:t xml:space="preserve"> = .0086, </w:t>
      </w:r>
      <w:r w:rsidR="0023259C" w:rsidRPr="00C347BD">
        <w:rPr>
          <w:i/>
          <w:iCs/>
        </w:rPr>
        <w:t>p</w:t>
      </w:r>
      <w:r w:rsidR="0023259C">
        <w:t xml:space="preserve"> &lt; .001). Finally, </w:t>
      </w:r>
      <w:r w:rsidR="00E873A8">
        <w:t xml:space="preserve">increased </w:t>
      </w:r>
      <w:r w:rsidR="0023259C">
        <w:t xml:space="preserve">severity of pre-existing skin picking </w:t>
      </w:r>
      <w:r w:rsidR="008C2F9C">
        <w:t>was the only predictor of</w:t>
      </w:r>
      <w:r w:rsidR="0023259C">
        <w:t xml:space="preserve"> severity of </w:t>
      </w:r>
      <w:r w:rsidR="00613010">
        <w:t xml:space="preserve">skin picking </w:t>
      </w:r>
      <w:r w:rsidR="00E873A8">
        <w:t xml:space="preserve">during </w:t>
      </w:r>
      <w:r w:rsidR="00613010">
        <w:t xml:space="preserve">the </w:t>
      </w:r>
      <w:r w:rsidR="00A21B3F">
        <w:t>COVID-19</w:t>
      </w:r>
      <w:r w:rsidR="00613010">
        <w:t xml:space="preserve"> (</w:t>
      </w:r>
      <w:r w:rsidR="00613010" w:rsidRPr="00C347BD">
        <w:rPr>
          <w:i/>
          <w:iCs/>
        </w:rPr>
        <w:t>B</w:t>
      </w:r>
      <w:r w:rsidR="00613010">
        <w:t xml:space="preserve"> = </w:t>
      </w:r>
      <w:r w:rsidR="000155A9">
        <w:t>.065</w:t>
      </w:r>
      <w:r w:rsidR="00613010">
        <w:t xml:space="preserve">, </w:t>
      </w:r>
      <w:r w:rsidR="00613010" w:rsidRPr="00C347BD">
        <w:rPr>
          <w:i/>
          <w:iCs/>
        </w:rPr>
        <w:t>SE</w:t>
      </w:r>
      <w:r w:rsidR="000155A9">
        <w:t xml:space="preserve"> = .0170</w:t>
      </w:r>
      <w:r w:rsidR="00613010">
        <w:t xml:space="preserve">, </w:t>
      </w:r>
      <w:r w:rsidR="00613010" w:rsidRPr="00C347BD">
        <w:rPr>
          <w:i/>
          <w:iCs/>
        </w:rPr>
        <w:t>p</w:t>
      </w:r>
      <w:r w:rsidR="00613010">
        <w:t xml:space="preserve"> &lt; .001)</w:t>
      </w:r>
      <w:r w:rsidR="000155A9">
        <w:t>.</w:t>
      </w:r>
    </w:p>
    <w:p w14:paraId="27DEC96E" w14:textId="77777777" w:rsidR="00C7714D" w:rsidRDefault="00C7714D" w:rsidP="00DC6967"/>
    <w:p w14:paraId="07B8BE8A" w14:textId="77777777" w:rsidR="00A86776" w:rsidRDefault="00A86776" w:rsidP="00DC6967"/>
    <w:p w14:paraId="4B7674FC" w14:textId="1A72BCE5" w:rsidR="006A4CD4" w:rsidRDefault="006A4CD4" w:rsidP="006A4CD4">
      <w:pPr>
        <w:jc w:val="center"/>
      </w:pPr>
      <w:r>
        <w:t>INSERT TABLES 2 TO 4</w:t>
      </w:r>
      <w:r w:rsidR="00C7714D">
        <w:t xml:space="preserve"> ABOUT HERE</w:t>
      </w:r>
    </w:p>
    <w:p w14:paraId="7B8E0FEA" w14:textId="77777777" w:rsidR="002C7516" w:rsidRPr="00A86776" w:rsidRDefault="002C7516" w:rsidP="00DC6967"/>
    <w:p w14:paraId="04CADD33" w14:textId="77777777" w:rsidR="00162E3B" w:rsidRPr="00A86776" w:rsidRDefault="00162E3B"/>
    <w:p w14:paraId="7307E740" w14:textId="0A6619AF" w:rsidR="003D546E" w:rsidRPr="0025129B" w:rsidRDefault="003D546E" w:rsidP="003D546E">
      <w:r w:rsidRPr="00A86776">
        <w:t xml:space="preserve">Two additional regression models were performed for OCD symptoms. The first one also included </w:t>
      </w:r>
      <w:r w:rsidR="00A21B3F">
        <w:t>COVID-19</w:t>
      </w:r>
      <w:r>
        <w:t xml:space="preserve"> DOCS scores as the dependent variable, but this time with specific pre-covid DOCS subscores (fear of harm, contamination, symmetr</w:t>
      </w:r>
      <w:r w:rsidR="00B405A4">
        <w:t>y and unacceptable thoughts)</w:t>
      </w:r>
      <w:r>
        <w:t xml:space="preserve"> controlling for the same sociodemographic factors</w:t>
      </w:r>
      <w:r w:rsidR="00031ADC">
        <w:t xml:space="preserve"> described previously</w:t>
      </w:r>
      <w:r>
        <w:t xml:space="preserve"> and also </w:t>
      </w:r>
      <w:r w:rsidR="00031ADC">
        <w:t xml:space="preserve">for </w:t>
      </w:r>
      <w:r>
        <w:t>depression, anxiety, and distress</w:t>
      </w:r>
      <w:r w:rsidR="000155A9">
        <w:t xml:space="preserve"> (table 5)</w:t>
      </w:r>
      <w:r>
        <w:t>.</w:t>
      </w:r>
      <w:r w:rsidR="007A48F2">
        <w:t xml:space="preserve"> The second one addressed post-</w:t>
      </w:r>
      <w:r w:rsidR="00A21B3F">
        <w:t>COVID-19</w:t>
      </w:r>
      <w:r w:rsidR="007A48F2">
        <w:t xml:space="preserve"> VOCI-MC scores as the dependent variable along with sociodemographic information, </w:t>
      </w:r>
      <w:r w:rsidR="00D212C6">
        <w:t xml:space="preserve">personal history and family history of </w:t>
      </w:r>
      <w:r w:rsidR="00031ADC">
        <w:t xml:space="preserve">a </w:t>
      </w:r>
      <w:r w:rsidR="00D212C6">
        <w:t>diagnosis</w:t>
      </w:r>
      <w:r w:rsidR="00031ADC">
        <w:t xml:space="preserve"> of OCD</w:t>
      </w:r>
      <w:r w:rsidR="00D212C6">
        <w:t xml:space="preserve">, </w:t>
      </w:r>
      <w:r w:rsidR="00A21B3F">
        <w:t>COVID-19</w:t>
      </w:r>
      <w:r w:rsidR="00D212C6">
        <w:t xml:space="preserve"> related events (stressful or not), compulsivity/impulsivity levels, schizotypal symptoms, depression, anxiety and stress levels, and the pre-covid</w:t>
      </w:r>
      <w:r w:rsidR="000E18A5">
        <w:t>-</w:t>
      </w:r>
      <w:r w:rsidR="00D212C6">
        <w:t>19 se</w:t>
      </w:r>
      <w:r w:rsidR="00D212C6" w:rsidRPr="0025129B">
        <w:t>verity of mental contamination symptoms</w:t>
      </w:r>
      <w:r w:rsidR="000155A9" w:rsidRPr="0025129B">
        <w:t xml:space="preserve"> (table 6)</w:t>
      </w:r>
      <w:r w:rsidR="00D212C6" w:rsidRPr="0025129B">
        <w:t>.</w:t>
      </w:r>
    </w:p>
    <w:p w14:paraId="640CC811" w14:textId="77777777" w:rsidR="003D546E" w:rsidRPr="0025129B" w:rsidRDefault="003D546E" w:rsidP="003D546E"/>
    <w:p w14:paraId="7A668672" w14:textId="41D4511D" w:rsidR="00C5711A" w:rsidRDefault="0025129B" w:rsidP="003D546E">
      <w:r w:rsidRPr="0025129B">
        <w:t>As</w:t>
      </w:r>
      <w:r>
        <w:t xml:space="preserve"> in the model listed in table 2, female gender (</w:t>
      </w:r>
      <w:r w:rsidRPr="00C347BD">
        <w:rPr>
          <w:i/>
          <w:iCs/>
        </w:rPr>
        <w:t>B</w:t>
      </w:r>
      <w:r>
        <w:t xml:space="preserve"> = </w:t>
      </w:r>
      <w:r w:rsidR="001B3F28">
        <w:t>-.153</w:t>
      </w:r>
      <w:r>
        <w:t xml:space="preserve">, </w:t>
      </w:r>
      <w:r w:rsidRPr="00C347BD">
        <w:rPr>
          <w:i/>
          <w:iCs/>
        </w:rPr>
        <w:t>SE</w:t>
      </w:r>
      <w:r w:rsidR="001B3F28">
        <w:t xml:space="preserve"> = .0764</w:t>
      </w:r>
      <w:r>
        <w:t xml:space="preserve">, </w:t>
      </w:r>
      <w:r w:rsidRPr="00C347BD">
        <w:rPr>
          <w:i/>
          <w:iCs/>
        </w:rPr>
        <w:t>p</w:t>
      </w:r>
      <w:r w:rsidR="001B3F28">
        <w:t xml:space="preserve"> &lt; .045</w:t>
      </w:r>
      <w:r>
        <w:t>)</w:t>
      </w:r>
      <w:r w:rsidR="00E873A8">
        <w:t>, more</w:t>
      </w:r>
      <w:r>
        <w:t xml:space="preserve"> stressful events related to the </w:t>
      </w:r>
      <w:r w:rsidR="00A21B3F">
        <w:t>COVID-19</w:t>
      </w:r>
      <w:r w:rsidR="00E873A8">
        <w:t xml:space="preserve"> and more </w:t>
      </w:r>
      <w:r>
        <w:t>compulsivity levels (</w:t>
      </w:r>
      <w:r w:rsidRPr="00C347BD">
        <w:rPr>
          <w:i/>
          <w:iCs/>
        </w:rPr>
        <w:t>B</w:t>
      </w:r>
      <w:r w:rsidR="001B3F28">
        <w:t xml:space="preserve"> = .0</w:t>
      </w:r>
      <w:r>
        <w:t>6</w:t>
      </w:r>
      <w:r w:rsidR="001B3F28">
        <w:t>4</w:t>
      </w:r>
      <w:r>
        <w:t xml:space="preserve">, </w:t>
      </w:r>
      <w:r w:rsidRPr="00C347BD">
        <w:rPr>
          <w:i/>
          <w:iCs/>
        </w:rPr>
        <w:t>SE</w:t>
      </w:r>
      <w:r w:rsidR="001B3F28">
        <w:t xml:space="preserve"> = .0233</w:t>
      </w:r>
      <w:r>
        <w:t xml:space="preserve">, </w:t>
      </w:r>
      <w:r w:rsidRPr="00C347BD">
        <w:rPr>
          <w:i/>
          <w:iCs/>
        </w:rPr>
        <w:t>p</w:t>
      </w:r>
      <w:r w:rsidR="001B3F28">
        <w:t xml:space="preserve"> = .006</w:t>
      </w:r>
      <w:r>
        <w:t>) emerged as significant predictors of the severity of post-</w:t>
      </w:r>
      <w:r w:rsidR="00A21B3F">
        <w:t>COVID-19</w:t>
      </w:r>
      <w:r>
        <w:t xml:space="preserve"> </w:t>
      </w:r>
      <w:r w:rsidR="00E0729C">
        <w:t>obsessive-compulsive symptoms</w:t>
      </w:r>
      <w:r w:rsidR="00FA0C61">
        <w:t xml:space="preserve"> </w:t>
      </w:r>
      <w:r w:rsidR="00855435">
        <w:t xml:space="preserve">in this different </w:t>
      </w:r>
      <w:r w:rsidR="00E873A8">
        <w:t xml:space="preserve">model </w:t>
      </w:r>
      <w:r w:rsidR="00FA0C61">
        <w:t>(see table 5)</w:t>
      </w:r>
      <w:r w:rsidR="00E0729C">
        <w:t xml:space="preserve">. However, pre-covid “fear of harm” </w:t>
      </w:r>
      <w:r w:rsidR="001B3F28">
        <w:t>(</w:t>
      </w:r>
      <w:r w:rsidR="001B3F28" w:rsidRPr="00C347BD">
        <w:rPr>
          <w:i/>
          <w:iCs/>
        </w:rPr>
        <w:t>B</w:t>
      </w:r>
      <w:r w:rsidR="001B3F28">
        <w:t xml:space="preserve"> = .069, </w:t>
      </w:r>
      <w:r w:rsidR="001B3F28" w:rsidRPr="00C347BD">
        <w:rPr>
          <w:i/>
          <w:iCs/>
        </w:rPr>
        <w:t>SE</w:t>
      </w:r>
      <w:r w:rsidR="001B3F28">
        <w:t xml:space="preserve"> = .0176, </w:t>
      </w:r>
      <w:r w:rsidR="001B3F28" w:rsidRPr="00C347BD">
        <w:rPr>
          <w:i/>
          <w:iCs/>
        </w:rPr>
        <w:t>p</w:t>
      </w:r>
      <w:r w:rsidR="001B3F28">
        <w:t xml:space="preserve"> &lt; .001), </w:t>
      </w:r>
      <w:r w:rsidR="00E0729C">
        <w:t>and “</w:t>
      </w:r>
      <w:r w:rsidR="001B3F28">
        <w:t>symmetry” (</w:t>
      </w:r>
      <w:r w:rsidR="001B3F28" w:rsidRPr="00C347BD">
        <w:rPr>
          <w:i/>
          <w:iCs/>
        </w:rPr>
        <w:t>B</w:t>
      </w:r>
      <w:r w:rsidR="001B3F28">
        <w:t xml:space="preserve"> = .052, </w:t>
      </w:r>
      <w:r w:rsidR="001B3F28" w:rsidRPr="00C347BD">
        <w:rPr>
          <w:i/>
          <w:iCs/>
        </w:rPr>
        <w:t>SE</w:t>
      </w:r>
      <w:r w:rsidR="001B3F28">
        <w:t xml:space="preserve"> = .0175, </w:t>
      </w:r>
      <w:r w:rsidR="001B3F28" w:rsidRPr="00C347BD">
        <w:rPr>
          <w:i/>
          <w:iCs/>
        </w:rPr>
        <w:t>p</w:t>
      </w:r>
      <w:r w:rsidR="001B3F28">
        <w:t xml:space="preserve"> = .003) also predicted post-</w:t>
      </w:r>
      <w:r w:rsidR="00A21B3F">
        <w:t>COVID-19</w:t>
      </w:r>
      <w:r w:rsidR="001B3F28">
        <w:t xml:space="preserve"> DOCS scores</w:t>
      </w:r>
      <w:r w:rsidR="00FA0C61">
        <w:t xml:space="preserve"> (table 5)</w:t>
      </w:r>
      <w:r w:rsidR="001B3F28">
        <w:t>.</w:t>
      </w:r>
      <w:r w:rsidR="00FA0C61">
        <w:t xml:space="preserve"> Finally, </w:t>
      </w:r>
      <w:r w:rsidR="00951C9F">
        <w:t xml:space="preserve">mental contamination was predicted by </w:t>
      </w:r>
      <w:r w:rsidR="004E6709">
        <w:t>non-white ethnicity (</w:t>
      </w:r>
      <w:r w:rsidR="004E6709" w:rsidRPr="00C347BD">
        <w:rPr>
          <w:i/>
          <w:iCs/>
        </w:rPr>
        <w:t>B</w:t>
      </w:r>
      <w:r w:rsidR="004E6709">
        <w:t xml:space="preserve"> = .208, </w:t>
      </w:r>
      <w:r w:rsidR="004E6709" w:rsidRPr="00C347BD">
        <w:rPr>
          <w:i/>
          <w:iCs/>
        </w:rPr>
        <w:t>SE</w:t>
      </w:r>
      <w:r w:rsidR="004E6709">
        <w:t xml:space="preserve"> = .0900, </w:t>
      </w:r>
      <w:r w:rsidR="004E6709" w:rsidRPr="00C347BD">
        <w:rPr>
          <w:i/>
          <w:iCs/>
        </w:rPr>
        <w:t>p</w:t>
      </w:r>
      <w:r w:rsidR="004E6709">
        <w:t xml:space="preserve"> = .021), number of stressful events related to the </w:t>
      </w:r>
      <w:r w:rsidR="00A21B3F">
        <w:t>COVID-19</w:t>
      </w:r>
      <w:r w:rsidR="004E6709">
        <w:t xml:space="preserve"> (</w:t>
      </w:r>
      <w:r w:rsidR="004E6709" w:rsidRPr="00C347BD">
        <w:rPr>
          <w:i/>
          <w:iCs/>
        </w:rPr>
        <w:t>B</w:t>
      </w:r>
      <w:r w:rsidR="004E6709">
        <w:t xml:space="preserve"> = .056, </w:t>
      </w:r>
      <w:r w:rsidR="004E6709" w:rsidRPr="00C347BD">
        <w:rPr>
          <w:i/>
          <w:iCs/>
        </w:rPr>
        <w:t>SE</w:t>
      </w:r>
      <w:r w:rsidR="004E6709">
        <w:t xml:space="preserve"> = .0257, </w:t>
      </w:r>
      <w:r w:rsidR="004E6709" w:rsidRPr="00C347BD">
        <w:rPr>
          <w:i/>
          <w:iCs/>
        </w:rPr>
        <w:t>p</w:t>
      </w:r>
      <w:r w:rsidR="004E6709">
        <w:t xml:space="preserve"> = .028),</w:t>
      </w:r>
      <w:r w:rsidR="004E6709" w:rsidRPr="004E6709">
        <w:t xml:space="preserve"> </w:t>
      </w:r>
      <w:r w:rsidR="004E6709">
        <w:t>compulsivity levels (</w:t>
      </w:r>
      <w:r w:rsidR="004E6709" w:rsidRPr="00C347BD">
        <w:rPr>
          <w:i/>
          <w:iCs/>
        </w:rPr>
        <w:t>B</w:t>
      </w:r>
      <w:r w:rsidR="004E6709">
        <w:t xml:space="preserve"> = .035, </w:t>
      </w:r>
      <w:r w:rsidR="004E6709" w:rsidRPr="00C347BD">
        <w:rPr>
          <w:i/>
          <w:iCs/>
        </w:rPr>
        <w:t>SE</w:t>
      </w:r>
      <w:r w:rsidR="004E6709">
        <w:t xml:space="preserve"> = .0070, </w:t>
      </w:r>
      <w:r w:rsidR="004E6709" w:rsidRPr="00C347BD">
        <w:rPr>
          <w:i/>
          <w:iCs/>
        </w:rPr>
        <w:t>p</w:t>
      </w:r>
      <w:r w:rsidR="004E6709">
        <w:t xml:space="preserve"> &lt;.001), severity of schizotypal traits (</w:t>
      </w:r>
      <w:r w:rsidR="004E6709" w:rsidRPr="00C347BD">
        <w:rPr>
          <w:i/>
          <w:iCs/>
        </w:rPr>
        <w:t>B</w:t>
      </w:r>
      <w:r w:rsidR="004E6709">
        <w:t xml:space="preserve"> = .031, </w:t>
      </w:r>
      <w:r w:rsidR="004E6709" w:rsidRPr="00C347BD">
        <w:rPr>
          <w:i/>
          <w:iCs/>
        </w:rPr>
        <w:t>SE</w:t>
      </w:r>
      <w:r w:rsidR="004E6709">
        <w:t xml:space="preserve"> = .0093, </w:t>
      </w:r>
      <w:r w:rsidR="004E6709" w:rsidRPr="00C347BD">
        <w:rPr>
          <w:i/>
          <w:iCs/>
        </w:rPr>
        <w:t>p</w:t>
      </w:r>
      <w:r w:rsidR="004E6709">
        <w:t xml:space="preserve"> = .001), and pre-covid mental contamination symptoms (</w:t>
      </w:r>
      <w:r w:rsidR="004E6709" w:rsidRPr="00C347BD">
        <w:rPr>
          <w:i/>
          <w:iCs/>
        </w:rPr>
        <w:t>B</w:t>
      </w:r>
      <w:r w:rsidR="004E6709">
        <w:t xml:space="preserve"> = .069, </w:t>
      </w:r>
      <w:r w:rsidR="004E6709" w:rsidRPr="00C347BD">
        <w:rPr>
          <w:i/>
          <w:iCs/>
        </w:rPr>
        <w:t>SE</w:t>
      </w:r>
      <w:r w:rsidR="004E6709">
        <w:t xml:space="preserve"> = .0056, </w:t>
      </w:r>
      <w:r w:rsidR="004E6709" w:rsidRPr="00C347BD">
        <w:rPr>
          <w:i/>
          <w:iCs/>
        </w:rPr>
        <w:t>p</w:t>
      </w:r>
      <w:r w:rsidR="004E6709">
        <w:t xml:space="preserve"> &lt; .001).</w:t>
      </w:r>
    </w:p>
    <w:p w14:paraId="14CCA996" w14:textId="77777777" w:rsidR="00A86776" w:rsidRDefault="00A86776" w:rsidP="003D546E"/>
    <w:p w14:paraId="0A92A82D" w14:textId="77777777" w:rsidR="00A86776" w:rsidRDefault="00A86776" w:rsidP="003D546E"/>
    <w:p w14:paraId="374A812B" w14:textId="404A18A7" w:rsidR="00A86776" w:rsidRPr="0025129B" w:rsidRDefault="00A86776" w:rsidP="00A86776">
      <w:pPr>
        <w:jc w:val="center"/>
      </w:pPr>
      <w:r>
        <w:t>INSERT TABLES 5 AND 6 ABOUT HERE</w:t>
      </w:r>
    </w:p>
    <w:p w14:paraId="1CDF9221" w14:textId="77777777" w:rsidR="00C455C1" w:rsidRDefault="00C455C1" w:rsidP="003D546E">
      <w:pPr>
        <w:rPr>
          <w:b/>
        </w:rPr>
      </w:pPr>
    </w:p>
    <w:p w14:paraId="47F5C5DE" w14:textId="77777777" w:rsidR="00C455C1" w:rsidRDefault="00C455C1" w:rsidP="003D546E">
      <w:pPr>
        <w:rPr>
          <w:b/>
        </w:rPr>
      </w:pPr>
    </w:p>
    <w:p w14:paraId="3AB4B33C" w14:textId="77777777" w:rsidR="00C455C1" w:rsidRDefault="00C455C1" w:rsidP="003D546E">
      <w:pPr>
        <w:rPr>
          <w:b/>
        </w:rPr>
      </w:pPr>
    </w:p>
    <w:p w14:paraId="34DE1395" w14:textId="77777777" w:rsidR="004508CF" w:rsidRDefault="004508CF" w:rsidP="003D546E">
      <w:pPr>
        <w:rPr>
          <w:b/>
        </w:rPr>
      </w:pPr>
    </w:p>
    <w:p w14:paraId="46A1FE57" w14:textId="77777777" w:rsidR="004508CF" w:rsidRDefault="004508CF" w:rsidP="003D546E">
      <w:pPr>
        <w:rPr>
          <w:b/>
        </w:rPr>
      </w:pPr>
    </w:p>
    <w:p w14:paraId="440669FB" w14:textId="756271F9" w:rsidR="00DA4D74" w:rsidRDefault="00855435" w:rsidP="003D546E">
      <w:pPr>
        <w:rPr>
          <w:b/>
        </w:rPr>
      </w:pPr>
      <w:r w:rsidRPr="00A162BE">
        <w:rPr>
          <w:b/>
        </w:rPr>
        <w:lastRenderedPageBreak/>
        <w:t>DISCUSSION</w:t>
      </w:r>
    </w:p>
    <w:p w14:paraId="1F7E2819" w14:textId="77777777" w:rsidR="00C44A13" w:rsidRDefault="00C44A13" w:rsidP="003D546E">
      <w:pPr>
        <w:rPr>
          <w:b/>
        </w:rPr>
      </w:pPr>
    </w:p>
    <w:p w14:paraId="45D4F95C" w14:textId="044B10C6" w:rsidR="00C44A13" w:rsidRDefault="00B150CB" w:rsidP="003D546E">
      <w:r>
        <w:t xml:space="preserve">In this cross-sectional online study, we investigated self-reported symptoms of different OCRDs </w:t>
      </w:r>
      <w:r w:rsidR="00C455C1">
        <w:t>(namely OCD,</w:t>
      </w:r>
      <w:r w:rsidR="00CE58D6">
        <w:t xml:space="preserve"> BDD,</w:t>
      </w:r>
      <w:r w:rsidR="00C455C1">
        <w:t xml:space="preserve"> HD, </w:t>
      </w:r>
      <w:r w:rsidR="0079589C">
        <w:t>TTM</w:t>
      </w:r>
      <w:r w:rsidR="00C455C1">
        <w:t xml:space="preserve"> and SPD) </w:t>
      </w:r>
      <w:r>
        <w:t xml:space="preserve">before and </w:t>
      </w:r>
      <w:r w:rsidR="00804815">
        <w:t>during the</w:t>
      </w:r>
      <w:r>
        <w:t xml:space="preserve"> </w:t>
      </w:r>
      <w:r w:rsidR="00A21B3F">
        <w:t>COVID-19</w:t>
      </w:r>
      <w:r>
        <w:t xml:space="preserve"> pandemic in a </w:t>
      </w:r>
      <w:r w:rsidRPr="00E17F29">
        <w:t xml:space="preserve">sample of 829 subjects </w:t>
      </w:r>
      <w:r w:rsidR="00A65A88">
        <w:t xml:space="preserve">(largely </w:t>
      </w:r>
      <w:r w:rsidR="00FC2088">
        <w:t>from the USA</w:t>
      </w:r>
      <w:r w:rsidR="00A65A88">
        <w:t>)</w:t>
      </w:r>
      <w:r w:rsidR="00FC2088">
        <w:t xml:space="preserve"> </w:t>
      </w:r>
      <w:r w:rsidRPr="00E17F29">
        <w:t xml:space="preserve">selected through </w:t>
      </w:r>
      <w:r w:rsidR="00FC2088">
        <w:t xml:space="preserve">Amazon </w:t>
      </w:r>
      <w:r w:rsidRPr="00E17F29">
        <w:t>Mechanical Turk</w:t>
      </w:r>
      <w:r w:rsidR="00FC2088">
        <w:t xml:space="preserve"> at the end of July 2020</w:t>
      </w:r>
      <w:r w:rsidR="008C4B7E" w:rsidRPr="00DB63AF">
        <w:t>.</w:t>
      </w:r>
      <w:r w:rsidRPr="00DB63AF">
        <w:t xml:space="preserve"> Our </w:t>
      </w:r>
      <w:r w:rsidR="00BD5D94" w:rsidRPr="00DB63AF">
        <w:t xml:space="preserve">main </w:t>
      </w:r>
      <w:r w:rsidRPr="00DB63AF">
        <w:t xml:space="preserve">findings can be summarized </w:t>
      </w:r>
      <w:r w:rsidR="00BD5D94" w:rsidRPr="00DB63AF">
        <w:t xml:space="preserve">as </w:t>
      </w:r>
      <w:r w:rsidR="001E73C1" w:rsidRPr="00DB63AF">
        <w:t xml:space="preserve">the </w:t>
      </w:r>
      <w:r w:rsidR="00BD5D94" w:rsidRPr="00DB63AF">
        <w:t>following</w:t>
      </w:r>
      <w:r w:rsidR="001E73C1" w:rsidRPr="00DB63AF">
        <w:t>:</w:t>
      </w:r>
      <w:r w:rsidRPr="00DB63AF">
        <w:t xml:space="preserve"> Firstly, </w:t>
      </w:r>
      <w:r w:rsidR="00CE58D6" w:rsidRPr="00DB63AF">
        <w:t xml:space="preserve">OCD, </w:t>
      </w:r>
      <w:r w:rsidR="00C44A13" w:rsidRPr="00DB63AF">
        <w:t>HD</w:t>
      </w:r>
      <w:r w:rsidR="00CE58D6" w:rsidRPr="00DB63AF">
        <w:t>, TTM</w:t>
      </w:r>
      <w:r w:rsidR="00C44A13" w:rsidRPr="00E17F29">
        <w:t xml:space="preserve"> and SPD symptoms significantly worsened after the pandemic, along with increased disability</w:t>
      </w:r>
      <w:r w:rsidR="00F03045" w:rsidRPr="00E17F29">
        <w:t xml:space="preserve">, more </w:t>
      </w:r>
      <w:r w:rsidR="00C44A13" w:rsidRPr="00E17F29">
        <w:t>affective</w:t>
      </w:r>
      <w:r w:rsidR="00295251" w:rsidRPr="00E17F29">
        <w:t xml:space="preserve"> (anxiety, depressive, and stress)</w:t>
      </w:r>
      <w:r w:rsidR="00C44A13" w:rsidRPr="00E17F29">
        <w:t xml:space="preserve"> symptoms and declined quality of life. </w:t>
      </w:r>
      <w:r w:rsidRPr="00E17F29">
        <w:t>However, no significant difference</w:t>
      </w:r>
      <w:r>
        <w:t xml:space="preserve"> between pre- and </w:t>
      </w:r>
      <w:r w:rsidR="00804815">
        <w:t>intra</w:t>
      </w:r>
      <w:r>
        <w:t>-covid</w:t>
      </w:r>
      <w:r w:rsidR="009610EB">
        <w:t xml:space="preserve"> </w:t>
      </w:r>
      <w:r w:rsidR="00CE58D6">
        <w:t xml:space="preserve">rates of </w:t>
      </w:r>
      <w:r w:rsidR="009610EB" w:rsidRPr="00CE58D6">
        <w:rPr>
          <w:i/>
        </w:rPr>
        <w:t>clinically significant</w:t>
      </w:r>
      <w:r>
        <w:t xml:space="preserve"> BDD and </w:t>
      </w:r>
      <w:r w:rsidR="0079589C">
        <w:t>TTM</w:t>
      </w:r>
      <w:r>
        <w:t xml:space="preserve"> symptoms were noted. Secondly, </w:t>
      </w:r>
      <w:r w:rsidR="00D4505B">
        <w:t>f</w:t>
      </w:r>
      <w:r w:rsidR="00C44A13">
        <w:t>emale gender, the n</w:t>
      </w:r>
      <w:r w:rsidR="00C44A13" w:rsidRPr="007A037C">
        <w:t xml:space="preserve">umber of </w:t>
      </w:r>
      <w:r w:rsidR="00A21B3F">
        <w:t>COVID-19</w:t>
      </w:r>
      <w:r w:rsidR="00C44A13">
        <w:t xml:space="preserve"> related stressful events, and pre-</w:t>
      </w:r>
      <w:r w:rsidR="00FC2088">
        <w:t xml:space="preserve">COVID-19 </w:t>
      </w:r>
      <w:r w:rsidR="00C44A13">
        <w:t>fear of harm and symmetry symptoms predicted OCD symptoms</w:t>
      </w:r>
      <w:r w:rsidR="00804815">
        <w:t xml:space="preserve"> during the pandemic</w:t>
      </w:r>
      <w:r w:rsidR="00D4505B">
        <w:t>. Thirdly, l</w:t>
      </w:r>
      <w:r w:rsidR="00C44A13">
        <w:t xml:space="preserve">ack of a HD diagnosis by a mental health professional and </w:t>
      </w:r>
      <w:r w:rsidR="00804815">
        <w:t xml:space="preserve">worse </w:t>
      </w:r>
      <w:r w:rsidR="00C44A13">
        <w:t xml:space="preserve">severity of schizotypal symptoms predicted </w:t>
      </w:r>
      <w:r w:rsidR="00FC2088">
        <w:t>current</w:t>
      </w:r>
      <w:r w:rsidR="00C44A13">
        <w:t xml:space="preserve"> hoarding symptoms.</w:t>
      </w:r>
      <w:r w:rsidR="00C44A13" w:rsidRPr="001E494F">
        <w:t xml:space="preserve"> </w:t>
      </w:r>
      <w:r w:rsidR="00D4505B">
        <w:t>Lastly, c</w:t>
      </w:r>
      <w:r w:rsidR="00C44A13" w:rsidRPr="001E494F">
        <w:t xml:space="preserve">ompulsivity traits predicted </w:t>
      </w:r>
      <w:r w:rsidR="00C44A13">
        <w:t xml:space="preserve">more </w:t>
      </w:r>
      <w:r w:rsidR="00C44A13" w:rsidRPr="001E494F">
        <w:t xml:space="preserve">severe </w:t>
      </w:r>
      <w:r w:rsidR="0079589C">
        <w:t>OCD</w:t>
      </w:r>
      <w:r w:rsidR="00C44A13">
        <w:t xml:space="preserve"> and </w:t>
      </w:r>
      <w:r w:rsidR="0079589C">
        <w:t>HD</w:t>
      </w:r>
      <w:r w:rsidR="00C44A13">
        <w:t xml:space="preserve"> symptoms</w:t>
      </w:r>
      <w:r w:rsidR="00804815">
        <w:t xml:space="preserve"> during the </w:t>
      </w:r>
      <w:r w:rsidR="00A21B3F">
        <w:t>COVID-19</w:t>
      </w:r>
      <w:r w:rsidR="00804815">
        <w:t xml:space="preserve"> pandemic</w:t>
      </w:r>
      <w:r w:rsidR="00C44A13">
        <w:t>.</w:t>
      </w:r>
    </w:p>
    <w:p w14:paraId="1C298652" w14:textId="77777777" w:rsidR="00D4505B" w:rsidRDefault="00D4505B" w:rsidP="003D546E"/>
    <w:p w14:paraId="2EFB9F21" w14:textId="71C88FBE" w:rsidR="00693C3F" w:rsidRDefault="007628B9" w:rsidP="003D546E">
      <w:r>
        <w:t xml:space="preserve">The fact that a substantial proportion of people </w:t>
      </w:r>
      <w:r w:rsidR="00CC2A0F">
        <w:t xml:space="preserve">reported developing </w:t>
      </w:r>
      <w:r>
        <w:t xml:space="preserve">clinically significant OCD and HD symptoms </w:t>
      </w:r>
      <w:r w:rsidR="00CC2A0F">
        <w:t>during the</w:t>
      </w:r>
      <w:r>
        <w:t xml:space="preserve"> </w:t>
      </w:r>
      <w:r w:rsidR="00A21B3F">
        <w:t>COVID-19</w:t>
      </w:r>
      <w:r>
        <w:t xml:space="preserve"> </w:t>
      </w:r>
      <w:r w:rsidR="00CC2A0F">
        <w:t xml:space="preserve">pandemic </w:t>
      </w:r>
      <w:r>
        <w:t xml:space="preserve">is consistent with </w:t>
      </w:r>
      <w:r w:rsidR="00D266EE">
        <w:t xml:space="preserve">early theoretical speculations </w:t>
      </w:r>
      <w:r w:rsidR="00CC3C67">
        <w:fldChar w:fldCharType="begin">
          <w:fldData xml:space="preserve">PEVuZE5vdGU+PENpdGU+PEF1dGhvcj5CYW5lcmplZTwvQXV0aG9yPjxZZWFyPjIwMjA8L1llYXI+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</w:fldData>
        </w:fldChar>
      </w:r>
      <w:r w:rsidR="007F32C4">
        <w:instrText xml:space="preserve"> ADDIN EN.CITE </w:instrText>
      </w:r>
      <w:r w:rsidR="007F32C4">
        <w:fldChar w:fldCharType="begin">
          <w:fldData xml:space="preserve">PEVuZE5vdGU+PENpdGU+PEF1dGhvcj5CYW5lcmplZTwvQXV0aG9yPjxZZWFyPjIwMjA8L1llYXI+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</w:fldData>
        </w:fldChar>
      </w:r>
      <w:r w:rsidR="007F32C4">
        <w:instrText xml:space="preserve"> ADDIN EN.CITE.DATA </w:instrText>
      </w:r>
      <w:r w:rsidR="007F32C4">
        <w:fldChar w:fldCharType="end"/>
      </w:r>
      <w:r w:rsidR="00CC3C67">
        <w:fldChar w:fldCharType="separate"/>
      </w:r>
      <w:r w:rsidR="007F32C4">
        <w:rPr>
          <w:noProof/>
        </w:rPr>
        <w:t>(Banerjee, 2020; Fontenelle and Miguel, 2020)</w:t>
      </w:r>
      <w:r w:rsidR="00CC3C67">
        <w:fldChar w:fldCharType="end"/>
      </w:r>
      <w:r w:rsidR="00CC3C67">
        <w:t xml:space="preserve"> </w:t>
      </w:r>
      <w:r w:rsidR="00D266EE">
        <w:t>and empirical findings</w:t>
      </w:r>
      <w:r w:rsidR="00693C3F">
        <w:t xml:space="preserve"> suggest</w:t>
      </w:r>
      <w:r w:rsidR="00DC3703">
        <w:t xml:space="preserve">ing </w:t>
      </w:r>
      <w:r w:rsidR="00CC2A0F">
        <w:t xml:space="preserve">that </w:t>
      </w:r>
      <w:r w:rsidR="00A21B3F">
        <w:t>COVID-19</w:t>
      </w:r>
      <w:r w:rsidR="00DC3703">
        <w:t xml:space="preserve"> represent</w:t>
      </w:r>
      <w:r w:rsidR="00CC2A0F">
        <w:t>s</w:t>
      </w:r>
      <w:r w:rsidR="00DC3703">
        <w:t xml:space="preserve"> a threat</w:t>
      </w:r>
      <w:r w:rsidR="00693C3F">
        <w:t xml:space="preserve"> to</w:t>
      </w:r>
      <w:r w:rsidR="00DC3703">
        <w:t xml:space="preserve"> individuals showing predisposition towards </w:t>
      </w:r>
      <w:r w:rsidR="001F7FE4">
        <w:t>these symptoms</w:t>
      </w:r>
      <w:r w:rsidR="00D266EE">
        <w:t xml:space="preserve"> </w:t>
      </w:r>
      <w:r w:rsidR="003B19F0">
        <w:fldChar w:fldCharType="begin">
          <w:fldData xml:space="preserve">PEVuZE5vdGU+PENpdGU+PEF1dGhvcj5CZW5hdHRpPC9BdXRob3I+PFllYXI+MjAyMDwvWWVhcj48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</w:fldData>
        </w:fldChar>
      </w:r>
      <w:r w:rsidR="007F32C4">
        <w:instrText xml:space="preserve"> ADDIN EN.CITE </w:instrText>
      </w:r>
      <w:r w:rsidR="007F32C4">
        <w:fldChar w:fldCharType="begin">
          <w:fldData xml:space="preserve">PEVuZE5vdGU+PENpdGU+PEF1dGhvcj5CZW5hdHRpPC9BdXRob3I+PFllYXI+MjAyMDwvWWVhcj48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</w:fldData>
        </w:fldChar>
      </w:r>
      <w:r w:rsidR="007F32C4">
        <w:instrText xml:space="preserve"> ADDIN EN.CITE.DATA </w:instrText>
      </w:r>
      <w:r w:rsidR="007F32C4">
        <w:fldChar w:fldCharType="end"/>
      </w:r>
      <w:r w:rsidR="003B19F0">
        <w:fldChar w:fldCharType="separate"/>
      </w:r>
      <w:r w:rsidR="007F32C4">
        <w:rPr>
          <w:noProof/>
        </w:rPr>
        <w:t>(Benatti et al., 2020; Matsunaga et al., 2020; Nissen et al., 2020)</w:t>
      </w:r>
      <w:r w:rsidR="003B19F0">
        <w:fldChar w:fldCharType="end"/>
      </w:r>
      <w:r w:rsidR="00F5121D">
        <w:t>.</w:t>
      </w:r>
      <w:r w:rsidR="003B19F0">
        <w:t xml:space="preserve"> </w:t>
      </w:r>
      <w:r w:rsidR="00295251">
        <w:t>On the other hand</w:t>
      </w:r>
      <w:r w:rsidR="00DC3703">
        <w:t>, t</w:t>
      </w:r>
      <w:r w:rsidR="00693C3F">
        <w:t xml:space="preserve">he reason why BDD symptoms did not </w:t>
      </w:r>
      <w:r w:rsidR="0079589C">
        <w:t>deteriorate</w:t>
      </w:r>
      <w:r w:rsidR="00693C3F">
        <w:t xml:space="preserve"> may be partly attributable to </w:t>
      </w:r>
      <w:r w:rsidR="009610EB">
        <w:t xml:space="preserve">the </w:t>
      </w:r>
      <w:r w:rsidR="00DC3703">
        <w:t>lockdown measures</w:t>
      </w:r>
      <w:r w:rsidR="00693C3F">
        <w:t xml:space="preserve">, which might have decreased the distress </w:t>
      </w:r>
      <w:r w:rsidR="0079589C">
        <w:t>associated with</w:t>
      </w:r>
      <w:r w:rsidR="00693C3F">
        <w:t xml:space="preserve"> going out with what </w:t>
      </w:r>
      <w:r w:rsidR="00A65A88">
        <w:t xml:space="preserve">participants </w:t>
      </w:r>
      <w:r w:rsidR="00693C3F">
        <w:t>believe to be an appearance problem</w:t>
      </w:r>
      <w:r w:rsidR="009E6CDD">
        <w:t xml:space="preserve"> </w:t>
      </w:r>
      <w:r w:rsidR="009E6CDD">
        <w:fldChar w:fldCharType="begin"/>
      </w:r>
      <w:r w:rsidR="007F32C4">
        <w:instrText xml:space="preserve"> ADDIN EN.CITE &lt;EndNote&gt;&lt;Cite&gt;&lt;Author&gt;Pikoos&lt;/Author&gt;&lt;Year&gt;2020&lt;/Year&gt;&lt;RecNum&gt;25540&lt;/RecNum&gt;&lt;DisplayText&gt;(Pikoos et al., 2020)&lt;/DisplayText&gt;&lt;record&gt;&lt;rec-number&gt;25540&lt;/rec-number&gt;&lt;foreign-keys&gt;&lt;key app="EN" db-id="a9xpdppp3ttpfleavvlx5prdffwf2vvrdxwf" timestamp="1605945156"&gt;25540&lt;/key&gt;&lt;/foreign-keys&gt;&lt;ref-type name="Journal Article"&gt;17&lt;/ref-type&gt;&lt;contributors&gt;&lt;authors&gt;&lt;author&gt;Pikoos, T. D.&lt;/author&gt;&lt;author&gt;Buzwell, S.&lt;/author&gt;&lt;author&gt;Sharp, G.&lt;/author&gt;&lt;author&gt;Rossell, S. L.&lt;/author&gt;&lt;/authors&gt;&lt;/contributors&gt;&lt;auth-address&gt;Centre for Mental Health, Swinburne University of Technology, Melbourne, Australia.&amp;#xD;Monash Alfred Psychiatry Research Centre, Melbourne, Australia.&amp;#xD;Department of Psychiatry, St Vincent&amp;apos;s Hospital, Melbourne, Australia.&lt;/auth-address&gt;&lt;titles&gt;&lt;title&gt;The COVID-19 pandemic: Psychological and behavioral responses to the shutdown of the beauty industry&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edition&gt;2020/09/17&lt;/edition&gt;&lt;keywords&gt;&lt;keyword&gt;Covid-19&lt;/keyword&gt;&lt;keyword&gt;Coronavirus&lt;/keyword&gt;&lt;keyword&gt;appearance&lt;/keyword&gt;&lt;keyword&gt;body dysmorphic disorder&lt;/keyword&gt;&lt;keyword&gt;body image&lt;/keyword&gt;&lt;keyword&gt;cosmetic surgery&lt;/keyword&gt;&lt;keyword&gt;cosmetic treatment&lt;/keyword&gt;&lt;keyword&gt;dysmorphic concern&lt;/keyword&gt;&lt;keyword&gt;mental health&lt;/keyword&gt;&lt;/keywords&gt;&lt;dates&gt;&lt;year&gt;2020&lt;/year&gt;&lt;pub-dates&gt;&lt;date&gt;Sep 16&lt;/date&gt;&lt;/pub-dates&gt;&lt;/dates&gt;&lt;isbn&gt;0276-3478&lt;/isbn&gt;&lt;accession-num&gt;32936467&lt;/accession-num&gt;&lt;urls&gt;&lt;/urls&gt;&lt;electronic-resource-num&gt;10.1002/eat.23385&lt;/electronic-resource-num&gt;&lt;remote-database-provider&gt;NLM&lt;/remote-database-provider&gt;&lt;language&gt;eng&lt;/language&gt;&lt;/record&gt;&lt;/Cite&gt;&lt;/EndNote&gt;</w:instrText>
      </w:r>
      <w:r w:rsidR="009E6CDD">
        <w:fldChar w:fldCharType="separate"/>
      </w:r>
      <w:r w:rsidR="007F32C4">
        <w:rPr>
          <w:noProof/>
        </w:rPr>
        <w:t>(Pikoos et al., 2020)</w:t>
      </w:r>
      <w:r w:rsidR="009E6CDD">
        <w:fldChar w:fldCharType="end"/>
      </w:r>
      <w:r w:rsidR="00F5121D">
        <w:t xml:space="preserve">. </w:t>
      </w:r>
      <w:r w:rsidR="00693C3F">
        <w:t>Finally</w:t>
      </w:r>
      <w:r w:rsidR="00DC3703">
        <w:t>,</w:t>
      </w:r>
      <w:r w:rsidR="0033334A">
        <w:t xml:space="preserve"> while </w:t>
      </w:r>
      <w:r w:rsidR="001F7FE4">
        <w:t xml:space="preserve">both </w:t>
      </w:r>
      <w:r w:rsidR="0079589C">
        <w:t>TTM</w:t>
      </w:r>
      <w:r w:rsidR="001F7FE4">
        <w:t xml:space="preserve"> and </w:t>
      </w:r>
      <w:r w:rsidR="0033334A">
        <w:t xml:space="preserve">SPD symptoms </w:t>
      </w:r>
      <w:r w:rsidR="00CC2A0F">
        <w:t>were reported to have worsened</w:t>
      </w:r>
      <w:r w:rsidR="0033334A">
        <w:t xml:space="preserve">, </w:t>
      </w:r>
      <w:r w:rsidR="0079589C">
        <w:t xml:space="preserve">prevalence of </w:t>
      </w:r>
      <w:r w:rsidR="001F7FE4">
        <w:t xml:space="preserve">clinically significant </w:t>
      </w:r>
      <w:r w:rsidR="0079589C">
        <w:t>TTM</w:t>
      </w:r>
      <w:r w:rsidR="0033334A">
        <w:t xml:space="preserve"> </w:t>
      </w:r>
      <w:r w:rsidR="0079589C">
        <w:t xml:space="preserve">did not increase </w:t>
      </w:r>
      <w:r w:rsidR="001F7FE4">
        <w:t>after the pandemic</w:t>
      </w:r>
      <w:r w:rsidR="0033334A">
        <w:t xml:space="preserve">. It is difficult to </w:t>
      </w:r>
      <w:r w:rsidR="001F7FE4">
        <w:t>explain</w:t>
      </w:r>
      <w:r w:rsidR="0033334A">
        <w:t xml:space="preserve"> these differences, </w:t>
      </w:r>
      <w:r w:rsidR="009610EB">
        <w:t>as</w:t>
      </w:r>
      <w:r w:rsidR="0033334A">
        <w:t xml:space="preserve"> both </w:t>
      </w:r>
      <w:r w:rsidR="0079589C">
        <w:t>TTM and SPD</w:t>
      </w:r>
      <w:r w:rsidR="0033334A">
        <w:t xml:space="preserve"> are very similar from the sociodemographic</w:t>
      </w:r>
      <w:r w:rsidR="00450964">
        <w:t xml:space="preserve"> </w:t>
      </w:r>
      <w:r w:rsidR="0033334A">
        <w:t>and clinical point of view</w:t>
      </w:r>
      <w:r w:rsidR="001005A6" w:rsidRPr="001005A6">
        <w:t xml:space="preserve"> </w:t>
      </w:r>
      <w:r w:rsidR="001005A6">
        <w:fldChar w:fldCharType="begin">
          <w:fldData xml:space="preserve">PEVuZE5vdGU+PENpdGU+PEF1dGhvcj5Mb2NobmVyPC9BdXRob3I+PFllYXI+MjAwMjwvWWVhcj48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</w:fldData>
        </w:fldChar>
      </w:r>
      <w:r w:rsidR="007F32C4">
        <w:instrText xml:space="preserve"> ADDIN EN.CITE </w:instrText>
      </w:r>
      <w:r w:rsidR="007F32C4">
        <w:fldChar w:fldCharType="begin">
          <w:fldData xml:space="preserve">PEVuZE5vdGU+PENpdGU+PEF1dGhvcj5Mb2NobmVyPC9BdXRob3I+PFllYXI+MjAwMjwvWWVhcj48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</w:fldData>
        </w:fldChar>
      </w:r>
      <w:r w:rsidR="007F32C4">
        <w:instrText xml:space="preserve"> ADDIN EN.CITE.DATA </w:instrText>
      </w:r>
      <w:r w:rsidR="007F32C4">
        <w:fldChar w:fldCharType="end"/>
      </w:r>
      <w:r w:rsidR="001005A6">
        <w:fldChar w:fldCharType="separate"/>
      </w:r>
      <w:r w:rsidR="007F32C4">
        <w:rPr>
          <w:noProof/>
        </w:rPr>
        <w:t>(Lochner et al., 2002)</w:t>
      </w:r>
      <w:r w:rsidR="001005A6">
        <w:fldChar w:fldCharType="end"/>
      </w:r>
      <w:r w:rsidR="00F5121D">
        <w:t xml:space="preserve">. </w:t>
      </w:r>
      <w:r w:rsidR="0033334A">
        <w:t xml:space="preserve">However, </w:t>
      </w:r>
      <w:r w:rsidR="008057CA">
        <w:t xml:space="preserve">whereas </w:t>
      </w:r>
      <w:r w:rsidR="001F7FE4">
        <w:t>SPD symptoms might be more likely to be triggered by the individuals’ sight in the mirror (</w:t>
      </w:r>
      <w:r w:rsidR="0079589C">
        <w:t xml:space="preserve">which can be considered </w:t>
      </w:r>
      <w:r w:rsidR="001F7FE4">
        <w:t xml:space="preserve">more likely to occur </w:t>
      </w:r>
      <w:r w:rsidR="009610EB">
        <w:t>during lockdown</w:t>
      </w:r>
      <w:r w:rsidR="001F7FE4">
        <w:t>)</w:t>
      </w:r>
      <w:r w:rsidR="008057CA">
        <w:t xml:space="preserve"> </w:t>
      </w:r>
      <w:r w:rsidR="001005A6">
        <w:fldChar w:fldCharType="begin"/>
      </w:r>
      <w:r w:rsidR="007F32C4">
        <w:instrText xml:space="preserve"> ADDIN EN.CITE &lt;EndNote&gt;&lt;Cite&gt;&lt;Author&gt;Odlaug&lt;/Author&gt;&lt;Year&gt;2008&lt;/Year&gt;&lt;RecNum&gt;25&lt;/RecNum&gt;&lt;DisplayText&gt;(Odlaug and Grant, 2008)&lt;/DisplayText&gt;&lt;record&gt;&lt;rec-number&gt;25&lt;/rec-number&gt;&lt;foreign-keys&gt;&lt;key app="EN" db-id="5frwe02wrdxz92epxwc5prtvdta9xwfpxt5s" timestamp="1605321748"&gt;25&lt;/key&gt;&lt;/foreign-keys&gt;&lt;ref-type name="Journal Article"&gt;17&lt;/ref-type&gt;&lt;contributors&gt;&lt;authors&gt;&lt;author&gt;Odlaug, B. L.&lt;/author&gt;&lt;author&gt;Grant, J. E.&lt;/author&gt;&lt;/authors&gt;&lt;/contributors&gt;&lt;auth-address&gt;Department of Psychiatry, University of Minnesota Medical Center, Minneapolis, Minnesota 55454, USA.&lt;/auth-address&gt;&lt;titles&gt;&lt;title&gt;Trichotillomania and Pathologic Skin Picking: clinical comparison with an examination of comorbidity&lt;/title&gt;&lt;secondary-title&gt;Ann Clin Psychiatry&lt;/secondary-title&gt;&lt;alt-title&gt;Annals of clinical psychiatry : official journal of the American Academy of Clinical Psychiatrists&lt;/alt-title&gt;&lt;/titles&gt;&lt;periodical&gt;&lt;full-title&gt;Ann Clin Psychiatry&lt;/full-title&gt;&lt;abbr-1&gt;Annals of clinical psychiatry : official journal of the American Academy of Clinical Psychiatrists&lt;/abbr-1&gt;&lt;/periodical&gt;&lt;alt-periodical&gt;&lt;full-title&gt;Ann Clin Psychiatry&lt;/full-title&gt;&lt;abbr-1&gt;Annals of clinical psychiatry : official journal of the American Academy of Clinical Psychiatrists&lt;/abbr-1&gt;&lt;/alt-periodical&gt;&lt;pages&gt;57-63&lt;/pages&gt;&lt;volume&gt;20&lt;/volume&gt;&lt;number&gt;2&lt;/number&gt;&lt;edition&gt;2008/06/24&lt;/edition&gt;&lt;keywords&gt;&lt;keyword&gt;Adolescent&lt;/keyword&gt;&lt;keyword&gt;Adult&lt;/keyword&gt;&lt;keyword&gt;Comorbidity&lt;/keyword&gt;&lt;keyword&gt;Female&lt;/keyword&gt;&lt;keyword&gt;Humans&lt;/keyword&gt;&lt;keyword&gt;Male&lt;/keyword&gt;&lt;keyword&gt;Middle Aged&lt;/keyword&gt;&lt;keyword&gt;Obsessive-Compulsive Disorder/*epidemiology&lt;/keyword&gt;&lt;keyword&gt;*Skin&lt;/keyword&gt;&lt;keyword&gt;Trichotillomania/*epidemiology&lt;/keyword&gt;&lt;/keywords&gt;&lt;dates&gt;&lt;year&gt;2008&lt;/year&gt;&lt;pub-dates&gt;&lt;date&gt;Apr-Jun&lt;/date&gt;&lt;/pub-dates&gt;&lt;/dates&gt;&lt;isbn&gt;1040-1237&lt;/isbn&gt;&lt;accession-num&gt;18568576&lt;/accession-num&gt;&lt;urls&gt;&lt;/urls&gt;&lt;electronic-resource-num&gt;10.1080/10401230802017027&lt;/electronic-resource-num&gt;&lt;remote-database-provider&gt;NLM&lt;/remote-database-provider&gt;&lt;language&gt;eng&lt;/language&gt;&lt;/record&gt;&lt;/Cite&gt;&lt;/EndNote&gt;</w:instrText>
      </w:r>
      <w:r w:rsidR="001005A6">
        <w:fldChar w:fldCharType="separate"/>
      </w:r>
      <w:r w:rsidR="007F32C4">
        <w:rPr>
          <w:noProof/>
        </w:rPr>
        <w:t>(Odlaug and Grant, 2008)</w:t>
      </w:r>
      <w:r w:rsidR="001005A6">
        <w:fldChar w:fldCharType="end"/>
      </w:r>
      <w:r w:rsidR="00F5121D">
        <w:t xml:space="preserve">, </w:t>
      </w:r>
      <w:r w:rsidR="0079589C">
        <w:t>TTM</w:t>
      </w:r>
      <w:r w:rsidR="00795755">
        <w:t xml:space="preserve"> symptoms-associated distress </w:t>
      </w:r>
      <w:r w:rsidR="008057CA">
        <w:t>may diminish as a consequence of decreased social exposure</w:t>
      </w:r>
      <w:r w:rsidR="0016785C">
        <w:t xml:space="preserve"> in</w:t>
      </w:r>
      <w:r w:rsidR="008057CA">
        <w:t xml:space="preserve"> </w:t>
      </w:r>
      <w:r w:rsidR="0079589C">
        <w:t>TTM</w:t>
      </w:r>
      <w:r w:rsidR="0033334A">
        <w:t xml:space="preserve"> </w:t>
      </w:r>
      <w:r w:rsidR="00C33DAD">
        <w:t xml:space="preserve">individuals </w:t>
      </w:r>
      <w:r w:rsidR="0016785C">
        <w:t>prone to greater</w:t>
      </w:r>
      <w:r w:rsidR="001F7FE4">
        <w:t xml:space="preserve"> to </w:t>
      </w:r>
      <w:r w:rsidR="0033334A">
        <w:t>social anxiety</w:t>
      </w:r>
      <w:r w:rsidR="001005A6" w:rsidRPr="001005A6">
        <w:t xml:space="preserve"> </w:t>
      </w:r>
      <w:r w:rsidR="001005A6">
        <w:fldChar w:fldCharType="begin">
          <w:fldData xml:space="preserve">PEVuZE5vdGU+PENpdGU+PEF1dGhvcj5Mb2NobmVyPC9BdXRob3I+PFllYXI+MjAwMjwvWWVhcj48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</w:fldData>
        </w:fldChar>
      </w:r>
      <w:r w:rsidR="007F32C4">
        <w:instrText xml:space="preserve"> ADDIN EN.CITE </w:instrText>
      </w:r>
      <w:r w:rsidR="007F32C4">
        <w:fldChar w:fldCharType="begin">
          <w:fldData xml:space="preserve">PEVuZE5vdGU+PENpdGU+PEF1dGhvcj5Mb2NobmVyPC9BdXRob3I+PFllYXI+MjAwMjwvWWVhcj48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</w:fldData>
        </w:fldChar>
      </w:r>
      <w:r w:rsidR="007F32C4">
        <w:instrText xml:space="preserve"> ADDIN EN.CITE.DATA </w:instrText>
      </w:r>
      <w:r w:rsidR="007F32C4">
        <w:fldChar w:fldCharType="end"/>
      </w:r>
      <w:r w:rsidR="001005A6">
        <w:fldChar w:fldCharType="separate"/>
      </w:r>
      <w:r w:rsidR="007F32C4">
        <w:rPr>
          <w:noProof/>
        </w:rPr>
        <w:t>(Lochner et al., 2002)</w:t>
      </w:r>
      <w:r w:rsidR="001005A6">
        <w:fldChar w:fldCharType="end"/>
      </w:r>
      <w:r w:rsidR="00F5121D">
        <w:t>.</w:t>
      </w:r>
      <w:r w:rsidR="00693C3F">
        <w:t xml:space="preserve"> </w:t>
      </w:r>
    </w:p>
    <w:p w14:paraId="7A07A769" w14:textId="77777777" w:rsidR="00693C3F" w:rsidRDefault="00693C3F" w:rsidP="0016785C"/>
    <w:p w14:paraId="1B878020" w14:textId="69ECC53E" w:rsidR="002C751D" w:rsidRDefault="00B8735A" w:rsidP="003D546E">
      <w:r w:rsidRPr="003E4803">
        <w:t>Notably</w:t>
      </w:r>
      <w:r w:rsidR="0018268C" w:rsidRPr="003E4803">
        <w:t>, female</w:t>
      </w:r>
      <w:r w:rsidR="0018268C">
        <w:t xml:space="preserve"> gender, the n</w:t>
      </w:r>
      <w:r w:rsidR="0018268C" w:rsidRPr="007A037C">
        <w:t xml:space="preserve">umber of </w:t>
      </w:r>
      <w:r w:rsidR="00A21B3F">
        <w:t>COVID-19</w:t>
      </w:r>
      <w:r w:rsidR="0018268C">
        <w:t xml:space="preserve"> related stressful events, compulsivity levels, and, in a separate model, pre-</w:t>
      </w:r>
      <w:r w:rsidR="00FC2088">
        <w:t xml:space="preserve">COVID-19 </w:t>
      </w:r>
      <w:r w:rsidR="0018268C">
        <w:t>fear of harm and symmetry symptoms, predicted OCD symptoms</w:t>
      </w:r>
      <w:r w:rsidR="000B160A">
        <w:t xml:space="preserve"> during the pandemic</w:t>
      </w:r>
      <w:r w:rsidR="0018268C">
        <w:t xml:space="preserve">. Our findings support previous studies showing </w:t>
      </w:r>
      <w:r w:rsidR="000B160A">
        <w:t xml:space="preserve">relatively </w:t>
      </w:r>
      <w:r w:rsidR="0018268C">
        <w:t xml:space="preserve">greater vulnerability of </w:t>
      </w:r>
      <w:r w:rsidR="001005A6">
        <w:t xml:space="preserve">adult </w:t>
      </w:r>
      <w:r w:rsidR="0018268C">
        <w:t>women to stress</w:t>
      </w:r>
      <w:r w:rsidR="001005A6">
        <w:t xml:space="preserve"> </w:t>
      </w:r>
      <w:r w:rsidR="001005A6">
        <w:fldChar w:fldCharType="begin">
          <w:fldData xml:space="preserve">PEVuZE5vdGU+PENpdGU+PEF1dGhvcj5Ib2RlczwvQXV0aG9yPjxZZWFyPjIwMTk8L1llYXI+PFJl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=
</w:fldData>
        </w:fldChar>
      </w:r>
      <w:r w:rsidR="007F32C4">
        <w:instrText xml:space="preserve"> ADDIN EN.CITE </w:instrText>
      </w:r>
      <w:r w:rsidR="007F32C4">
        <w:fldChar w:fldCharType="begin">
          <w:fldData xml:space="preserve">PEVuZE5vdGU+PENpdGU+PEF1dGhvcj5Ib2RlczwvQXV0aG9yPjxZZWFyPjIwMTk8L1llYXI+PFJl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=
</w:fldData>
        </w:fldChar>
      </w:r>
      <w:r w:rsidR="007F32C4">
        <w:instrText xml:space="preserve"> ADDIN EN.CITE.DATA </w:instrText>
      </w:r>
      <w:r w:rsidR="007F32C4">
        <w:fldChar w:fldCharType="end"/>
      </w:r>
      <w:r w:rsidR="001005A6">
        <w:fldChar w:fldCharType="separate"/>
      </w:r>
      <w:r w:rsidR="007F32C4">
        <w:rPr>
          <w:noProof/>
        </w:rPr>
        <w:t>(Hodes and Epperson, 2019)</w:t>
      </w:r>
      <w:r w:rsidR="001005A6">
        <w:fldChar w:fldCharType="end"/>
      </w:r>
      <w:r w:rsidR="000645D1">
        <w:t xml:space="preserve"> </w:t>
      </w:r>
      <w:r w:rsidR="0079589C">
        <w:t>and the usefulness of our</w:t>
      </w:r>
      <w:r w:rsidR="0018268C">
        <w:t xml:space="preserve"> scale to assess </w:t>
      </w:r>
      <w:r w:rsidR="0068553F">
        <w:t xml:space="preserve">the totality of </w:t>
      </w:r>
      <w:r w:rsidR="00A21B3F">
        <w:t>COVID-19</w:t>
      </w:r>
      <w:r w:rsidR="0018268C">
        <w:t xml:space="preserve"> stressful events. </w:t>
      </w:r>
      <w:r w:rsidR="00D266EE">
        <w:t xml:space="preserve">Nevertheless, in contrast with our initial hypothesis, previous severity of contamination and washing did not emerge as predictors of </w:t>
      </w:r>
      <w:r w:rsidR="00A65A88">
        <w:t>“</w:t>
      </w:r>
      <w:r w:rsidR="000B160A">
        <w:t>intra</w:t>
      </w:r>
      <w:r w:rsidR="00D266EE">
        <w:t>-covid</w:t>
      </w:r>
      <w:r w:rsidR="00A65A88">
        <w:t>”</w:t>
      </w:r>
      <w:r w:rsidR="00D266EE">
        <w:t xml:space="preserve"> severity of OCD. </w:t>
      </w:r>
      <w:r w:rsidR="00D633A3">
        <w:t>Perhaps as a consequence of prolonged lockdown</w:t>
      </w:r>
      <w:r w:rsidR="000645D1">
        <w:t xml:space="preserve"> measures</w:t>
      </w:r>
      <w:r w:rsidR="00D633A3">
        <w:t xml:space="preserve">, </w:t>
      </w:r>
      <w:r w:rsidR="000645D1">
        <w:t xml:space="preserve">OCD </w:t>
      </w:r>
      <w:r w:rsidR="00D633A3">
        <w:t xml:space="preserve">symptoms </w:t>
      </w:r>
      <w:r w:rsidR="000645D1">
        <w:t>that tend</w:t>
      </w:r>
      <w:r w:rsidR="00D633A3">
        <w:t xml:space="preserve"> to occur at home, such as symmetry and fear of harm, were more likely to </w:t>
      </w:r>
      <w:r w:rsidR="002C751D">
        <w:t>determine OCD deterioration</w:t>
      </w:r>
      <w:r w:rsidR="00D633A3">
        <w:t>. They may represent, for instance, compulsion</w:t>
      </w:r>
      <w:r w:rsidR="002C751D">
        <w:t>s</w:t>
      </w:r>
      <w:r w:rsidR="00D633A3">
        <w:t xml:space="preserve"> to rearrange personal belongings at </w:t>
      </w:r>
      <w:r w:rsidR="00504A22">
        <w:t>subjects’</w:t>
      </w:r>
      <w:r w:rsidR="001005A6">
        <w:t xml:space="preserve"> own</w:t>
      </w:r>
      <w:r w:rsidR="00561EEE">
        <w:t xml:space="preserve"> residence</w:t>
      </w:r>
      <w:r w:rsidR="001005A6">
        <w:t>s</w:t>
      </w:r>
      <w:r w:rsidR="00504A22">
        <w:t>, aggressive impulses towards family members</w:t>
      </w:r>
      <w:r w:rsidR="00D633A3">
        <w:t xml:space="preserve"> </w:t>
      </w:r>
      <w:r w:rsidR="004F2583">
        <w:fldChar w:fldCharType="begin">
          <w:fldData xml:space="preserve">PEVuZE5vdGU+PENpdGU+PEF1dGhvcj5Nb3JlaXJhPC9BdXRob3I+PFllYXI+MjAyMDwvWWVhcj48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==
</w:fldData>
        </w:fldChar>
      </w:r>
      <w:r w:rsidR="007F32C4">
        <w:instrText xml:space="preserve"> ADDIN EN.CITE </w:instrText>
      </w:r>
      <w:r w:rsidR="007F32C4">
        <w:fldChar w:fldCharType="begin">
          <w:fldData xml:space="preserve">PEVuZE5vdGU+PENpdGU+PEF1dGhvcj5Nb3JlaXJhPC9BdXRob3I+PFllYXI+MjAyMDwvWWVhcj48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==
</w:fldData>
        </w:fldChar>
      </w:r>
      <w:r w:rsidR="007F32C4">
        <w:instrText xml:space="preserve"> ADDIN EN.CITE.DATA </w:instrText>
      </w:r>
      <w:r w:rsidR="007F32C4">
        <w:fldChar w:fldCharType="end"/>
      </w:r>
      <w:r w:rsidR="004F2583">
        <w:fldChar w:fldCharType="separate"/>
      </w:r>
      <w:r w:rsidR="007F32C4">
        <w:rPr>
          <w:noProof/>
        </w:rPr>
        <w:t>(Moreira and Pinto da Costa, 2020)</w:t>
      </w:r>
      <w:r w:rsidR="004F2583">
        <w:fldChar w:fldCharType="end"/>
      </w:r>
      <w:r w:rsidR="00D85D0C">
        <w:t xml:space="preserve">, </w:t>
      </w:r>
      <w:r w:rsidR="00D633A3">
        <w:t xml:space="preserve">or the fear for the lives of </w:t>
      </w:r>
      <w:r w:rsidR="00504A22">
        <w:t>relatives</w:t>
      </w:r>
      <w:r w:rsidR="00D633A3">
        <w:t xml:space="preserve"> falling sick or dying </w:t>
      </w:r>
      <w:r w:rsidR="004F2583">
        <w:fldChar w:fldCharType="begin">
          <w:fldData xml:space="preserve">PEVuZE5vdGU+PENpdGU+PEF1dGhvcj5OaXNzZW48L0F1dGhvcj48WWVhcj4yMDIwPC9ZZWFyPjxS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</w:fldData>
        </w:fldChar>
      </w:r>
      <w:r w:rsidR="007F32C4">
        <w:instrText xml:space="preserve"> ADDIN EN.CITE </w:instrText>
      </w:r>
      <w:r w:rsidR="007F32C4">
        <w:fldChar w:fldCharType="begin">
          <w:fldData xml:space="preserve">PEVuZE5vdGU+PENpdGU+PEF1dGhvcj5OaXNzZW48L0F1dGhvcj48WWVhcj4yMDIwPC9ZZWFyPjxS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</w:fldData>
        </w:fldChar>
      </w:r>
      <w:r w:rsidR="007F32C4">
        <w:instrText xml:space="preserve"> ADDIN EN.CITE.DATA </w:instrText>
      </w:r>
      <w:r w:rsidR="007F32C4">
        <w:fldChar w:fldCharType="end"/>
      </w:r>
      <w:r w:rsidR="004F2583">
        <w:fldChar w:fldCharType="separate"/>
      </w:r>
      <w:r w:rsidR="007F32C4">
        <w:rPr>
          <w:noProof/>
        </w:rPr>
        <w:t>(Nissen et al., 2020)</w:t>
      </w:r>
      <w:r w:rsidR="004F2583">
        <w:fldChar w:fldCharType="end"/>
      </w:r>
      <w:r w:rsidR="00D85D0C">
        <w:t xml:space="preserve">. </w:t>
      </w:r>
      <w:r w:rsidR="004F2583">
        <w:t>I</w:t>
      </w:r>
      <w:r w:rsidR="000645D1">
        <w:t xml:space="preserve">t is also possible that </w:t>
      </w:r>
      <w:r w:rsidR="00FC2088">
        <w:t xml:space="preserve">current </w:t>
      </w:r>
      <w:r w:rsidR="000645D1">
        <w:t xml:space="preserve">contamination and washing symptoms were less </w:t>
      </w:r>
      <w:r w:rsidR="000645D1">
        <w:lastRenderedPageBreak/>
        <w:t xml:space="preserve">likely to be reported for being now validated by </w:t>
      </w:r>
      <w:r w:rsidR="0011276F">
        <w:t>society in general</w:t>
      </w:r>
      <w:r w:rsidR="0093165C">
        <w:t xml:space="preserve"> </w:t>
      </w:r>
      <w:r w:rsidR="004F2583">
        <w:fldChar w:fldCharType="begin">
          <w:fldData xml:space="preserve">PEVuZE5vdGU+PENpdGU+PEF1dGhvcj5QZXJrZXM8L0F1dGhvcj48WWVhcj4yMDIwPC9ZZWFyPjxS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</w:fldData>
        </w:fldChar>
      </w:r>
      <w:r w:rsidR="007F32C4">
        <w:instrText xml:space="preserve"> ADDIN EN.CITE </w:instrText>
      </w:r>
      <w:r w:rsidR="007F32C4">
        <w:fldChar w:fldCharType="begin">
          <w:fldData xml:space="preserve">PEVuZE5vdGU+PENpdGU+PEF1dGhvcj5QZXJrZXM8L0F1dGhvcj48WWVhcj4yMDIwPC9ZZWFyPjxS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</w:fldData>
        </w:fldChar>
      </w:r>
      <w:r w:rsidR="007F32C4">
        <w:instrText xml:space="preserve"> ADDIN EN.CITE.DATA </w:instrText>
      </w:r>
      <w:r w:rsidR="007F32C4">
        <w:fldChar w:fldCharType="end"/>
      </w:r>
      <w:r w:rsidR="004F2583">
        <w:fldChar w:fldCharType="separate"/>
      </w:r>
      <w:r w:rsidR="007F32C4">
        <w:rPr>
          <w:noProof/>
        </w:rPr>
        <w:t>(Perkes et al., 2020)</w:t>
      </w:r>
      <w:r w:rsidR="004F2583">
        <w:fldChar w:fldCharType="end"/>
      </w:r>
      <w:r w:rsidR="00D85D0C">
        <w:t>.</w:t>
      </w:r>
    </w:p>
    <w:p w14:paraId="44FED2FF" w14:textId="77777777" w:rsidR="006D5627" w:rsidRDefault="006D5627" w:rsidP="003D546E"/>
    <w:p w14:paraId="64CB9DD9" w14:textId="31A14242" w:rsidR="000645D1" w:rsidRDefault="006D5627" w:rsidP="003D546E">
      <w:r>
        <w:t>M</w:t>
      </w:r>
      <w:r w:rsidRPr="00114E09">
        <w:t>ental contami</w:t>
      </w:r>
      <w:r w:rsidR="00F54E66" w:rsidRPr="00114E09">
        <w:t xml:space="preserve">nation, defined as an internal feeling of dirtiness experienced in the absence of contact with a physical contaminant </w:t>
      </w:r>
      <w:r w:rsidR="008916D1">
        <w:fldChar w:fldCharType="begin"/>
      </w:r>
      <w:r w:rsidR="007F32C4">
        <w:instrText xml:space="preserve"> ADDIN EN.CITE &lt;EndNote&gt;&lt;Cite&gt;&lt;Author&gt;Rachman&lt;/Author&gt;&lt;Year&gt;1994&lt;/Year&gt;&lt;RecNum&gt;29&lt;/RecNum&gt;&lt;DisplayText&gt;(Rachman, 1994)&lt;/DisplayText&gt;&lt;record&gt;&lt;rec-number&gt;29&lt;/rec-number&gt;&lt;foreign-keys&gt;&lt;key app="EN" db-id="5frwe02wrdxz92epxwc5prtvdta9xwfpxt5s" timestamp="1605323210"&gt;29&lt;/key&gt;&lt;/foreign-keys&gt;&lt;ref-type name="Journal Article"&gt;17&lt;/ref-type&gt;&lt;contributors&gt;&lt;authors&gt;&lt;author&gt;Rachman, S.&lt;/author&gt;&lt;/authors&gt;&lt;/contributors&gt;&lt;titles&gt;&lt;title&gt;Pollution of the mind&lt;/title&gt;&lt;secondary-title&gt;Behaviour Research and Therapy&lt;/secondary-title&gt;&lt;/titles&gt;&lt;periodical&gt;&lt;full-title&gt;Behaviour Research and Therapy&lt;/full-title&gt;&lt;/periodical&gt;&lt;pages&gt;311-314&lt;/pages&gt;&lt;volume&gt;32&lt;/volume&gt;&lt;number&gt;3&lt;/number&gt;&lt;dates&gt;&lt;year&gt;1994&lt;/year&gt;&lt;pub-dates&gt;&lt;date&gt;1994/03/01/&lt;/date&gt;&lt;/pub-dates&gt;&lt;/dates&gt;&lt;isbn&gt;0005-7967&lt;/isbn&gt;&lt;urls&gt;&lt;related-urls&gt;&lt;url&gt;http://www.sciencedirect.com/science/article/pii/0005796794901279&lt;/url&gt;&lt;/related-urls&gt;&lt;/urls&gt;&lt;electronic-resource-num&gt;https://doi.org/10.1016/0005-7967(94)90127-9&lt;/electronic-resource-num&gt;&lt;/record&gt;&lt;/Cite&gt;&lt;/EndNote&gt;</w:instrText>
      </w:r>
      <w:r w:rsidR="008916D1">
        <w:fldChar w:fldCharType="separate"/>
      </w:r>
      <w:r w:rsidR="007F32C4">
        <w:rPr>
          <w:noProof/>
        </w:rPr>
        <w:t>(Rachman, 1994)</w:t>
      </w:r>
      <w:r w:rsidR="008916D1">
        <w:fldChar w:fldCharType="end"/>
      </w:r>
      <w:r w:rsidR="00D85D0C">
        <w:t xml:space="preserve">, </w:t>
      </w:r>
      <w:r w:rsidR="00646760" w:rsidRPr="00114E09">
        <w:t>was</w:t>
      </w:r>
      <w:r w:rsidR="00F54E66" w:rsidRPr="00114E09">
        <w:t xml:space="preserve"> predicted by non-white ethnicity, number of </w:t>
      </w:r>
      <w:r w:rsidR="00A21B3F">
        <w:t>COVID-19</w:t>
      </w:r>
      <w:r w:rsidR="00F54E66" w:rsidRPr="00114E09">
        <w:t xml:space="preserve"> stressful events, compulsivity levels, and schizotypal symptoms.</w:t>
      </w:r>
      <w:r w:rsidR="008479B2" w:rsidRPr="00114E09">
        <w:t xml:space="preserve"> These findings may be indicative of </w:t>
      </w:r>
      <w:r w:rsidR="00646760" w:rsidRPr="00114E09">
        <w:t xml:space="preserve">the </w:t>
      </w:r>
      <w:r w:rsidR="000B160A">
        <w:t xml:space="preserve">potential influence of cultural background on the nature of OCD symptoms experienced; e.g. </w:t>
      </w:r>
      <w:r w:rsidR="00646760" w:rsidRPr="00114E09">
        <w:t xml:space="preserve">a pattern of culturally related beliefs </w:t>
      </w:r>
      <w:r w:rsidR="008E3FD0">
        <w:fldChar w:fldCharType="begin"/>
      </w:r>
      <w:r w:rsidR="007F32C4">
        <w:instrText xml:space="preserve"> ADDIN EN.CITE &lt;EndNote&gt;&lt;Cite&gt;&lt;Author&gt;Subbotsky&lt;/Author&gt;&lt;Year&gt;2002&lt;/Year&gt;&lt;RecNum&gt;33&lt;/RecNum&gt;&lt;DisplayText&gt;(Subbotsky and Quinteros, 2002)&lt;/DisplayText&gt;&lt;record&gt;&lt;rec-number&gt;33&lt;/rec-number&gt;&lt;foreign-keys&gt;&lt;key app="EN" db-id="5frwe02wrdxz92epxwc5prtvdta9xwfpxt5s" timestamp="1605325633"&gt;33&lt;/key&gt;&lt;/foreign-keys&gt;&lt;ref-type name="Journal Article"&gt;17&lt;/ref-type&gt;&lt;contributors&gt;&lt;authors&gt;&lt;author&gt;Subbotsky, E.&lt;/author&gt;&lt;author&gt;Quinteros, G.&lt;/author&gt;&lt;/authors&gt;&lt;/contributors&gt;&lt;auth-address&gt;Lancaster University, UK. E.Subbotsky@Lancaster.ac.uk&lt;/auth-address&gt;&lt;titles&gt;&lt;title&gt;Do cultural factors affect causal beliefs? Rational and magical thinking in Britain and Mexico&lt;/title&gt;&lt;secondary-title&gt;Br J Psychol&lt;/secondary-title&gt;&lt;alt-title&gt;British journal of psychology (London, England : 1953)&lt;/alt-title&gt;&lt;/titles&gt;&lt;periodical&gt;&lt;full-title&gt;Br J Psychol&lt;/full-title&gt;&lt;abbr-1&gt;British journal of psychology (London, England : 1953)&lt;/abbr-1&gt;&lt;/periodical&gt;&lt;alt-periodical&gt;&lt;full-title&gt;Br J Psychol&lt;/full-title&gt;&lt;abbr-1&gt;British journal of psychology (London, England : 1953)&lt;/abbr-1&gt;&lt;/alt-periodical&gt;&lt;pages&gt;519-43&lt;/pages&gt;&lt;volume&gt;93&lt;/volume&gt;&lt;number&gt;Pt 4&lt;/number&gt;&lt;edition&gt;2003/01/10&lt;/edition&gt;&lt;keywords&gt;&lt;keyword&gt;Adult&lt;/keyword&gt;&lt;keyword&gt;Aged&lt;/keyword&gt;&lt;keyword&gt;Cross-Cultural Comparison&lt;/keyword&gt;&lt;keyword&gt;*Culture&lt;/keyword&gt;&lt;keyword&gt;England/ethnology&lt;/keyword&gt;&lt;keyword&gt;Female&lt;/keyword&gt;&lt;keyword&gt;Humans&lt;/keyword&gt;&lt;keyword&gt;Magic/*psychology&lt;/keyword&gt;&lt;keyword&gt;Male&lt;/keyword&gt;&lt;keyword&gt;Mexico/ethnology&lt;/keyword&gt;&lt;keyword&gt;Middle Aged&lt;/keyword&gt;&lt;keyword&gt;*Thinking&lt;/keyword&gt;&lt;/keywords&gt;&lt;dates&gt;&lt;year&gt;2002&lt;/year&gt;&lt;pub-dates&gt;&lt;date&gt;Nov&lt;/date&gt;&lt;/pub-dates&gt;&lt;/dates&gt;&lt;isbn&gt;0007-1269 (Print)&amp;#xD;0007-1269&lt;/isbn&gt;&lt;accession-num&gt;12519532&lt;/accession-num&gt;&lt;urls&gt;&lt;/urls&gt;&lt;electronic-resource-num&gt;10.1348/000712602761381385&lt;/electronic-resource-num&gt;&lt;remote-database-provider&gt;NLM&lt;/remote-database-provider&gt;&lt;language&gt;eng&lt;/language&gt;&lt;/record&gt;&lt;/Cite&gt;&lt;/EndNote&gt;</w:instrText>
      </w:r>
      <w:r w:rsidR="008E3FD0">
        <w:fldChar w:fldCharType="separate"/>
      </w:r>
      <w:r w:rsidR="007F32C4">
        <w:rPr>
          <w:noProof/>
        </w:rPr>
        <w:t>(Subbotsky and Quinteros, 2002)</w:t>
      </w:r>
      <w:r w:rsidR="008E3FD0">
        <w:fldChar w:fldCharType="end"/>
      </w:r>
      <w:r w:rsidR="003446E1">
        <w:t xml:space="preserve"> </w:t>
      </w:r>
      <w:r w:rsidR="00646760" w:rsidRPr="00114E09">
        <w:t xml:space="preserve">that </w:t>
      </w:r>
      <w:r w:rsidR="004B002D">
        <w:t xml:space="preserve">may </w:t>
      </w:r>
      <w:r w:rsidR="00AF47CA">
        <w:t>be relevant to</w:t>
      </w:r>
      <w:r w:rsidR="000B160A">
        <w:t xml:space="preserve"> </w:t>
      </w:r>
      <w:r w:rsidR="00084CA0">
        <w:t>contamination</w:t>
      </w:r>
      <w:r w:rsidR="00AF47CA">
        <w:t xml:space="preserve"> concerns</w:t>
      </w:r>
      <w:r w:rsidR="00084CA0">
        <w:t xml:space="preserve"> </w:t>
      </w:r>
      <w:r w:rsidR="00084CA0">
        <w:fldChar w:fldCharType="begin"/>
      </w:r>
      <w:r w:rsidR="007F32C4">
        <w:instrText xml:space="preserve"> ADDIN EN.CITE &lt;EndNote&gt;&lt;Cite&gt;&lt;Author&gt;Speltini&lt;/Author&gt;&lt;Year&gt;2014&lt;/Year&gt;&lt;RecNum&gt;30&lt;/RecNum&gt;&lt;DisplayText&gt;(Speltini and Passini, 2014)&lt;/DisplayText&gt;&lt;record&gt;&lt;rec-number&gt;30&lt;/rec-number&gt;&lt;foreign-keys&gt;&lt;key app="EN" db-id="5frwe02wrdxz92epxwc5prtvdta9xwfpxt5s" timestamp="1605324470"&gt;30&lt;/key&gt;&lt;/foreign-keys&gt;&lt;ref-type name="Journal Article"&gt;17&lt;/ref-type&gt;&lt;contributors&gt;&lt;authors&gt;&lt;author&gt;Speltini, Giuseppina&lt;/author&gt;&lt;author&gt;Passini, Stefano&lt;/author&gt;&lt;/authors&gt;&lt;/contributors&gt;&lt;titles&gt;&lt;title&gt;Cleanliness/dirtiness, purity/impurity as social and psychological issues&lt;/title&gt;&lt;secondary-title&gt;Culture &amp;amp; Psychology&lt;/secondary-title&gt;&lt;/titles&gt;&lt;periodical&gt;&lt;full-title&gt;Culture &amp;amp; Psychology&lt;/full-title&gt;&lt;/periodical&gt;&lt;pages&gt;203-219&lt;/pages&gt;&lt;volume&gt;20&lt;/volume&gt;&lt;number&gt;2&lt;/number&gt;&lt;dates&gt;&lt;year&gt;2014&lt;/year&gt;&lt;pub-dates&gt;&lt;date&gt;2014/06/01&lt;/date&gt;&lt;/pub-dates&gt;&lt;/dates&gt;&lt;publisher&gt;SAGE Publications Ltd&lt;/publisher&gt;&lt;isbn&gt;1354-067X&lt;/isbn&gt;&lt;urls&gt;&lt;related-urls&gt;&lt;url&gt;https://doi.org/10.1177/1354067X14526895&lt;/url&gt;&lt;/related-urls&gt;&lt;/urls&gt;&lt;electronic-resource-num&gt;10.1177/1354067X14526895&lt;/electronic-resource-num&gt;&lt;access-date&gt;2020/11/13&lt;/access-date&gt;&lt;/record&gt;&lt;/Cite&gt;&lt;/EndNote&gt;</w:instrText>
      </w:r>
      <w:r w:rsidR="00084CA0">
        <w:fldChar w:fldCharType="separate"/>
      </w:r>
      <w:r w:rsidR="007F32C4">
        <w:rPr>
          <w:noProof/>
        </w:rPr>
        <w:t>(Speltini and Passini, 2014)</w:t>
      </w:r>
      <w:r w:rsidR="00084CA0">
        <w:fldChar w:fldCharType="end"/>
      </w:r>
      <w:r w:rsidR="00646760" w:rsidRPr="00114E09">
        <w:t xml:space="preserve"> </w:t>
      </w:r>
      <w:r w:rsidR="009949E8">
        <w:t xml:space="preserve">and related </w:t>
      </w:r>
      <w:r w:rsidR="00646760" w:rsidRPr="00114E09">
        <w:t xml:space="preserve">to magical </w:t>
      </w:r>
      <w:r w:rsidR="00E15A17">
        <w:t>thinking</w:t>
      </w:r>
      <w:r w:rsidR="00E15A17" w:rsidRPr="00114E09">
        <w:t xml:space="preserve"> </w:t>
      </w:r>
      <w:r w:rsidR="000C0A5F">
        <w:fldChar w:fldCharType="begin"/>
      </w:r>
      <w:r w:rsidR="007F32C4">
        <w:instrText xml:space="preserve"> ADDIN EN.CITE &lt;EndNote&gt;&lt;Cite&gt;&lt;Author&gt;Tolin&lt;/Author&gt;&lt;Year&gt;2001&lt;/Year&gt;&lt;RecNum&gt;31&lt;/RecNum&gt;&lt;DisplayText&gt;(Tolin et al., 2001)&lt;/DisplayText&gt;&lt;record&gt;&lt;rec-number&gt;31&lt;/rec-number&gt;&lt;foreign-keys&gt;&lt;key app="EN" db-id="5frwe02wrdxz92epxwc5prtvdta9xwfpxt5s" timestamp="1605324985"&gt;31&lt;/key&gt;&lt;/foreign-keys&gt;&lt;ref-type name="Journal Article"&gt;17&lt;/ref-type&gt;&lt;contributors&gt;&lt;authors&gt;&lt;author&gt;Tolin, D. F.&lt;/author&gt;&lt;author&gt;Abramowitz, J. S.&lt;/author&gt;&lt;author&gt;Kozak, M. J.&lt;/author&gt;&lt;author&gt;Foa, E. B.&lt;/author&gt;&lt;/authors&gt;&lt;/contributors&gt;&lt;auth-address&gt;Anxiety Disorders Center, The Institute of Living, Hartford, CT 06106, USA. dtolin@harthosp.org&lt;/auth-address&gt;&lt;titles&gt;&lt;title&gt;Fixity of belief, perceptual aberration, and magical ideation in obsessive-compulsive disorder&lt;/title&gt;&lt;secondary-title&gt;J Anxiety Disord&lt;/secondary-title&gt;&lt;alt-title&gt;Journal of anxiety disorders&lt;/alt-title&gt;&lt;/titles&gt;&lt;periodical&gt;&lt;full-title&gt;J Anxiety Disord&lt;/full-title&gt;&lt;abbr-1&gt;Journal of anxiety disorders&lt;/abbr-1&gt;&lt;/periodical&gt;&lt;alt-periodical&gt;&lt;full-title&gt;J Anxiety Disord&lt;/full-title&gt;&lt;abbr-1&gt;Journal of anxiety disorders&lt;/abbr-1&gt;&lt;/alt-periodical&gt;&lt;pages&gt;501-10&lt;/pages&gt;&lt;volume&gt;15&lt;/volume&gt;&lt;number&gt;6&lt;/number&gt;&lt;edition&gt;2002/01/05&lt;/edition&gt;&lt;keywords&gt;&lt;keyword&gt;Adult&lt;/keyword&gt;&lt;keyword&gt;Female&lt;/keyword&gt;&lt;keyword&gt;Humans&lt;/keyword&gt;&lt;keyword&gt;Magic/*psychology&lt;/keyword&gt;&lt;keyword&gt;Male&lt;/keyword&gt;&lt;keyword&gt;Obsessive-Compulsive Disorder/*psychology&lt;/keyword&gt;&lt;keyword&gt;Perceptual Disorders/*psychology&lt;/keyword&gt;&lt;keyword&gt;Psychiatric Status Rating Scales&lt;/keyword&gt;&lt;keyword&gt;Psychotic Disorders/*psychology&lt;/keyword&gt;&lt;/keywords&gt;&lt;dates&gt;&lt;year&gt;2001&lt;/year&gt;&lt;pub-dates&gt;&lt;date&gt;Nov-Dec&lt;/date&gt;&lt;/pub-dates&gt;&lt;/dates&gt;&lt;isbn&gt;0887-6185 (Print)&amp;#xD;0887-6185&lt;/isbn&gt;&lt;accession-num&gt;11764309&lt;/accession-num&gt;&lt;urls&gt;&lt;/urls&gt;&lt;electronic-resource-num&gt;10.1016/s0887-6185(01)00078-0&lt;/electronic-resource-num&gt;&lt;remote-database-provider&gt;NLM&lt;/remote-database-provider&gt;&lt;language&gt;eng&lt;/language&gt;&lt;/record&gt;&lt;/Cite&gt;&lt;/EndNote&gt;</w:instrText>
      </w:r>
      <w:r w:rsidR="000C0A5F">
        <w:fldChar w:fldCharType="separate"/>
      </w:r>
      <w:r w:rsidR="007F32C4">
        <w:rPr>
          <w:noProof/>
        </w:rPr>
        <w:t>(Tolin et al., 2001)</w:t>
      </w:r>
      <w:r w:rsidR="000C0A5F">
        <w:fldChar w:fldCharType="end"/>
      </w:r>
      <w:r w:rsidR="000C0A5F" w:rsidRPr="000C0A5F">
        <w:t xml:space="preserve"> </w:t>
      </w:r>
      <w:r w:rsidR="000A1CBD" w:rsidRPr="00114E09">
        <w:t>(</w:t>
      </w:r>
      <w:r w:rsidR="000C0A5F">
        <w:t>or</w:t>
      </w:r>
      <w:r w:rsidR="000C0A5F" w:rsidRPr="00114E09">
        <w:t xml:space="preserve"> </w:t>
      </w:r>
      <w:r w:rsidR="000A1CBD" w:rsidRPr="00114E09">
        <w:t>sympathetic magic</w:t>
      </w:r>
      <w:r w:rsidR="000C0A5F">
        <w:t xml:space="preserve"> </w:t>
      </w:r>
      <w:r w:rsidR="000C0A5F">
        <w:fldChar w:fldCharType="begin"/>
      </w:r>
      <w:r w:rsidR="007F32C4">
        <w:instrText xml:space="preserve"> ADDIN EN.CITE &lt;EndNote&gt;&lt;Cite&gt;&lt;Author&gt;Tolin&lt;/Author&gt;&lt;Year&gt;2004&lt;/Year&gt;&lt;RecNum&gt;32&lt;/RecNum&gt;&lt;DisplayText&gt;(Tolin et al., 2004)&lt;/DisplayText&gt;&lt;record&gt;&lt;rec-number&gt;32&lt;/rec-number&gt;&lt;foreign-keys&gt;&lt;key app="EN" db-id="5frwe02wrdxz92epxwc5prtvdta9xwfpxt5s" timestamp="1605325072"&gt;32&lt;/key&gt;&lt;/foreign-keys&gt;&lt;ref-type name="Journal Article"&gt;17&lt;/ref-type&gt;&lt;contributors&gt;&lt;authors&gt;&lt;author&gt;Tolin, D. F.&lt;/author&gt;&lt;author&gt;Worhunsky, P.&lt;/author&gt;&lt;author&gt;Maltby, N.&lt;/author&gt;&lt;/authors&gt;&lt;/contributors&gt;&lt;auth-address&gt;The Institute of Living, Anxiety Disorders Center, 200 Retreat Avenue, Hartford, CT 06106, USA. dtolin@harthosp.org&lt;/auth-address&gt;&lt;titles&gt;&lt;title&gt;Sympathetic magic in contamination-related OCD&lt;/title&gt;&lt;secondary-title&gt;J Behav Ther Exp Psychiatry&lt;/secondary-title&gt;&lt;alt-title&gt;Journal of behavior therapy and experimental psychiatry&lt;/alt-title&gt;&lt;/titles&gt;&lt;periodical&gt;&lt;full-title&gt;J Behav Ther Exp Psychiatry&lt;/full-title&gt;&lt;abbr-1&gt;Journal of behavior therapy and experimental psychiatry&lt;/abbr-1&gt;&lt;/periodical&gt;&lt;alt-periodical&gt;&lt;full-title&gt;J Behav Ther Exp Psychiatry&lt;/full-title&gt;&lt;abbr-1&gt;Journal of behavior therapy and experimental psychiatry&lt;/abbr-1&gt;&lt;/alt-periodical&gt;&lt;pages&gt;193-205&lt;/pages&gt;&lt;volume&gt;35&lt;/volume&gt;&lt;number&gt;2&lt;/number&gt;&lt;edition&gt;2004/06/24&lt;/edition&gt;&lt;keywords&gt;&lt;keyword&gt;Adolescent&lt;/keyword&gt;&lt;keyword&gt;Adult&lt;/keyword&gt;&lt;keyword&gt;Aged&lt;/keyword&gt;&lt;keyword&gt;Cognition&lt;/keyword&gt;&lt;keyword&gt;*Culture&lt;/keyword&gt;&lt;keyword&gt;Diagnostic and Statistical Manual of Mental Disorders&lt;/keyword&gt;&lt;keyword&gt;Female&lt;/keyword&gt;&lt;keyword&gt;Humans&lt;/keyword&gt;&lt;keyword&gt;*Magic&lt;/keyword&gt;&lt;keyword&gt;Male&lt;/keyword&gt;&lt;keyword&gt;Middle Aged&lt;/keyword&gt;&lt;keyword&gt;Obsessive-Compulsive Disorder/diagnosis/*psychology&lt;/keyword&gt;&lt;keyword&gt;Surveys and Questionnaires&lt;/keyword&gt;&lt;/keywords&gt;&lt;dates&gt;&lt;year&gt;2004&lt;/year&gt;&lt;pub-dates&gt;&lt;date&gt;Jun&lt;/date&gt;&lt;/pub-dates&gt;&lt;/dates&gt;&lt;isbn&gt;0005-7916 (Print)&amp;#xD;0005-7916&lt;/isbn&gt;&lt;accession-num&gt;15210379&lt;/accession-num&gt;&lt;urls&gt;&lt;/urls&gt;&lt;electronic-resource-num&gt;10.1016/j.jbtep.2004.04.009&lt;/electronic-resource-num&gt;&lt;remote-database-provider&gt;NLM&lt;/remote-database-provider&gt;&lt;language&gt;eng&lt;/language&gt;&lt;/record&gt;&lt;/Cite&gt;&lt;/EndNote&gt;</w:instrText>
      </w:r>
      <w:r w:rsidR="000C0A5F">
        <w:fldChar w:fldCharType="separate"/>
      </w:r>
      <w:r w:rsidR="007F32C4">
        <w:rPr>
          <w:noProof/>
        </w:rPr>
        <w:t>(Tolin et al., 2004)</w:t>
      </w:r>
      <w:r w:rsidR="000C0A5F">
        <w:fldChar w:fldCharType="end"/>
      </w:r>
      <w:r w:rsidR="000A1CBD" w:rsidRPr="00114E09">
        <w:t>)</w:t>
      </w:r>
      <w:r w:rsidR="00646760" w:rsidRPr="00114E09">
        <w:t>.</w:t>
      </w:r>
      <w:r w:rsidR="00EB10D3" w:rsidRPr="00114E09">
        <w:t xml:space="preserve"> </w:t>
      </w:r>
      <w:r w:rsidR="008E3FD0">
        <w:t xml:space="preserve">While compulsivity and </w:t>
      </w:r>
      <w:r w:rsidR="004858A3">
        <w:t>COVID-19</w:t>
      </w:r>
      <w:r w:rsidR="008E3FD0">
        <w:t xml:space="preserve">-related </w:t>
      </w:r>
      <w:r w:rsidR="004858A3">
        <w:t>SLEs</w:t>
      </w:r>
      <w:r w:rsidR="008E3FD0">
        <w:t xml:space="preserve"> as shared risk factors do approximate </w:t>
      </w:r>
      <w:r w:rsidR="008E3FD0" w:rsidRPr="00114E09">
        <w:t>mental contamination</w:t>
      </w:r>
      <w:r w:rsidR="008E3FD0">
        <w:t xml:space="preserve"> and typical OCD, our</w:t>
      </w:r>
      <w:r w:rsidR="008E3FD0" w:rsidRPr="00114E09">
        <w:t xml:space="preserve"> </w:t>
      </w:r>
      <w:r w:rsidR="00EB10D3" w:rsidRPr="00114E09">
        <w:t>findings</w:t>
      </w:r>
      <w:r w:rsidR="00612F64">
        <w:t xml:space="preserve"> also suggest </w:t>
      </w:r>
      <w:r w:rsidR="00D54404" w:rsidRPr="00114E09">
        <w:t>people high on schizotypal traits</w:t>
      </w:r>
      <w:r w:rsidR="00612F64" w:rsidRPr="00612F64">
        <w:t xml:space="preserve"> </w:t>
      </w:r>
      <w:r w:rsidR="00612F64">
        <w:t xml:space="preserve">(who tend to hold </w:t>
      </w:r>
      <w:r w:rsidR="00612F64" w:rsidRPr="00114E09">
        <w:t>delusional like</w:t>
      </w:r>
      <w:r w:rsidR="00612F64">
        <w:t>-</w:t>
      </w:r>
      <w:r w:rsidR="00612F64" w:rsidRPr="00114E09">
        <w:t>ideas</w:t>
      </w:r>
      <w:r w:rsidR="00612F64">
        <w:t>)</w:t>
      </w:r>
      <w:r w:rsidR="00D54404" w:rsidRPr="00114E09">
        <w:t xml:space="preserve"> may be more likely to </w:t>
      </w:r>
      <w:r w:rsidR="008E3FD0">
        <w:t xml:space="preserve">display </w:t>
      </w:r>
      <w:r w:rsidR="00612F64">
        <w:t xml:space="preserve">magical thinking </w:t>
      </w:r>
      <w:r w:rsidR="00612F64">
        <w:fldChar w:fldCharType="begin"/>
      </w:r>
      <w:r w:rsidR="007F32C4">
        <w:instrText xml:space="preserve"> ADDIN EN.CITE &lt;EndNote&gt;&lt;Cite&gt;&lt;Author&gt;Eckblad&lt;/Author&gt;&lt;Year&gt;1983&lt;/Year&gt;&lt;RecNum&gt;34&lt;/RecNum&gt;&lt;DisplayText&gt;(Eckblad and Chapman, 1983)&lt;/DisplayText&gt;&lt;record&gt;&lt;rec-number&gt;34&lt;/rec-number&gt;&lt;foreign-keys&gt;&lt;key app="EN" db-id="5frwe02wrdxz92epxwc5prtvdta9xwfpxt5s" timestamp="1605326079"&gt;34&lt;/key&gt;&lt;/foreign-keys&gt;&lt;ref-type name="Journal Article"&gt;17&lt;/ref-type&gt;&lt;contributors&gt;&lt;authors&gt;&lt;author&gt;Eckblad, M.&lt;/author&gt;&lt;author&gt;Chapman, L. J.&lt;/author&gt;&lt;/authors&gt;&lt;/contributors&gt;&lt;titles&gt;&lt;title&gt;Magical ideation as an indicator of schizotypy&lt;/title&gt;&lt;secondary-title&gt;J Consult Clin Psychol&lt;/secondary-title&gt;&lt;alt-title&gt;Journal of consulting and clinical psychology&lt;/alt-title&gt;&lt;/titles&gt;&lt;periodical&gt;&lt;full-title&gt;J Consult Clin Psychol&lt;/full-title&gt;&lt;abbr-1&gt;Journal of consulting and clinical psychology&lt;/abbr-1&gt;&lt;/periodical&gt;&lt;alt-periodical&gt;&lt;full-title&gt;J Consult Clin Psychol&lt;/full-title&gt;&lt;abbr-1&gt;Journal of consulting and clinical psychology&lt;/abbr-1&gt;&lt;/alt-periodical&gt;&lt;pages&gt;215-25&lt;/pages&gt;&lt;volume&gt;51&lt;/volume&gt;&lt;number&gt;2&lt;/number&gt;&lt;edition&gt;1983/04/01&lt;/edition&gt;&lt;keywords&gt;&lt;keyword&gt;Adult&lt;/keyword&gt;&lt;keyword&gt;Female&lt;/keyword&gt;&lt;keyword&gt;Humans&lt;/keyword&gt;&lt;keyword&gt;*Magic&lt;/keyword&gt;&lt;keyword&gt;Male&lt;/keyword&gt;&lt;keyword&gt;Psychological Tests&lt;/keyword&gt;&lt;keyword&gt;Schizotypal Personality Disorder/*psychology&lt;/keyword&gt;&lt;keyword&gt;Social Perception&lt;/keyword&gt;&lt;keyword&gt;*Thinking&lt;/keyword&gt;&lt;/keywords&gt;&lt;dates&gt;&lt;year&gt;1983&lt;/year&gt;&lt;pub-dates&gt;&lt;date&gt;Apr&lt;/date&gt;&lt;/pub-dates&gt;&lt;/dates&gt;&lt;isbn&gt;0022-006X (Print)&amp;#xD;0022-006x&lt;/isbn&gt;&lt;accession-num&gt;6841765&lt;/accession-num&gt;&lt;urls&gt;&lt;/urls&gt;&lt;electronic-resource-num&gt;10.1037//0022-006x.51.2.215&lt;/electronic-resource-num&gt;&lt;remote-database-provider&gt;NLM&lt;/remote-database-provider&gt;&lt;language&gt;eng&lt;/language&gt;&lt;/record&gt;&lt;/Cite&gt;&lt;/EndNote&gt;</w:instrText>
      </w:r>
      <w:r w:rsidR="00612F64">
        <w:fldChar w:fldCharType="separate"/>
      </w:r>
      <w:r w:rsidR="007F32C4">
        <w:rPr>
          <w:noProof/>
        </w:rPr>
        <w:t>(Eckblad and Chapman, 1983)</w:t>
      </w:r>
      <w:r w:rsidR="00612F64">
        <w:fldChar w:fldCharType="end"/>
      </w:r>
      <w:r w:rsidR="00612F64">
        <w:t xml:space="preserve"> that includes </w:t>
      </w:r>
      <w:r w:rsidR="00A242B1">
        <w:t>atypical forms</w:t>
      </w:r>
      <w:r w:rsidR="00D54404" w:rsidRPr="00114E09">
        <w:t xml:space="preserve"> of co</w:t>
      </w:r>
      <w:r w:rsidR="00D54404">
        <w:t xml:space="preserve">ntamination. </w:t>
      </w:r>
    </w:p>
    <w:p w14:paraId="7273814B" w14:textId="77777777" w:rsidR="000645D1" w:rsidRDefault="000645D1" w:rsidP="003D546E"/>
    <w:p w14:paraId="0012A726" w14:textId="61794580" w:rsidR="00D4505B" w:rsidRDefault="00EA4704" w:rsidP="003D546E">
      <w:r>
        <w:t>Consumer panic or s</w:t>
      </w:r>
      <w:r w:rsidR="008946A6">
        <w:t xml:space="preserve">tockpiling for the fear of running out of essential goods might have </w:t>
      </w:r>
      <w:r w:rsidR="00FE1DA7">
        <w:t>led</w:t>
      </w:r>
      <w:r w:rsidR="008946A6">
        <w:t xml:space="preserve"> to a significant </w:t>
      </w:r>
      <w:r w:rsidR="00FE1DA7">
        <w:t xml:space="preserve">reported </w:t>
      </w:r>
      <w:r w:rsidR="008946A6">
        <w:t xml:space="preserve">worsening of HD to clinically significant levels or appearance of </w:t>
      </w:r>
      <w:r w:rsidR="008946A6" w:rsidRPr="000645D1">
        <w:rPr>
          <w:i/>
        </w:rPr>
        <w:t>de novo</w:t>
      </w:r>
      <w:r w:rsidR="008946A6">
        <w:t xml:space="preserve"> HD cases </w:t>
      </w:r>
      <w:r>
        <w:fldChar w:fldCharType="begin">
          <w:fldData xml:space="preserve">PEVuZE5vdGU+PENpdGU+PEF1dGhvcj5CYW5lcmplZTwvQXV0aG9yPjxZZWFyPjIwMjA8L1llYXI+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==
</w:fldData>
        </w:fldChar>
      </w:r>
      <w:r w:rsidR="007F32C4">
        <w:instrText xml:space="preserve"> ADDIN EN.CITE </w:instrText>
      </w:r>
      <w:r w:rsidR="007F32C4">
        <w:fldChar w:fldCharType="begin">
          <w:fldData xml:space="preserve">PEVuZE5vdGU+PENpdGU+PEF1dGhvcj5CYW5lcmplZTwvQXV0aG9yPjxZZWFyPjIwMjA8L1llYXI+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==
</w:fldData>
        </w:fldChar>
      </w:r>
      <w:r w:rsidR="007F32C4">
        <w:instrText xml:space="preserve"> ADDIN EN.CITE.DATA </w:instrText>
      </w:r>
      <w:r w:rsidR="007F32C4">
        <w:fldChar w:fldCharType="end"/>
      </w:r>
      <w:r>
        <w:fldChar w:fldCharType="separate"/>
      </w:r>
      <w:r w:rsidR="007F32C4">
        <w:rPr>
          <w:noProof/>
        </w:rPr>
        <w:t>(Banerjee, 2020; Dammeyer, 2020; Keane and Neal, 2020; Micalizzi et al., 2020; Oosterhoff and Palmer, 2020)</w:t>
      </w:r>
      <w:r>
        <w:fldChar w:fldCharType="end"/>
      </w:r>
      <w:r w:rsidR="00A46A53">
        <w:t xml:space="preserve">. </w:t>
      </w:r>
      <w:r w:rsidR="008946A6">
        <w:t>A</w:t>
      </w:r>
      <w:r w:rsidR="000645D1">
        <w:t>ccordingly, a</w:t>
      </w:r>
      <w:r w:rsidR="008946A6">
        <w:t xml:space="preserve"> model that included t</w:t>
      </w:r>
      <w:r w:rsidR="002C751D">
        <w:t>he lack of a</w:t>
      </w:r>
      <w:r>
        <w:t xml:space="preserve"> previous</w:t>
      </w:r>
      <w:r w:rsidR="002C751D">
        <w:t xml:space="preserve"> HD diagnosis by a mental health professional</w:t>
      </w:r>
      <w:r w:rsidR="001E03B1">
        <w:t xml:space="preserve">, </w:t>
      </w:r>
      <w:r w:rsidR="00FE1DA7">
        <w:t xml:space="preserve">higher </w:t>
      </w:r>
      <w:r w:rsidR="001E03B1">
        <w:t>compulsivity levels,</w:t>
      </w:r>
      <w:r w:rsidR="002C751D">
        <w:t xml:space="preserve"> and severity of schizotypal symptoms </w:t>
      </w:r>
      <w:r w:rsidR="00FE1DA7">
        <w:t xml:space="preserve">statistically </w:t>
      </w:r>
      <w:r w:rsidR="002C751D">
        <w:t>predicted hoarding symptoms</w:t>
      </w:r>
      <w:r w:rsidR="00FE1DA7">
        <w:t xml:space="preserve"> during the </w:t>
      </w:r>
      <w:r w:rsidR="00A21B3F">
        <w:t>COVID-19</w:t>
      </w:r>
      <w:r w:rsidR="00FE1DA7">
        <w:t xml:space="preserve"> pandemic</w:t>
      </w:r>
      <w:r w:rsidR="002C751D">
        <w:t>.</w:t>
      </w:r>
      <w:r w:rsidR="002C751D" w:rsidRPr="001E494F">
        <w:t xml:space="preserve"> </w:t>
      </w:r>
      <w:r w:rsidR="00BF0A7D">
        <w:t xml:space="preserve">Thus, it is likely help-seeking behavior </w:t>
      </w:r>
      <w:r w:rsidR="000645D1">
        <w:t xml:space="preserve">(including some sort of treatment </w:t>
      </w:r>
      <w:r w:rsidR="002345A1">
        <w:t>being delivered,</w:t>
      </w:r>
      <w:r w:rsidR="000645D1">
        <w:t xml:space="preserve"> therapeutic support or </w:t>
      </w:r>
      <w:r w:rsidR="002345A1">
        <w:t xml:space="preserve">even greater </w:t>
      </w:r>
      <w:r w:rsidR="000645D1">
        <w:t>insight about the subjects’ own behavior)</w:t>
      </w:r>
      <w:r w:rsidR="00BF0A7D">
        <w:t xml:space="preserve"> protected individuals from showing </w:t>
      </w:r>
      <w:r w:rsidR="00FE1DA7">
        <w:t xml:space="preserve">HD </w:t>
      </w:r>
      <w:r w:rsidR="00BF0A7D">
        <w:t xml:space="preserve">symptom deterioration </w:t>
      </w:r>
      <w:r w:rsidR="00FC55B5">
        <w:t xml:space="preserve">during </w:t>
      </w:r>
      <w:r w:rsidR="00BF0A7D">
        <w:t xml:space="preserve">the </w:t>
      </w:r>
      <w:r w:rsidR="00A21B3F">
        <w:t>COVID-19</w:t>
      </w:r>
      <w:r w:rsidR="00FC55B5">
        <w:t xml:space="preserve"> pandemic</w:t>
      </w:r>
      <w:r w:rsidR="00BF0A7D">
        <w:t>.</w:t>
      </w:r>
      <w:r w:rsidR="00F21BDD">
        <w:t xml:space="preserve"> </w:t>
      </w:r>
      <w:r>
        <w:t>Accordingly, p</w:t>
      </w:r>
      <w:r w:rsidR="00F21BDD">
        <w:t xml:space="preserve">revious studies have already demonstrated a close relationship between hoarding and schizotypal traits, both in clinical and non-clinical </w:t>
      </w:r>
      <w:r w:rsidR="0081437B">
        <w:fldChar w:fldCharType="begin">
          <w:fldData xml:space="preserve">PEVuZE5vdGU+PENpdGU+PEF1dGhvcj5XZWludHJhdWI8L0F1dGhvcj48WWVhcj4yMDE4PC9ZZWFy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</w:fldData>
        </w:fldChar>
      </w:r>
      <w:r w:rsidR="007F32C4">
        <w:instrText xml:space="preserve"> ADDIN EN.CITE </w:instrText>
      </w:r>
      <w:r w:rsidR="007F32C4">
        <w:fldChar w:fldCharType="begin">
          <w:fldData xml:space="preserve">PEVuZE5vdGU+PENpdGU+PEF1dGhvcj5XZWludHJhdWI8L0F1dGhvcj48WWVhcj4yMDE4PC9ZZWFy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</w:fldData>
        </w:fldChar>
      </w:r>
      <w:r w:rsidR="007F32C4">
        <w:instrText xml:space="preserve"> ADDIN EN.CITE.DATA </w:instrText>
      </w:r>
      <w:r w:rsidR="007F32C4">
        <w:fldChar w:fldCharType="end"/>
      </w:r>
      <w:r w:rsidR="0081437B">
        <w:fldChar w:fldCharType="separate"/>
      </w:r>
      <w:r w:rsidR="007F32C4">
        <w:rPr>
          <w:noProof/>
        </w:rPr>
        <w:t>(Weintraub et al., 2018)</w:t>
      </w:r>
      <w:r w:rsidR="0081437B">
        <w:fldChar w:fldCharType="end"/>
      </w:r>
      <w:r w:rsidR="00E75BCE">
        <w:t xml:space="preserve"> </w:t>
      </w:r>
      <w:r w:rsidR="00F21BDD">
        <w:t xml:space="preserve">samples. We now demonstrated that schizotypal traits might </w:t>
      </w:r>
      <w:r w:rsidR="00FE1DA7">
        <w:t>engender vulnerability</w:t>
      </w:r>
      <w:r w:rsidR="00F21BDD">
        <w:t xml:space="preserve"> for hoarding symptoms</w:t>
      </w:r>
      <w:r w:rsidR="00295251">
        <w:t xml:space="preserve">, particularly </w:t>
      </w:r>
      <w:r w:rsidR="00FE1DA7">
        <w:t>in relation to the</w:t>
      </w:r>
      <w:r w:rsidR="00295251">
        <w:t xml:space="preserve"> </w:t>
      </w:r>
      <w:r w:rsidR="00A21B3F">
        <w:t>COVID-19</w:t>
      </w:r>
      <w:r w:rsidR="00295251">
        <w:t xml:space="preserve"> pandemic</w:t>
      </w:r>
      <w:r w:rsidR="00F21BDD">
        <w:t xml:space="preserve">. These findings are also consistent with schizotypal </w:t>
      </w:r>
      <w:r w:rsidR="00295251">
        <w:t xml:space="preserve">traits </w:t>
      </w:r>
      <w:r w:rsidR="00F21BDD">
        <w:t xml:space="preserve">conferring greater vulnerability </w:t>
      </w:r>
      <w:r w:rsidR="00295251">
        <w:t xml:space="preserve">to stress </w:t>
      </w:r>
      <w:r w:rsidR="0081437B">
        <w:fldChar w:fldCharType="begin">
          <w:fldData xml:space="preserve">PEVuZE5vdGU+PENpdGU+PEF1dGhvcj5XYWx0ZXI8L0F1dGhvcj48WWVhcj4yMDE4PC9ZZWFyPjxS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</w:fldData>
        </w:fldChar>
      </w:r>
      <w:r w:rsidR="007F32C4">
        <w:instrText xml:space="preserve"> ADDIN EN.CITE </w:instrText>
      </w:r>
      <w:r w:rsidR="007F32C4">
        <w:fldChar w:fldCharType="begin">
          <w:fldData xml:space="preserve">PEVuZE5vdGU+PENpdGU+PEF1dGhvcj5XYWx0ZXI8L0F1dGhvcj48WWVhcj4yMDE4PC9ZZWFyPjxS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</w:fldData>
        </w:fldChar>
      </w:r>
      <w:r w:rsidR="007F32C4">
        <w:instrText xml:space="preserve"> ADDIN EN.CITE.DATA </w:instrText>
      </w:r>
      <w:r w:rsidR="007F32C4">
        <w:fldChar w:fldCharType="end"/>
      </w:r>
      <w:r w:rsidR="0081437B">
        <w:fldChar w:fldCharType="separate"/>
      </w:r>
      <w:r w:rsidR="007F32C4">
        <w:rPr>
          <w:noProof/>
        </w:rPr>
        <w:t>(Grattan and Linscott, 2019; Walter et al., 2018)</w:t>
      </w:r>
      <w:r w:rsidR="0081437B">
        <w:fldChar w:fldCharType="end"/>
      </w:r>
      <w:r w:rsidR="006371E2">
        <w:t>.</w:t>
      </w:r>
    </w:p>
    <w:p w14:paraId="786C865E" w14:textId="77777777" w:rsidR="00295251" w:rsidRDefault="00295251" w:rsidP="003D546E"/>
    <w:p w14:paraId="7E95B3CD" w14:textId="046C3BCF" w:rsidR="00593CC4" w:rsidRDefault="00962C3E" w:rsidP="003D546E">
      <w:r>
        <w:t>“C</w:t>
      </w:r>
      <w:r w:rsidR="00295251" w:rsidRPr="001E494F">
        <w:t>ompulsivity</w:t>
      </w:r>
      <w:r w:rsidR="00295251">
        <w:t>”</w:t>
      </w:r>
      <w:r w:rsidR="00912B86">
        <w:t xml:space="preserve"> traits conferred greater</w:t>
      </w:r>
      <w:r w:rsidR="00FE1DA7">
        <w:t xml:space="preserve"> self-reported</w:t>
      </w:r>
      <w:r w:rsidR="00912B86">
        <w:t xml:space="preserve"> </w:t>
      </w:r>
      <w:r w:rsidR="00EB5484">
        <w:t>susceptibility</w:t>
      </w:r>
      <w:r w:rsidR="00912B86">
        <w:t xml:space="preserve"> to a range of mental health problems</w:t>
      </w:r>
      <w:r w:rsidR="00EB10D3">
        <w:t xml:space="preserve">, </w:t>
      </w:r>
      <w:r w:rsidR="00912B86">
        <w:t>including</w:t>
      </w:r>
      <w:r w:rsidR="00EB10D3">
        <w:t xml:space="preserve"> </w:t>
      </w:r>
      <w:r w:rsidR="00295251">
        <w:t xml:space="preserve">more </w:t>
      </w:r>
      <w:r w:rsidR="00295251" w:rsidRPr="001E494F">
        <w:t xml:space="preserve">severe </w:t>
      </w:r>
      <w:r w:rsidR="00A21B3F">
        <w:t>COVID-19</w:t>
      </w:r>
      <w:r w:rsidR="00FE1DA7">
        <w:t xml:space="preserve"> pandemic</w:t>
      </w:r>
      <w:r w:rsidR="00295251">
        <w:t xml:space="preserve"> obsessive-compulsive</w:t>
      </w:r>
      <w:r>
        <w:t>, mental contamination,</w:t>
      </w:r>
      <w:r w:rsidR="00295251">
        <w:t xml:space="preserve"> and hoarding </w:t>
      </w:r>
      <w:r w:rsidR="00295251" w:rsidRPr="009E6CDD">
        <w:t>symptoms.</w:t>
      </w:r>
      <w:r w:rsidR="00AF1679" w:rsidRPr="009E6CDD">
        <w:t xml:space="preserve"> </w:t>
      </w:r>
      <w:r w:rsidR="00215337" w:rsidRPr="009E6CDD">
        <w:t xml:space="preserve">These findings are consistent with compulsivity traits having major transdiagnostic implications, </w:t>
      </w:r>
      <w:r w:rsidR="00215337" w:rsidRPr="009E6CDD">
        <w:fldChar w:fldCharType="begin">
          <w:fldData xml:space="preserve">PEVuZE5vdGU+PENpdGU+PEF1dGhvcj5DaGFtYmVybGFpbjwvQXV0aG9yPjxZZWFyPjIwMTg8L1ll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</w:fldData>
        </w:fldChar>
      </w:r>
      <w:r w:rsidR="007F32C4">
        <w:instrText xml:space="preserve"> ADDIN EN.CITE </w:instrText>
      </w:r>
      <w:r w:rsidR="007F32C4">
        <w:fldChar w:fldCharType="begin">
          <w:fldData xml:space="preserve">PEVuZE5vdGU+PENpdGU+PEF1dGhvcj5DaGFtYmVybGFpbjwvQXV0aG9yPjxZZWFyPjIwMTg8L1ll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</w:fldData>
        </w:fldChar>
      </w:r>
      <w:r w:rsidR="007F32C4">
        <w:instrText xml:space="preserve"> ADDIN EN.CITE.DATA </w:instrText>
      </w:r>
      <w:r w:rsidR="007F32C4">
        <w:fldChar w:fldCharType="end"/>
      </w:r>
      <w:r w:rsidR="00215337" w:rsidRPr="009E6CDD">
        <w:fldChar w:fldCharType="separate"/>
      </w:r>
      <w:r w:rsidR="007F32C4">
        <w:rPr>
          <w:noProof/>
        </w:rPr>
        <w:t>(Chamberlain and Grant, 2018; Figee et al., 2016; Fontenelle et al., 2020b)</w:t>
      </w:r>
      <w:r w:rsidR="00215337" w:rsidRPr="009E6CDD">
        <w:fldChar w:fldCharType="end"/>
      </w:r>
      <w:r w:rsidR="00215337" w:rsidRPr="009E6CDD">
        <w:t xml:space="preserve"> as initially reported in the study by Albertella et al. </w:t>
      </w:r>
      <w:r w:rsidR="003E4803">
        <w:fldChar w:fldCharType="begin"/>
      </w:r>
      <w:r w:rsidR="003E4803">
        <w:instrText xml:space="preserve"> ADDIN EN.CITE &lt;EndNote&gt;&lt;Cite&gt;&lt;Author&gt;Albertella&lt;/Author&gt;&lt;Year&gt;2021&lt;/Year&gt;&lt;RecNum&gt;61&lt;/RecNum&gt;&lt;DisplayText&gt;(Albertella et al., 2021)&lt;/DisplayText&gt;&lt;record&gt;&lt;rec-number&gt;61&lt;/rec-number&gt;&lt;foreign-keys&gt;&lt;key app="EN" db-id="eaezvzsrj2trs3edwtpxwdr5zp2ptwr0pxd9" timestamp="1615046985"&gt;61&lt;/key&gt;&lt;/foreign-keys&gt;&lt;ref-type name="Journal Article"&gt;17&lt;/ref-type&gt;&lt;contributors&gt;&lt;authors&gt;&lt;author&gt;Albertella,Lucy&lt;/author&gt;&lt;author&gt;Rotaru,Kristian&lt;/author&gt;&lt;author&gt;Christensen,Erynn&lt;/author&gt;&lt;author&gt;Lowe,Amelia&lt;/author&gt;&lt;author&gt;Brierley,Mary-Ellen&lt;/author&gt;&lt;author&gt;Richardson,Karyn&lt;/author&gt;&lt;author&gt;Chamberlain,Samuel R.&lt;/author&gt;&lt;author&gt;Lee,Rico S. C.&lt;/author&gt;&lt;author&gt;Kayayan,Edouard&lt;/author&gt;&lt;author&gt;Grant,Jon E.&lt;/author&gt;&lt;author&gt;Schluter-Hughes,Sam&lt;/author&gt;&lt;author&gt;Ince,Campbell&lt;/author&gt;&lt;author&gt;Fontenelle,Leonardo F.&lt;/author&gt;&lt;author&gt;Segrave,Rebecca&lt;/author&gt;&lt;author&gt;Yücel,Murat&lt;/author&gt;&lt;/authors&gt;&lt;/contributors&gt;&lt;titles&gt;&lt;title&gt;The Influence of Trait Compulsivity and Impulsivity on Addictive and Compulsive Behaviors During COVID-19&lt;/title&gt;&lt;secondary-title&gt;Frontiers in Psychiatry&lt;/secondary-title&gt;&lt;short-title&gt;Impulsive-compulsive traits, addiction, and COVID-19&lt;/short-title&gt;&lt;/titles&gt;&lt;periodical&gt;&lt;full-title&gt;Front Psychiatry&lt;/full-title&gt;&lt;abbr-1&gt;Frontiers in psychiatry&lt;/abbr-1&gt;&lt;/periodical&gt;&lt;volume&gt;12&lt;/volume&gt;&lt;number&gt;162&lt;/number&gt;&lt;keywords&gt;&lt;keyword&gt;compulsivity,impulsivity,Addiction,OCD,COVID-19&lt;/keyword&gt;&lt;/keywords&gt;&lt;dates&gt;&lt;year&gt;2021&lt;/year&gt;&lt;pub-dates&gt;&lt;date&gt;2021-February-23&lt;/date&gt;&lt;/pub-dates&gt;&lt;/dates&gt;&lt;isbn&gt;1664-0640&lt;/isbn&gt;&lt;work-type&gt;Original Research&lt;/work-type&gt;&lt;urls&gt;&lt;related-urls&gt;&lt;url&gt;https://www.frontiersin.org/article/10.3389/fpsyt.2021.634583&lt;/url&gt;&lt;/related-urls&gt;&lt;/urls&gt;&lt;electronic-resource-num&gt;10.3389/fpsyt.2021.634583&lt;/electronic-resource-num&gt;&lt;language&gt;English&lt;/language&gt;&lt;/record&gt;&lt;/Cite&gt;&lt;/EndNote&gt;</w:instrText>
      </w:r>
      <w:r w:rsidR="003E4803">
        <w:fldChar w:fldCharType="separate"/>
      </w:r>
      <w:r w:rsidR="003E4803">
        <w:rPr>
          <w:noProof/>
        </w:rPr>
        <w:t>(Albertella et al., 2021)</w:t>
      </w:r>
      <w:r w:rsidR="003E4803">
        <w:fldChar w:fldCharType="end"/>
      </w:r>
      <w:r w:rsidR="003E4803">
        <w:t xml:space="preserve">. </w:t>
      </w:r>
      <w:r w:rsidR="00215337" w:rsidRPr="009E6CDD">
        <w:t>They may be particularly relevant in the presence of major stressful events with “contents” that</w:t>
      </w:r>
      <w:r w:rsidR="00EB5484" w:rsidRPr="009E6CDD">
        <w:t xml:space="preserve">, by </w:t>
      </w:r>
      <w:r w:rsidR="00114E09" w:rsidRPr="009E6CDD">
        <w:t>match</w:t>
      </w:r>
      <w:r w:rsidR="00EB5484" w:rsidRPr="009E6CDD">
        <w:t>ing</w:t>
      </w:r>
      <w:r w:rsidR="00114E09" w:rsidRPr="009E6CDD">
        <w:t xml:space="preserve"> underlying vulnerabilities</w:t>
      </w:r>
      <w:r w:rsidR="00EB5484" w:rsidRPr="009E6CDD">
        <w:t xml:space="preserve">, </w:t>
      </w:r>
      <w:r w:rsidRPr="009E6CDD">
        <w:t xml:space="preserve">are </w:t>
      </w:r>
      <w:r w:rsidR="001F4C7E" w:rsidRPr="009E6CDD">
        <w:t xml:space="preserve">able to </w:t>
      </w:r>
      <w:r w:rsidR="00FE1DA7" w:rsidRPr="009E6CDD">
        <w:t>contribute to deterioration in</w:t>
      </w:r>
      <w:r w:rsidR="001F4C7E" w:rsidRPr="009E6CDD">
        <w:t xml:space="preserve"> </w:t>
      </w:r>
      <w:r w:rsidRPr="009E6CDD">
        <w:t xml:space="preserve">OCD/HD </w:t>
      </w:r>
      <w:r w:rsidR="001F4C7E" w:rsidRPr="009E6CDD">
        <w:t>symptoms and lead to conversion from subclinical or no symptom to clinically relevant symptoms.</w:t>
      </w:r>
      <w:r w:rsidR="006D5627" w:rsidRPr="009E6CDD">
        <w:t xml:space="preserve"> </w:t>
      </w:r>
      <w:r w:rsidR="00957A19" w:rsidRPr="009E6CDD">
        <w:t>These</w:t>
      </w:r>
      <w:r w:rsidR="00957A19">
        <w:t xml:space="preserve"> events, including the threats posed by </w:t>
      </w:r>
      <w:r w:rsidR="00A21B3F">
        <w:t>COVID-19</w:t>
      </w:r>
      <w:r w:rsidR="00957A19">
        <w:t xml:space="preserve"> infection and the social distancing enforced by different</w:t>
      </w:r>
      <w:r w:rsidR="005C2FF7">
        <w:t xml:space="preserve"> international</w:t>
      </w:r>
      <w:r w:rsidR="00957A19">
        <w:t xml:space="preserve"> health agencies, </w:t>
      </w:r>
      <w:r w:rsidR="008E1CDF">
        <w:t xml:space="preserve">may explain why </w:t>
      </w:r>
      <w:r w:rsidR="002C00D5">
        <w:t xml:space="preserve">OCD and HD </w:t>
      </w:r>
      <w:r w:rsidR="008E1CDF">
        <w:t xml:space="preserve">sharing higher </w:t>
      </w:r>
      <w:r w:rsidR="002C00D5">
        <w:t>compulsivity levels</w:t>
      </w:r>
      <w:r w:rsidR="008E1CDF">
        <w:t xml:space="preserve"> may</w:t>
      </w:r>
      <w:r w:rsidR="002C00D5">
        <w:t xml:space="preserve"> be more closely related to each other and likely to deteriorate </w:t>
      </w:r>
      <w:r w:rsidR="002C00D5" w:rsidRPr="002C00D5">
        <w:rPr>
          <w:i/>
        </w:rPr>
        <w:t>pari passu</w:t>
      </w:r>
      <w:r w:rsidR="002C00D5">
        <w:t>.</w:t>
      </w:r>
      <w:r w:rsidR="008E1CDF">
        <w:t xml:space="preserve"> </w:t>
      </w:r>
      <w:r w:rsidR="008E1CDF">
        <w:rPr>
          <w:highlight w:val="yellow"/>
        </w:rPr>
        <w:t>One study suggested</w:t>
      </w:r>
      <w:r w:rsidR="008E1CDF" w:rsidRPr="004156CC">
        <w:rPr>
          <w:highlight w:val="yellow"/>
        </w:rPr>
        <w:t xml:space="preserve"> that financial problems (and the threats of deprivation) </w:t>
      </w:r>
      <w:r w:rsidR="008E1CDF">
        <w:rPr>
          <w:highlight w:val="yellow"/>
        </w:rPr>
        <w:t>might</w:t>
      </w:r>
      <w:r w:rsidR="008E1CDF" w:rsidRPr="004156CC">
        <w:rPr>
          <w:highlight w:val="yellow"/>
        </w:rPr>
        <w:t xml:space="preserve"> </w:t>
      </w:r>
      <w:r w:rsidR="002E3D43" w:rsidRPr="001E0EAA">
        <w:rPr>
          <w:highlight w:val="yellow"/>
        </w:rPr>
        <w:t>impact negatively the</w:t>
      </w:r>
      <w:r w:rsidR="008E1CDF" w:rsidRPr="001E0EAA">
        <w:rPr>
          <w:highlight w:val="yellow"/>
        </w:rPr>
        <w:t xml:space="preserve"> response of OCD patients to exposure and response prevention</w:t>
      </w:r>
      <w:r w:rsidR="001E0EAA" w:rsidRPr="001E0EAA">
        <w:rPr>
          <w:highlight w:val="yellow"/>
        </w:rPr>
        <w:t>.</w:t>
      </w:r>
      <w:r w:rsidR="002E3D43" w:rsidRPr="001E0EAA">
        <w:rPr>
          <w:highlight w:val="yellow"/>
        </w:rPr>
        <w:t xml:space="preserve"> </w:t>
      </w:r>
      <w:r w:rsidR="001E0EAA">
        <w:rPr>
          <w:highlight w:val="yellow"/>
        </w:rPr>
        <w:fldChar w:fldCharType="begin">
          <w:fldData xml:space="preserve">PEVuZE5vdGU+PENpdGU+PEF1dGhvcj5TdG9yY2g8L0F1dGhvcj48WWVhcj4yMDIxPC9ZZWFyPjxS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</w:fldData>
        </w:fldChar>
      </w:r>
      <w:r w:rsidR="007F32C4">
        <w:rPr>
          <w:highlight w:val="yellow"/>
        </w:rPr>
        <w:instrText xml:space="preserve"> ADDIN EN.CITE </w:instrText>
      </w:r>
      <w:r w:rsidR="007F32C4">
        <w:rPr>
          <w:highlight w:val="yellow"/>
        </w:rPr>
        <w:fldChar w:fldCharType="begin">
          <w:fldData xml:space="preserve">PEVuZE5vdGU+PENpdGU+PEF1dGhvcj5TdG9yY2g8L0F1dGhvcj48WWVhcj4yMDIxPC9ZZWFyPjxS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</w:fldData>
        </w:fldChar>
      </w:r>
      <w:r w:rsidR="007F32C4">
        <w:rPr>
          <w:highlight w:val="yellow"/>
        </w:rPr>
        <w:instrText xml:space="preserve"> ADDIN EN.CITE.DATA </w:instrText>
      </w:r>
      <w:r w:rsidR="007F32C4">
        <w:rPr>
          <w:highlight w:val="yellow"/>
        </w:rPr>
      </w:r>
      <w:r w:rsidR="007F32C4">
        <w:rPr>
          <w:highlight w:val="yellow"/>
        </w:rPr>
        <w:fldChar w:fldCharType="end"/>
      </w:r>
      <w:r w:rsidR="001E0EAA">
        <w:rPr>
          <w:highlight w:val="yellow"/>
        </w:rPr>
      </w:r>
      <w:r w:rsidR="001E0EAA">
        <w:rPr>
          <w:highlight w:val="yellow"/>
        </w:rPr>
        <w:fldChar w:fldCharType="separate"/>
      </w:r>
      <w:r w:rsidR="007F32C4">
        <w:rPr>
          <w:noProof/>
          <w:highlight w:val="yellow"/>
        </w:rPr>
        <w:t>(Storch et al., 2021)</w:t>
      </w:r>
      <w:r w:rsidR="001E0EAA">
        <w:rPr>
          <w:highlight w:val="yellow"/>
        </w:rPr>
        <w:fldChar w:fldCharType="end"/>
      </w:r>
    </w:p>
    <w:p w14:paraId="6EEEEBA9" w14:textId="77777777" w:rsidR="00593CC4" w:rsidRDefault="00593CC4" w:rsidP="003D546E"/>
    <w:p w14:paraId="451C8C23" w14:textId="6055B434" w:rsidR="00DA4D74" w:rsidRDefault="00593CC4" w:rsidP="00AE47A8">
      <w:r>
        <w:lastRenderedPageBreak/>
        <w:t xml:space="preserve">This study has a number of limitations. Firstly, it </w:t>
      </w:r>
      <w:r w:rsidR="00AE47A8">
        <w:t xml:space="preserve">was an online survey and was not designed to be epidemiologically representative of a particular population. </w:t>
      </w:r>
      <w:r w:rsidR="008B7ED9">
        <w:t xml:space="preserve">Like other </w:t>
      </w:r>
      <w:r w:rsidR="004C4474">
        <w:t xml:space="preserve">Amazon </w:t>
      </w:r>
      <w:r w:rsidR="00C33DAD">
        <w:t xml:space="preserve">Mechanical Turk </w:t>
      </w:r>
      <w:r w:rsidR="00FA6159">
        <w:t>sample</w:t>
      </w:r>
      <w:r w:rsidR="00FD2D67">
        <w:t>s</w:t>
      </w:r>
      <w:r w:rsidR="008B7ED9">
        <w:t xml:space="preserve">, </w:t>
      </w:r>
      <w:r w:rsidR="00FD2D67">
        <w:t xml:space="preserve">it included </w:t>
      </w:r>
      <w:r w:rsidR="004B4264">
        <w:t xml:space="preserve">a </w:t>
      </w:r>
      <w:r w:rsidR="00AE47A8">
        <w:t xml:space="preserve">relatively </w:t>
      </w:r>
      <w:r w:rsidR="004B4264">
        <w:t>high proportion of white, highly educated females</w:t>
      </w:r>
      <w:r w:rsidR="007E264D" w:rsidRPr="007E264D">
        <w:t xml:space="preserve"> </w:t>
      </w:r>
      <w:r w:rsidR="007E264D">
        <w:fldChar w:fldCharType="begin"/>
      </w:r>
      <w:r w:rsidR="007F32C4">
        <w:instrText xml:space="preserve"> ADDIN EN.CITE &lt;EndNote&gt;&lt;Cite&gt;&lt;Author&gt;Moss&lt;/Author&gt;&lt;Year&gt;2020&lt;/Year&gt;&lt;RecNum&gt;43&lt;/RecNum&gt;&lt;DisplayText&gt;(Moss et al., 2020)&lt;/DisplayText&gt;&lt;record&gt;&lt;rec-number&gt;43&lt;/rec-number&gt;&lt;foreign-keys&gt;&lt;key app="EN" db-id="5frwe02wrdxz92epxwc5prtvdta9xwfpxt5s" timestamp="1605330130"&gt;43&lt;/key&gt;&lt;/foreign-keys&gt;&lt;ref-type name="Journal Article"&gt;17&lt;/ref-type&gt;&lt;contributors&gt;&lt;authors&gt;&lt;author&gt;Moss, Aaron J.&lt;/author&gt;&lt;author&gt;Rosenzweig, Cheskie&lt;/author&gt;&lt;author&gt;Robinson, Jonathan&lt;/author&gt;&lt;author&gt;Litman, Leib&lt;/author&gt;&lt;/authors&gt;&lt;/contributors&gt;&lt;titles&gt;&lt;title&gt;Demographic Stability on Mechanical Turk Despite COVID-19&lt;/title&gt;&lt;secondary-title&gt;Trends in cognitive sciences&lt;/secondary-title&gt;&lt;alt-title&gt;Trends Cogn Sci&lt;/alt-title&gt;&lt;/titles&gt;&lt;periodical&gt;&lt;full-title&gt;Trends in cognitive sciences&lt;/full-title&gt;&lt;abbr-1&gt;Trends Cogn Sci&lt;/abbr-1&gt;&lt;/periodical&gt;&lt;alt-periodical&gt;&lt;full-title&gt;Trends in cognitive sciences&lt;/full-title&gt;&lt;abbr-1&gt;Trends Cogn Sci&lt;/abbr-1&gt;&lt;/alt-periodical&gt;&lt;pages&gt;678-680&lt;/pages&gt;&lt;volume&gt;24&lt;/volume&gt;&lt;number&gt;9&lt;/number&gt;&lt;edition&gt;06/03&lt;/edition&gt;&lt;keywords&gt;&lt;keyword&gt;*COVID-19&lt;/keyword&gt;&lt;keyword&gt;*Mechanical Turk&lt;/keyword&gt;&lt;keyword&gt;*demographics&lt;/keyword&gt;&lt;keyword&gt;*online research&lt;/keyword&gt;&lt;keyword&gt;*sampling&lt;/keyword&gt;&lt;keyword&gt;Betacoronavirus&lt;/keyword&gt;&lt;keyword&gt;*Coronavirus Infections&lt;/keyword&gt;&lt;keyword&gt;*Crowdsourcing&lt;/keyword&gt;&lt;keyword&gt;Demography&lt;/keyword&gt;&lt;keyword&gt;Humans&lt;/keyword&gt;&lt;keyword&gt;*Pandemics&lt;/keyword&gt;&lt;keyword&gt;*Pneumonia, Viral&lt;/keyword&gt;&lt;/keywords&gt;&lt;dates&gt;&lt;year&gt;2020&lt;/year&gt;&lt;/dates&gt;&lt;publisher&gt;Elsevier Ltd.&lt;/publisher&gt;&lt;isbn&gt;1879-307X&amp;#xD;1364-6613&lt;/isbn&gt;&lt;accession-num&gt;32553445&lt;/accession-num&gt;&lt;urls&gt;&lt;related-urls&gt;&lt;url&gt;https://pubmed.ncbi.nlm.nih.gov/32553445&lt;/url&gt;&lt;url&gt;https://www.ncbi.nlm.nih.gov/pmc/articles/PMC7266762/&lt;/url&gt;&lt;/related-urls&gt;&lt;/urls&gt;&lt;electronic-resource-num&gt;10.1016/j.tics.2020.05.014&lt;/electronic-resource-num&gt;&lt;remote-database-name&gt;PubMed&lt;/remote-database-name&gt;&lt;language&gt;eng&lt;/language&gt;&lt;/record&gt;&lt;/Cite&gt;&lt;/EndNote&gt;</w:instrText>
      </w:r>
      <w:r w:rsidR="007E264D">
        <w:fldChar w:fldCharType="separate"/>
      </w:r>
      <w:r w:rsidR="007F32C4">
        <w:rPr>
          <w:noProof/>
        </w:rPr>
        <w:t>(Moss et al., 2020)</w:t>
      </w:r>
      <w:r w:rsidR="007E264D">
        <w:fldChar w:fldCharType="end"/>
      </w:r>
      <w:r w:rsidR="003E4803">
        <w:t xml:space="preserve">. </w:t>
      </w:r>
      <w:r w:rsidR="004B4264">
        <w:t>Thu</w:t>
      </w:r>
      <w:r w:rsidR="00943495">
        <w:t xml:space="preserve">s, </w:t>
      </w:r>
      <w:r w:rsidR="00FA6159">
        <w:t xml:space="preserve">the </w:t>
      </w:r>
      <w:r w:rsidR="00943495">
        <w:t>high</w:t>
      </w:r>
      <w:r w:rsidR="004B4264">
        <w:t xml:space="preserve"> numbers</w:t>
      </w:r>
      <w:r w:rsidR="00FA6159">
        <w:t xml:space="preserve"> described here</w:t>
      </w:r>
      <w:r w:rsidR="004B4264">
        <w:t xml:space="preserve">, particularly </w:t>
      </w:r>
      <w:r w:rsidR="00943495">
        <w:t xml:space="preserve">those </w:t>
      </w:r>
      <w:r w:rsidR="004B4264">
        <w:t>related to d</w:t>
      </w:r>
      <w:r w:rsidR="004B4264" w:rsidRPr="004B4264">
        <w:rPr>
          <w:i/>
        </w:rPr>
        <w:t xml:space="preserve">e novo </w:t>
      </w:r>
      <w:r w:rsidR="004B4264">
        <w:t xml:space="preserve">cases, </w:t>
      </w:r>
      <w:r w:rsidR="00AE47A8">
        <w:t>may not fully generali</w:t>
      </w:r>
      <w:r w:rsidR="004C4474">
        <w:t>z</w:t>
      </w:r>
      <w:r w:rsidR="00AE47A8">
        <w:t xml:space="preserve">e to the population at large. They </w:t>
      </w:r>
      <w:r w:rsidR="00FA6159">
        <w:t xml:space="preserve">do, however, represent rates that need to be </w:t>
      </w:r>
      <w:r w:rsidR="00FA6159" w:rsidRPr="00CE09F2">
        <w:t xml:space="preserve">considered in </w:t>
      </w:r>
      <w:r w:rsidR="009D5156" w:rsidRPr="00CE09F2">
        <w:t xml:space="preserve">studies performed in </w:t>
      </w:r>
      <w:r w:rsidR="00AE47A8">
        <w:t>other</w:t>
      </w:r>
      <w:r w:rsidR="00FA6159" w:rsidRPr="00CE09F2">
        <w:t xml:space="preserve"> </w:t>
      </w:r>
      <w:r w:rsidR="009D5156" w:rsidRPr="00CE09F2">
        <w:t xml:space="preserve">(e.g. epidemiological) </w:t>
      </w:r>
      <w:r w:rsidR="00FA6159" w:rsidRPr="00CE09F2">
        <w:t xml:space="preserve">contexts. </w:t>
      </w:r>
      <w:r w:rsidR="00CE09F2" w:rsidRPr="00CE09F2">
        <w:t>Secondly</w:t>
      </w:r>
      <w:r w:rsidR="00943495" w:rsidRPr="00CE09F2">
        <w:t xml:space="preserve">, our study </w:t>
      </w:r>
      <w:r w:rsidR="00A4209C" w:rsidRPr="00CE09F2">
        <w:t>included</w:t>
      </w:r>
      <w:r w:rsidR="00943495" w:rsidRPr="00CE09F2">
        <w:t xml:space="preserve"> </w:t>
      </w:r>
      <w:r w:rsidR="00A4209C" w:rsidRPr="00CE09F2">
        <w:t>“</w:t>
      </w:r>
      <w:r w:rsidR="00943495" w:rsidRPr="00CE09F2">
        <w:t>before</w:t>
      </w:r>
      <w:r w:rsidR="00A4209C" w:rsidRPr="00CE09F2">
        <w:t>”</w:t>
      </w:r>
      <w:r w:rsidR="00943495" w:rsidRPr="00CE09F2">
        <w:t xml:space="preserve"> approximations of symptoms </w:t>
      </w:r>
      <w:r w:rsidR="009949E8">
        <w:t xml:space="preserve">severity </w:t>
      </w:r>
      <w:r w:rsidR="00943495" w:rsidRPr="00CE09F2">
        <w:t>in rela</w:t>
      </w:r>
      <w:r w:rsidR="00946A16" w:rsidRPr="00CE09F2">
        <w:t>tion</w:t>
      </w:r>
      <w:r w:rsidR="00946A16">
        <w:t xml:space="preserve"> to the </w:t>
      </w:r>
      <w:r w:rsidR="00A21B3F">
        <w:t>COVID-19</w:t>
      </w:r>
      <w:r w:rsidR="00946A16">
        <w:t xml:space="preserve"> p</w:t>
      </w:r>
      <w:r w:rsidR="004336D4">
        <w:t>ande</w:t>
      </w:r>
      <w:r w:rsidR="00A4209C">
        <w:t>mic</w:t>
      </w:r>
      <w:r w:rsidR="00AE47A8">
        <w:t xml:space="preserve"> measured cross-sectionally</w:t>
      </w:r>
      <w:r w:rsidR="00A4209C">
        <w:t xml:space="preserve">. </w:t>
      </w:r>
      <w:r w:rsidR="00583112">
        <w:t>A</w:t>
      </w:r>
      <w:r w:rsidR="00A4209C">
        <w:t xml:space="preserve">s these assessments relied on patients’ memory, they may be subject to </w:t>
      </w:r>
      <w:r w:rsidR="00583112">
        <w:t>a number of</w:t>
      </w:r>
      <w:r w:rsidR="00A4209C">
        <w:t xml:space="preserve"> biases.</w:t>
      </w:r>
      <w:r w:rsidR="004336D4">
        <w:t xml:space="preserve"> </w:t>
      </w:r>
      <w:r w:rsidR="00CE09F2">
        <w:t xml:space="preserve">The validity of retrospective assessments </w:t>
      </w:r>
      <w:r w:rsidR="00AE47A8">
        <w:t>is likely to be lower th</w:t>
      </w:r>
      <w:r w:rsidR="00CE267D">
        <w:t>an longitudinal data collection,</w:t>
      </w:r>
      <w:r w:rsidR="00AE47A8">
        <w:t xml:space="preserve"> but the unexpected nature of the pandemic means that such longitudinal studies with appropriate ‘baseline’ data are scarce</w:t>
      </w:r>
      <w:r w:rsidR="005D2A53">
        <w:t>.</w:t>
      </w:r>
      <w:r w:rsidR="00CE09F2">
        <w:t xml:space="preserve"> </w:t>
      </w:r>
      <w:r w:rsidR="005D2A53">
        <w:t>For this reason,</w:t>
      </w:r>
      <w:r w:rsidR="00CE09F2">
        <w:t xml:space="preserve"> w</w:t>
      </w:r>
      <w:r w:rsidR="00943495">
        <w:t xml:space="preserve">e acknowledge that follow up assessments would be ideal to assess the </w:t>
      </w:r>
      <w:r w:rsidR="0021445A">
        <w:t>significance</w:t>
      </w:r>
      <w:r w:rsidR="00946A16">
        <w:t xml:space="preserve"> of our findings, which may prove relevant in future waves of the pandemic. </w:t>
      </w:r>
    </w:p>
    <w:p w14:paraId="54B06C55" w14:textId="77777777" w:rsidR="001400B5" w:rsidRDefault="001400B5" w:rsidP="00AE47A8"/>
    <w:p w14:paraId="0F38D006" w14:textId="57896B8D" w:rsidR="001400B5" w:rsidRDefault="001400B5" w:rsidP="00E72A0A">
      <w:r w:rsidRPr="001E0EAA">
        <w:rPr>
          <w:highlight w:val="yellow"/>
        </w:rPr>
        <w:t>Yet, we feel that at least two factors contribute to minimize recall bias</w:t>
      </w:r>
      <w:r w:rsidR="00CE267D">
        <w:rPr>
          <w:highlight w:val="yellow"/>
        </w:rPr>
        <w:t xml:space="preserve"> in the present study</w:t>
      </w:r>
      <w:r w:rsidRPr="001E0EAA">
        <w:rPr>
          <w:highlight w:val="yellow"/>
        </w:rPr>
        <w:t>.</w:t>
      </w:r>
      <w:r w:rsidR="00CE267D">
        <w:rPr>
          <w:highlight w:val="yellow"/>
        </w:rPr>
        <w:t xml:space="preserve"> T</w:t>
      </w:r>
      <w:r w:rsidRPr="001E0EAA">
        <w:rPr>
          <w:highlight w:val="yellow"/>
        </w:rPr>
        <w:t xml:space="preserve">he unparalleled magnitude and severity of the pandemic may have provided a clear differentiation between participants’ mental state before and after the onset of the health crisis. </w:t>
      </w:r>
      <w:r w:rsidR="00CE267D">
        <w:rPr>
          <w:highlight w:val="yellow"/>
        </w:rPr>
        <w:t>Also</w:t>
      </w:r>
      <w:r w:rsidRPr="001E0EAA">
        <w:rPr>
          <w:highlight w:val="yellow"/>
        </w:rPr>
        <w:t>, the</w:t>
      </w:r>
      <w:r w:rsidR="00246C02" w:rsidRPr="00246C02">
        <w:rPr>
          <w:highlight w:val="yellow"/>
        </w:rPr>
        <w:t xml:space="preserve"> </w:t>
      </w:r>
      <w:r w:rsidR="00246C02">
        <w:rPr>
          <w:highlight w:val="yellow"/>
        </w:rPr>
        <w:t>temporal</w:t>
      </w:r>
      <w:r w:rsidRPr="001E0EAA">
        <w:rPr>
          <w:highlight w:val="yellow"/>
        </w:rPr>
        <w:t xml:space="preserve"> </w:t>
      </w:r>
      <w:r w:rsidR="00246C02">
        <w:rPr>
          <w:highlight w:val="yellow"/>
        </w:rPr>
        <w:t>proximity of the</w:t>
      </w:r>
      <w:r w:rsidR="00C52D8D">
        <w:rPr>
          <w:highlight w:val="yellow"/>
        </w:rPr>
        <w:t xml:space="preserve"> present</w:t>
      </w:r>
      <w:r w:rsidR="00246C02">
        <w:rPr>
          <w:highlight w:val="yellow"/>
        </w:rPr>
        <w:t xml:space="preserve"> </w:t>
      </w:r>
      <w:r w:rsidR="00C52D8D">
        <w:rPr>
          <w:highlight w:val="yellow"/>
        </w:rPr>
        <w:t xml:space="preserve">assessment to the </w:t>
      </w:r>
      <w:r w:rsidR="00246C02">
        <w:rPr>
          <w:highlight w:val="yellow"/>
        </w:rPr>
        <w:t xml:space="preserve">onset of the </w:t>
      </w:r>
      <w:r w:rsidRPr="001E0EAA">
        <w:rPr>
          <w:highlight w:val="yellow"/>
        </w:rPr>
        <w:t xml:space="preserve">COVID-19 pandemic </w:t>
      </w:r>
      <w:r w:rsidR="00246C02">
        <w:rPr>
          <w:highlight w:val="yellow"/>
        </w:rPr>
        <w:t>may have facilitated</w:t>
      </w:r>
      <w:r w:rsidR="00C52D8D">
        <w:rPr>
          <w:highlight w:val="yellow"/>
        </w:rPr>
        <w:t xml:space="preserve"> a more accurate recall by the participants</w:t>
      </w:r>
      <w:r w:rsidRPr="001E0EAA">
        <w:rPr>
          <w:highlight w:val="yellow"/>
        </w:rPr>
        <w:t xml:space="preserve">. </w:t>
      </w:r>
      <w:r w:rsidR="00CE267D">
        <w:rPr>
          <w:highlight w:val="yellow"/>
        </w:rPr>
        <w:t>Finally, a</w:t>
      </w:r>
      <w:r w:rsidRPr="001E0EAA">
        <w:rPr>
          <w:highlight w:val="yellow"/>
        </w:rPr>
        <w:t>nother</w:t>
      </w:r>
      <w:r w:rsidR="00A6105E">
        <w:rPr>
          <w:highlight w:val="yellow"/>
        </w:rPr>
        <w:t xml:space="preserve"> potential</w:t>
      </w:r>
      <w:r w:rsidRPr="001E0EAA">
        <w:rPr>
          <w:highlight w:val="yellow"/>
        </w:rPr>
        <w:t xml:space="preserve"> limitation of our study is </w:t>
      </w:r>
      <w:r w:rsidR="00A8125B" w:rsidRPr="001E0EAA">
        <w:rPr>
          <w:highlight w:val="yellow"/>
        </w:rPr>
        <w:t>geographic and time coverage, as data collection was restricted to the US in late July 2021</w:t>
      </w:r>
      <w:r w:rsidR="00A6105E">
        <w:rPr>
          <w:highlight w:val="yellow"/>
        </w:rPr>
        <w:t>, thus limiting generaliz</w:t>
      </w:r>
      <w:r w:rsidR="00C52D8D">
        <w:rPr>
          <w:highlight w:val="yellow"/>
        </w:rPr>
        <w:t>ability</w:t>
      </w:r>
      <w:r w:rsidR="00A8125B" w:rsidRPr="001E0EAA">
        <w:rPr>
          <w:highlight w:val="yellow"/>
        </w:rPr>
        <w:t xml:space="preserve">. </w:t>
      </w:r>
      <w:r w:rsidR="00C52D8D">
        <w:rPr>
          <w:highlight w:val="yellow"/>
        </w:rPr>
        <w:t>Nevertheless, one could also argue that US cities were under different infection rates, lockdown policies</w:t>
      </w:r>
      <w:r w:rsidR="00A6105E" w:rsidRPr="001E0EAA">
        <w:rPr>
          <w:highlight w:val="yellow"/>
        </w:rPr>
        <w:t>,</w:t>
      </w:r>
      <w:r w:rsidR="00C52D8D">
        <w:rPr>
          <w:highlight w:val="yellow"/>
        </w:rPr>
        <w:t xml:space="preserve"> and adherence to social distance practices. </w:t>
      </w:r>
      <w:r w:rsidR="00CE267D">
        <w:rPr>
          <w:highlight w:val="yellow"/>
        </w:rPr>
        <w:t>Clearly</w:t>
      </w:r>
      <w:r w:rsidR="00C52D8D">
        <w:rPr>
          <w:highlight w:val="yellow"/>
        </w:rPr>
        <w:t xml:space="preserve">, in the context of a pandemic such as the COVID-19, it may be difficult to balance sample homogeneity vs. representativeness. </w:t>
      </w:r>
    </w:p>
    <w:p w14:paraId="22BD0779" w14:textId="77777777" w:rsidR="002609CA" w:rsidRDefault="002609CA" w:rsidP="003D546E"/>
    <w:p w14:paraId="4CE56780" w14:textId="701CE047" w:rsidR="00474FD0" w:rsidRDefault="00D80531" w:rsidP="003D546E">
      <w:r>
        <w:t xml:space="preserve">Our study has several implications </w:t>
      </w:r>
      <w:r w:rsidR="00A0486C">
        <w:t xml:space="preserve">for </w:t>
      </w:r>
      <w:r>
        <w:t>clinical practice.</w:t>
      </w:r>
      <w:r w:rsidR="00A0486C">
        <w:t xml:space="preserve"> </w:t>
      </w:r>
      <w:r w:rsidR="00CE267D">
        <w:t xml:space="preserve">It suggests </w:t>
      </w:r>
      <w:r w:rsidR="00A0486C">
        <w:t>clinicians must be aware that community</w:t>
      </w:r>
      <w:r w:rsidR="007D3BC2">
        <w:t xml:space="preserve"> individuals may deteriorate and </w:t>
      </w:r>
      <w:r w:rsidR="00EB15DC">
        <w:t xml:space="preserve">be </w:t>
      </w:r>
      <w:r w:rsidR="007D3BC2">
        <w:t>exposed to significantly higher rates of</w:t>
      </w:r>
      <w:r w:rsidR="00A0486C">
        <w:t xml:space="preserve"> </w:t>
      </w:r>
      <w:r w:rsidR="00A0486C" w:rsidRPr="008E722E">
        <w:rPr>
          <w:i/>
        </w:rPr>
        <w:t>de novo</w:t>
      </w:r>
      <w:r w:rsidR="00A0486C">
        <w:t xml:space="preserve"> cases of </w:t>
      </w:r>
      <w:r w:rsidR="000B6E2C">
        <w:t>a range of</w:t>
      </w:r>
      <w:r w:rsidR="00A0486C">
        <w:t xml:space="preserve"> OCRDs</w:t>
      </w:r>
      <w:r w:rsidR="00EB15DC">
        <w:t xml:space="preserve"> (and not only OCD)</w:t>
      </w:r>
      <w:r w:rsidR="00A0486C">
        <w:t xml:space="preserve">. </w:t>
      </w:r>
      <w:r w:rsidR="00CE267D">
        <w:t>Further</w:t>
      </w:r>
      <w:r w:rsidR="00A0486C">
        <w:t>, although</w:t>
      </w:r>
      <w:r w:rsidR="00114C86">
        <w:t xml:space="preserve"> there were</w:t>
      </w:r>
      <w:r w:rsidR="00A0486C">
        <w:t xml:space="preserve"> </w:t>
      </w:r>
      <w:r w:rsidR="00BE5B7E">
        <w:t xml:space="preserve">initial </w:t>
      </w:r>
      <w:r w:rsidR="00A0486C">
        <w:t xml:space="preserve">concerns </w:t>
      </w:r>
      <w:r w:rsidR="00BE5B7E">
        <w:t xml:space="preserve">in the literature </w:t>
      </w:r>
      <w:r w:rsidR="00641BD8">
        <w:t xml:space="preserve">about </w:t>
      </w:r>
      <w:r w:rsidR="00A0486C">
        <w:t xml:space="preserve">the role of contamination concerns as predicting symptom aggravation during the pandemic </w:t>
      </w:r>
      <w:r w:rsidR="003E4803">
        <w:t>[</w:t>
      </w:r>
      <w:r w:rsidR="00A0486C">
        <w:t xml:space="preserve">and how </w:t>
      </w:r>
      <w:r w:rsidR="00BE5B7E">
        <w:t xml:space="preserve">best </w:t>
      </w:r>
      <w:r w:rsidR="00A0486C">
        <w:t>to manage these symptoms clinically</w:t>
      </w:r>
      <w:r w:rsidR="00EB15DC" w:rsidRPr="00EB15DC">
        <w:t xml:space="preserve"> </w:t>
      </w:r>
      <w:r w:rsidR="00EB15DC">
        <w:fldChar w:fldCharType="begin">
          <w:fldData xml:space="preserve">PEVuZE5vdGU+PENpdGU+PEF1dGhvcj5NY0theTwvQXV0aG9yPjxZZWFyPjIwMjA8L1llYXI+PFJl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</w:fldData>
        </w:fldChar>
      </w:r>
      <w:r w:rsidR="007F32C4">
        <w:instrText xml:space="preserve"> ADDIN EN.CITE </w:instrText>
      </w:r>
      <w:r w:rsidR="007F32C4">
        <w:fldChar w:fldCharType="begin">
          <w:fldData xml:space="preserve">PEVuZE5vdGU+PENpdGU+PEF1dGhvcj5NY0theTwvQXV0aG9yPjxZZWFyPjIwMjA8L1llYXI+PFJl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</w:fldData>
        </w:fldChar>
      </w:r>
      <w:r w:rsidR="007F32C4">
        <w:instrText xml:space="preserve"> ADDIN EN.CITE.DATA </w:instrText>
      </w:r>
      <w:r w:rsidR="007F32C4">
        <w:fldChar w:fldCharType="end"/>
      </w:r>
      <w:r w:rsidR="00EB15DC">
        <w:fldChar w:fldCharType="separate"/>
      </w:r>
      <w:r w:rsidR="007F32C4">
        <w:rPr>
          <w:noProof/>
        </w:rPr>
        <w:t>(Fineberg et al., 2020; McKay et al., 2020; Sheu et al., 2020)</w:t>
      </w:r>
      <w:r w:rsidR="00EB15DC">
        <w:fldChar w:fldCharType="end"/>
      </w:r>
      <w:r w:rsidR="003E4803">
        <w:t>]</w:t>
      </w:r>
      <w:r w:rsidR="00A0486C">
        <w:t xml:space="preserve">, </w:t>
      </w:r>
      <w:r w:rsidR="00114C86">
        <w:t xml:space="preserve">our data suggest </w:t>
      </w:r>
      <w:r w:rsidR="00A0486C">
        <w:t xml:space="preserve">that </w:t>
      </w:r>
      <w:r w:rsidR="00591336">
        <w:t xml:space="preserve">other symptom dimensions (fear of harm and symmetry) </w:t>
      </w:r>
      <w:r w:rsidR="00114C86">
        <w:t>are important</w:t>
      </w:r>
      <w:r w:rsidR="00827559">
        <w:t xml:space="preserve"> determinants of</w:t>
      </w:r>
      <w:r w:rsidR="00BE5B7E">
        <w:t xml:space="preserve"> OCD </w:t>
      </w:r>
      <w:r w:rsidR="00CD2942">
        <w:t>worsening</w:t>
      </w:r>
      <w:r w:rsidR="00591336">
        <w:t xml:space="preserve">. This </w:t>
      </w:r>
      <w:r w:rsidR="00CD2942">
        <w:t xml:space="preserve">finding </w:t>
      </w:r>
      <w:r w:rsidR="00591336">
        <w:t>raises concerns about how to treat these individuals in the presence of strict lock down measures.</w:t>
      </w:r>
      <w:r w:rsidR="006F497B">
        <w:t xml:space="preserve"> Nevertheless</w:t>
      </w:r>
      <w:r w:rsidR="00D32E29">
        <w:t>, e</w:t>
      </w:r>
      <w:r w:rsidR="008E4452">
        <w:t xml:space="preserve">xposure to increased threat levels as a consequence of the pandemic and greater time spent at home may </w:t>
      </w:r>
      <w:r w:rsidR="00641BD8">
        <w:t xml:space="preserve">also </w:t>
      </w:r>
      <w:r w:rsidR="008E4452">
        <w:t>provide great opportunities for exposure and response prevention</w:t>
      </w:r>
      <w:r w:rsidR="006F497B">
        <w:t>.</w:t>
      </w:r>
      <w:r w:rsidR="006F497B" w:rsidRPr="006F497B">
        <w:t xml:space="preserve"> </w:t>
      </w:r>
      <w:r w:rsidR="00641BD8">
        <w:t xml:space="preserve">Accordingly, the </w:t>
      </w:r>
      <w:r w:rsidR="006F497B">
        <w:t>development of online therapies for OCRDs in different cultures should be pursued.</w:t>
      </w:r>
    </w:p>
    <w:p w14:paraId="4E07176A" w14:textId="77777777" w:rsidR="00474FD0" w:rsidRDefault="00474FD0" w:rsidP="003D546E"/>
    <w:p w14:paraId="48D48273" w14:textId="0A546950" w:rsidR="002609CA" w:rsidRDefault="00525452" w:rsidP="003D546E">
      <w:r>
        <w:t>The c</w:t>
      </w:r>
      <w:r w:rsidR="008E722E">
        <w:t xml:space="preserve">urrent </w:t>
      </w:r>
      <w:r w:rsidR="00F571C7">
        <w:t xml:space="preserve">findings suggest that </w:t>
      </w:r>
      <w:r w:rsidR="004C4474">
        <w:t>a</w:t>
      </w:r>
      <w:r w:rsidR="00A65A88">
        <w:t xml:space="preserve"> </w:t>
      </w:r>
      <w:r w:rsidR="008E722E">
        <w:t>diagnosis</w:t>
      </w:r>
      <w:r w:rsidR="00BE5B7E">
        <w:t xml:space="preserve"> of </w:t>
      </w:r>
      <w:r w:rsidR="00EB15DC">
        <w:t xml:space="preserve">clinically significant </w:t>
      </w:r>
      <w:r w:rsidR="004C4474">
        <w:t xml:space="preserve">HD </w:t>
      </w:r>
      <w:r w:rsidR="00F571C7">
        <w:t>by clinical teams</w:t>
      </w:r>
      <w:r w:rsidR="00BE5B7E">
        <w:t xml:space="preserve"> may</w:t>
      </w:r>
      <w:r w:rsidR="00EB15DC">
        <w:t xml:space="preserve"> </w:t>
      </w:r>
      <w:r w:rsidR="00D51234">
        <w:t>increase awareness</w:t>
      </w:r>
      <w:r w:rsidR="004C4474">
        <w:t xml:space="preserve"> and </w:t>
      </w:r>
      <w:r w:rsidR="00D51234">
        <w:t xml:space="preserve">insight and </w:t>
      </w:r>
      <w:r w:rsidR="00EB15DC">
        <w:t>also</w:t>
      </w:r>
      <w:r w:rsidR="00BE5B7E">
        <w:t xml:space="preserve"> ease symptom deterioration </w:t>
      </w:r>
      <w:r w:rsidR="00F571C7">
        <w:t>related to the</w:t>
      </w:r>
      <w:r w:rsidR="00467506">
        <w:t xml:space="preserve"> pandemic</w:t>
      </w:r>
      <w:r w:rsidR="00BE5B7E">
        <w:t>.</w:t>
      </w:r>
      <w:r w:rsidR="008E722E">
        <w:t xml:space="preserve"> Alternatively, lack of a formal diagnosis may reflect less treatment seeking, less insight, and more vulnerability to SLE</w:t>
      </w:r>
      <w:r w:rsidR="004C4474">
        <w:t>s</w:t>
      </w:r>
      <w:r w:rsidR="008E722E">
        <w:t>. Further</w:t>
      </w:r>
      <w:r w:rsidR="00467506">
        <w:t xml:space="preserve">, </w:t>
      </w:r>
      <w:r w:rsidR="008E722E">
        <w:t>a</w:t>
      </w:r>
      <w:r w:rsidR="006F3896">
        <w:t xml:space="preserve">lthough the evidence supporting specific treatments for </w:t>
      </w:r>
      <w:r w:rsidR="00476969">
        <w:t xml:space="preserve">people with high schizotypal </w:t>
      </w:r>
      <w:r w:rsidR="00BE5B7E">
        <w:t>traits</w:t>
      </w:r>
      <w:r w:rsidR="00F571C7">
        <w:t xml:space="preserve"> is sparse</w:t>
      </w:r>
      <w:r w:rsidR="00476969">
        <w:t xml:space="preserve">, </w:t>
      </w:r>
      <w:r w:rsidR="006F3896">
        <w:t xml:space="preserve">atypical </w:t>
      </w:r>
      <w:r w:rsidR="00476969">
        <w:t>antipsychotics</w:t>
      </w:r>
      <w:r w:rsidR="006F3896">
        <w:t xml:space="preserve"> (such as risperidone and olanza</w:t>
      </w:r>
      <w:r w:rsidR="008E722E">
        <w:t>p</w:t>
      </w:r>
      <w:r w:rsidR="006F3896">
        <w:t xml:space="preserve">ine) </w:t>
      </w:r>
      <w:r>
        <w:t>appear to be</w:t>
      </w:r>
      <w:r w:rsidR="006F3896">
        <w:t xml:space="preserve"> helpful</w:t>
      </w:r>
      <w:r>
        <w:t xml:space="preserve"> in some cases</w:t>
      </w:r>
      <w:r w:rsidR="00476969">
        <w:t xml:space="preserve"> </w:t>
      </w:r>
      <w:r w:rsidR="006F3896">
        <w:fldChar w:fldCharType="begin"/>
      </w:r>
      <w:r w:rsidR="007F32C4">
        <w:instrText xml:space="preserve"> ADDIN EN.CITE &lt;EndNote&gt;&lt;Cite&gt;&lt;Author&gt;Kirchner&lt;/Author&gt;&lt;Year&gt;2018&lt;/Year&gt;&lt;RecNum&gt;124&lt;/RecNum&gt;&lt;DisplayText&gt;(Kirchner et al., 2018)&lt;/DisplayText&gt;&lt;record&gt;&lt;rec-number&gt;124&lt;/rec-number&gt;&lt;foreign-keys&gt;&lt;key app="EN" db-id="5frwe02wrdxz92epxwc5prtvdta9xwfpxt5s" timestamp="1605583742"&gt;124&lt;/key&gt;&lt;/foreign-keys&gt;&lt;ref-type name="Journal Article"&gt;17&lt;/ref-type&gt;&lt;contributors&gt;&lt;authors&gt;&lt;author&gt;Kirchner, S. K.&lt;/author&gt;&lt;author&gt;Roeh, A.&lt;/author&gt;&lt;author&gt;Nolden, J.&lt;/author&gt;&lt;author&gt;Hasan, A.&lt;/author&gt;&lt;/authors&gt;&lt;/contributors&gt;&lt;auth-address&gt;Department of Psychiatry and Psychotherapy, Ludwig-Maximilians-University, Munich, Germany. SophieKathrin.Kirchner@med.uni-muenchen.de.&amp;#xD;Department of Psychiatry and Psychotherapy, Ludwig-Maximilians-University, Munich, Germany.&lt;/auth-address&gt;&lt;titles&gt;&lt;title&gt;Diagnosis and treatment of schizotypal personality disorder: evidence from a systematic review&lt;/title&gt;&lt;secondary-title&gt;NPJ Schizophr&lt;/secondary-title&gt;&lt;alt-title&gt;NPJ schizophrenia&lt;/alt-title&gt;&lt;/titles&gt;&lt;periodical&gt;&lt;full-title&gt;NPJ Schizophr&lt;/full-title&gt;&lt;abbr-1&gt;NPJ schizophrenia&lt;/abbr-1&gt;&lt;/periodical&gt;&lt;alt-periodical&gt;&lt;full-title&gt;NPJ Schizophr&lt;/full-title&gt;&lt;abbr-1&gt;NPJ schizophrenia&lt;/abbr-1&gt;&lt;/alt-periodical&gt;&lt;pages&gt;20&lt;/pages&gt;&lt;volume&gt;4&lt;/volume&gt;&lt;number&gt;1&lt;/number&gt;&lt;edition&gt;2018/10/05&lt;/edition&gt;&lt;dates&gt;&lt;year&gt;2018&lt;/year&gt;&lt;pub-dates&gt;&lt;date&gt;Oct 3&lt;/date&gt;&lt;/pub-dates&gt;&lt;/dates&gt;&lt;isbn&gt;2334-265X (Print)&amp;#xD;2334-265x&lt;/isbn&gt;&lt;accession-num&gt;30282970&lt;/accession-num&gt;&lt;urls&gt;&lt;/urls&gt;&lt;custom2&gt;PMC6170383 Janssen-Cilag, and Lundbeck. He was previously member of an advisory boards of Roche, Otsuka, Lundbeck, and Janssen-Cilag. The authors declare no competing interests.&lt;/custom2&gt;&lt;electronic-resource-num&gt;10.1038/s41537-018-0062-8&lt;/electronic-resource-num&gt;&lt;remote-database-provider&gt;NLM&lt;/remote-database-provider&gt;&lt;language&gt;eng&lt;/language&gt;&lt;/record&gt;&lt;/Cite&gt;&lt;/EndNote&gt;</w:instrText>
      </w:r>
      <w:r w:rsidR="006F3896">
        <w:fldChar w:fldCharType="separate"/>
      </w:r>
      <w:r w:rsidR="007F32C4">
        <w:rPr>
          <w:noProof/>
        </w:rPr>
        <w:t>(Kirchner et al., 2018)</w:t>
      </w:r>
      <w:r w:rsidR="006F3896">
        <w:fldChar w:fldCharType="end"/>
      </w:r>
      <w:r w:rsidR="003E4803">
        <w:t xml:space="preserve">. </w:t>
      </w:r>
      <w:r w:rsidR="000056F1">
        <w:t>Potentially</w:t>
      </w:r>
      <w:r w:rsidR="00F571C7">
        <w:t>, i</w:t>
      </w:r>
      <w:r w:rsidR="006F3896">
        <w:t>n specific cases, treatment of schizotypal traits</w:t>
      </w:r>
      <w:r w:rsidR="00476969">
        <w:t xml:space="preserve"> may help to decrease </w:t>
      </w:r>
      <w:r w:rsidR="00BE5B7E">
        <w:t xml:space="preserve">hoarding and </w:t>
      </w:r>
      <w:r w:rsidR="00476969">
        <w:t xml:space="preserve">alleviate </w:t>
      </w:r>
      <w:r w:rsidR="00BE5B7E">
        <w:t xml:space="preserve">mental </w:t>
      </w:r>
      <w:r w:rsidR="00BE5B7E">
        <w:lastRenderedPageBreak/>
        <w:t>contamination symptoms.</w:t>
      </w:r>
      <w:r w:rsidR="00CE267D">
        <w:t xml:space="preserve"> A</w:t>
      </w:r>
      <w:r w:rsidR="00056747">
        <w:t>lthough preliminary</w:t>
      </w:r>
      <w:r w:rsidR="00F571C7">
        <w:t xml:space="preserve"> evidence </w:t>
      </w:r>
      <w:r w:rsidR="00056747">
        <w:t>supports</w:t>
      </w:r>
      <w:r w:rsidR="00D12B6C">
        <w:t xml:space="preserve"> the use</w:t>
      </w:r>
      <w:r w:rsidR="00F571C7">
        <w:t xml:space="preserve"> of serotonin reuptake inhibitors in people with obsessive-compulsive personality features (a construct that </w:t>
      </w:r>
      <w:r w:rsidR="00D12B6C">
        <w:t>p</w:t>
      </w:r>
      <w:r w:rsidR="00F571C7">
        <w:t xml:space="preserve">artially overlaps with compulsivity) </w:t>
      </w:r>
      <w:r w:rsidR="00056747">
        <w:fldChar w:fldCharType="begin">
          <w:fldData xml:space="preserve">PEVuZE5vdGU+PENpdGU+PEF1dGhvcj5BbnNzZWF1PC9BdXRob3I+PFllYXI+MTk5MTwvWWVhcj48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43NjAt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</w:fldData>
        </w:fldChar>
      </w:r>
      <w:r w:rsidR="007F32C4">
        <w:instrText xml:space="preserve"> ADDIN EN.CITE </w:instrText>
      </w:r>
      <w:r w:rsidR="007F32C4">
        <w:fldChar w:fldCharType="begin">
          <w:fldData xml:space="preserve">PEVuZE5vdGU+PENpdGU+PEF1dGhvcj5BbnNzZWF1PC9BdXRob3I+PFllYXI+MTk5MTwvWWVhcj48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43NjAt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</w:fldData>
        </w:fldChar>
      </w:r>
      <w:r w:rsidR="007F32C4">
        <w:instrText xml:space="preserve"> ADDIN EN.CITE.DATA </w:instrText>
      </w:r>
      <w:r w:rsidR="007F32C4">
        <w:fldChar w:fldCharType="end"/>
      </w:r>
      <w:r w:rsidR="00056747">
        <w:fldChar w:fldCharType="separate"/>
      </w:r>
      <w:r w:rsidR="007F32C4">
        <w:rPr>
          <w:noProof/>
        </w:rPr>
        <w:t>(Ansseau et al., 1991; Ekselius and von Knorring, 1998)</w:t>
      </w:r>
      <w:r w:rsidR="00056747">
        <w:fldChar w:fldCharType="end"/>
      </w:r>
      <w:r w:rsidR="003E4803">
        <w:t xml:space="preserve">, </w:t>
      </w:r>
      <w:r w:rsidR="00F571C7">
        <w:t xml:space="preserve">there is </w:t>
      </w:r>
      <w:r w:rsidR="00056747">
        <w:t>also current interest in the efficacy</w:t>
      </w:r>
      <w:r w:rsidR="00F571C7">
        <w:t xml:space="preserve"> lifestyle</w:t>
      </w:r>
      <w:r w:rsidR="00056747">
        <w:t xml:space="preserve"> interventions that may be able to</w:t>
      </w:r>
      <w:r w:rsidR="00F571C7">
        <w:t xml:space="preserve"> redirect patients </w:t>
      </w:r>
      <w:r w:rsidR="00056747">
        <w:t xml:space="preserve">compulsivity </w:t>
      </w:r>
      <w:r w:rsidR="00F571C7">
        <w:t>traits toward healthier behaviors</w:t>
      </w:r>
      <w:r w:rsidR="008E722E">
        <w:t xml:space="preserve"> </w:t>
      </w:r>
      <w:r w:rsidR="008E722E">
        <w:fldChar w:fldCharType="begin">
          <w:fldData xml:space="preserve">PEVuZE5vdGU+PENpdGU+PEF1dGhvcj5Gb250ZW5lbGxlPC9BdXRob3I+PFllYXI+MjAxODwvWWVh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</w:fldData>
        </w:fldChar>
      </w:r>
      <w:r w:rsidR="007F32C4">
        <w:instrText xml:space="preserve"> ADDIN EN.CITE </w:instrText>
      </w:r>
      <w:r w:rsidR="007F32C4">
        <w:fldChar w:fldCharType="begin">
          <w:fldData xml:space="preserve">PEVuZE5vdGU+PENpdGU+PEF1dGhvcj5Gb250ZW5lbGxlPC9BdXRob3I+PFllYXI+MjAxODwvWWVh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</w:fldData>
        </w:fldChar>
      </w:r>
      <w:r w:rsidR="007F32C4">
        <w:instrText xml:space="preserve"> ADDIN EN.CITE.DATA </w:instrText>
      </w:r>
      <w:r w:rsidR="007F32C4">
        <w:fldChar w:fldCharType="end"/>
      </w:r>
      <w:r w:rsidR="008E722E">
        <w:fldChar w:fldCharType="separate"/>
      </w:r>
      <w:r w:rsidR="007F32C4">
        <w:rPr>
          <w:noProof/>
        </w:rPr>
        <w:t>(Fontenelle et al., 2018)</w:t>
      </w:r>
      <w:r w:rsidR="008E722E">
        <w:fldChar w:fldCharType="end"/>
      </w:r>
      <w:r w:rsidR="003E4803">
        <w:t>.</w:t>
      </w:r>
    </w:p>
    <w:p w14:paraId="25CCEB45" w14:textId="77777777" w:rsidR="00B15DF4" w:rsidRDefault="00B15DF4" w:rsidP="003D546E"/>
    <w:p w14:paraId="0ABC5ECD" w14:textId="4BAA5559" w:rsidR="00B15DF4" w:rsidRDefault="00B15DF4" w:rsidP="003D546E">
      <w:r>
        <w:t xml:space="preserve">In conclusion, </w:t>
      </w:r>
      <w:r w:rsidR="00052FF9">
        <w:t xml:space="preserve">this study indicates that </w:t>
      </w:r>
      <w:r>
        <w:t>t</w:t>
      </w:r>
      <w:r w:rsidRPr="00DC241D">
        <w:t xml:space="preserve">he </w:t>
      </w:r>
      <w:r w:rsidR="00052FF9">
        <w:t>unprecedented</w:t>
      </w:r>
      <w:r>
        <w:t xml:space="preserve"> </w:t>
      </w:r>
      <w:r w:rsidRPr="00DC241D">
        <w:t>distress</w:t>
      </w:r>
      <w:r>
        <w:t xml:space="preserve"> that resulted from the </w:t>
      </w:r>
      <w:r w:rsidR="00A21B3F">
        <w:t>COVID-19</w:t>
      </w:r>
      <w:r>
        <w:t xml:space="preserve"> pandemic in 2020 includes significant</w:t>
      </w:r>
      <w:r w:rsidRPr="00DC241D">
        <w:t xml:space="preserve"> </w:t>
      </w:r>
      <w:r>
        <w:t>aggravation of several OCRD symptoms</w:t>
      </w:r>
      <w:r w:rsidR="00FA18B1">
        <w:t xml:space="preserve"> in the general population</w:t>
      </w:r>
      <w:r>
        <w:t>, particularly of OCD, HD and SPD. Increased vulnerability</w:t>
      </w:r>
      <w:r w:rsidR="00FA18B1">
        <w:t xml:space="preserve"> to symptom worsening</w:t>
      </w:r>
      <w:r>
        <w:t xml:space="preserve"> may relate to specific sociodemographic</w:t>
      </w:r>
      <w:r w:rsidR="004C4474">
        <w:t xml:space="preserve"> and </w:t>
      </w:r>
      <w:r>
        <w:t>clinical characteristics</w:t>
      </w:r>
      <w:r w:rsidR="00DA7387">
        <w:t xml:space="preserve">, </w:t>
      </w:r>
      <w:r w:rsidR="00EB5484">
        <w:t>including</w:t>
      </w:r>
      <w:r w:rsidR="00DA7387">
        <w:t xml:space="preserve"> gender, </w:t>
      </w:r>
      <w:r w:rsidR="00EB5484">
        <w:t>previous diagnosis</w:t>
      </w:r>
      <w:r w:rsidR="004C4474">
        <w:t xml:space="preserve"> and </w:t>
      </w:r>
      <w:r w:rsidR="00DA7387">
        <w:t xml:space="preserve">treatment seeking, </w:t>
      </w:r>
      <w:r w:rsidR="00EB5484">
        <w:t xml:space="preserve">specific OCD symptoms, and severity of </w:t>
      </w:r>
      <w:r w:rsidR="00DA7387">
        <w:t>compulsivity</w:t>
      </w:r>
      <w:r w:rsidR="004C4474">
        <w:t xml:space="preserve"> and</w:t>
      </w:r>
      <w:r w:rsidR="00A65A88">
        <w:t xml:space="preserve"> </w:t>
      </w:r>
      <w:r w:rsidR="00DA7387">
        <w:t>schizotypal traits</w:t>
      </w:r>
      <w:r w:rsidR="00EB5484">
        <w:t xml:space="preserve">, </w:t>
      </w:r>
      <w:r w:rsidR="004C4474">
        <w:t>and</w:t>
      </w:r>
      <w:r w:rsidR="00EB5484">
        <w:t xml:space="preserve"> the amount of stress people experience</w:t>
      </w:r>
      <w:r w:rsidR="004C4474">
        <w:t>d</w:t>
      </w:r>
      <w:r w:rsidR="00EB5484">
        <w:t xml:space="preserve"> related to </w:t>
      </w:r>
      <w:r w:rsidR="00052FF9">
        <w:t>the</w:t>
      </w:r>
      <w:r w:rsidR="00EB5484">
        <w:t xml:space="preserve"> </w:t>
      </w:r>
      <w:r w:rsidR="00A21B3F">
        <w:t>COVID-19</w:t>
      </w:r>
      <w:r w:rsidR="00052FF9">
        <w:t xml:space="preserve"> pandemic</w:t>
      </w:r>
      <w:r>
        <w:t xml:space="preserve">. </w:t>
      </w:r>
      <w:r w:rsidR="00DA7387">
        <w:t xml:space="preserve">This </w:t>
      </w:r>
      <w:r>
        <w:t>information may prove valuable for preventative initiatives in relation to</w:t>
      </w:r>
      <w:r w:rsidR="00052FF9">
        <w:t xml:space="preserve"> this and</w:t>
      </w:r>
      <w:r>
        <w:t xml:space="preserve"> future waves of </w:t>
      </w:r>
      <w:r w:rsidR="00052FF9">
        <w:t xml:space="preserve">pandemics. </w:t>
      </w:r>
    </w:p>
    <w:p w14:paraId="0CF3772B" w14:textId="77777777" w:rsidR="00601A16" w:rsidRDefault="00601A16" w:rsidP="003D546E"/>
    <w:p w14:paraId="7AABFA94" w14:textId="77777777" w:rsidR="00601A16" w:rsidRDefault="00601A16" w:rsidP="00601A16">
      <w:pPr>
        <w:tabs>
          <w:tab w:val="left" w:pos="1990"/>
        </w:tabs>
        <w:rPr>
          <w:b/>
        </w:rPr>
      </w:pPr>
      <w:r>
        <w:rPr>
          <w:b/>
        </w:rPr>
        <w:t>ACKNOWLEDGMENTS</w:t>
      </w:r>
    </w:p>
    <w:p w14:paraId="32B905F7" w14:textId="77777777" w:rsidR="00601A16" w:rsidRDefault="00601A16" w:rsidP="00601A16">
      <w:pPr>
        <w:tabs>
          <w:tab w:val="left" w:pos="1990"/>
        </w:tabs>
        <w:rPr>
          <w:b/>
        </w:rPr>
      </w:pPr>
    </w:p>
    <w:p w14:paraId="7F26947E" w14:textId="77777777" w:rsidR="00601A16" w:rsidRPr="00E153FA" w:rsidRDefault="00601A16" w:rsidP="00601A16">
      <w:pPr>
        <w:tabs>
          <w:tab w:val="left" w:pos="1990"/>
        </w:tabs>
      </w:pPr>
      <w:r w:rsidRPr="00E153FA">
        <w:t>None</w:t>
      </w:r>
    </w:p>
    <w:p w14:paraId="061B95B8" w14:textId="77777777" w:rsidR="00601A16" w:rsidRDefault="00601A16" w:rsidP="00601A16">
      <w:pPr>
        <w:tabs>
          <w:tab w:val="left" w:pos="1990"/>
        </w:tabs>
        <w:rPr>
          <w:b/>
        </w:rPr>
      </w:pPr>
    </w:p>
    <w:p w14:paraId="6B4B75B4" w14:textId="77777777" w:rsidR="00601A16" w:rsidRDefault="00601A16" w:rsidP="00601A16">
      <w:pPr>
        <w:tabs>
          <w:tab w:val="left" w:pos="1990"/>
        </w:tabs>
        <w:rPr>
          <w:b/>
        </w:rPr>
      </w:pPr>
      <w:r>
        <w:rPr>
          <w:b/>
        </w:rPr>
        <w:t>FINANCIAL SUPPORT</w:t>
      </w:r>
    </w:p>
    <w:p w14:paraId="48EF6DA1" w14:textId="77777777" w:rsidR="00601A16" w:rsidRDefault="00601A16" w:rsidP="00601A16">
      <w:pPr>
        <w:tabs>
          <w:tab w:val="left" w:pos="1990"/>
        </w:tabs>
        <w:rPr>
          <w:b/>
        </w:rPr>
      </w:pPr>
    </w:p>
    <w:p w14:paraId="244DA16A" w14:textId="23D39A75" w:rsidR="00601A16" w:rsidRPr="00E153FA" w:rsidRDefault="00601A16" w:rsidP="00601A16">
      <w:pPr>
        <w:tabs>
          <w:tab w:val="left" w:pos="1990"/>
        </w:tabs>
      </w:pPr>
      <w:r w:rsidRPr="00E153FA">
        <w:t xml:space="preserve">This work was supported by the Conselho Nacional de Desenvolvimento Científico e Tecnológico (L.F., grant number 302526/2018-8), Fundação de Amparo à Pesquisa do Estado do Rio de Janeiro, (L.F., grant number CNE E 26/203.052/2017); the D'Or Institute of Research and Education (L.F., no grant number available); and the David Winston Turner Endowment Fund. (L.F, no grant number available); </w:t>
      </w:r>
      <w:r w:rsidR="00E37B01">
        <w:t>M.Y.</w:t>
      </w:r>
      <w:r w:rsidR="00E37B01" w:rsidRPr="004156CC">
        <w:t xml:space="preserve"> has received funding from Monash University, and Australian Government funding bodies such as the National Health and Medical Research Council (NHMRC; including Fellowship #APP1117188), the Australian Research Council (ARC), Australian </w:t>
      </w:r>
      <w:r w:rsidR="00E37B01" w:rsidRPr="007A5CD5">
        <w:t>Defen</w:t>
      </w:r>
      <w:r w:rsidR="00E37B01">
        <w:t>c</w:t>
      </w:r>
      <w:r w:rsidR="00E37B01" w:rsidRPr="007A5CD5">
        <w:t>e</w:t>
      </w:r>
      <w:r w:rsidR="00E37B01" w:rsidRPr="004156CC">
        <w:t xml:space="preserve"> Science and Technology (DST), and the Department of Industry, Innovation and Science (DIIS). He has also received philanthropic donations from the David Winston Turner Endowment Fund, Wilson Foundation, as well as payments in relation to court-, expert witness-, and/or expert review-reports.</w:t>
      </w:r>
      <w:r w:rsidR="00E37B01" w:rsidRPr="00E153FA">
        <w:t xml:space="preserve"> </w:t>
      </w:r>
      <w:r w:rsidRPr="00E153FA">
        <w:t>The funding sources had no role in study design, data analysis, and result interpretation.</w:t>
      </w:r>
    </w:p>
    <w:p w14:paraId="732F5A66" w14:textId="77777777" w:rsidR="00601A16" w:rsidRPr="00593CC4" w:rsidRDefault="00601A16" w:rsidP="003D546E"/>
    <w:p w14:paraId="0538B1BF" w14:textId="77777777" w:rsidR="00C44A13" w:rsidRPr="00593CC4" w:rsidRDefault="00C44A13" w:rsidP="003D546E"/>
    <w:p w14:paraId="6B07A627" w14:textId="77777777" w:rsidR="00C44A13" w:rsidRDefault="00C44A13" w:rsidP="003D546E"/>
    <w:p w14:paraId="7B19EDA4" w14:textId="77777777" w:rsidR="002C0766" w:rsidRDefault="002C0766" w:rsidP="003D546E"/>
    <w:p w14:paraId="494C7062" w14:textId="77777777" w:rsidR="00D37F38" w:rsidRDefault="00D37F38" w:rsidP="003D546E"/>
    <w:p w14:paraId="14802B0F" w14:textId="77777777" w:rsidR="00D37F38" w:rsidRDefault="00D37F38" w:rsidP="003D546E"/>
    <w:p w14:paraId="14008E8E" w14:textId="77777777" w:rsidR="00D37F38" w:rsidRDefault="00D37F38" w:rsidP="003D546E"/>
    <w:p w14:paraId="7469A896" w14:textId="77777777" w:rsidR="00D37F38" w:rsidRDefault="00D37F38" w:rsidP="003D546E"/>
    <w:p w14:paraId="14757BE1" w14:textId="77777777" w:rsidR="00D37F38" w:rsidRDefault="00D37F38" w:rsidP="003D546E"/>
    <w:p w14:paraId="7A1E241A" w14:textId="77777777" w:rsidR="00D37F38" w:rsidRDefault="00D37F38" w:rsidP="003D546E"/>
    <w:p w14:paraId="513636E0" w14:textId="77777777" w:rsidR="00601A16" w:rsidRDefault="00601A16" w:rsidP="003D546E"/>
    <w:p w14:paraId="27E40146" w14:textId="77777777" w:rsidR="00601A16" w:rsidRDefault="00601A16" w:rsidP="003D546E"/>
    <w:p w14:paraId="7111A25C" w14:textId="77777777" w:rsidR="00601A16" w:rsidRDefault="00601A16" w:rsidP="003D546E"/>
    <w:p w14:paraId="523333A5" w14:textId="77777777" w:rsidR="00601A16" w:rsidRDefault="00601A16" w:rsidP="003D546E"/>
    <w:p w14:paraId="12CC80CF" w14:textId="2235716D" w:rsidR="00DA4D74" w:rsidRPr="00A40E86" w:rsidRDefault="00DA4D74" w:rsidP="00DA4D74">
      <w:pPr>
        <w:rPr>
          <w:sz w:val="20"/>
          <w:szCs w:val="20"/>
        </w:rPr>
      </w:pPr>
      <w:r w:rsidRPr="00A40E86">
        <w:rPr>
          <w:sz w:val="20"/>
          <w:szCs w:val="20"/>
        </w:rPr>
        <w:lastRenderedPageBreak/>
        <w:t xml:space="preserve">Table 1: </w:t>
      </w:r>
      <w:r>
        <w:rPr>
          <w:sz w:val="20"/>
          <w:szCs w:val="20"/>
        </w:rPr>
        <w:t xml:space="preserve">Clinical characteristics before vs. </w:t>
      </w:r>
      <w:r w:rsidR="002D76D0">
        <w:rPr>
          <w:sz w:val="20"/>
          <w:szCs w:val="20"/>
        </w:rPr>
        <w:t xml:space="preserve">during </w:t>
      </w:r>
      <w:r>
        <w:rPr>
          <w:sz w:val="20"/>
          <w:szCs w:val="20"/>
        </w:rPr>
        <w:t xml:space="preserve">the </w:t>
      </w:r>
      <w:r w:rsidR="00A21B3F">
        <w:rPr>
          <w:sz w:val="20"/>
          <w:szCs w:val="20"/>
        </w:rPr>
        <w:t>COVID-19</w:t>
      </w:r>
      <w:r>
        <w:rPr>
          <w:sz w:val="20"/>
          <w:szCs w:val="20"/>
        </w:rPr>
        <w:t xml:space="preserve"> pandemic</w:t>
      </w:r>
    </w:p>
    <w:tbl>
      <w:tblPr>
        <w:tblStyle w:val="TableGrid"/>
        <w:tblW w:w="8530" w:type="dxa"/>
        <w:tblLayout w:type="fixed"/>
        <w:tblLook w:val="04A0" w:firstRow="1" w:lastRow="0" w:firstColumn="1" w:lastColumn="0" w:noHBand="0" w:noVBand="1"/>
      </w:tblPr>
      <w:tblGrid>
        <w:gridCol w:w="2802"/>
        <w:gridCol w:w="1275"/>
        <w:gridCol w:w="284"/>
        <w:gridCol w:w="1417"/>
        <w:gridCol w:w="284"/>
        <w:gridCol w:w="2468"/>
      </w:tblGrid>
      <w:tr w:rsidR="00DA4D74" w:rsidRPr="00A40E86" w14:paraId="0D7B26E9" w14:textId="77777777" w:rsidTr="009A57D5">
        <w:tc>
          <w:tcPr>
            <w:tcW w:w="2802" w:type="dxa"/>
          </w:tcPr>
          <w:p w14:paraId="4A763B99" w14:textId="77777777" w:rsidR="00DA4D74" w:rsidRPr="00A40E86" w:rsidRDefault="00DA4D74" w:rsidP="00D039FD">
            <w:pPr>
              <w:rPr>
                <w:b/>
                <w:sz w:val="20"/>
                <w:szCs w:val="20"/>
              </w:rPr>
            </w:pPr>
          </w:p>
        </w:tc>
        <w:tc>
          <w:tcPr>
            <w:tcW w:w="1275" w:type="dxa"/>
          </w:tcPr>
          <w:p w14:paraId="34D9317A" w14:textId="774D208F" w:rsidR="00DA4D74" w:rsidRPr="00A40E86" w:rsidRDefault="00DA4D74" w:rsidP="00D039FD">
            <w:pPr>
              <w:rPr>
                <w:b/>
                <w:sz w:val="20"/>
                <w:szCs w:val="20"/>
              </w:rPr>
            </w:pPr>
            <w:r w:rsidRPr="00A40E86">
              <w:rPr>
                <w:b/>
                <w:sz w:val="20"/>
                <w:szCs w:val="20"/>
              </w:rPr>
              <w:t xml:space="preserve">Before </w:t>
            </w:r>
            <w:r w:rsidR="00A21B3F">
              <w:rPr>
                <w:b/>
                <w:sz w:val="20"/>
                <w:szCs w:val="20"/>
              </w:rPr>
              <w:t>COVID-19</w:t>
            </w:r>
          </w:p>
        </w:tc>
        <w:tc>
          <w:tcPr>
            <w:tcW w:w="284" w:type="dxa"/>
          </w:tcPr>
          <w:p w14:paraId="0B4BE772" w14:textId="77777777" w:rsidR="00DA4D74" w:rsidRPr="00A40E86" w:rsidRDefault="00DA4D74" w:rsidP="00D039FD">
            <w:pPr>
              <w:rPr>
                <w:b/>
                <w:sz w:val="20"/>
                <w:szCs w:val="20"/>
              </w:rPr>
            </w:pPr>
          </w:p>
        </w:tc>
        <w:tc>
          <w:tcPr>
            <w:tcW w:w="1417" w:type="dxa"/>
          </w:tcPr>
          <w:p w14:paraId="79FAB6E2" w14:textId="64E71677" w:rsidR="00DA4D74" w:rsidRPr="00A40E86" w:rsidRDefault="002D76D0" w:rsidP="00D039FD">
            <w:pPr>
              <w:rPr>
                <w:b/>
                <w:sz w:val="20"/>
                <w:szCs w:val="20"/>
              </w:rPr>
            </w:pPr>
            <w:r>
              <w:rPr>
                <w:b/>
                <w:sz w:val="20"/>
                <w:szCs w:val="20"/>
              </w:rPr>
              <w:t>During</w:t>
            </w:r>
            <w:r w:rsidRPr="00A40E86">
              <w:rPr>
                <w:b/>
                <w:sz w:val="20"/>
                <w:szCs w:val="20"/>
              </w:rPr>
              <w:t xml:space="preserve"> </w:t>
            </w:r>
            <w:r w:rsidR="00A21B3F">
              <w:rPr>
                <w:b/>
                <w:sz w:val="20"/>
                <w:szCs w:val="20"/>
              </w:rPr>
              <w:t>COVID-19</w:t>
            </w:r>
          </w:p>
        </w:tc>
        <w:tc>
          <w:tcPr>
            <w:tcW w:w="284" w:type="dxa"/>
          </w:tcPr>
          <w:p w14:paraId="2246FE54" w14:textId="77777777" w:rsidR="00DA4D74" w:rsidRPr="00A40E86" w:rsidRDefault="00DA4D74" w:rsidP="00D039FD">
            <w:pPr>
              <w:rPr>
                <w:b/>
                <w:sz w:val="20"/>
                <w:szCs w:val="20"/>
              </w:rPr>
            </w:pPr>
          </w:p>
        </w:tc>
        <w:tc>
          <w:tcPr>
            <w:tcW w:w="2468" w:type="dxa"/>
          </w:tcPr>
          <w:p w14:paraId="1897AAAB" w14:textId="77777777" w:rsidR="00DA4D74" w:rsidRPr="00A40E86" w:rsidRDefault="00DA4D74" w:rsidP="00D039FD">
            <w:pPr>
              <w:rPr>
                <w:b/>
                <w:sz w:val="20"/>
                <w:szCs w:val="20"/>
              </w:rPr>
            </w:pPr>
            <w:r w:rsidRPr="00A40E86">
              <w:rPr>
                <w:b/>
                <w:sz w:val="20"/>
                <w:szCs w:val="20"/>
              </w:rPr>
              <w:t>Wilcoxon Signed Ranks</w:t>
            </w:r>
          </w:p>
        </w:tc>
      </w:tr>
      <w:tr w:rsidR="00DA4D74" w:rsidRPr="00A40E86" w14:paraId="795B1310" w14:textId="77777777" w:rsidTr="009A57D5">
        <w:tc>
          <w:tcPr>
            <w:tcW w:w="2802" w:type="dxa"/>
          </w:tcPr>
          <w:p w14:paraId="48906261" w14:textId="77777777" w:rsidR="00DA4D74" w:rsidRPr="00C266C8" w:rsidRDefault="00DA4D74" w:rsidP="00D039FD">
            <w:pPr>
              <w:rPr>
                <w:b/>
                <w:sz w:val="20"/>
                <w:szCs w:val="20"/>
              </w:rPr>
            </w:pPr>
          </w:p>
        </w:tc>
        <w:tc>
          <w:tcPr>
            <w:tcW w:w="1275" w:type="dxa"/>
          </w:tcPr>
          <w:p w14:paraId="661B03BE" w14:textId="77777777" w:rsidR="00DA4D74" w:rsidRPr="00A40E86" w:rsidRDefault="00DA4D74" w:rsidP="00D039FD">
            <w:pPr>
              <w:rPr>
                <w:sz w:val="20"/>
                <w:szCs w:val="20"/>
              </w:rPr>
            </w:pPr>
          </w:p>
        </w:tc>
        <w:tc>
          <w:tcPr>
            <w:tcW w:w="284" w:type="dxa"/>
          </w:tcPr>
          <w:p w14:paraId="356B8E6E" w14:textId="77777777" w:rsidR="00DA4D74" w:rsidRPr="00A40E86" w:rsidRDefault="00DA4D74" w:rsidP="00D039FD">
            <w:pPr>
              <w:rPr>
                <w:sz w:val="20"/>
                <w:szCs w:val="20"/>
              </w:rPr>
            </w:pPr>
          </w:p>
        </w:tc>
        <w:tc>
          <w:tcPr>
            <w:tcW w:w="1417" w:type="dxa"/>
          </w:tcPr>
          <w:p w14:paraId="7A43D5D8" w14:textId="77777777" w:rsidR="00DA4D74" w:rsidRPr="00A40E86" w:rsidRDefault="00DA4D74" w:rsidP="00D039FD">
            <w:pPr>
              <w:rPr>
                <w:sz w:val="20"/>
                <w:szCs w:val="20"/>
              </w:rPr>
            </w:pPr>
          </w:p>
        </w:tc>
        <w:tc>
          <w:tcPr>
            <w:tcW w:w="284" w:type="dxa"/>
          </w:tcPr>
          <w:p w14:paraId="176FAF0A" w14:textId="77777777" w:rsidR="00DA4D74" w:rsidRPr="00A40E86" w:rsidRDefault="00DA4D74" w:rsidP="00D039FD">
            <w:pPr>
              <w:rPr>
                <w:sz w:val="20"/>
                <w:szCs w:val="20"/>
              </w:rPr>
            </w:pPr>
          </w:p>
        </w:tc>
        <w:tc>
          <w:tcPr>
            <w:tcW w:w="2468" w:type="dxa"/>
          </w:tcPr>
          <w:p w14:paraId="329AD7F1" w14:textId="77777777" w:rsidR="00DA4D74" w:rsidRPr="00A40E86" w:rsidRDefault="00DA4D74" w:rsidP="00D039FD">
            <w:pPr>
              <w:rPr>
                <w:sz w:val="20"/>
                <w:szCs w:val="20"/>
              </w:rPr>
            </w:pPr>
          </w:p>
        </w:tc>
      </w:tr>
      <w:tr w:rsidR="00DA4D74" w:rsidRPr="00A40E86" w14:paraId="0B08E2D4" w14:textId="77777777" w:rsidTr="009A57D5">
        <w:tc>
          <w:tcPr>
            <w:tcW w:w="2802" w:type="dxa"/>
          </w:tcPr>
          <w:p w14:paraId="35F736D6" w14:textId="77777777" w:rsidR="00DA4D74" w:rsidRPr="00C266C8" w:rsidRDefault="00DA4D74" w:rsidP="00D039FD">
            <w:pPr>
              <w:rPr>
                <w:b/>
                <w:sz w:val="20"/>
                <w:szCs w:val="20"/>
              </w:rPr>
            </w:pPr>
            <w:r w:rsidRPr="00C266C8">
              <w:rPr>
                <w:b/>
                <w:sz w:val="20"/>
                <w:szCs w:val="20"/>
              </w:rPr>
              <w:t>Severity of symptoms</w:t>
            </w:r>
          </w:p>
        </w:tc>
        <w:tc>
          <w:tcPr>
            <w:tcW w:w="1275" w:type="dxa"/>
          </w:tcPr>
          <w:p w14:paraId="67FF8A7A" w14:textId="048D194B" w:rsidR="00DA4D74" w:rsidRPr="00A40E86" w:rsidRDefault="002950B3" w:rsidP="00D039FD">
            <w:pPr>
              <w:rPr>
                <w:sz w:val="20"/>
                <w:szCs w:val="20"/>
              </w:rPr>
            </w:pPr>
            <w:r>
              <w:rPr>
                <w:sz w:val="20"/>
                <w:szCs w:val="20"/>
              </w:rPr>
              <w:t>Medians (min-max)</w:t>
            </w:r>
          </w:p>
        </w:tc>
        <w:tc>
          <w:tcPr>
            <w:tcW w:w="284" w:type="dxa"/>
          </w:tcPr>
          <w:p w14:paraId="51706940" w14:textId="77777777" w:rsidR="00DA4D74" w:rsidRPr="00A40E86" w:rsidRDefault="00DA4D74" w:rsidP="00D039FD">
            <w:pPr>
              <w:rPr>
                <w:sz w:val="20"/>
                <w:szCs w:val="20"/>
              </w:rPr>
            </w:pPr>
          </w:p>
        </w:tc>
        <w:tc>
          <w:tcPr>
            <w:tcW w:w="1417" w:type="dxa"/>
          </w:tcPr>
          <w:p w14:paraId="60828A8C" w14:textId="3576DCA1" w:rsidR="00DA4D74" w:rsidRPr="00A40E86" w:rsidRDefault="002950B3" w:rsidP="00D039FD">
            <w:pPr>
              <w:rPr>
                <w:sz w:val="20"/>
                <w:szCs w:val="20"/>
              </w:rPr>
            </w:pPr>
            <w:r>
              <w:rPr>
                <w:sz w:val="20"/>
                <w:szCs w:val="20"/>
              </w:rPr>
              <w:t>Medians (min-max)</w:t>
            </w:r>
          </w:p>
        </w:tc>
        <w:tc>
          <w:tcPr>
            <w:tcW w:w="284" w:type="dxa"/>
          </w:tcPr>
          <w:p w14:paraId="0B0A15F2" w14:textId="77777777" w:rsidR="00DA4D74" w:rsidRPr="00A40E86" w:rsidRDefault="00DA4D74" w:rsidP="00D039FD">
            <w:pPr>
              <w:rPr>
                <w:sz w:val="20"/>
                <w:szCs w:val="20"/>
              </w:rPr>
            </w:pPr>
          </w:p>
        </w:tc>
        <w:tc>
          <w:tcPr>
            <w:tcW w:w="2468" w:type="dxa"/>
          </w:tcPr>
          <w:p w14:paraId="1CF8ACC6" w14:textId="77777777" w:rsidR="00DA4D74" w:rsidRPr="00A40E86" w:rsidRDefault="00DA4D74" w:rsidP="00D039FD">
            <w:pPr>
              <w:rPr>
                <w:sz w:val="20"/>
                <w:szCs w:val="20"/>
              </w:rPr>
            </w:pPr>
          </w:p>
        </w:tc>
      </w:tr>
      <w:tr w:rsidR="00DA4D74" w:rsidRPr="00A40E86" w14:paraId="3CFBF81B" w14:textId="77777777" w:rsidTr="009A57D5">
        <w:tc>
          <w:tcPr>
            <w:tcW w:w="2802" w:type="dxa"/>
          </w:tcPr>
          <w:p w14:paraId="6EF289A6" w14:textId="77777777" w:rsidR="00DA4D74" w:rsidRPr="00A40E86" w:rsidRDefault="00DA4D74" w:rsidP="00D039FD">
            <w:pPr>
              <w:rPr>
                <w:sz w:val="20"/>
                <w:szCs w:val="20"/>
              </w:rPr>
            </w:pPr>
            <w:r>
              <w:rPr>
                <w:sz w:val="20"/>
                <w:szCs w:val="20"/>
              </w:rPr>
              <w:t xml:space="preserve">     </w:t>
            </w:r>
            <w:r w:rsidRPr="00A40E86">
              <w:rPr>
                <w:sz w:val="20"/>
                <w:szCs w:val="20"/>
              </w:rPr>
              <w:t>DOCS</w:t>
            </w:r>
          </w:p>
        </w:tc>
        <w:tc>
          <w:tcPr>
            <w:tcW w:w="1275" w:type="dxa"/>
          </w:tcPr>
          <w:p w14:paraId="69978CB4" w14:textId="2B4A1550" w:rsidR="00DA4D74" w:rsidRPr="00A40E86" w:rsidRDefault="00F41F9B" w:rsidP="00D039FD">
            <w:pPr>
              <w:rPr>
                <w:sz w:val="20"/>
                <w:szCs w:val="20"/>
              </w:rPr>
            </w:pPr>
            <w:r>
              <w:rPr>
                <w:sz w:val="20"/>
                <w:szCs w:val="20"/>
              </w:rPr>
              <w:t>6 (0-65)</w:t>
            </w:r>
          </w:p>
        </w:tc>
        <w:tc>
          <w:tcPr>
            <w:tcW w:w="284" w:type="dxa"/>
          </w:tcPr>
          <w:p w14:paraId="75FDC8B4" w14:textId="77777777" w:rsidR="00DA4D74" w:rsidRPr="00A40E86" w:rsidRDefault="00DA4D74" w:rsidP="00D039FD">
            <w:pPr>
              <w:rPr>
                <w:sz w:val="20"/>
                <w:szCs w:val="20"/>
              </w:rPr>
            </w:pPr>
          </w:p>
        </w:tc>
        <w:tc>
          <w:tcPr>
            <w:tcW w:w="1417" w:type="dxa"/>
          </w:tcPr>
          <w:p w14:paraId="24099023" w14:textId="7CF526F7" w:rsidR="00DA4D74" w:rsidRPr="00A40E86" w:rsidRDefault="00604B49" w:rsidP="00604B49">
            <w:pPr>
              <w:rPr>
                <w:sz w:val="20"/>
                <w:szCs w:val="20"/>
              </w:rPr>
            </w:pPr>
            <w:r>
              <w:rPr>
                <w:sz w:val="20"/>
                <w:szCs w:val="20"/>
              </w:rPr>
              <w:t>16 (0-74)</w:t>
            </w:r>
          </w:p>
        </w:tc>
        <w:tc>
          <w:tcPr>
            <w:tcW w:w="284" w:type="dxa"/>
          </w:tcPr>
          <w:p w14:paraId="1DEB542D" w14:textId="77777777" w:rsidR="00DA4D74" w:rsidRPr="00A40E86" w:rsidRDefault="00DA4D74" w:rsidP="00D039FD">
            <w:pPr>
              <w:rPr>
                <w:sz w:val="20"/>
                <w:szCs w:val="20"/>
              </w:rPr>
            </w:pPr>
          </w:p>
        </w:tc>
        <w:tc>
          <w:tcPr>
            <w:tcW w:w="2468" w:type="dxa"/>
          </w:tcPr>
          <w:p w14:paraId="6809046F" w14:textId="77777777" w:rsidR="00DA4D74" w:rsidRPr="00A40E86" w:rsidRDefault="00DA4D74" w:rsidP="00D039FD">
            <w:pPr>
              <w:rPr>
                <w:sz w:val="20"/>
                <w:szCs w:val="20"/>
              </w:rPr>
            </w:pPr>
            <w:r w:rsidRPr="00A40E86">
              <w:rPr>
                <w:sz w:val="20"/>
                <w:szCs w:val="20"/>
              </w:rPr>
              <w:t>Z=-20.857; p&lt;.001</w:t>
            </w:r>
          </w:p>
        </w:tc>
      </w:tr>
      <w:tr w:rsidR="00DA4D74" w:rsidRPr="00A40E86" w14:paraId="7D3570B2" w14:textId="77777777" w:rsidTr="009A57D5">
        <w:tc>
          <w:tcPr>
            <w:tcW w:w="2802" w:type="dxa"/>
          </w:tcPr>
          <w:p w14:paraId="2969FF39" w14:textId="77777777" w:rsidR="00DA4D74" w:rsidRPr="00A40E86" w:rsidRDefault="00DA4D74" w:rsidP="00D039FD">
            <w:pPr>
              <w:rPr>
                <w:sz w:val="20"/>
                <w:szCs w:val="20"/>
              </w:rPr>
            </w:pPr>
            <w:r>
              <w:rPr>
                <w:sz w:val="20"/>
                <w:szCs w:val="20"/>
              </w:rPr>
              <w:t xml:space="preserve">     </w:t>
            </w:r>
            <w:r w:rsidRPr="00A40E86">
              <w:rPr>
                <w:sz w:val="20"/>
                <w:szCs w:val="20"/>
              </w:rPr>
              <w:t>VOCI-MC</w:t>
            </w:r>
          </w:p>
        </w:tc>
        <w:tc>
          <w:tcPr>
            <w:tcW w:w="1275" w:type="dxa"/>
          </w:tcPr>
          <w:p w14:paraId="6270F842" w14:textId="5C39D0DD" w:rsidR="00DA4D74" w:rsidRPr="00A40E86" w:rsidRDefault="00F41F9B" w:rsidP="00F41F9B">
            <w:pPr>
              <w:rPr>
                <w:sz w:val="20"/>
                <w:szCs w:val="20"/>
              </w:rPr>
            </w:pPr>
            <w:r>
              <w:rPr>
                <w:sz w:val="20"/>
                <w:szCs w:val="20"/>
              </w:rPr>
              <w:t>4 (0-66)</w:t>
            </w:r>
            <w:r w:rsidR="00DA4D74" w:rsidRPr="00A40E86">
              <w:rPr>
                <w:sz w:val="20"/>
                <w:szCs w:val="20"/>
              </w:rPr>
              <w:t xml:space="preserve"> </w:t>
            </w:r>
          </w:p>
        </w:tc>
        <w:tc>
          <w:tcPr>
            <w:tcW w:w="284" w:type="dxa"/>
          </w:tcPr>
          <w:p w14:paraId="22F0F1EA" w14:textId="77777777" w:rsidR="00DA4D74" w:rsidRPr="00A40E86" w:rsidRDefault="00DA4D74" w:rsidP="00D039FD">
            <w:pPr>
              <w:rPr>
                <w:sz w:val="20"/>
                <w:szCs w:val="20"/>
              </w:rPr>
            </w:pPr>
          </w:p>
        </w:tc>
        <w:tc>
          <w:tcPr>
            <w:tcW w:w="1417" w:type="dxa"/>
          </w:tcPr>
          <w:p w14:paraId="107D741B" w14:textId="16F05522" w:rsidR="00DA4D74" w:rsidRPr="00A40E86" w:rsidRDefault="00604B49" w:rsidP="00604B49">
            <w:pPr>
              <w:rPr>
                <w:sz w:val="20"/>
                <w:szCs w:val="20"/>
              </w:rPr>
            </w:pPr>
            <w:r>
              <w:rPr>
                <w:sz w:val="20"/>
                <w:szCs w:val="20"/>
              </w:rPr>
              <w:t>7 (0-80)</w:t>
            </w:r>
          </w:p>
        </w:tc>
        <w:tc>
          <w:tcPr>
            <w:tcW w:w="284" w:type="dxa"/>
          </w:tcPr>
          <w:p w14:paraId="37DBD7F9" w14:textId="77777777" w:rsidR="00DA4D74" w:rsidRPr="00A40E86" w:rsidRDefault="00DA4D74" w:rsidP="00D039FD">
            <w:pPr>
              <w:rPr>
                <w:sz w:val="20"/>
                <w:szCs w:val="20"/>
              </w:rPr>
            </w:pPr>
          </w:p>
        </w:tc>
        <w:tc>
          <w:tcPr>
            <w:tcW w:w="2468" w:type="dxa"/>
          </w:tcPr>
          <w:p w14:paraId="07F92CB9" w14:textId="77777777" w:rsidR="00DA4D74" w:rsidRPr="00A40E86" w:rsidRDefault="00DA4D74" w:rsidP="00D039FD">
            <w:pPr>
              <w:rPr>
                <w:sz w:val="20"/>
                <w:szCs w:val="20"/>
              </w:rPr>
            </w:pPr>
            <w:r w:rsidRPr="00A40E86">
              <w:rPr>
                <w:sz w:val="20"/>
                <w:szCs w:val="20"/>
              </w:rPr>
              <w:t>Z=-15.424; p&lt;.001</w:t>
            </w:r>
          </w:p>
        </w:tc>
      </w:tr>
      <w:tr w:rsidR="00DA4D74" w:rsidRPr="00A40E86" w14:paraId="21134E71" w14:textId="77777777" w:rsidTr="009A57D5">
        <w:tc>
          <w:tcPr>
            <w:tcW w:w="2802" w:type="dxa"/>
          </w:tcPr>
          <w:p w14:paraId="06316569" w14:textId="77777777" w:rsidR="00DA4D74" w:rsidRPr="00A40E86" w:rsidRDefault="00DA4D74" w:rsidP="00D039FD">
            <w:pPr>
              <w:rPr>
                <w:sz w:val="20"/>
                <w:szCs w:val="20"/>
              </w:rPr>
            </w:pPr>
            <w:r>
              <w:rPr>
                <w:sz w:val="20"/>
                <w:szCs w:val="20"/>
              </w:rPr>
              <w:t xml:space="preserve">     </w:t>
            </w:r>
            <w:r w:rsidRPr="00A40E86">
              <w:rPr>
                <w:sz w:val="20"/>
                <w:szCs w:val="20"/>
              </w:rPr>
              <w:t>AAI</w:t>
            </w:r>
          </w:p>
        </w:tc>
        <w:tc>
          <w:tcPr>
            <w:tcW w:w="1275" w:type="dxa"/>
          </w:tcPr>
          <w:p w14:paraId="300C33A7" w14:textId="74720D91" w:rsidR="00DA4D74" w:rsidRPr="00A40E86" w:rsidRDefault="00F41F9B" w:rsidP="00D039FD">
            <w:pPr>
              <w:rPr>
                <w:sz w:val="20"/>
                <w:szCs w:val="20"/>
              </w:rPr>
            </w:pPr>
            <w:r>
              <w:rPr>
                <w:sz w:val="20"/>
                <w:szCs w:val="20"/>
              </w:rPr>
              <w:t>6 (0-40)</w:t>
            </w:r>
          </w:p>
        </w:tc>
        <w:tc>
          <w:tcPr>
            <w:tcW w:w="284" w:type="dxa"/>
          </w:tcPr>
          <w:p w14:paraId="5F266495" w14:textId="77777777" w:rsidR="00DA4D74" w:rsidRPr="00A40E86" w:rsidRDefault="00DA4D74" w:rsidP="00D039FD">
            <w:pPr>
              <w:rPr>
                <w:sz w:val="20"/>
                <w:szCs w:val="20"/>
              </w:rPr>
            </w:pPr>
          </w:p>
        </w:tc>
        <w:tc>
          <w:tcPr>
            <w:tcW w:w="1417" w:type="dxa"/>
          </w:tcPr>
          <w:p w14:paraId="5EED9CF1" w14:textId="737625EF" w:rsidR="00DA4D74" w:rsidRPr="00A40E86" w:rsidRDefault="00604B49" w:rsidP="00604B49">
            <w:pPr>
              <w:rPr>
                <w:sz w:val="20"/>
                <w:szCs w:val="20"/>
              </w:rPr>
            </w:pPr>
            <w:r>
              <w:rPr>
                <w:sz w:val="20"/>
                <w:szCs w:val="20"/>
              </w:rPr>
              <w:t>6</w:t>
            </w:r>
            <w:r w:rsidR="00DA4D74" w:rsidRPr="00A40E86">
              <w:rPr>
                <w:sz w:val="20"/>
                <w:szCs w:val="20"/>
              </w:rPr>
              <w:t xml:space="preserve"> </w:t>
            </w:r>
            <w:r>
              <w:rPr>
                <w:sz w:val="20"/>
                <w:szCs w:val="20"/>
              </w:rPr>
              <w:t>(0-40)</w:t>
            </w:r>
          </w:p>
        </w:tc>
        <w:tc>
          <w:tcPr>
            <w:tcW w:w="284" w:type="dxa"/>
          </w:tcPr>
          <w:p w14:paraId="5CAAAA35" w14:textId="77777777" w:rsidR="00DA4D74" w:rsidRPr="00A40E86" w:rsidRDefault="00DA4D74" w:rsidP="00D039FD">
            <w:pPr>
              <w:rPr>
                <w:sz w:val="20"/>
                <w:szCs w:val="20"/>
              </w:rPr>
            </w:pPr>
          </w:p>
        </w:tc>
        <w:tc>
          <w:tcPr>
            <w:tcW w:w="2468" w:type="dxa"/>
          </w:tcPr>
          <w:p w14:paraId="1A50993C" w14:textId="77777777" w:rsidR="00DA4D74" w:rsidRPr="00A40E86" w:rsidRDefault="00DA4D74" w:rsidP="00D039FD">
            <w:pPr>
              <w:rPr>
                <w:sz w:val="20"/>
                <w:szCs w:val="20"/>
              </w:rPr>
            </w:pPr>
            <w:r w:rsidRPr="00A40E86">
              <w:rPr>
                <w:sz w:val="20"/>
                <w:szCs w:val="20"/>
              </w:rPr>
              <w:t>Z=-1.553; p&lt;.120</w:t>
            </w:r>
          </w:p>
        </w:tc>
      </w:tr>
      <w:tr w:rsidR="00DA4D74" w14:paraId="5F22DA81" w14:textId="77777777" w:rsidTr="009A57D5">
        <w:tc>
          <w:tcPr>
            <w:tcW w:w="2802" w:type="dxa"/>
          </w:tcPr>
          <w:p w14:paraId="7CB50F00" w14:textId="77777777" w:rsidR="00DA4D74" w:rsidRPr="00333922" w:rsidRDefault="00DA4D74" w:rsidP="00D039FD">
            <w:pPr>
              <w:rPr>
                <w:sz w:val="20"/>
                <w:szCs w:val="20"/>
              </w:rPr>
            </w:pPr>
            <w:r>
              <w:rPr>
                <w:sz w:val="20"/>
                <w:szCs w:val="20"/>
              </w:rPr>
              <w:t xml:space="preserve">     HRS</w:t>
            </w:r>
          </w:p>
        </w:tc>
        <w:tc>
          <w:tcPr>
            <w:tcW w:w="1275" w:type="dxa"/>
          </w:tcPr>
          <w:p w14:paraId="490D7DEB" w14:textId="169A26AE" w:rsidR="00DA4D74" w:rsidRPr="00333922" w:rsidRDefault="00F41F9B" w:rsidP="00D039FD">
            <w:pPr>
              <w:rPr>
                <w:sz w:val="20"/>
                <w:szCs w:val="20"/>
              </w:rPr>
            </w:pPr>
            <w:r>
              <w:rPr>
                <w:sz w:val="20"/>
                <w:szCs w:val="20"/>
              </w:rPr>
              <w:t>3 (0-35)</w:t>
            </w:r>
          </w:p>
        </w:tc>
        <w:tc>
          <w:tcPr>
            <w:tcW w:w="284" w:type="dxa"/>
          </w:tcPr>
          <w:p w14:paraId="25A47138" w14:textId="77777777" w:rsidR="00DA4D74" w:rsidRPr="00333922" w:rsidRDefault="00DA4D74" w:rsidP="00D039FD">
            <w:pPr>
              <w:rPr>
                <w:sz w:val="20"/>
                <w:szCs w:val="20"/>
              </w:rPr>
            </w:pPr>
          </w:p>
        </w:tc>
        <w:tc>
          <w:tcPr>
            <w:tcW w:w="1417" w:type="dxa"/>
          </w:tcPr>
          <w:p w14:paraId="30984ACF" w14:textId="238B5505" w:rsidR="00DA4D74" w:rsidRPr="00333922" w:rsidRDefault="00604B49" w:rsidP="00604B49">
            <w:pPr>
              <w:rPr>
                <w:sz w:val="20"/>
                <w:szCs w:val="20"/>
              </w:rPr>
            </w:pPr>
            <w:r>
              <w:rPr>
                <w:sz w:val="20"/>
                <w:szCs w:val="20"/>
              </w:rPr>
              <w:t>3 (0-37)</w:t>
            </w:r>
          </w:p>
        </w:tc>
        <w:tc>
          <w:tcPr>
            <w:tcW w:w="284" w:type="dxa"/>
          </w:tcPr>
          <w:p w14:paraId="5D7ABC64" w14:textId="77777777" w:rsidR="00DA4D74" w:rsidRPr="00333922" w:rsidRDefault="00DA4D74" w:rsidP="00D039FD">
            <w:pPr>
              <w:rPr>
                <w:sz w:val="20"/>
                <w:szCs w:val="20"/>
              </w:rPr>
            </w:pPr>
          </w:p>
        </w:tc>
        <w:tc>
          <w:tcPr>
            <w:tcW w:w="2468" w:type="dxa"/>
          </w:tcPr>
          <w:p w14:paraId="489A3653" w14:textId="77777777" w:rsidR="00DA4D74" w:rsidRPr="00333922" w:rsidRDefault="00DA4D74" w:rsidP="00D039FD">
            <w:pPr>
              <w:rPr>
                <w:sz w:val="20"/>
                <w:szCs w:val="20"/>
              </w:rPr>
            </w:pPr>
            <w:r>
              <w:rPr>
                <w:sz w:val="20"/>
                <w:szCs w:val="20"/>
              </w:rPr>
              <w:t>Z=-4.364; p&lt;.001</w:t>
            </w:r>
          </w:p>
        </w:tc>
      </w:tr>
      <w:tr w:rsidR="00DA4D74" w14:paraId="5364C0D3" w14:textId="77777777" w:rsidTr="009A57D5">
        <w:tc>
          <w:tcPr>
            <w:tcW w:w="2802" w:type="dxa"/>
          </w:tcPr>
          <w:p w14:paraId="57256439" w14:textId="77777777" w:rsidR="00DA4D74" w:rsidRPr="00333922" w:rsidRDefault="00DA4D74" w:rsidP="00D039FD">
            <w:pPr>
              <w:rPr>
                <w:sz w:val="20"/>
                <w:szCs w:val="20"/>
              </w:rPr>
            </w:pPr>
            <w:r>
              <w:rPr>
                <w:sz w:val="20"/>
                <w:szCs w:val="20"/>
              </w:rPr>
              <w:t xml:space="preserve">     MGH-HPS</w:t>
            </w:r>
          </w:p>
        </w:tc>
        <w:tc>
          <w:tcPr>
            <w:tcW w:w="1275" w:type="dxa"/>
          </w:tcPr>
          <w:p w14:paraId="5082C4FC" w14:textId="247A9623" w:rsidR="00DA4D74" w:rsidRPr="00333922" w:rsidRDefault="00F41F9B" w:rsidP="00F41F9B">
            <w:pPr>
              <w:rPr>
                <w:sz w:val="20"/>
                <w:szCs w:val="20"/>
              </w:rPr>
            </w:pPr>
            <w:r>
              <w:rPr>
                <w:sz w:val="20"/>
                <w:szCs w:val="20"/>
              </w:rPr>
              <w:t>0</w:t>
            </w:r>
            <w:r w:rsidR="00DA4D74">
              <w:rPr>
                <w:sz w:val="20"/>
                <w:szCs w:val="20"/>
              </w:rPr>
              <w:t xml:space="preserve"> </w:t>
            </w:r>
            <w:r>
              <w:rPr>
                <w:sz w:val="20"/>
                <w:szCs w:val="20"/>
              </w:rPr>
              <w:t>(0-28)</w:t>
            </w:r>
          </w:p>
        </w:tc>
        <w:tc>
          <w:tcPr>
            <w:tcW w:w="284" w:type="dxa"/>
          </w:tcPr>
          <w:p w14:paraId="43CBCF10" w14:textId="77777777" w:rsidR="00DA4D74" w:rsidRPr="00333922" w:rsidRDefault="00DA4D74" w:rsidP="00D039FD">
            <w:pPr>
              <w:rPr>
                <w:sz w:val="20"/>
                <w:szCs w:val="20"/>
              </w:rPr>
            </w:pPr>
          </w:p>
        </w:tc>
        <w:tc>
          <w:tcPr>
            <w:tcW w:w="1417" w:type="dxa"/>
          </w:tcPr>
          <w:p w14:paraId="7CD378A4" w14:textId="0DDE8360" w:rsidR="00DA4D74" w:rsidRPr="00333922" w:rsidRDefault="00604B49" w:rsidP="00D039FD">
            <w:pPr>
              <w:rPr>
                <w:sz w:val="20"/>
                <w:szCs w:val="20"/>
              </w:rPr>
            </w:pPr>
            <w:r>
              <w:rPr>
                <w:sz w:val="20"/>
                <w:szCs w:val="20"/>
              </w:rPr>
              <w:t>0 (0-22)</w:t>
            </w:r>
          </w:p>
        </w:tc>
        <w:tc>
          <w:tcPr>
            <w:tcW w:w="284" w:type="dxa"/>
          </w:tcPr>
          <w:p w14:paraId="57C837FE" w14:textId="77777777" w:rsidR="00DA4D74" w:rsidRPr="00333922" w:rsidRDefault="00DA4D74" w:rsidP="00D039FD">
            <w:pPr>
              <w:rPr>
                <w:sz w:val="20"/>
                <w:szCs w:val="20"/>
              </w:rPr>
            </w:pPr>
          </w:p>
        </w:tc>
        <w:tc>
          <w:tcPr>
            <w:tcW w:w="2468" w:type="dxa"/>
          </w:tcPr>
          <w:p w14:paraId="3718F466" w14:textId="77777777" w:rsidR="00DA4D74" w:rsidRPr="00333922" w:rsidRDefault="00DA4D74" w:rsidP="00D039FD">
            <w:pPr>
              <w:rPr>
                <w:sz w:val="20"/>
                <w:szCs w:val="20"/>
              </w:rPr>
            </w:pPr>
            <w:r>
              <w:rPr>
                <w:sz w:val="20"/>
                <w:szCs w:val="20"/>
              </w:rPr>
              <w:t>Z=-4.579; p&lt;.001</w:t>
            </w:r>
          </w:p>
        </w:tc>
      </w:tr>
      <w:tr w:rsidR="00DA4D74" w14:paraId="2A22524B" w14:textId="77777777" w:rsidTr="009A57D5">
        <w:tc>
          <w:tcPr>
            <w:tcW w:w="2802" w:type="dxa"/>
          </w:tcPr>
          <w:p w14:paraId="5B463B56" w14:textId="77777777" w:rsidR="00DA4D74" w:rsidRDefault="00DA4D74" w:rsidP="00D039FD">
            <w:pPr>
              <w:rPr>
                <w:sz w:val="20"/>
                <w:szCs w:val="20"/>
              </w:rPr>
            </w:pPr>
            <w:r>
              <w:rPr>
                <w:sz w:val="20"/>
                <w:szCs w:val="20"/>
              </w:rPr>
              <w:t xml:space="preserve">     SPD</w:t>
            </w:r>
          </w:p>
        </w:tc>
        <w:tc>
          <w:tcPr>
            <w:tcW w:w="1275" w:type="dxa"/>
          </w:tcPr>
          <w:p w14:paraId="305F4688" w14:textId="2C62B85E" w:rsidR="00DA4D74" w:rsidRPr="00333922" w:rsidRDefault="00F41F9B" w:rsidP="00D039FD">
            <w:pPr>
              <w:rPr>
                <w:sz w:val="20"/>
                <w:szCs w:val="20"/>
              </w:rPr>
            </w:pPr>
            <w:r>
              <w:rPr>
                <w:sz w:val="20"/>
                <w:szCs w:val="20"/>
              </w:rPr>
              <w:t>0 (0-32)</w:t>
            </w:r>
          </w:p>
        </w:tc>
        <w:tc>
          <w:tcPr>
            <w:tcW w:w="284" w:type="dxa"/>
          </w:tcPr>
          <w:p w14:paraId="5221A5A6" w14:textId="77777777" w:rsidR="00DA4D74" w:rsidRPr="00333922" w:rsidRDefault="00DA4D74" w:rsidP="00D039FD">
            <w:pPr>
              <w:rPr>
                <w:sz w:val="20"/>
                <w:szCs w:val="20"/>
              </w:rPr>
            </w:pPr>
          </w:p>
        </w:tc>
        <w:tc>
          <w:tcPr>
            <w:tcW w:w="1417" w:type="dxa"/>
          </w:tcPr>
          <w:p w14:paraId="6FDCADC3" w14:textId="73DEE876" w:rsidR="00DA4D74" w:rsidRPr="00333922" w:rsidRDefault="00604B49" w:rsidP="00604B49">
            <w:pPr>
              <w:rPr>
                <w:sz w:val="20"/>
                <w:szCs w:val="20"/>
              </w:rPr>
            </w:pPr>
            <w:r>
              <w:rPr>
                <w:sz w:val="20"/>
                <w:szCs w:val="20"/>
              </w:rPr>
              <w:t>0</w:t>
            </w:r>
            <w:r w:rsidR="00DA4D74">
              <w:rPr>
                <w:sz w:val="20"/>
                <w:szCs w:val="20"/>
              </w:rPr>
              <w:t xml:space="preserve"> </w:t>
            </w:r>
            <w:r>
              <w:rPr>
                <w:sz w:val="20"/>
                <w:szCs w:val="20"/>
              </w:rPr>
              <w:t>(0-32)</w:t>
            </w:r>
          </w:p>
        </w:tc>
        <w:tc>
          <w:tcPr>
            <w:tcW w:w="284" w:type="dxa"/>
          </w:tcPr>
          <w:p w14:paraId="00031797" w14:textId="77777777" w:rsidR="00DA4D74" w:rsidRPr="00333922" w:rsidRDefault="00DA4D74" w:rsidP="00D039FD">
            <w:pPr>
              <w:rPr>
                <w:sz w:val="20"/>
                <w:szCs w:val="20"/>
              </w:rPr>
            </w:pPr>
          </w:p>
        </w:tc>
        <w:tc>
          <w:tcPr>
            <w:tcW w:w="2468" w:type="dxa"/>
          </w:tcPr>
          <w:p w14:paraId="11ACB82D" w14:textId="77777777" w:rsidR="00DA4D74" w:rsidRPr="00333922" w:rsidRDefault="00DA4D74" w:rsidP="00D039FD">
            <w:pPr>
              <w:rPr>
                <w:sz w:val="20"/>
                <w:szCs w:val="20"/>
              </w:rPr>
            </w:pPr>
            <w:r>
              <w:rPr>
                <w:sz w:val="20"/>
                <w:szCs w:val="20"/>
              </w:rPr>
              <w:t>Z=-4.587; p&lt;.001</w:t>
            </w:r>
          </w:p>
        </w:tc>
      </w:tr>
      <w:tr w:rsidR="00DA4D74" w14:paraId="62EDC7B5" w14:textId="77777777" w:rsidTr="009A57D5">
        <w:tc>
          <w:tcPr>
            <w:tcW w:w="2802" w:type="dxa"/>
          </w:tcPr>
          <w:p w14:paraId="01BBD48A" w14:textId="77777777" w:rsidR="00DA4D74" w:rsidRDefault="00DA4D74" w:rsidP="00D039FD">
            <w:pPr>
              <w:rPr>
                <w:sz w:val="20"/>
                <w:szCs w:val="20"/>
              </w:rPr>
            </w:pPr>
            <w:r>
              <w:rPr>
                <w:sz w:val="20"/>
                <w:szCs w:val="20"/>
              </w:rPr>
              <w:t xml:space="preserve">     </w:t>
            </w:r>
            <w:r w:rsidRPr="008B7FB2">
              <w:rPr>
                <w:sz w:val="20"/>
                <w:szCs w:val="20"/>
              </w:rPr>
              <w:t>DASS</w:t>
            </w:r>
          </w:p>
        </w:tc>
        <w:tc>
          <w:tcPr>
            <w:tcW w:w="1275" w:type="dxa"/>
          </w:tcPr>
          <w:p w14:paraId="1DD56054" w14:textId="4988FC2A" w:rsidR="00DA4D74" w:rsidRPr="00333922" w:rsidRDefault="00D6150A" w:rsidP="00D6150A">
            <w:pPr>
              <w:rPr>
                <w:sz w:val="20"/>
                <w:szCs w:val="20"/>
              </w:rPr>
            </w:pPr>
            <w:r>
              <w:rPr>
                <w:sz w:val="20"/>
                <w:szCs w:val="20"/>
              </w:rPr>
              <w:t>6 (0-55</w:t>
            </w:r>
            <w:r w:rsidR="00F41F9B">
              <w:rPr>
                <w:sz w:val="20"/>
                <w:szCs w:val="20"/>
              </w:rPr>
              <w:t>)</w:t>
            </w:r>
          </w:p>
        </w:tc>
        <w:tc>
          <w:tcPr>
            <w:tcW w:w="284" w:type="dxa"/>
          </w:tcPr>
          <w:p w14:paraId="1DDD3C77" w14:textId="77777777" w:rsidR="00DA4D74" w:rsidRPr="00333922" w:rsidRDefault="00DA4D74" w:rsidP="00D039FD">
            <w:pPr>
              <w:rPr>
                <w:sz w:val="20"/>
                <w:szCs w:val="20"/>
              </w:rPr>
            </w:pPr>
          </w:p>
        </w:tc>
        <w:tc>
          <w:tcPr>
            <w:tcW w:w="1417" w:type="dxa"/>
          </w:tcPr>
          <w:p w14:paraId="4B656E12" w14:textId="273EB67E" w:rsidR="00DA4D74" w:rsidRPr="00333922" w:rsidRDefault="00604B49" w:rsidP="00D039FD">
            <w:pPr>
              <w:rPr>
                <w:sz w:val="20"/>
                <w:szCs w:val="20"/>
              </w:rPr>
            </w:pPr>
            <w:r>
              <w:rPr>
                <w:sz w:val="20"/>
                <w:szCs w:val="20"/>
              </w:rPr>
              <w:t>10 (0-57)</w:t>
            </w:r>
          </w:p>
        </w:tc>
        <w:tc>
          <w:tcPr>
            <w:tcW w:w="284" w:type="dxa"/>
          </w:tcPr>
          <w:p w14:paraId="0D3C79A7" w14:textId="77777777" w:rsidR="00DA4D74" w:rsidRPr="00333922" w:rsidRDefault="00DA4D74" w:rsidP="00D039FD">
            <w:pPr>
              <w:rPr>
                <w:sz w:val="20"/>
                <w:szCs w:val="20"/>
              </w:rPr>
            </w:pPr>
          </w:p>
        </w:tc>
        <w:tc>
          <w:tcPr>
            <w:tcW w:w="2468" w:type="dxa"/>
          </w:tcPr>
          <w:p w14:paraId="6413B403" w14:textId="77777777" w:rsidR="00DA4D74" w:rsidRPr="00333922" w:rsidRDefault="00DA4D74" w:rsidP="00D039FD">
            <w:pPr>
              <w:rPr>
                <w:sz w:val="20"/>
                <w:szCs w:val="20"/>
              </w:rPr>
            </w:pPr>
            <w:r w:rsidRPr="008B7FB2">
              <w:rPr>
                <w:sz w:val="20"/>
                <w:szCs w:val="20"/>
              </w:rPr>
              <w:t>Z-13.701; p&lt;.001</w:t>
            </w:r>
          </w:p>
        </w:tc>
      </w:tr>
      <w:tr w:rsidR="00DA4D74" w14:paraId="08A67B8E" w14:textId="77777777" w:rsidTr="009A57D5">
        <w:tc>
          <w:tcPr>
            <w:tcW w:w="2802" w:type="dxa"/>
          </w:tcPr>
          <w:p w14:paraId="571344D1" w14:textId="77777777" w:rsidR="00DA4D74" w:rsidRPr="00C266C8" w:rsidRDefault="00DA4D74" w:rsidP="00D039FD">
            <w:pPr>
              <w:rPr>
                <w:b/>
                <w:sz w:val="20"/>
                <w:szCs w:val="20"/>
              </w:rPr>
            </w:pPr>
          </w:p>
        </w:tc>
        <w:tc>
          <w:tcPr>
            <w:tcW w:w="1275" w:type="dxa"/>
          </w:tcPr>
          <w:p w14:paraId="1943EC81" w14:textId="77777777" w:rsidR="00DA4D74" w:rsidRDefault="00DA4D74" w:rsidP="00D039FD">
            <w:pPr>
              <w:rPr>
                <w:sz w:val="20"/>
                <w:szCs w:val="20"/>
              </w:rPr>
            </w:pPr>
          </w:p>
        </w:tc>
        <w:tc>
          <w:tcPr>
            <w:tcW w:w="284" w:type="dxa"/>
          </w:tcPr>
          <w:p w14:paraId="5DD4DDE3" w14:textId="77777777" w:rsidR="00DA4D74" w:rsidRPr="00333922" w:rsidRDefault="00DA4D74" w:rsidP="00D039FD">
            <w:pPr>
              <w:rPr>
                <w:sz w:val="20"/>
                <w:szCs w:val="20"/>
              </w:rPr>
            </w:pPr>
          </w:p>
        </w:tc>
        <w:tc>
          <w:tcPr>
            <w:tcW w:w="1417" w:type="dxa"/>
          </w:tcPr>
          <w:p w14:paraId="4A51432D" w14:textId="77777777" w:rsidR="00DA4D74" w:rsidRDefault="00DA4D74" w:rsidP="00D039FD">
            <w:pPr>
              <w:rPr>
                <w:sz w:val="20"/>
                <w:szCs w:val="20"/>
              </w:rPr>
            </w:pPr>
          </w:p>
        </w:tc>
        <w:tc>
          <w:tcPr>
            <w:tcW w:w="284" w:type="dxa"/>
          </w:tcPr>
          <w:p w14:paraId="2A8AFCE6" w14:textId="77777777" w:rsidR="00DA4D74" w:rsidRPr="00333922" w:rsidRDefault="00DA4D74" w:rsidP="00D039FD">
            <w:pPr>
              <w:rPr>
                <w:sz w:val="20"/>
                <w:szCs w:val="20"/>
              </w:rPr>
            </w:pPr>
          </w:p>
        </w:tc>
        <w:tc>
          <w:tcPr>
            <w:tcW w:w="2468" w:type="dxa"/>
          </w:tcPr>
          <w:p w14:paraId="3114DE72" w14:textId="77777777" w:rsidR="00DA4D74" w:rsidRDefault="00DA4D74" w:rsidP="00D039FD">
            <w:pPr>
              <w:rPr>
                <w:sz w:val="20"/>
                <w:szCs w:val="20"/>
              </w:rPr>
            </w:pPr>
          </w:p>
        </w:tc>
      </w:tr>
      <w:tr w:rsidR="00DA4D74" w14:paraId="7FB6C90D" w14:textId="77777777" w:rsidTr="009A57D5">
        <w:tc>
          <w:tcPr>
            <w:tcW w:w="2802" w:type="dxa"/>
          </w:tcPr>
          <w:p w14:paraId="75DEBCA4" w14:textId="77777777" w:rsidR="00DA4D74" w:rsidRPr="00C266C8" w:rsidRDefault="00DA4D74" w:rsidP="00D039FD">
            <w:pPr>
              <w:rPr>
                <w:b/>
                <w:sz w:val="20"/>
                <w:szCs w:val="20"/>
              </w:rPr>
            </w:pPr>
            <w:r w:rsidRPr="00C266C8">
              <w:rPr>
                <w:b/>
                <w:sz w:val="20"/>
                <w:szCs w:val="20"/>
              </w:rPr>
              <w:t>Disability levels</w:t>
            </w:r>
          </w:p>
        </w:tc>
        <w:tc>
          <w:tcPr>
            <w:tcW w:w="1275" w:type="dxa"/>
          </w:tcPr>
          <w:p w14:paraId="7CF7D968" w14:textId="77777777" w:rsidR="00DA4D74" w:rsidRDefault="00DA4D74" w:rsidP="00D039FD">
            <w:pPr>
              <w:rPr>
                <w:sz w:val="20"/>
                <w:szCs w:val="20"/>
              </w:rPr>
            </w:pPr>
          </w:p>
        </w:tc>
        <w:tc>
          <w:tcPr>
            <w:tcW w:w="284" w:type="dxa"/>
          </w:tcPr>
          <w:p w14:paraId="4B5C7878" w14:textId="77777777" w:rsidR="00DA4D74" w:rsidRPr="00333922" w:rsidRDefault="00DA4D74" w:rsidP="00D039FD">
            <w:pPr>
              <w:rPr>
                <w:sz w:val="20"/>
                <w:szCs w:val="20"/>
              </w:rPr>
            </w:pPr>
          </w:p>
        </w:tc>
        <w:tc>
          <w:tcPr>
            <w:tcW w:w="1417" w:type="dxa"/>
          </w:tcPr>
          <w:p w14:paraId="35868004" w14:textId="77777777" w:rsidR="00DA4D74" w:rsidRDefault="00DA4D74" w:rsidP="00D039FD">
            <w:pPr>
              <w:rPr>
                <w:sz w:val="20"/>
                <w:szCs w:val="20"/>
              </w:rPr>
            </w:pPr>
          </w:p>
        </w:tc>
        <w:tc>
          <w:tcPr>
            <w:tcW w:w="284" w:type="dxa"/>
          </w:tcPr>
          <w:p w14:paraId="03E9ECED" w14:textId="77777777" w:rsidR="00DA4D74" w:rsidRPr="00333922" w:rsidRDefault="00DA4D74" w:rsidP="00D039FD">
            <w:pPr>
              <w:rPr>
                <w:sz w:val="20"/>
                <w:szCs w:val="20"/>
              </w:rPr>
            </w:pPr>
          </w:p>
        </w:tc>
        <w:tc>
          <w:tcPr>
            <w:tcW w:w="2468" w:type="dxa"/>
          </w:tcPr>
          <w:p w14:paraId="403300E9" w14:textId="77777777" w:rsidR="00DA4D74" w:rsidRDefault="00DA4D74" w:rsidP="00D039FD">
            <w:pPr>
              <w:rPr>
                <w:sz w:val="20"/>
                <w:szCs w:val="20"/>
              </w:rPr>
            </w:pPr>
          </w:p>
        </w:tc>
      </w:tr>
      <w:tr w:rsidR="00DA4D74" w14:paraId="7FB306CA" w14:textId="77777777" w:rsidTr="009A57D5">
        <w:tc>
          <w:tcPr>
            <w:tcW w:w="2802" w:type="dxa"/>
          </w:tcPr>
          <w:p w14:paraId="224BF2D5" w14:textId="77777777" w:rsidR="00DA4D74" w:rsidRDefault="00DA4D74" w:rsidP="00D039FD">
            <w:pPr>
              <w:rPr>
                <w:sz w:val="20"/>
                <w:szCs w:val="20"/>
              </w:rPr>
            </w:pPr>
            <w:r>
              <w:rPr>
                <w:sz w:val="20"/>
                <w:szCs w:val="20"/>
              </w:rPr>
              <w:t xml:space="preserve">     WHODAS</w:t>
            </w:r>
          </w:p>
        </w:tc>
        <w:tc>
          <w:tcPr>
            <w:tcW w:w="1275" w:type="dxa"/>
          </w:tcPr>
          <w:p w14:paraId="56AF99A3" w14:textId="2BEBD472" w:rsidR="00DA4D74" w:rsidRDefault="00D6150A" w:rsidP="00D039FD">
            <w:pPr>
              <w:rPr>
                <w:sz w:val="20"/>
                <w:szCs w:val="20"/>
              </w:rPr>
            </w:pPr>
            <w:r>
              <w:rPr>
                <w:sz w:val="20"/>
                <w:szCs w:val="20"/>
              </w:rPr>
              <w:t>15 (12-49)</w:t>
            </w:r>
          </w:p>
        </w:tc>
        <w:tc>
          <w:tcPr>
            <w:tcW w:w="284" w:type="dxa"/>
          </w:tcPr>
          <w:p w14:paraId="29A5EE43" w14:textId="77777777" w:rsidR="00DA4D74" w:rsidRPr="00333922" w:rsidRDefault="00DA4D74" w:rsidP="00D039FD">
            <w:pPr>
              <w:rPr>
                <w:sz w:val="20"/>
                <w:szCs w:val="20"/>
              </w:rPr>
            </w:pPr>
          </w:p>
        </w:tc>
        <w:tc>
          <w:tcPr>
            <w:tcW w:w="1417" w:type="dxa"/>
          </w:tcPr>
          <w:p w14:paraId="5DB25755" w14:textId="25D3C7B1" w:rsidR="00DA4D74" w:rsidRDefault="00432F77" w:rsidP="00432F77">
            <w:pPr>
              <w:rPr>
                <w:sz w:val="20"/>
                <w:szCs w:val="20"/>
              </w:rPr>
            </w:pPr>
            <w:r>
              <w:rPr>
                <w:sz w:val="20"/>
                <w:szCs w:val="20"/>
              </w:rPr>
              <w:t>17</w:t>
            </w:r>
            <w:r w:rsidR="00DA4D74">
              <w:rPr>
                <w:sz w:val="20"/>
                <w:szCs w:val="20"/>
              </w:rPr>
              <w:t xml:space="preserve"> </w:t>
            </w:r>
            <w:r>
              <w:rPr>
                <w:sz w:val="20"/>
                <w:szCs w:val="20"/>
              </w:rPr>
              <w:t>(12-56)</w:t>
            </w:r>
          </w:p>
        </w:tc>
        <w:tc>
          <w:tcPr>
            <w:tcW w:w="284" w:type="dxa"/>
          </w:tcPr>
          <w:p w14:paraId="1DCD2D4D" w14:textId="77777777" w:rsidR="00DA4D74" w:rsidRPr="00333922" w:rsidRDefault="00DA4D74" w:rsidP="00D039FD">
            <w:pPr>
              <w:rPr>
                <w:sz w:val="20"/>
                <w:szCs w:val="20"/>
              </w:rPr>
            </w:pPr>
          </w:p>
        </w:tc>
        <w:tc>
          <w:tcPr>
            <w:tcW w:w="2468" w:type="dxa"/>
          </w:tcPr>
          <w:p w14:paraId="634F9925" w14:textId="77777777" w:rsidR="00DA4D74" w:rsidRDefault="00DA4D74" w:rsidP="00D039FD">
            <w:pPr>
              <w:rPr>
                <w:sz w:val="20"/>
                <w:szCs w:val="20"/>
              </w:rPr>
            </w:pPr>
            <w:r>
              <w:rPr>
                <w:sz w:val="20"/>
                <w:szCs w:val="20"/>
              </w:rPr>
              <w:t>Z=-14.031; p&lt;.001</w:t>
            </w:r>
          </w:p>
        </w:tc>
      </w:tr>
      <w:tr w:rsidR="00DA4D74" w14:paraId="68C16844" w14:textId="77777777" w:rsidTr="009A57D5">
        <w:tc>
          <w:tcPr>
            <w:tcW w:w="2802" w:type="dxa"/>
          </w:tcPr>
          <w:p w14:paraId="1218783C" w14:textId="77777777" w:rsidR="00DA4D74" w:rsidRPr="00C266C8" w:rsidRDefault="00DA4D74" w:rsidP="00D039FD">
            <w:pPr>
              <w:rPr>
                <w:b/>
                <w:sz w:val="20"/>
                <w:szCs w:val="20"/>
              </w:rPr>
            </w:pPr>
          </w:p>
        </w:tc>
        <w:tc>
          <w:tcPr>
            <w:tcW w:w="1275" w:type="dxa"/>
          </w:tcPr>
          <w:p w14:paraId="4FC94B38" w14:textId="77777777" w:rsidR="00DA4D74" w:rsidRPr="008B7FB2" w:rsidRDefault="00DA4D74" w:rsidP="00D039FD">
            <w:pPr>
              <w:rPr>
                <w:sz w:val="20"/>
                <w:szCs w:val="20"/>
              </w:rPr>
            </w:pPr>
          </w:p>
        </w:tc>
        <w:tc>
          <w:tcPr>
            <w:tcW w:w="284" w:type="dxa"/>
          </w:tcPr>
          <w:p w14:paraId="785790BC" w14:textId="77777777" w:rsidR="00DA4D74" w:rsidRPr="008B7FB2" w:rsidRDefault="00DA4D74" w:rsidP="00D039FD">
            <w:pPr>
              <w:rPr>
                <w:sz w:val="20"/>
                <w:szCs w:val="20"/>
              </w:rPr>
            </w:pPr>
          </w:p>
        </w:tc>
        <w:tc>
          <w:tcPr>
            <w:tcW w:w="1417" w:type="dxa"/>
          </w:tcPr>
          <w:p w14:paraId="525883FE" w14:textId="77777777" w:rsidR="00DA4D74" w:rsidRPr="008B7FB2" w:rsidRDefault="00DA4D74" w:rsidP="00D039FD">
            <w:pPr>
              <w:rPr>
                <w:sz w:val="20"/>
                <w:szCs w:val="20"/>
              </w:rPr>
            </w:pPr>
          </w:p>
        </w:tc>
        <w:tc>
          <w:tcPr>
            <w:tcW w:w="284" w:type="dxa"/>
          </w:tcPr>
          <w:p w14:paraId="28CC7F51" w14:textId="77777777" w:rsidR="00DA4D74" w:rsidRPr="008B7FB2" w:rsidRDefault="00DA4D74" w:rsidP="00D039FD">
            <w:pPr>
              <w:rPr>
                <w:sz w:val="20"/>
                <w:szCs w:val="20"/>
              </w:rPr>
            </w:pPr>
          </w:p>
        </w:tc>
        <w:tc>
          <w:tcPr>
            <w:tcW w:w="2468" w:type="dxa"/>
          </w:tcPr>
          <w:p w14:paraId="483D0A50" w14:textId="77777777" w:rsidR="00DA4D74" w:rsidRPr="008B7FB2" w:rsidRDefault="00DA4D74" w:rsidP="00D039FD">
            <w:pPr>
              <w:rPr>
                <w:sz w:val="20"/>
                <w:szCs w:val="20"/>
              </w:rPr>
            </w:pPr>
          </w:p>
        </w:tc>
      </w:tr>
      <w:tr w:rsidR="00DA4D74" w14:paraId="3F7A48CE" w14:textId="77777777" w:rsidTr="009A57D5">
        <w:tc>
          <w:tcPr>
            <w:tcW w:w="2802" w:type="dxa"/>
          </w:tcPr>
          <w:p w14:paraId="5EC9E44C" w14:textId="77777777" w:rsidR="00DA4D74" w:rsidRPr="00C266C8" w:rsidRDefault="00DA4D74" w:rsidP="00D039FD">
            <w:pPr>
              <w:rPr>
                <w:b/>
                <w:sz w:val="20"/>
                <w:szCs w:val="20"/>
              </w:rPr>
            </w:pPr>
            <w:r w:rsidRPr="00C266C8">
              <w:rPr>
                <w:b/>
                <w:sz w:val="20"/>
                <w:szCs w:val="20"/>
              </w:rPr>
              <w:t>Quality of life</w:t>
            </w:r>
          </w:p>
        </w:tc>
        <w:tc>
          <w:tcPr>
            <w:tcW w:w="1275" w:type="dxa"/>
          </w:tcPr>
          <w:p w14:paraId="02483186" w14:textId="77777777" w:rsidR="00DA4D74" w:rsidRPr="008B7FB2" w:rsidRDefault="00DA4D74" w:rsidP="00D039FD">
            <w:pPr>
              <w:rPr>
                <w:sz w:val="20"/>
                <w:szCs w:val="20"/>
              </w:rPr>
            </w:pPr>
          </w:p>
        </w:tc>
        <w:tc>
          <w:tcPr>
            <w:tcW w:w="284" w:type="dxa"/>
          </w:tcPr>
          <w:p w14:paraId="26A08319" w14:textId="77777777" w:rsidR="00DA4D74" w:rsidRPr="008B7FB2" w:rsidRDefault="00DA4D74" w:rsidP="00D039FD">
            <w:pPr>
              <w:rPr>
                <w:sz w:val="20"/>
                <w:szCs w:val="20"/>
              </w:rPr>
            </w:pPr>
          </w:p>
        </w:tc>
        <w:tc>
          <w:tcPr>
            <w:tcW w:w="1417" w:type="dxa"/>
          </w:tcPr>
          <w:p w14:paraId="76D2305F" w14:textId="77777777" w:rsidR="00DA4D74" w:rsidRPr="008B7FB2" w:rsidRDefault="00DA4D74" w:rsidP="00D039FD">
            <w:pPr>
              <w:rPr>
                <w:sz w:val="20"/>
                <w:szCs w:val="20"/>
              </w:rPr>
            </w:pPr>
          </w:p>
        </w:tc>
        <w:tc>
          <w:tcPr>
            <w:tcW w:w="284" w:type="dxa"/>
          </w:tcPr>
          <w:p w14:paraId="789698A1" w14:textId="77777777" w:rsidR="00DA4D74" w:rsidRPr="008B7FB2" w:rsidRDefault="00DA4D74" w:rsidP="00D039FD">
            <w:pPr>
              <w:rPr>
                <w:sz w:val="20"/>
                <w:szCs w:val="20"/>
              </w:rPr>
            </w:pPr>
          </w:p>
        </w:tc>
        <w:tc>
          <w:tcPr>
            <w:tcW w:w="2468" w:type="dxa"/>
          </w:tcPr>
          <w:p w14:paraId="446A5CE3" w14:textId="77777777" w:rsidR="00DA4D74" w:rsidRPr="008B7FB2" w:rsidRDefault="00DA4D74" w:rsidP="00D039FD">
            <w:pPr>
              <w:rPr>
                <w:sz w:val="20"/>
                <w:szCs w:val="20"/>
              </w:rPr>
            </w:pPr>
          </w:p>
        </w:tc>
      </w:tr>
      <w:tr w:rsidR="00DA4D74" w14:paraId="13ACD558" w14:textId="77777777" w:rsidTr="009A57D5">
        <w:tc>
          <w:tcPr>
            <w:tcW w:w="2802" w:type="dxa"/>
          </w:tcPr>
          <w:p w14:paraId="5147E698" w14:textId="77777777" w:rsidR="00DA4D74" w:rsidRPr="008B7FB2" w:rsidRDefault="00DA4D74" w:rsidP="00D039FD">
            <w:pPr>
              <w:rPr>
                <w:sz w:val="20"/>
                <w:szCs w:val="20"/>
              </w:rPr>
            </w:pPr>
            <w:r>
              <w:rPr>
                <w:sz w:val="20"/>
                <w:szCs w:val="20"/>
              </w:rPr>
              <w:t xml:space="preserve">     </w:t>
            </w:r>
            <w:r w:rsidRPr="008B7FB2">
              <w:rPr>
                <w:sz w:val="20"/>
                <w:szCs w:val="20"/>
              </w:rPr>
              <w:t>Q-LES-Q-SF</w:t>
            </w:r>
          </w:p>
        </w:tc>
        <w:tc>
          <w:tcPr>
            <w:tcW w:w="1275" w:type="dxa"/>
          </w:tcPr>
          <w:p w14:paraId="4E66344D" w14:textId="14A40DEC" w:rsidR="00DA4D74" w:rsidRPr="008B7FB2" w:rsidRDefault="00DA4D74" w:rsidP="00D6150A">
            <w:pPr>
              <w:rPr>
                <w:sz w:val="20"/>
                <w:szCs w:val="20"/>
              </w:rPr>
            </w:pPr>
            <w:r w:rsidRPr="008B7FB2">
              <w:rPr>
                <w:sz w:val="20"/>
                <w:szCs w:val="20"/>
              </w:rPr>
              <w:t>5</w:t>
            </w:r>
            <w:r w:rsidR="00D6150A">
              <w:rPr>
                <w:sz w:val="20"/>
                <w:szCs w:val="20"/>
              </w:rPr>
              <w:t>4</w:t>
            </w:r>
            <w:r w:rsidRPr="008B7FB2">
              <w:rPr>
                <w:sz w:val="20"/>
                <w:szCs w:val="20"/>
              </w:rPr>
              <w:t xml:space="preserve"> </w:t>
            </w:r>
            <w:r w:rsidR="00D6150A">
              <w:rPr>
                <w:sz w:val="20"/>
                <w:szCs w:val="20"/>
              </w:rPr>
              <w:t>(19-70)</w:t>
            </w:r>
          </w:p>
        </w:tc>
        <w:tc>
          <w:tcPr>
            <w:tcW w:w="284" w:type="dxa"/>
          </w:tcPr>
          <w:p w14:paraId="41F15B12" w14:textId="77777777" w:rsidR="00DA4D74" w:rsidRPr="008B7FB2" w:rsidRDefault="00DA4D74" w:rsidP="00D039FD">
            <w:pPr>
              <w:rPr>
                <w:sz w:val="20"/>
                <w:szCs w:val="20"/>
              </w:rPr>
            </w:pPr>
          </w:p>
        </w:tc>
        <w:tc>
          <w:tcPr>
            <w:tcW w:w="1417" w:type="dxa"/>
          </w:tcPr>
          <w:p w14:paraId="633F86FF" w14:textId="7CA9AECE" w:rsidR="00DA4D74" w:rsidRPr="008B7FB2" w:rsidRDefault="00432F77" w:rsidP="00432F77">
            <w:pPr>
              <w:rPr>
                <w:sz w:val="20"/>
                <w:szCs w:val="20"/>
              </w:rPr>
            </w:pPr>
            <w:r>
              <w:rPr>
                <w:sz w:val="20"/>
                <w:szCs w:val="20"/>
              </w:rPr>
              <w:t xml:space="preserve">50.00 </w:t>
            </w:r>
            <w:r w:rsidR="00DA4D74" w:rsidRPr="008B7FB2">
              <w:rPr>
                <w:sz w:val="20"/>
                <w:szCs w:val="20"/>
              </w:rPr>
              <w:t>(</w:t>
            </w:r>
            <w:r>
              <w:rPr>
                <w:sz w:val="20"/>
                <w:szCs w:val="20"/>
              </w:rPr>
              <w:t>19-70</w:t>
            </w:r>
            <w:r w:rsidR="00DA4D74" w:rsidRPr="008B7FB2">
              <w:rPr>
                <w:sz w:val="20"/>
                <w:szCs w:val="20"/>
              </w:rPr>
              <w:t>)</w:t>
            </w:r>
          </w:p>
        </w:tc>
        <w:tc>
          <w:tcPr>
            <w:tcW w:w="284" w:type="dxa"/>
          </w:tcPr>
          <w:p w14:paraId="172ACD17" w14:textId="77777777" w:rsidR="00DA4D74" w:rsidRPr="008B7FB2" w:rsidRDefault="00DA4D74" w:rsidP="00D039FD">
            <w:pPr>
              <w:rPr>
                <w:sz w:val="20"/>
                <w:szCs w:val="20"/>
              </w:rPr>
            </w:pPr>
          </w:p>
        </w:tc>
        <w:tc>
          <w:tcPr>
            <w:tcW w:w="2468" w:type="dxa"/>
          </w:tcPr>
          <w:p w14:paraId="600AA6C6" w14:textId="77777777" w:rsidR="00DA4D74" w:rsidRPr="008B7FB2" w:rsidRDefault="00DA4D74" w:rsidP="00D039FD">
            <w:pPr>
              <w:rPr>
                <w:sz w:val="20"/>
                <w:szCs w:val="20"/>
              </w:rPr>
            </w:pPr>
            <w:r w:rsidRPr="008B7FB2">
              <w:rPr>
                <w:sz w:val="20"/>
                <w:szCs w:val="20"/>
              </w:rPr>
              <w:t>Z=-15.042; p&lt;.001</w:t>
            </w:r>
          </w:p>
        </w:tc>
      </w:tr>
      <w:tr w:rsidR="00DA4D74" w:rsidRPr="00A40E86" w14:paraId="644086F3" w14:textId="77777777" w:rsidTr="009A57D5">
        <w:tc>
          <w:tcPr>
            <w:tcW w:w="2802" w:type="dxa"/>
          </w:tcPr>
          <w:p w14:paraId="68815B85" w14:textId="77777777" w:rsidR="00DA4D74" w:rsidRDefault="00DA4D74" w:rsidP="00D039FD">
            <w:pPr>
              <w:rPr>
                <w:b/>
                <w:sz w:val="20"/>
                <w:szCs w:val="20"/>
              </w:rPr>
            </w:pPr>
          </w:p>
        </w:tc>
        <w:tc>
          <w:tcPr>
            <w:tcW w:w="1275" w:type="dxa"/>
          </w:tcPr>
          <w:p w14:paraId="45A0F341" w14:textId="77777777" w:rsidR="00DA4D74" w:rsidRPr="00A40E86" w:rsidRDefault="00DA4D74" w:rsidP="00D039FD">
            <w:pPr>
              <w:rPr>
                <w:b/>
                <w:sz w:val="20"/>
                <w:szCs w:val="20"/>
              </w:rPr>
            </w:pPr>
          </w:p>
        </w:tc>
        <w:tc>
          <w:tcPr>
            <w:tcW w:w="284" w:type="dxa"/>
          </w:tcPr>
          <w:p w14:paraId="4AA0DAB5" w14:textId="77777777" w:rsidR="00DA4D74" w:rsidRPr="00A40E86" w:rsidRDefault="00DA4D74" w:rsidP="00D039FD">
            <w:pPr>
              <w:rPr>
                <w:b/>
                <w:sz w:val="20"/>
                <w:szCs w:val="20"/>
              </w:rPr>
            </w:pPr>
          </w:p>
        </w:tc>
        <w:tc>
          <w:tcPr>
            <w:tcW w:w="1417" w:type="dxa"/>
          </w:tcPr>
          <w:p w14:paraId="17F32048" w14:textId="77777777" w:rsidR="00DA4D74" w:rsidRPr="00A40E86" w:rsidRDefault="00DA4D74" w:rsidP="00D039FD">
            <w:pPr>
              <w:rPr>
                <w:b/>
                <w:sz w:val="20"/>
                <w:szCs w:val="20"/>
              </w:rPr>
            </w:pPr>
          </w:p>
        </w:tc>
        <w:tc>
          <w:tcPr>
            <w:tcW w:w="284" w:type="dxa"/>
          </w:tcPr>
          <w:p w14:paraId="652A2B6B" w14:textId="77777777" w:rsidR="00DA4D74" w:rsidRPr="00A40E86" w:rsidRDefault="00DA4D74" w:rsidP="00D039FD">
            <w:pPr>
              <w:rPr>
                <w:b/>
                <w:sz w:val="20"/>
                <w:szCs w:val="20"/>
              </w:rPr>
            </w:pPr>
          </w:p>
        </w:tc>
        <w:tc>
          <w:tcPr>
            <w:tcW w:w="2468" w:type="dxa"/>
          </w:tcPr>
          <w:p w14:paraId="1DD089BB" w14:textId="77777777" w:rsidR="00DA4D74" w:rsidRPr="00A40E86" w:rsidRDefault="00DA4D74" w:rsidP="00D039FD">
            <w:pPr>
              <w:rPr>
                <w:b/>
                <w:sz w:val="20"/>
                <w:szCs w:val="20"/>
              </w:rPr>
            </w:pPr>
          </w:p>
        </w:tc>
      </w:tr>
      <w:tr w:rsidR="00DA4D74" w:rsidRPr="00A40E86" w14:paraId="6CB7F440" w14:textId="77777777" w:rsidTr="009A57D5">
        <w:tc>
          <w:tcPr>
            <w:tcW w:w="2802" w:type="dxa"/>
          </w:tcPr>
          <w:p w14:paraId="1A860513" w14:textId="77777777" w:rsidR="00DA4D74" w:rsidRPr="00A40E86" w:rsidRDefault="00DA4D74" w:rsidP="00D039FD">
            <w:pPr>
              <w:rPr>
                <w:b/>
                <w:sz w:val="20"/>
                <w:szCs w:val="20"/>
              </w:rPr>
            </w:pPr>
            <w:r>
              <w:rPr>
                <w:b/>
                <w:sz w:val="20"/>
                <w:szCs w:val="20"/>
              </w:rPr>
              <w:t>Rates of OCRDs</w:t>
            </w:r>
          </w:p>
        </w:tc>
        <w:tc>
          <w:tcPr>
            <w:tcW w:w="1275" w:type="dxa"/>
          </w:tcPr>
          <w:p w14:paraId="227D79DA" w14:textId="2BFAE6B4" w:rsidR="00DA4D74" w:rsidRPr="002950B3" w:rsidRDefault="002950B3" w:rsidP="00D039FD">
            <w:pPr>
              <w:rPr>
                <w:sz w:val="20"/>
                <w:szCs w:val="20"/>
              </w:rPr>
            </w:pPr>
            <w:r w:rsidRPr="002950B3">
              <w:rPr>
                <w:sz w:val="20"/>
                <w:szCs w:val="20"/>
              </w:rPr>
              <w:t>Percentages</w:t>
            </w:r>
          </w:p>
        </w:tc>
        <w:tc>
          <w:tcPr>
            <w:tcW w:w="284" w:type="dxa"/>
          </w:tcPr>
          <w:p w14:paraId="42B872C4" w14:textId="77777777" w:rsidR="00DA4D74" w:rsidRPr="002950B3" w:rsidRDefault="00DA4D74" w:rsidP="00D039FD">
            <w:pPr>
              <w:rPr>
                <w:sz w:val="20"/>
                <w:szCs w:val="20"/>
              </w:rPr>
            </w:pPr>
          </w:p>
        </w:tc>
        <w:tc>
          <w:tcPr>
            <w:tcW w:w="1417" w:type="dxa"/>
          </w:tcPr>
          <w:p w14:paraId="3917A97D" w14:textId="5371558A" w:rsidR="00DA4D74" w:rsidRPr="002950B3" w:rsidRDefault="002950B3" w:rsidP="00D039FD">
            <w:pPr>
              <w:rPr>
                <w:sz w:val="20"/>
                <w:szCs w:val="20"/>
              </w:rPr>
            </w:pPr>
            <w:r w:rsidRPr="002950B3">
              <w:rPr>
                <w:sz w:val="20"/>
                <w:szCs w:val="20"/>
              </w:rPr>
              <w:t>Percentages</w:t>
            </w:r>
          </w:p>
        </w:tc>
        <w:tc>
          <w:tcPr>
            <w:tcW w:w="284" w:type="dxa"/>
          </w:tcPr>
          <w:p w14:paraId="5BCDE38B" w14:textId="77777777" w:rsidR="00DA4D74" w:rsidRPr="00A40E86" w:rsidRDefault="00DA4D74" w:rsidP="00D039FD">
            <w:pPr>
              <w:rPr>
                <w:b/>
                <w:sz w:val="20"/>
                <w:szCs w:val="20"/>
              </w:rPr>
            </w:pPr>
          </w:p>
        </w:tc>
        <w:tc>
          <w:tcPr>
            <w:tcW w:w="2468" w:type="dxa"/>
          </w:tcPr>
          <w:p w14:paraId="049F421D" w14:textId="77777777" w:rsidR="00DA4D74" w:rsidRPr="00A40E86" w:rsidRDefault="00DA4D74" w:rsidP="00D039FD">
            <w:pPr>
              <w:rPr>
                <w:b/>
                <w:sz w:val="20"/>
                <w:szCs w:val="20"/>
              </w:rPr>
            </w:pPr>
            <w:r w:rsidRPr="00A40E86">
              <w:rPr>
                <w:b/>
                <w:sz w:val="20"/>
                <w:szCs w:val="20"/>
              </w:rPr>
              <w:t>McNemar Test</w:t>
            </w:r>
          </w:p>
        </w:tc>
      </w:tr>
      <w:tr w:rsidR="00DA4D74" w:rsidRPr="00A40E86" w14:paraId="14B7C138" w14:textId="77777777" w:rsidTr="009A57D5">
        <w:tc>
          <w:tcPr>
            <w:tcW w:w="2802" w:type="dxa"/>
          </w:tcPr>
          <w:p w14:paraId="68223169" w14:textId="77777777" w:rsidR="00DA4D74" w:rsidRPr="00A40E86" w:rsidRDefault="00DA4D74" w:rsidP="00D039FD">
            <w:pPr>
              <w:rPr>
                <w:sz w:val="20"/>
                <w:szCs w:val="20"/>
              </w:rPr>
            </w:pPr>
            <w:r>
              <w:rPr>
                <w:sz w:val="20"/>
                <w:szCs w:val="20"/>
              </w:rPr>
              <w:t xml:space="preserve">     </w:t>
            </w:r>
            <w:r w:rsidRPr="00A40E86">
              <w:rPr>
                <w:sz w:val="20"/>
                <w:szCs w:val="20"/>
              </w:rPr>
              <w:t>OCD (DOCS ≥ 21)</w:t>
            </w:r>
          </w:p>
        </w:tc>
        <w:tc>
          <w:tcPr>
            <w:tcW w:w="1275" w:type="dxa"/>
          </w:tcPr>
          <w:p w14:paraId="02CE7439" w14:textId="77777777" w:rsidR="00DA4D74" w:rsidRPr="00A40E86" w:rsidRDefault="00DA4D74" w:rsidP="00D039FD">
            <w:pPr>
              <w:rPr>
                <w:sz w:val="20"/>
                <w:szCs w:val="20"/>
              </w:rPr>
            </w:pPr>
            <w:r w:rsidRPr="00A40E86">
              <w:rPr>
                <w:sz w:val="20"/>
                <w:szCs w:val="20"/>
              </w:rPr>
              <w:t>15.3%</w:t>
            </w:r>
          </w:p>
        </w:tc>
        <w:tc>
          <w:tcPr>
            <w:tcW w:w="284" w:type="dxa"/>
          </w:tcPr>
          <w:p w14:paraId="454D5179" w14:textId="77777777" w:rsidR="00DA4D74" w:rsidRPr="00A40E86" w:rsidRDefault="00DA4D74" w:rsidP="00D039FD">
            <w:pPr>
              <w:rPr>
                <w:sz w:val="20"/>
                <w:szCs w:val="20"/>
              </w:rPr>
            </w:pPr>
          </w:p>
        </w:tc>
        <w:tc>
          <w:tcPr>
            <w:tcW w:w="1417" w:type="dxa"/>
          </w:tcPr>
          <w:p w14:paraId="423B7397" w14:textId="77777777" w:rsidR="00DA4D74" w:rsidRPr="00A40E86" w:rsidRDefault="00DA4D74" w:rsidP="00D039FD">
            <w:pPr>
              <w:rPr>
                <w:sz w:val="20"/>
                <w:szCs w:val="20"/>
              </w:rPr>
            </w:pPr>
            <w:r w:rsidRPr="00A40E86">
              <w:rPr>
                <w:sz w:val="20"/>
                <w:szCs w:val="20"/>
              </w:rPr>
              <w:t>38.6%</w:t>
            </w:r>
          </w:p>
        </w:tc>
        <w:tc>
          <w:tcPr>
            <w:tcW w:w="284" w:type="dxa"/>
          </w:tcPr>
          <w:p w14:paraId="7DCE3028" w14:textId="77777777" w:rsidR="00DA4D74" w:rsidRPr="00A40E86" w:rsidRDefault="00DA4D74" w:rsidP="00D039FD">
            <w:pPr>
              <w:rPr>
                <w:sz w:val="20"/>
                <w:szCs w:val="20"/>
              </w:rPr>
            </w:pPr>
          </w:p>
        </w:tc>
        <w:tc>
          <w:tcPr>
            <w:tcW w:w="2468" w:type="dxa"/>
          </w:tcPr>
          <w:p w14:paraId="6A1A7999" w14:textId="77777777" w:rsidR="00DA4D74" w:rsidRPr="00A40E86" w:rsidRDefault="00DA4D74" w:rsidP="00D039FD">
            <w:pPr>
              <w:rPr>
                <w:sz w:val="20"/>
                <w:szCs w:val="20"/>
              </w:rPr>
            </w:pPr>
            <w:r w:rsidRPr="00A40E86">
              <w:rPr>
                <w:sz w:val="20"/>
                <w:szCs w:val="20"/>
              </w:rPr>
              <w:t>Chi-square=173.84; Asymp. sig. &lt;.001</w:t>
            </w:r>
          </w:p>
        </w:tc>
      </w:tr>
      <w:tr w:rsidR="00DA4D74" w:rsidRPr="00333922" w14:paraId="448444C8" w14:textId="77777777" w:rsidTr="009A57D5">
        <w:tc>
          <w:tcPr>
            <w:tcW w:w="2802" w:type="dxa"/>
          </w:tcPr>
          <w:p w14:paraId="687C44A1" w14:textId="77777777" w:rsidR="00DA4D74" w:rsidRPr="00333922" w:rsidRDefault="00DA4D74" w:rsidP="00D039FD">
            <w:pPr>
              <w:rPr>
                <w:sz w:val="20"/>
                <w:szCs w:val="20"/>
              </w:rPr>
            </w:pPr>
            <w:r>
              <w:rPr>
                <w:sz w:val="20"/>
                <w:szCs w:val="20"/>
              </w:rPr>
              <w:t xml:space="preserve">     </w:t>
            </w:r>
            <w:r w:rsidRPr="00333922">
              <w:rPr>
                <w:sz w:val="20"/>
                <w:szCs w:val="20"/>
              </w:rPr>
              <w:t>BDD (AAI ≥19)</w:t>
            </w:r>
          </w:p>
        </w:tc>
        <w:tc>
          <w:tcPr>
            <w:tcW w:w="1275" w:type="dxa"/>
          </w:tcPr>
          <w:p w14:paraId="0261B2AD" w14:textId="0A6412C6" w:rsidR="00DA4D74" w:rsidRPr="00333922" w:rsidRDefault="00E97096" w:rsidP="00D039FD">
            <w:pPr>
              <w:rPr>
                <w:sz w:val="20"/>
                <w:szCs w:val="20"/>
              </w:rPr>
            </w:pPr>
            <w:r>
              <w:rPr>
                <w:sz w:val="20"/>
                <w:szCs w:val="20"/>
              </w:rPr>
              <w:t>16.5</w:t>
            </w:r>
            <w:r w:rsidR="00DA4D74" w:rsidRPr="00333922">
              <w:rPr>
                <w:sz w:val="20"/>
                <w:szCs w:val="20"/>
              </w:rPr>
              <w:t>%</w:t>
            </w:r>
          </w:p>
        </w:tc>
        <w:tc>
          <w:tcPr>
            <w:tcW w:w="284" w:type="dxa"/>
          </w:tcPr>
          <w:p w14:paraId="791056AF" w14:textId="77777777" w:rsidR="00DA4D74" w:rsidRPr="00333922" w:rsidRDefault="00DA4D74" w:rsidP="00D039FD">
            <w:pPr>
              <w:rPr>
                <w:sz w:val="20"/>
                <w:szCs w:val="20"/>
              </w:rPr>
            </w:pPr>
          </w:p>
        </w:tc>
        <w:tc>
          <w:tcPr>
            <w:tcW w:w="1417" w:type="dxa"/>
          </w:tcPr>
          <w:p w14:paraId="02DA6E7E" w14:textId="77777777" w:rsidR="00DA4D74" w:rsidRPr="00333922" w:rsidRDefault="00DA4D74" w:rsidP="00D039FD">
            <w:pPr>
              <w:rPr>
                <w:sz w:val="20"/>
                <w:szCs w:val="20"/>
              </w:rPr>
            </w:pPr>
            <w:r w:rsidRPr="00333922">
              <w:rPr>
                <w:sz w:val="20"/>
                <w:szCs w:val="20"/>
              </w:rPr>
              <w:t>18.0%</w:t>
            </w:r>
          </w:p>
        </w:tc>
        <w:tc>
          <w:tcPr>
            <w:tcW w:w="284" w:type="dxa"/>
          </w:tcPr>
          <w:p w14:paraId="10CD8602" w14:textId="77777777" w:rsidR="00DA4D74" w:rsidRPr="00333922" w:rsidRDefault="00DA4D74" w:rsidP="00D039FD">
            <w:pPr>
              <w:rPr>
                <w:sz w:val="20"/>
                <w:szCs w:val="20"/>
              </w:rPr>
            </w:pPr>
          </w:p>
        </w:tc>
        <w:tc>
          <w:tcPr>
            <w:tcW w:w="2468" w:type="dxa"/>
          </w:tcPr>
          <w:p w14:paraId="379AB0FA" w14:textId="77777777" w:rsidR="00DA4D74" w:rsidRPr="00333922" w:rsidRDefault="00DA4D74" w:rsidP="00D039FD">
            <w:pPr>
              <w:rPr>
                <w:sz w:val="20"/>
                <w:szCs w:val="20"/>
              </w:rPr>
            </w:pPr>
            <w:r w:rsidRPr="00333922">
              <w:rPr>
                <w:sz w:val="20"/>
                <w:szCs w:val="20"/>
              </w:rPr>
              <w:t>Chi-square=3.02; Asymp sig. =.082</w:t>
            </w:r>
          </w:p>
        </w:tc>
      </w:tr>
      <w:tr w:rsidR="00DA4D74" w:rsidRPr="00333922" w14:paraId="24FA5C13" w14:textId="77777777" w:rsidTr="009A57D5">
        <w:tc>
          <w:tcPr>
            <w:tcW w:w="2802" w:type="dxa"/>
          </w:tcPr>
          <w:p w14:paraId="214F7DF5" w14:textId="77777777" w:rsidR="00DA4D74" w:rsidRPr="00333922" w:rsidRDefault="00DA4D74" w:rsidP="00D039FD">
            <w:pPr>
              <w:rPr>
                <w:sz w:val="20"/>
                <w:szCs w:val="20"/>
              </w:rPr>
            </w:pPr>
            <w:r>
              <w:rPr>
                <w:sz w:val="20"/>
                <w:szCs w:val="20"/>
              </w:rPr>
              <w:t xml:space="preserve">     </w:t>
            </w:r>
            <w:r w:rsidRPr="00333922">
              <w:rPr>
                <w:sz w:val="20"/>
                <w:szCs w:val="20"/>
              </w:rPr>
              <w:t>HD (HRS ≥ 14)</w:t>
            </w:r>
          </w:p>
        </w:tc>
        <w:tc>
          <w:tcPr>
            <w:tcW w:w="1275" w:type="dxa"/>
          </w:tcPr>
          <w:p w14:paraId="019FD68E" w14:textId="146708E4" w:rsidR="00DA4D74" w:rsidRPr="00333922" w:rsidRDefault="00E97096" w:rsidP="00D039FD">
            <w:pPr>
              <w:rPr>
                <w:sz w:val="20"/>
                <w:szCs w:val="20"/>
              </w:rPr>
            </w:pPr>
            <w:r>
              <w:rPr>
                <w:sz w:val="20"/>
                <w:szCs w:val="20"/>
              </w:rPr>
              <w:t>17</w:t>
            </w:r>
            <w:r w:rsidR="00E6428A">
              <w:rPr>
                <w:sz w:val="20"/>
                <w:szCs w:val="20"/>
              </w:rPr>
              <w:t>.7</w:t>
            </w:r>
            <w:r w:rsidR="00DA4D74" w:rsidRPr="00333922">
              <w:rPr>
                <w:sz w:val="20"/>
                <w:szCs w:val="20"/>
              </w:rPr>
              <w:t>%</w:t>
            </w:r>
          </w:p>
        </w:tc>
        <w:tc>
          <w:tcPr>
            <w:tcW w:w="284" w:type="dxa"/>
          </w:tcPr>
          <w:p w14:paraId="6BF6C20D" w14:textId="77777777" w:rsidR="00DA4D74" w:rsidRPr="00333922" w:rsidRDefault="00DA4D74" w:rsidP="00D039FD">
            <w:pPr>
              <w:rPr>
                <w:sz w:val="20"/>
                <w:szCs w:val="20"/>
              </w:rPr>
            </w:pPr>
          </w:p>
        </w:tc>
        <w:tc>
          <w:tcPr>
            <w:tcW w:w="1417" w:type="dxa"/>
          </w:tcPr>
          <w:p w14:paraId="747F5CF7" w14:textId="77777777" w:rsidR="00DA4D74" w:rsidRPr="00333922" w:rsidRDefault="00DA4D74" w:rsidP="00D039FD">
            <w:pPr>
              <w:rPr>
                <w:sz w:val="20"/>
                <w:szCs w:val="20"/>
              </w:rPr>
            </w:pPr>
            <w:r w:rsidRPr="00333922">
              <w:rPr>
                <w:sz w:val="20"/>
                <w:szCs w:val="20"/>
              </w:rPr>
              <w:t>21.2%</w:t>
            </w:r>
          </w:p>
        </w:tc>
        <w:tc>
          <w:tcPr>
            <w:tcW w:w="284" w:type="dxa"/>
          </w:tcPr>
          <w:p w14:paraId="551E58DB" w14:textId="77777777" w:rsidR="00DA4D74" w:rsidRPr="00333922" w:rsidRDefault="00DA4D74" w:rsidP="00D039FD">
            <w:pPr>
              <w:rPr>
                <w:sz w:val="20"/>
                <w:szCs w:val="20"/>
              </w:rPr>
            </w:pPr>
          </w:p>
        </w:tc>
        <w:tc>
          <w:tcPr>
            <w:tcW w:w="2468" w:type="dxa"/>
          </w:tcPr>
          <w:p w14:paraId="08439D68" w14:textId="77777777" w:rsidR="00DA4D74" w:rsidRPr="00333922" w:rsidRDefault="00DA4D74" w:rsidP="00D039FD">
            <w:pPr>
              <w:rPr>
                <w:sz w:val="20"/>
                <w:szCs w:val="20"/>
              </w:rPr>
            </w:pPr>
            <w:r w:rsidRPr="00333922">
              <w:rPr>
                <w:sz w:val="20"/>
                <w:szCs w:val="20"/>
              </w:rPr>
              <w:t>Chi-square=13.75; Asym sig. &lt;.001</w:t>
            </w:r>
          </w:p>
        </w:tc>
      </w:tr>
      <w:tr w:rsidR="00DA4D74" w:rsidRPr="00333922" w14:paraId="2302310E" w14:textId="77777777" w:rsidTr="009A57D5">
        <w:tc>
          <w:tcPr>
            <w:tcW w:w="2802" w:type="dxa"/>
          </w:tcPr>
          <w:p w14:paraId="33AB0EB5" w14:textId="79FC723D" w:rsidR="00DA4D74" w:rsidRDefault="00DA4D74" w:rsidP="00D039FD">
            <w:pPr>
              <w:rPr>
                <w:sz w:val="20"/>
                <w:szCs w:val="20"/>
              </w:rPr>
            </w:pPr>
            <w:r>
              <w:rPr>
                <w:sz w:val="20"/>
                <w:szCs w:val="20"/>
              </w:rPr>
              <w:t xml:space="preserve">     </w:t>
            </w:r>
            <w:r w:rsidR="0079589C">
              <w:rPr>
                <w:sz w:val="20"/>
                <w:szCs w:val="20"/>
              </w:rPr>
              <w:t>TTM</w:t>
            </w:r>
            <w:r w:rsidRPr="00333922">
              <w:rPr>
                <w:sz w:val="20"/>
                <w:szCs w:val="20"/>
              </w:rPr>
              <w:t xml:space="preserve"> (MGH</w:t>
            </w:r>
            <w:r>
              <w:rPr>
                <w:sz w:val="20"/>
                <w:szCs w:val="20"/>
              </w:rPr>
              <w:t>-</w:t>
            </w:r>
            <w:r w:rsidRPr="00333922">
              <w:rPr>
                <w:sz w:val="20"/>
                <w:szCs w:val="20"/>
              </w:rPr>
              <w:t>HPS ≥ 17)</w:t>
            </w:r>
          </w:p>
          <w:p w14:paraId="44600C5F" w14:textId="77777777" w:rsidR="00DA4D74" w:rsidRPr="00333922" w:rsidRDefault="00DA4D74" w:rsidP="00D039FD">
            <w:pPr>
              <w:rPr>
                <w:sz w:val="20"/>
                <w:szCs w:val="20"/>
              </w:rPr>
            </w:pPr>
          </w:p>
        </w:tc>
        <w:tc>
          <w:tcPr>
            <w:tcW w:w="1275" w:type="dxa"/>
          </w:tcPr>
          <w:p w14:paraId="33C77174" w14:textId="1C24F63C" w:rsidR="00DA4D74" w:rsidRPr="00333922" w:rsidRDefault="00E97096" w:rsidP="00D039FD">
            <w:pPr>
              <w:rPr>
                <w:sz w:val="20"/>
                <w:szCs w:val="20"/>
              </w:rPr>
            </w:pPr>
            <w:r>
              <w:rPr>
                <w:sz w:val="20"/>
                <w:szCs w:val="20"/>
              </w:rPr>
              <w:t>8.1</w:t>
            </w:r>
            <w:r w:rsidR="00DA4D74" w:rsidRPr="00333922">
              <w:rPr>
                <w:sz w:val="20"/>
                <w:szCs w:val="20"/>
              </w:rPr>
              <w:t>%</w:t>
            </w:r>
          </w:p>
        </w:tc>
        <w:tc>
          <w:tcPr>
            <w:tcW w:w="284" w:type="dxa"/>
          </w:tcPr>
          <w:p w14:paraId="055839EC" w14:textId="77777777" w:rsidR="00DA4D74" w:rsidRPr="00333922" w:rsidRDefault="00DA4D74" w:rsidP="00D039FD">
            <w:pPr>
              <w:rPr>
                <w:sz w:val="20"/>
                <w:szCs w:val="20"/>
              </w:rPr>
            </w:pPr>
          </w:p>
        </w:tc>
        <w:tc>
          <w:tcPr>
            <w:tcW w:w="1417" w:type="dxa"/>
          </w:tcPr>
          <w:p w14:paraId="24B2D0DA" w14:textId="77777777" w:rsidR="00DA4D74" w:rsidRPr="00333922" w:rsidRDefault="00DA4D74" w:rsidP="00D039FD">
            <w:pPr>
              <w:rPr>
                <w:sz w:val="20"/>
                <w:szCs w:val="20"/>
              </w:rPr>
            </w:pPr>
            <w:r w:rsidRPr="00333922">
              <w:rPr>
                <w:sz w:val="20"/>
                <w:szCs w:val="20"/>
              </w:rPr>
              <w:t>7.5%</w:t>
            </w:r>
          </w:p>
        </w:tc>
        <w:tc>
          <w:tcPr>
            <w:tcW w:w="284" w:type="dxa"/>
          </w:tcPr>
          <w:p w14:paraId="7B0304EC" w14:textId="77777777" w:rsidR="00DA4D74" w:rsidRPr="00333922" w:rsidRDefault="00DA4D74" w:rsidP="00D039FD">
            <w:pPr>
              <w:rPr>
                <w:sz w:val="20"/>
                <w:szCs w:val="20"/>
              </w:rPr>
            </w:pPr>
          </w:p>
        </w:tc>
        <w:tc>
          <w:tcPr>
            <w:tcW w:w="2468" w:type="dxa"/>
          </w:tcPr>
          <w:p w14:paraId="3DE0C7BF" w14:textId="77777777" w:rsidR="00DA4D74" w:rsidRDefault="00DA4D74" w:rsidP="00D039FD">
            <w:pPr>
              <w:rPr>
                <w:sz w:val="20"/>
                <w:szCs w:val="20"/>
              </w:rPr>
            </w:pPr>
            <w:r w:rsidRPr="00333922">
              <w:rPr>
                <w:sz w:val="20"/>
                <w:szCs w:val="20"/>
              </w:rPr>
              <w:t>Exact sig. (2-tailed) =</w:t>
            </w:r>
          </w:p>
          <w:p w14:paraId="735BC785" w14:textId="77777777" w:rsidR="00DA4D74" w:rsidRPr="00333922" w:rsidRDefault="00DA4D74" w:rsidP="00D039FD">
            <w:pPr>
              <w:rPr>
                <w:sz w:val="20"/>
                <w:szCs w:val="20"/>
              </w:rPr>
            </w:pPr>
            <w:r w:rsidRPr="00333922">
              <w:rPr>
                <w:sz w:val="20"/>
                <w:szCs w:val="20"/>
              </w:rPr>
              <w:t>1.85</w:t>
            </w:r>
          </w:p>
        </w:tc>
      </w:tr>
      <w:tr w:rsidR="00DA4D74" w:rsidRPr="00333922" w14:paraId="4C9D1C50" w14:textId="77777777" w:rsidTr="009A57D5">
        <w:tc>
          <w:tcPr>
            <w:tcW w:w="2802" w:type="dxa"/>
          </w:tcPr>
          <w:p w14:paraId="2620A3C1" w14:textId="77777777" w:rsidR="00DA4D74" w:rsidRPr="00333922" w:rsidRDefault="00DA4D74" w:rsidP="00D039FD">
            <w:pPr>
              <w:rPr>
                <w:sz w:val="20"/>
                <w:szCs w:val="20"/>
              </w:rPr>
            </w:pPr>
            <w:r>
              <w:rPr>
                <w:sz w:val="20"/>
                <w:szCs w:val="20"/>
              </w:rPr>
              <w:t xml:space="preserve">     SPD (SP</w:t>
            </w:r>
            <w:r w:rsidRPr="00333922">
              <w:rPr>
                <w:sz w:val="20"/>
                <w:szCs w:val="20"/>
              </w:rPr>
              <w:t>S ≥ 9)</w:t>
            </w:r>
          </w:p>
        </w:tc>
        <w:tc>
          <w:tcPr>
            <w:tcW w:w="1275" w:type="dxa"/>
          </w:tcPr>
          <w:p w14:paraId="4D36E965" w14:textId="6E733A33" w:rsidR="00DA4D74" w:rsidRPr="00333922" w:rsidRDefault="00E6428A" w:rsidP="00D039FD">
            <w:pPr>
              <w:rPr>
                <w:sz w:val="20"/>
                <w:szCs w:val="20"/>
              </w:rPr>
            </w:pPr>
            <w:r>
              <w:rPr>
                <w:sz w:val="20"/>
                <w:szCs w:val="20"/>
              </w:rPr>
              <w:t>15.2</w:t>
            </w:r>
            <w:r w:rsidR="00DA4D74" w:rsidRPr="00333922">
              <w:rPr>
                <w:sz w:val="20"/>
                <w:szCs w:val="20"/>
              </w:rPr>
              <w:t>%</w:t>
            </w:r>
          </w:p>
        </w:tc>
        <w:tc>
          <w:tcPr>
            <w:tcW w:w="284" w:type="dxa"/>
          </w:tcPr>
          <w:p w14:paraId="4EA4B011" w14:textId="77777777" w:rsidR="00DA4D74" w:rsidRPr="00333922" w:rsidRDefault="00DA4D74" w:rsidP="00D039FD">
            <w:pPr>
              <w:rPr>
                <w:sz w:val="20"/>
                <w:szCs w:val="20"/>
              </w:rPr>
            </w:pPr>
          </w:p>
        </w:tc>
        <w:tc>
          <w:tcPr>
            <w:tcW w:w="1417" w:type="dxa"/>
          </w:tcPr>
          <w:p w14:paraId="1F0356FE" w14:textId="77777777" w:rsidR="00DA4D74" w:rsidRPr="00333922" w:rsidRDefault="00DA4D74" w:rsidP="00D039FD">
            <w:pPr>
              <w:rPr>
                <w:sz w:val="20"/>
                <w:szCs w:val="20"/>
              </w:rPr>
            </w:pPr>
            <w:r w:rsidRPr="00333922">
              <w:rPr>
                <w:sz w:val="20"/>
                <w:szCs w:val="20"/>
              </w:rPr>
              <w:t>18.5%</w:t>
            </w:r>
          </w:p>
        </w:tc>
        <w:tc>
          <w:tcPr>
            <w:tcW w:w="284" w:type="dxa"/>
          </w:tcPr>
          <w:p w14:paraId="5E2D0771" w14:textId="77777777" w:rsidR="00DA4D74" w:rsidRPr="00333922" w:rsidRDefault="00DA4D74" w:rsidP="00D039FD">
            <w:pPr>
              <w:rPr>
                <w:sz w:val="20"/>
                <w:szCs w:val="20"/>
              </w:rPr>
            </w:pPr>
          </w:p>
        </w:tc>
        <w:tc>
          <w:tcPr>
            <w:tcW w:w="2468" w:type="dxa"/>
          </w:tcPr>
          <w:p w14:paraId="00836A99" w14:textId="77777777" w:rsidR="00DA4D74" w:rsidRPr="00333922" w:rsidRDefault="00DA4D74" w:rsidP="00D039FD">
            <w:pPr>
              <w:rPr>
                <w:sz w:val="20"/>
                <w:szCs w:val="20"/>
              </w:rPr>
            </w:pPr>
            <w:r w:rsidRPr="00333922">
              <w:rPr>
                <w:sz w:val="20"/>
                <w:szCs w:val="20"/>
              </w:rPr>
              <w:t>Chi-square=13.25; Asym sig. &lt;.001</w:t>
            </w:r>
          </w:p>
        </w:tc>
      </w:tr>
    </w:tbl>
    <w:p w14:paraId="425413C3" w14:textId="77777777" w:rsidR="00DA4D74" w:rsidRPr="004427B5" w:rsidRDefault="00DA4D74" w:rsidP="00DA4D74">
      <w:pPr>
        <w:rPr>
          <w:sz w:val="20"/>
          <w:szCs w:val="20"/>
        </w:rPr>
      </w:pPr>
      <w:r w:rsidRPr="00070550">
        <w:rPr>
          <w:sz w:val="20"/>
          <w:szCs w:val="20"/>
        </w:rPr>
        <w:t xml:space="preserve">Footnote: DOCS=Dimensional Obsessive-Compulsive Scale; </w:t>
      </w:r>
      <w:r>
        <w:rPr>
          <w:sz w:val="20"/>
          <w:szCs w:val="20"/>
        </w:rPr>
        <w:t xml:space="preserve">VOCI-MC=Vancouver Obsessional Compulsive Inventory-Mental Contamination Scale; </w:t>
      </w:r>
      <w:r w:rsidRPr="00070550">
        <w:rPr>
          <w:sz w:val="20"/>
          <w:szCs w:val="20"/>
        </w:rPr>
        <w:t>AAI=Anxiety Appearance Inventory; HRS=Hoarding Rating Scale; MGH</w:t>
      </w:r>
      <w:r>
        <w:rPr>
          <w:sz w:val="20"/>
          <w:szCs w:val="20"/>
        </w:rPr>
        <w:t>-</w:t>
      </w:r>
      <w:r w:rsidRPr="00070550">
        <w:rPr>
          <w:sz w:val="20"/>
          <w:szCs w:val="20"/>
        </w:rPr>
        <w:t xml:space="preserve">HPS=Massachusetts General Hospital Hair Pulling Scale; SPRS=Skin Picking </w:t>
      </w:r>
      <w:r>
        <w:rPr>
          <w:sz w:val="20"/>
          <w:szCs w:val="20"/>
        </w:rPr>
        <w:t>Scale; WHODAS=</w:t>
      </w:r>
      <w:r w:rsidRPr="004427B5">
        <w:t xml:space="preserve"> </w:t>
      </w:r>
      <w:r w:rsidRPr="004427B5">
        <w:rPr>
          <w:sz w:val="20"/>
          <w:szCs w:val="20"/>
        </w:rPr>
        <w:t>World Health Organization Disability Assessment Schedule</w:t>
      </w:r>
      <w:r>
        <w:rPr>
          <w:sz w:val="20"/>
          <w:szCs w:val="20"/>
        </w:rPr>
        <w:t xml:space="preserve">; </w:t>
      </w:r>
      <w:r w:rsidRPr="004427B5">
        <w:rPr>
          <w:sz w:val="20"/>
          <w:szCs w:val="20"/>
        </w:rPr>
        <w:t>Q-LES-Q-SF</w:t>
      </w:r>
      <w:r>
        <w:rPr>
          <w:sz w:val="20"/>
          <w:szCs w:val="20"/>
        </w:rPr>
        <w:t>=</w:t>
      </w:r>
      <w:r w:rsidRPr="004427B5">
        <w:rPr>
          <w:sz w:val="20"/>
          <w:szCs w:val="20"/>
        </w:rPr>
        <w:t>Quality of Life Enjoyment and Satisfaction Questionnaire Short Form</w:t>
      </w:r>
      <w:r>
        <w:rPr>
          <w:sz w:val="20"/>
          <w:szCs w:val="20"/>
        </w:rPr>
        <w:t>; DASS-21=</w:t>
      </w:r>
      <w:r w:rsidRPr="004427B5">
        <w:t xml:space="preserve"> </w:t>
      </w:r>
    </w:p>
    <w:p w14:paraId="2E86F7F5" w14:textId="716A311E" w:rsidR="00DA4D74" w:rsidRPr="00070550" w:rsidRDefault="00DA4D74" w:rsidP="00DA4D74">
      <w:pPr>
        <w:rPr>
          <w:sz w:val="20"/>
          <w:szCs w:val="20"/>
        </w:rPr>
      </w:pPr>
      <w:r>
        <w:rPr>
          <w:sz w:val="20"/>
          <w:szCs w:val="20"/>
        </w:rPr>
        <w:t xml:space="preserve">Depression Anxiety Stress Scale-21; </w:t>
      </w:r>
      <w:r w:rsidRPr="00070550">
        <w:rPr>
          <w:sz w:val="20"/>
          <w:szCs w:val="20"/>
        </w:rPr>
        <w:t xml:space="preserve">OCD=Obsessive-Compulsive Disorder; BDD=Body Dysmorphic Disorder; HD=Hoarding Disorder; </w:t>
      </w:r>
      <w:r w:rsidR="0079589C">
        <w:rPr>
          <w:sz w:val="20"/>
          <w:szCs w:val="20"/>
        </w:rPr>
        <w:t>TTM</w:t>
      </w:r>
      <w:r w:rsidRPr="00070550">
        <w:rPr>
          <w:sz w:val="20"/>
          <w:szCs w:val="20"/>
        </w:rPr>
        <w:t xml:space="preserve">=Hair Pulling Disorder; SPD=Skin Picking Disorder; </w:t>
      </w:r>
    </w:p>
    <w:p w14:paraId="0AE33CDC" w14:textId="77777777" w:rsidR="00DA4D74" w:rsidRPr="001C3D2D" w:rsidRDefault="00DA4D74" w:rsidP="00DA4D74"/>
    <w:p w14:paraId="4AA28901" w14:textId="77777777" w:rsidR="00DA4D74" w:rsidRDefault="00DA4D74" w:rsidP="00DA4D74">
      <w:pPr>
        <w:rPr>
          <w:i/>
        </w:rPr>
      </w:pPr>
    </w:p>
    <w:p w14:paraId="586ED755" w14:textId="77777777" w:rsidR="00DA4D74" w:rsidRDefault="00DA4D74" w:rsidP="00DA4D74">
      <w:pPr>
        <w:rPr>
          <w:i/>
        </w:rPr>
      </w:pPr>
    </w:p>
    <w:p w14:paraId="4193EC81" w14:textId="77777777" w:rsidR="00F75756" w:rsidRDefault="00F75756" w:rsidP="00DA4D74">
      <w:pPr>
        <w:rPr>
          <w:i/>
        </w:rPr>
      </w:pPr>
    </w:p>
    <w:p w14:paraId="62E4DDAA" w14:textId="77777777" w:rsidR="00F75756" w:rsidRDefault="00F75756" w:rsidP="00DA4D74">
      <w:pPr>
        <w:rPr>
          <w:i/>
        </w:rPr>
      </w:pPr>
    </w:p>
    <w:p w14:paraId="0118A392" w14:textId="77777777" w:rsidR="00F75756" w:rsidRDefault="00F75756" w:rsidP="00DA4D74">
      <w:pPr>
        <w:rPr>
          <w:i/>
        </w:rPr>
      </w:pPr>
    </w:p>
    <w:p w14:paraId="2947BF3A" w14:textId="77777777" w:rsidR="00F75756" w:rsidRDefault="00F75756" w:rsidP="00DA4D74">
      <w:pPr>
        <w:rPr>
          <w:i/>
        </w:rPr>
      </w:pPr>
    </w:p>
    <w:p w14:paraId="407FEDD6" w14:textId="77777777" w:rsidR="00F75756" w:rsidRDefault="00F75756" w:rsidP="00DA4D74">
      <w:pPr>
        <w:rPr>
          <w:i/>
        </w:rPr>
      </w:pPr>
    </w:p>
    <w:p w14:paraId="06D400F3" w14:textId="77777777" w:rsidR="00F75756" w:rsidRDefault="00F75756" w:rsidP="00DA4D74">
      <w:pPr>
        <w:rPr>
          <w:i/>
        </w:rPr>
      </w:pPr>
    </w:p>
    <w:p w14:paraId="0E35301D" w14:textId="77777777" w:rsidR="00F75756" w:rsidRDefault="00F75756" w:rsidP="00DA4D74">
      <w:pPr>
        <w:rPr>
          <w:i/>
        </w:rPr>
      </w:pPr>
    </w:p>
    <w:p w14:paraId="2983871A" w14:textId="77777777" w:rsidR="00F75756" w:rsidRDefault="00F75756" w:rsidP="00DA4D74">
      <w:pPr>
        <w:rPr>
          <w:i/>
        </w:rPr>
      </w:pPr>
    </w:p>
    <w:p w14:paraId="35E2BD9F" w14:textId="77777777" w:rsidR="00F75756" w:rsidRDefault="00F75756" w:rsidP="00DA4D74">
      <w:pPr>
        <w:rPr>
          <w:i/>
        </w:rPr>
      </w:pPr>
    </w:p>
    <w:p w14:paraId="56915A0C" w14:textId="77777777" w:rsidR="00F75756" w:rsidRDefault="00F75756" w:rsidP="00DA4D74">
      <w:pPr>
        <w:rPr>
          <w:i/>
        </w:rPr>
      </w:pPr>
    </w:p>
    <w:p w14:paraId="21385DAC" w14:textId="77777777" w:rsidR="00F75756" w:rsidRDefault="00F75756" w:rsidP="00DA4D74">
      <w:pPr>
        <w:rPr>
          <w:i/>
        </w:rPr>
      </w:pPr>
    </w:p>
    <w:p w14:paraId="0A6E44C3" w14:textId="77777777" w:rsidR="00F75756" w:rsidRDefault="00F75756" w:rsidP="00DA4D74">
      <w:pPr>
        <w:rPr>
          <w:i/>
        </w:rPr>
      </w:pPr>
    </w:p>
    <w:p w14:paraId="4350A5EF" w14:textId="77777777" w:rsidR="00F75756" w:rsidRDefault="00F75756" w:rsidP="00DA4D74">
      <w:pPr>
        <w:rPr>
          <w:i/>
        </w:rPr>
      </w:pPr>
    </w:p>
    <w:p w14:paraId="07FAAB67" w14:textId="77777777" w:rsidR="00F75756" w:rsidRDefault="00F75756" w:rsidP="00DA4D74">
      <w:pPr>
        <w:rPr>
          <w:i/>
        </w:rPr>
      </w:pPr>
    </w:p>
    <w:p w14:paraId="3D311437" w14:textId="7CA5A6F6" w:rsidR="00F75756" w:rsidRDefault="00F75756" w:rsidP="00F75756">
      <w:r w:rsidRPr="0069212E">
        <w:rPr>
          <w:highlight w:val="yellow"/>
        </w:rPr>
        <w:lastRenderedPageBreak/>
        <w:t>Figure</w:t>
      </w:r>
      <w:r w:rsidR="0069212E" w:rsidRPr="0069212E">
        <w:rPr>
          <w:highlight w:val="yellow"/>
        </w:rPr>
        <w:t xml:space="preserve"> 1</w:t>
      </w:r>
      <w:r>
        <w:t>: Number</w:t>
      </w:r>
      <w:r w:rsidRPr="00F75756">
        <w:t xml:space="preserve"> of </w:t>
      </w:r>
      <w:r>
        <w:t>subjects exhibiting</w:t>
      </w:r>
      <w:r w:rsidRPr="00F75756">
        <w:t xml:space="preserve"> persistent, absent, </w:t>
      </w:r>
      <w:r w:rsidRPr="00F75756">
        <w:rPr>
          <w:i/>
        </w:rPr>
        <w:t>de novo</w:t>
      </w:r>
      <w:r>
        <w:t xml:space="preserve">, and remitting OCRDs across the </w:t>
      </w:r>
      <w:r w:rsidR="00A21B3F">
        <w:t>COVID-19</w:t>
      </w:r>
      <w:r>
        <w:t xml:space="preserve"> pandemic</w:t>
      </w:r>
    </w:p>
    <w:p w14:paraId="2BC6D69B" w14:textId="77777777" w:rsidR="00F75756" w:rsidRDefault="00F75756" w:rsidP="00F75756"/>
    <w:tbl>
      <w:tblPr>
        <w:tblStyle w:val="TableGrid"/>
        <w:tblW w:w="0" w:type="auto"/>
        <w:tblBorders>
          <w:top w:val="single" w:sz="2" w:space="0" w:color="auto"/>
          <w:left w:val="none" w:sz="0" w:space="0" w:color="auto"/>
          <w:bottom w:val="single" w:sz="36" w:space="0" w:color="auto"/>
          <w:right w:val="none" w:sz="0" w:space="0" w:color="auto"/>
          <w:insideH w:val="none" w:sz="0" w:space="0" w:color="auto"/>
          <w:insideV w:val="none" w:sz="0" w:space="0" w:color="auto"/>
        </w:tblBorders>
        <w:tblLook w:val="04A0" w:firstRow="1" w:lastRow="0" w:firstColumn="1" w:lastColumn="0" w:noHBand="0" w:noVBand="1"/>
      </w:tblPr>
      <w:tblGrid>
        <w:gridCol w:w="1512"/>
        <w:gridCol w:w="1242"/>
        <w:gridCol w:w="1242"/>
        <w:gridCol w:w="1325"/>
        <w:gridCol w:w="1522"/>
        <w:gridCol w:w="1457"/>
      </w:tblGrid>
      <w:tr w:rsidR="007E5D37" w14:paraId="24A817A3" w14:textId="40EAF5D9" w:rsidTr="007E5D37">
        <w:tc>
          <w:tcPr>
            <w:tcW w:w="1591" w:type="dxa"/>
            <w:tcBorders>
              <w:top w:val="single" w:sz="2" w:space="0" w:color="auto"/>
              <w:bottom w:val="single" w:sz="2" w:space="0" w:color="auto"/>
            </w:tcBorders>
          </w:tcPr>
          <w:p w14:paraId="1EE14E09" w14:textId="77777777" w:rsidR="007E5D37" w:rsidRPr="00857353" w:rsidRDefault="007E5D37" w:rsidP="00534200">
            <w:pPr>
              <w:rPr>
                <w:b/>
              </w:rPr>
            </w:pPr>
          </w:p>
        </w:tc>
        <w:tc>
          <w:tcPr>
            <w:tcW w:w="1380" w:type="dxa"/>
            <w:tcBorders>
              <w:top w:val="single" w:sz="2" w:space="0" w:color="auto"/>
              <w:bottom w:val="single" w:sz="2" w:space="0" w:color="auto"/>
            </w:tcBorders>
          </w:tcPr>
          <w:p w14:paraId="447B70C2" w14:textId="47581E1A" w:rsidR="007E5D37" w:rsidRPr="00857353" w:rsidRDefault="007E5D37" w:rsidP="00534200">
            <w:pPr>
              <w:rPr>
                <w:b/>
              </w:rPr>
            </w:pPr>
            <w:r w:rsidRPr="00857353">
              <w:rPr>
                <w:b/>
              </w:rPr>
              <w:t>Pre-</w:t>
            </w:r>
            <w:r w:rsidR="00A21B3F">
              <w:rPr>
                <w:b/>
              </w:rPr>
              <w:t>COVID-19</w:t>
            </w:r>
          </w:p>
        </w:tc>
        <w:tc>
          <w:tcPr>
            <w:tcW w:w="1380" w:type="dxa"/>
            <w:tcBorders>
              <w:top w:val="single" w:sz="2" w:space="0" w:color="auto"/>
              <w:bottom w:val="single" w:sz="2" w:space="0" w:color="auto"/>
            </w:tcBorders>
          </w:tcPr>
          <w:p w14:paraId="4EA192E0" w14:textId="1A8794A7" w:rsidR="007E5D37" w:rsidRPr="00857353" w:rsidRDefault="002D76D0" w:rsidP="00534200">
            <w:pPr>
              <w:rPr>
                <w:b/>
              </w:rPr>
            </w:pPr>
            <w:r>
              <w:rPr>
                <w:b/>
              </w:rPr>
              <w:t>Intra</w:t>
            </w:r>
            <w:r w:rsidR="007E5D37" w:rsidRPr="00857353">
              <w:rPr>
                <w:b/>
              </w:rPr>
              <w:t>-</w:t>
            </w:r>
            <w:r w:rsidR="00A21B3F">
              <w:rPr>
                <w:b/>
              </w:rPr>
              <w:t>COVID-19</w:t>
            </w:r>
          </w:p>
        </w:tc>
        <w:tc>
          <w:tcPr>
            <w:tcW w:w="1479" w:type="dxa"/>
            <w:tcBorders>
              <w:top w:val="single" w:sz="2" w:space="0" w:color="auto"/>
              <w:bottom w:val="single" w:sz="2" w:space="0" w:color="auto"/>
            </w:tcBorders>
          </w:tcPr>
          <w:p w14:paraId="278C7165" w14:textId="77777777" w:rsidR="007E5D37" w:rsidRPr="00857353" w:rsidRDefault="007E5D37" w:rsidP="00534200">
            <w:pPr>
              <w:rPr>
                <w:b/>
              </w:rPr>
            </w:pPr>
            <w:r>
              <w:rPr>
                <w:b/>
              </w:rPr>
              <w:t>Numbers</w:t>
            </w:r>
          </w:p>
        </w:tc>
        <w:tc>
          <w:tcPr>
            <w:tcW w:w="1596" w:type="dxa"/>
            <w:tcBorders>
              <w:top w:val="single" w:sz="2" w:space="0" w:color="auto"/>
              <w:bottom w:val="single" w:sz="2" w:space="0" w:color="auto"/>
            </w:tcBorders>
          </w:tcPr>
          <w:p w14:paraId="51E6F73F" w14:textId="77777777" w:rsidR="007E5D37" w:rsidRPr="00857353" w:rsidRDefault="007E5D37" w:rsidP="00534200">
            <w:pPr>
              <w:rPr>
                <w:b/>
              </w:rPr>
            </w:pPr>
            <w:r>
              <w:rPr>
                <w:b/>
              </w:rPr>
              <w:t>Percentages</w:t>
            </w:r>
          </w:p>
        </w:tc>
        <w:tc>
          <w:tcPr>
            <w:tcW w:w="1090" w:type="dxa"/>
            <w:tcBorders>
              <w:top w:val="single" w:sz="2" w:space="0" w:color="auto"/>
              <w:bottom w:val="single" w:sz="2" w:space="0" w:color="auto"/>
            </w:tcBorders>
          </w:tcPr>
          <w:p w14:paraId="10E66991" w14:textId="35F58160" w:rsidR="007E5D37" w:rsidRDefault="0095560B" w:rsidP="00534200">
            <w:pPr>
              <w:rPr>
                <w:b/>
              </w:rPr>
            </w:pPr>
            <w:r>
              <w:rPr>
                <w:b/>
              </w:rPr>
              <w:t>McNemar Test</w:t>
            </w:r>
          </w:p>
        </w:tc>
      </w:tr>
      <w:tr w:rsidR="007E5D37" w14:paraId="45E5B260" w14:textId="726C8A15" w:rsidTr="007E5D37">
        <w:tc>
          <w:tcPr>
            <w:tcW w:w="1591" w:type="dxa"/>
            <w:tcBorders>
              <w:top w:val="single" w:sz="2" w:space="0" w:color="auto"/>
            </w:tcBorders>
          </w:tcPr>
          <w:p w14:paraId="23267595" w14:textId="77777777" w:rsidR="007E5D37" w:rsidRPr="00857353" w:rsidRDefault="007E5D37" w:rsidP="00534200">
            <w:pPr>
              <w:rPr>
                <w:b/>
              </w:rPr>
            </w:pPr>
          </w:p>
        </w:tc>
        <w:tc>
          <w:tcPr>
            <w:tcW w:w="1380" w:type="dxa"/>
            <w:tcBorders>
              <w:top w:val="single" w:sz="2" w:space="0" w:color="auto"/>
            </w:tcBorders>
          </w:tcPr>
          <w:p w14:paraId="1579AAC6" w14:textId="77777777" w:rsidR="007E5D37" w:rsidRDefault="007E5D37" w:rsidP="00534200"/>
        </w:tc>
        <w:tc>
          <w:tcPr>
            <w:tcW w:w="1380" w:type="dxa"/>
            <w:tcBorders>
              <w:top w:val="single" w:sz="2" w:space="0" w:color="auto"/>
            </w:tcBorders>
          </w:tcPr>
          <w:p w14:paraId="77993901" w14:textId="77777777" w:rsidR="007E5D37" w:rsidRDefault="007E5D37" w:rsidP="00534200"/>
        </w:tc>
        <w:tc>
          <w:tcPr>
            <w:tcW w:w="1479" w:type="dxa"/>
            <w:tcBorders>
              <w:top w:val="single" w:sz="2" w:space="0" w:color="auto"/>
            </w:tcBorders>
          </w:tcPr>
          <w:p w14:paraId="4C2CDBB7" w14:textId="77777777" w:rsidR="007E5D37" w:rsidRDefault="007E5D37" w:rsidP="00534200"/>
        </w:tc>
        <w:tc>
          <w:tcPr>
            <w:tcW w:w="1596" w:type="dxa"/>
            <w:tcBorders>
              <w:top w:val="single" w:sz="2" w:space="0" w:color="auto"/>
            </w:tcBorders>
          </w:tcPr>
          <w:p w14:paraId="6FF5DB29" w14:textId="77777777" w:rsidR="007E5D37" w:rsidRDefault="007E5D37" w:rsidP="00534200"/>
        </w:tc>
        <w:tc>
          <w:tcPr>
            <w:tcW w:w="1090" w:type="dxa"/>
            <w:tcBorders>
              <w:top w:val="single" w:sz="2" w:space="0" w:color="auto"/>
            </w:tcBorders>
          </w:tcPr>
          <w:p w14:paraId="48FA407D" w14:textId="77777777" w:rsidR="007E5D37" w:rsidRDefault="007E5D37" w:rsidP="00534200"/>
        </w:tc>
      </w:tr>
      <w:tr w:rsidR="005318C2" w14:paraId="5EE41C53" w14:textId="4388D4CD" w:rsidTr="007E5D37">
        <w:tc>
          <w:tcPr>
            <w:tcW w:w="1591" w:type="dxa"/>
            <w:vMerge w:val="restart"/>
            <w:tcBorders>
              <w:top w:val="single" w:sz="2" w:space="0" w:color="auto"/>
            </w:tcBorders>
          </w:tcPr>
          <w:p w14:paraId="5F9F8355" w14:textId="77777777" w:rsidR="005318C2" w:rsidRPr="00857353" w:rsidRDefault="005318C2" w:rsidP="00534200">
            <w:pPr>
              <w:rPr>
                <w:b/>
              </w:rPr>
            </w:pPr>
            <w:r w:rsidRPr="00857353">
              <w:rPr>
                <w:b/>
              </w:rPr>
              <w:t xml:space="preserve">Obsessive-compulsive disorder </w:t>
            </w:r>
          </w:p>
        </w:tc>
        <w:tc>
          <w:tcPr>
            <w:tcW w:w="1380" w:type="dxa"/>
            <w:tcBorders>
              <w:top w:val="single" w:sz="2" w:space="0" w:color="auto"/>
            </w:tcBorders>
          </w:tcPr>
          <w:p w14:paraId="057E39C9" w14:textId="77777777" w:rsidR="005318C2" w:rsidRDefault="005318C2" w:rsidP="00534200">
            <w:r>
              <w:t>Present</w:t>
            </w:r>
          </w:p>
        </w:tc>
        <w:tc>
          <w:tcPr>
            <w:tcW w:w="1380" w:type="dxa"/>
            <w:tcBorders>
              <w:top w:val="single" w:sz="2" w:space="0" w:color="auto"/>
            </w:tcBorders>
          </w:tcPr>
          <w:p w14:paraId="567B88B1" w14:textId="77777777" w:rsidR="005318C2" w:rsidRDefault="005318C2" w:rsidP="00534200">
            <w:r>
              <w:t>Present</w:t>
            </w:r>
          </w:p>
        </w:tc>
        <w:tc>
          <w:tcPr>
            <w:tcW w:w="1479" w:type="dxa"/>
            <w:tcBorders>
              <w:top w:val="single" w:sz="2" w:space="0" w:color="auto"/>
            </w:tcBorders>
          </w:tcPr>
          <w:p w14:paraId="5C37E2BD" w14:textId="77777777" w:rsidR="005318C2" w:rsidRDefault="005318C2" w:rsidP="00534200">
            <w:r>
              <w:t>117</w:t>
            </w:r>
          </w:p>
        </w:tc>
        <w:tc>
          <w:tcPr>
            <w:tcW w:w="1596" w:type="dxa"/>
            <w:tcBorders>
              <w:top w:val="single" w:sz="2" w:space="0" w:color="auto"/>
            </w:tcBorders>
          </w:tcPr>
          <w:p w14:paraId="670250D6" w14:textId="77777777" w:rsidR="005318C2" w:rsidRDefault="005318C2" w:rsidP="00534200">
            <w:r>
              <w:t>14.5 %</w:t>
            </w:r>
          </w:p>
        </w:tc>
        <w:tc>
          <w:tcPr>
            <w:tcW w:w="1090" w:type="dxa"/>
            <w:vMerge w:val="restart"/>
            <w:tcBorders>
              <w:top w:val="single" w:sz="2" w:space="0" w:color="auto"/>
            </w:tcBorders>
          </w:tcPr>
          <w:p w14:paraId="73588AB2" w14:textId="7BFE55B1" w:rsidR="005318C2" w:rsidRPr="005318C2" w:rsidRDefault="005318C2" w:rsidP="00534200">
            <w:pPr>
              <w:rPr>
                <w:sz w:val="20"/>
                <w:szCs w:val="20"/>
              </w:rPr>
            </w:pPr>
            <w:r w:rsidRPr="005318C2">
              <w:rPr>
                <w:sz w:val="20"/>
                <w:szCs w:val="20"/>
              </w:rPr>
              <w:t>Chi-square=173.84; Asymp. sig. &lt;.001</w:t>
            </w:r>
          </w:p>
        </w:tc>
      </w:tr>
      <w:tr w:rsidR="005318C2" w14:paraId="415FC5FF" w14:textId="26CDC0C8" w:rsidTr="007E5D37">
        <w:tc>
          <w:tcPr>
            <w:tcW w:w="1591" w:type="dxa"/>
            <w:vMerge/>
          </w:tcPr>
          <w:p w14:paraId="701F7C48" w14:textId="77777777" w:rsidR="005318C2" w:rsidRPr="00857353" w:rsidRDefault="005318C2" w:rsidP="00534200">
            <w:pPr>
              <w:rPr>
                <w:b/>
              </w:rPr>
            </w:pPr>
          </w:p>
        </w:tc>
        <w:tc>
          <w:tcPr>
            <w:tcW w:w="1380" w:type="dxa"/>
          </w:tcPr>
          <w:p w14:paraId="02EFD816" w14:textId="77777777" w:rsidR="005318C2" w:rsidRDefault="005318C2" w:rsidP="00534200">
            <w:r>
              <w:t>Absent</w:t>
            </w:r>
          </w:p>
        </w:tc>
        <w:tc>
          <w:tcPr>
            <w:tcW w:w="1380" w:type="dxa"/>
          </w:tcPr>
          <w:p w14:paraId="46417645" w14:textId="77777777" w:rsidR="005318C2" w:rsidRDefault="005318C2" w:rsidP="00534200">
            <w:r>
              <w:t>Absent</w:t>
            </w:r>
          </w:p>
        </w:tc>
        <w:tc>
          <w:tcPr>
            <w:tcW w:w="1479" w:type="dxa"/>
          </w:tcPr>
          <w:p w14:paraId="58630A56" w14:textId="77777777" w:rsidR="005318C2" w:rsidRDefault="005318C2" w:rsidP="00534200">
            <w:r>
              <w:t>487</w:t>
            </w:r>
          </w:p>
        </w:tc>
        <w:tc>
          <w:tcPr>
            <w:tcW w:w="1596" w:type="dxa"/>
          </w:tcPr>
          <w:p w14:paraId="6A906AD8" w14:textId="77777777" w:rsidR="005318C2" w:rsidRDefault="005318C2" w:rsidP="00534200">
            <w:r>
              <w:t>60.6 %</w:t>
            </w:r>
          </w:p>
        </w:tc>
        <w:tc>
          <w:tcPr>
            <w:tcW w:w="1090" w:type="dxa"/>
            <w:vMerge/>
          </w:tcPr>
          <w:p w14:paraId="3E6984B5" w14:textId="77777777" w:rsidR="005318C2" w:rsidRPr="005318C2" w:rsidRDefault="005318C2" w:rsidP="00534200">
            <w:pPr>
              <w:rPr>
                <w:sz w:val="20"/>
                <w:szCs w:val="20"/>
              </w:rPr>
            </w:pPr>
          </w:p>
        </w:tc>
      </w:tr>
      <w:tr w:rsidR="005318C2" w14:paraId="153C820F" w14:textId="7114FB9A" w:rsidTr="007E5D37">
        <w:tc>
          <w:tcPr>
            <w:tcW w:w="1591" w:type="dxa"/>
            <w:vMerge/>
          </w:tcPr>
          <w:p w14:paraId="123BA633" w14:textId="77777777" w:rsidR="005318C2" w:rsidRPr="00857353" w:rsidRDefault="005318C2" w:rsidP="00534200">
            <w:pPr>
              <w:rPr>
                <w:b/>
              </w:rPr>
            </w:pPr>
          </w:p>
        </w:tc>
        <w:tc>
          <w:tcPr>
            <w:tcW w:w="1380" w:type="dxa"/>
          </w:tcPr>
          <w:p w14:paraId="1563AED9" w14:textId="77777777" w:rsidR="005318C2" w:rsidRDefault="005318C2" w:rsidP="00534200">
            <w:r>
              <w:t>Absent</w:t>
            </w:r>
          </w:p>
        </w:tc>
        <w:tc>
          <w:tcPr>
            <w:tcW w:w="1380" w:type="dxa"/>
          </w:tcPr>
          <w:p w14:paraId="2C3776C7" w14:textId="77777777" w:rsidR="005318C2" w:rsidRDefault="005318C2" w:rsidP="00534200">
            <w:r>
              <w:t>Present</w:t>
            </w:r>
          </w:p>
        </w:tc>
        <w:tc>
          <w:tcPr>
            <w:tcW w:w="1479" w:type="dxa"/>
          </w:tcPr>
          <w:p w14:paraId="66D46FC1" w14:textId="77777777" w:rsidR="005318C2" w:rsidRDefault="005318C2" w:rsidP="00534200">
            <w:r>
              <w:t>193</w:t>
            </w:r>
          </w:p>
        </w:tc>
        <w:tc>
          <w:tcPr>
            <w:tcW w:w="1596" w:type="dxa"/>
          </w:tcPr>
          <w:p w14:paraId="7ED0398B" w14:textId="77777777" w:rsidR="005318C2" w:rsidRDefault="005318C2" w:rsidP="00534200">
            <w:r>
              <w:t>24.03 %</w:t>
            </w:r>
          </w:p>
        </w:tc>
        <w:tc>
          <w:tcPr>
            <w:tcW w:w="1090" w:type="dxa"/>
            <w:vMerge/>
          </w:tcPr>
          <w:p w14:paraId="4D0539B5" w14:textId="77777777" w:rsidR="005318C2" w:rsidRPr="005318C2" w:rsidRDefault="005318C2" w:rsidP="00534200">
            <w:pPr>
              <w:rPr>
                <w:sz w:val="20"/>
                <w:szCs w:val="20"/>
              </w:rPr>
            </w:pPr>
          </w:p>
        </w:tc>
      </w:tr>
      <w:tr w:rsidR="005318C2" w14:paraId="490507C5" w14:textId="5C83AAD8" w:rsidTr="007E5D37">
        <w:tc>
          <w:tcPr>
            <w:tcW w:w="1591" w:type="dxa"/>
            <w:vMerge/>
          </w:tcPr>
          <w:p w14:paraId="4D5636F7" w14:textId="77777777" w:rsidR="005318C2" w:rsidRPr="00857353" w:rsidRDefault="005318C2" w:rsidP="00534200">
            <w:pPr>
              <w:rPr>
                <w:b/>
              </w:rPr>
            </w:pPr>
          </w:p>
        </w:tc>
        <w:tc>
          <w:tcPr>
            <w:tcW w:w="1380" w:type="dxa"/>
          </w:tcPr>
          <w:p w14:paraId="7F878070" w14:textId="77777777" w:rsidR="005318C2" w:rsidRDefault="005318C2" w:rsidP="00534200">
            <w:r>
              <w:t xml:space="preserve">Present </w:t>
            </w:r>
          </w:p>
        </w:tc>
        <w:tc>
          <w:tcPr>
            <w:tcW w:w="1380" w:type="dxa"/>
          </w:tcPr>
          <w:p w14:paraId="0C57394F" w14:textId="77777777" w:rsidR="005318C2" w:rsidRDefault="005318C2" w:rsidP="00534200">
            <w:r>
              <w:t>Absent</w:t>
            </w:r>
          </w:p>
        </w:tc>
        <w:tc>
          <w:tcPr>
            <w:tcW w:w="1479" w:type="dxa"/>
          </w:tcPr>
          <w:p w14:paraId="093E3F7A" w14:textId="77777777" w:rsidR="005318C2" w:rsidRDefault="005318C2" w:rsidP="00534200">
            <w:r>
              <w:t>6</w:t>
            </w:r>
          </w:p>
        </w:tc>
        <w:tc>
          <w:tcPr>
            <w:tcW w:w="1596" w:type="dxa"/>
          </w:tcPr>
          <w:p w14:paraId="3415F281" w14:textId="77777777" w:rsidR="005318C2" w:rsidRDefault="005318C2" w:rsidP="00534200">
            <w:r>
              <w:t>0.74%</w:t>
            </w:r>
          </w:p>
        </w:tc>
        <w:tc>
          <w:tcPr>
            <w:tcW w:w="1090" w:type="dxa"/>
            <w:vMerge/>
          </w:tcPr>
          <w:p w14:paraId="423E155B" w14:textId="77777777" w:rsidR="005318C2" w:rsidRPr="005318C2" w:rsidRDefault="005318C2" w:rsidP="00534200">
            <w:pPr>
              <w:rPr>
                <w:sz w:val="20"/>
                <w:szCs w:val="20"/>
              </w:rPr>
            </w:pPr>
          </w:p>
        </w:tc>
      </w:tr>
      <w:tr w:rsidR="007E5D37" w14:paraId="6AAA5A92" w14:textId="62C62BAF" w:rsidTr="007E5D37">
        <w:tc>
          <w:tcPr>
            <w:tcW w:w="1591" w:type="dxa"/>
            <w:shd w:val="clear" w:color="auto" w:fill="auto"/>
          </w:tcPr>
          <w:p w14:paraId="0FB5AB36" w14:textId="77777777" w:rsidR="007E5D37" w:rsidRPr="00857353" w:rsidRDefault="007E5D37" w:rsidP="00534200">
            <w:pPr>
              <w:rPr>
                <w:b/>
              </w:rPr>
            </w:pPr>
          </w:p>
        </w:tc>
        <w:tc>
          <w:tcPr>
            <w:tcW w:w="1380" w:type="dxa"/>
            <w:shd w:val="clear" w:color="auto" w:fill="auto"/>
          </w:tcPr>
          <w:p w14:paraId="47760119" w14:textId="77777777" w:rsidR="007E5D37" w:rsidRDefault="007E5D37" w:rsidP="00534200"/>
        </w:tc>
        <w:tc>
          <w:tcPr>
            <w:tcW w:w="1380" w:type="dxa"/>
            <w:shd w:val="clear" w:color="auto" w:fill="auto"/>
          </w:tcPr>
          <w:p w14:paraId="1514E4B1" w14:textId="77777777" w:rsidR="007E5D37" w:rsidRDefault="007E5D37" w:rsidP="00534200"/>
        </w:tc>
        <w:tc>
          <w:tcPr>
            <w:tcW w:w="1479" w:type="dxa"/>
            <w:shd w:val="clear" w:color="auto" w:fill="auto"/>
          </w:tcPr>
          <w:p w14:paraId="5D960E26" w14:textId="77777777" w:rsidR="007E5D37" w:rsidRDefault="007E5D37" w:rsidP="00534200"/>
        </w:tc>
        <w:tc>
          <w:tcPr>
            <w:tcW w:w="1596" w:type="dxa"/>
            <w:shd w:val="clear" w:color="auto" w:fill="auto"/>
          </w:tcPr>
          <w:p w14:paraId="60A9BC51" w14:textId="77777777" w:rsidR="007E5D37" w:rsidRPr="00D71915" w:rsidRDefault="007E5D37" w:rsidP="001C3E92"/>
        </w:tc>
        <w:tc>
          <w:tcPr>
            <w:tcW w:w="1090" w:type="dxa"/>
          </w:tcPr>
          <w:p w14:paraId="6786BA6E" w14:textId="77777777" w:rsidR="007E5D37" w:rsidRPr="005318C2" w:rsidRDefault="007E5D37" w:rsidP="001C3E92">
            <w:pPr>
              <w:rPr>
                <w:sz w:val="20"/>
                <w:szCs w:val="20"/>
              </w:rPr>
            </w:pPr>
          </w:p>
        </w:tc>
      </w:tr>
      <w:tr w:rsidR="005318C2" w14:paraId="0E970EEB" w14:textId="36AAF058" w:rsidTr="007E5D37">
        <w:tc>
          <w:tcPr>
            <w:tcW w:w="1591" w:type="dxa"/>
            <w:vMerge w:val="restart"/>
            <w:shd w:val="clear" w:color="auto" w:fill="auto"/>
          </w:tcPr>
          <w:p w14:paraId="6107E04A" w14:textId="77777777" w:rsidR="005318C2" w:rsidRPr="00857353" w:rsidRDefault="005318C2" w:rsidP="00534200">
            <w:pPr>
              <w:rPr>
                <w:b/>
              </w:rPr>
            </w:pPr>
            <w:r w:rsidRPr="00857353">
              <w:rPr>
                <w:b/>
              </w:rPr>
              <w:t>Body dysmorphic disorder</w:t>
            </w:r>
          </w:p>
        </w:tc>
        <w:tc>
          <w:tcPr>
            <w:tcW w:w="1380" w:type="dxa"/>
            <w:shd w:val="clear" w:color="auto" w:fill="auto"/>
          </w:tcPr>
          <w:p w14:paraId="06345AEA" w14:textId="77777777" w:rsidR="005318C2" w:rsidRDefault="005318C2" w:rsidP="00534200">
            <w:r>
              <w:t>Present</w:t>
            </w:r>
          </w:p>
        </w:tc>
        <w:tc>
          <w:tcPr>
            <w:tcW w:w="1380" w:type="dxa"/>
            <w:shd w:val="clear" w:color="auto" w:fill="auto"/>
          </w:tcPr>
          <w:p w14:paraId="2190894B" w14:textId="77777777" w:rsidR="005318C2" w:rsidRDefault="005318C2" w:rsidP="00534200">
            <w:r>
              <w:t>Present</w:t>
            </w:r>
          </w:p>
        </w:tc>
        <w:tc>
          <w:tcPr>
            <w:tcW w:w="1479" w:type="dxa"/>
            <w:shd w:val="clear" w:color="auto" w:fill="auto"/>
          </w:tcPr>
          <w:p w14:paraId="40EFC442" w14:textId="45976804" w:rsidR="005318C2" w:rsidRDefault="005318C2" w:rsidP="00534200">
            <w:r>
              <w:t>123</w:t>
            </w:r>
          </w:p>
        </w:tc>
        <w:tc>
          <w:tcPr>
            <w:tcW w:w="1596" w:type="dxa"/>
            <w:shd w:val="clear" w:color="auto" w:fill="auto"/>
          </w:tcPr>
          <w:p w14:paraId="4948F2CA" w14:textId="44C72ACF" w:rsidR="005318C2" w:rsidRPr="00D71915" w:rsidRDefault="005318C2" w:rsidP="001C3E92">
            <w:r w:rsidRPr="00D71915">
              <w:t>14.83%</w:t>
            </w:r>
          </w:p>
        </w:tc>
        <w:tc>
          <w:tcPr>
            <w:tcW w:w="1090" w:type="dxa"/>
            <w:vMerge w:val="restart"/>
          </w:tcPr>
          <w:p w14:paraId="56D32666" w14:textId="092FEA77" w:rsidR="005318C2" w:rsidRPr="005318C2" w:rsidRDefault="005318C2" w:rsidP="001C3E92">
            <w:pPr>
              <w:rPr>
                <w:sz w:val="20"/>
                <w:szCs w:val="20"/>
              </w:rPr>
            </w:pPr>
            <w:r w:rsidRPr="005318C2">
              <w:rPr>
                <w:sz w:val="20"/>
                <w:szCs w:val="20"/>
              </w:rPr>
              <w:t>Chi-square=3.02; Asymp sig. =.082</w:t>
            </w:r>
          </w:p>
        </w:tc>
      </w:tr>
      <w:tr w:rsidR="005318C2" w14:paraId="10D74A8E" w14:textId="7D750D5D" w:rsidTr="007E5D37">
        <w:tc>
          <w:tcPr>
            <w:tcW w:w="1591" w:type="dxa"/>
            <w:vMerge/>
            <w:shd w:val="clear" w:color="auto" w:fill="auto"/>
          </w:tcPr>
          <w:p w14:paraId="5424178D" w14:textId="77777777" w:rsidR="005318C2" w:rsidRPr="00857353" w:rsidRDefault="005318C2" w:rsidP="00534200">
            <w:pPr>
              <w:rPr>
                <w:b/>
              </w:rPr>
            </w:pPr>
          </w:p>
        </w:tc>
        <w:tc>
          <w:tcPr>
            <w:tcW w:w="1380" w:type="dxa"/>
            <w:shd w:val="clear" w:color="auto" w:fill="auto"/>
          </w:tcPr>
          <w:p w14:paraId="07A84F52" w14:textId="77777777" w:rsidR="005318C2" w:rsidRDefault="005318C2" w:rsidP="00534200">
            <w:r>
              <w:t>Absent</w:t>
            </w:r>
          </w:p>
        </w:tc>
        <w:tc>
          <w:tcPr>
            <w:tcW w:w="1380" w:type="dxa"/>
            <w:shd w:val="clear" w:color="auto" w:fill="auto"/>
          </w:tcPr>
          <w:p w14:paraId="5EF7C11F" w14:textId="77777777" w:rsidR="005318C2" w:rsidRDefault="005318C2" w:rsidP="00534200">
            <w:r>
              <w:t>Absent</w:t>
            </w:r>
          </w:p>
        </w:tc>
        <w:tc>
          <w:tcPr>
            <w:tcW w:w="1479" w:type="dxa"/>
            <w:shd w:val="clear" w:color="auto" w:fill="auto"/>
          </w:tcPr>
          <w:p w14:paraId="61B8B546" w14:textId="77777777" w:rsidR="005318C2" w:rsidRDefault="005318C2" w:rsidP="00534200">
            <w:r>
              <w:t>666</w:t>
            </w:r>
          </w:p>
        </w:tc>
        <w:tc>
          <w:tcPr>
            <w:tcW w:w="1596" w:type="dxa"/>
            <w:shd w:val="clear" w:color="auto" w:fill="auto"/>
          </w:tcPr>
          <w:p w14:paraId="060F37AB" w14:textId="642212A9" w:rsidR="005318C2" w:rsidRPr="00D71915" w:rsidRDefault="005318C2" w:rsidP="00534200">
            <w:r w:rsidRPr="00D71915">
              <w:t>80.33%</w:t>
            </w:r>
          </w:p>
        </w:tc>
        <w:tc>
          <w:tcPr>
            <w:tcW w:w="1090" w:type="dxa"/>
            <w:vMerge/>
          </w:tcPr>
          <w:p w14:paraId="0E8EA1B9" w14:textId="77777777" w:rsidR="005318C2" w:rsidRPr="00D71915" w:rsidRDefault="005318C2" w:rsidP="00534200"/>
        </w:tc>
      </w:tr>
      <w:tr w:rsidR="005318C2" w14:paraId="0BD27CDA" w14:textId="10DEF048" w:rsidTr="007E5D37">
        <w:tc>
          <w:tcPr>
            <w:tcW w:w="1591" w:type="dxa"/>
            <w:vMerge/>
            <w:shd w:val="clear" w:color="auto" w:fill="auto"/>
          </w:tcPr>
          <w:p w14:paraId="2E53DC3D" w14:textId="77777777" w:rsidR="005318C2" w:rsidRPr="00857353" w:rsidRDefault="005318C2" w:rsidP="00534200">
            <w:pPr>
              <w:rPr>
                <w:b/>
              </w:rPr>
            </w:pPr>
          </w:p>
        </w:tc>
        <w:tc>
          <w:tcPr>
            <w:tcW w:w="1380" w:type="dxa"/>
            <w:shd w:val="clear" w:color="auto" w:fill="auto"/>
          </w:tcPr>
          <w:p w14:paraId="6234E1E8" w14:textId="77777777" w:rsidR="005318C2" w:rsidRDefault="005318C2" w:rsidP="00534200">
            <w:r>
              <w:t>Absent</w:t>
            </w:r>
          </w:p>
        </w:tc>
        <w:tc>
          <w:tcPr>
            <w:tcW w:w="1380" w:type="dxa"/>
            <w:shd w:val="clear" w:color="auto" w:fill="auto"/>
          </w:tcPr>
          <w:p w14:paraId="21CB61A4" w14:textId="77777777" w:rsidR="005318C2" w:rsidRDefault="005318C2" w:rsidP="00534200">
            <w:r>
              <w:t>Present</w:t>
            </w:r>
          </w:p>
        </w:tc>
        <w:tc>
          <w:tcPr>
            <w:tcW w:w="1479" w:type="dxa"/>
            <w:shd w:val="clear" w:color="auto" w:fill="auto"/>
          </w:tcPr>
          <w:p w14:paraId="126D9AAF" w14:textId="77777777" w:rsidR="005318C2" w:rsidRDefault="005318C2" w:rsidP="00534200">
            <w:r>
              <w:t>26</w:t>
            </w:r>
          </w:p>
        </w:tc>
        <w:tc>
          <w:tcPr>
            <w:tcW w:w="1596" w:type="dxa"/>
            <w:shd w:val="clear" w:color="auto" w:fill="auto"/>
          </w:tcPr>
          <w:p w14:paraId="11D3F7B4" w14:textId="56DB7C03" w:rsidR="005318C2" w:rsidRPr="00D71915" w:rsidRDefault="005318C2" w:rsidP="00534200">
            <w:r w:rsidRPr="00D71915">
              <w:t>3.13%</w:t>
            </w:r>
          </w:p>
        </w:tc>
        <w:tc>
          <w:tcPr>
            <w:tcW w:w="1090" w:type="dxa"/>
            <w:vMerge/>
          </w:tcPr>
          <w:p w14:paraId="53B4A4DD" w14:textId="77777777" w:rsidR="005318C2" w:rsidRPr="00D71915" w:rsidRDefault="005318C2" w:rsidP="00534200"/>
        </w:tc>
      </w:tr>
      <w:tr w:rsidR="005318C2" w14:paraId="44CBB82C" w14:textId="5425A0A7" w:rsidTr="007E5D37">
        <w:tc>
          <w:tcPr>
            <w:tcW w:w="1591" w:type="dxa"/>
            <w:vMerge/>
            <w:shd w:val="clear" w:color="auto" w:fill="auto"/>
          </w:tcPr>
          <w:p w14:paraId="250C5D1C" w14:textId="77777777" w:rsidR="005318C2" w:rsidRPr="00857353" w:rsidRDefault="005318C2" w:rsidP="00534200">
            <w:pPr>
              <w:rPr>
                <w:b/>
              </w:rPr>
            </w:pPr>
          </w:p>
        </w:tc>
        <w:tc>
          <w:tcPr>
            <w:tcW w:w="1380" w:type="dxa"/>
            <w:shd w:val="clear" w:color="auto" w:fill="auto"/>
          </w:tcPr>
          <w:p w14:paraId="665CD190" w14:textId="77777777" w:rsidR="005318C2" w:rsidRDefault="005318C2" w:rsidP="00534200">
            <w:r>
              <w:t xml:space="preserve">Present </w:t>
            </w:r>
          </w:p>
        </w:tc>
        <w:tc>
          <w:tcPr>
            <w:tcW w:w="1380" w:type="dxa"/>
            <w:shd w:val="clear" w:color="auto" w:fill="auto"/>
          </w:tcPr>
          <w:p w14:paraId="11E06BB7" w14:textId="77777777" w:rsidR="005318C2" w:rsidRDefault="005318C2" w:rsidP="00534200">
            <w:r>
              <w:t>Absent</w:t>
            </w:r>
          </w:p>
        </w:tc>
        <w:tc>
          <w:tcPr>
            <w:tcW w:w="1479" w:type="dxa"/>
            <w:shd w:val="clear" w:color="auto" w:fill="auto"/>
          </w:tcPr>
          <w:p w14:paraId="6990FC42" w14:textId="77777777" w:rsidR="005318C2" w:rsidRDefault="005318C2" w:rsidP="00534200">
            <w:r>
              <w:t>14</w:t>
            </w:r>
          </w:p>
        </w:tc>
        <w:tc>
          <w:tcPr>
            <w:tcW w:w="1596" w:type="dxa"/>
            <w:shd w:val="clear" w:color="auto" w:fill="auto"/>
          </w:tcPr>
          <w:p w14:paraId="7A2A5354" w14:textId="29D9EC60" w:rsidR="005318C2" w:rsidRPr="00D71915" w:rsidRDefault="005318C2" w:rsidP="00534200">
            <w:r w:rsidRPr="00D71915">
              <w:t>1.68%</w:t>
            </w:r>
          </w:p>
        </w:tc>
        <w:tc>
          <w:tcPr>
            <w:tcW w:w="1090" w:type="dxa"/>
            <w:vMerge/>
          </w:tcPr>
          <w:p w14:paraId="429115DD" w14:textId="77777777" w:rsidR="005318C2" w:rsidRPr="00D71915" w:rsidRDefault="005318C2" w:rsidP="00534200"/>
        </w:tc>
      </w:tr>
      <w:tr w:rsidR="007E5D37" w14:paraId="0347533B" w14:textId="5300880A" w:rsidTr="007E5D37">
        <w:tc>
          <w:tcPr>
            <w:tcW w:w="1591" w:type="dxa"/>
          </w:tcPr>
          <w:p w14:paraId="4208DF08" w14:textId="77777777" w:rsidR="007E5D37" w:rsidRPr="00857353" w:rsidRDefault="007E5D37" w:rsidP="00534200">
            <w:pPr>
              <w:rPr>
                <w:b/>
              </w:rPr>
            </w:pPr>
          </w:p>
        </w:tc>
        <w:tc>
          <w:tcPr>
            <w:tcW w:w="1380" w:type="dxa"/>
          </w:tcPr>
          <w:p w14:paraId="6961016F" w14:textId="77777777" w:rsidR="007E5D37" w:rsidRDefault="007E5D37" w:rsidP="00534200"/>
        </w:tc>
        <w:tc>
          <w:tcPr>
            <w:tcW w:w="1380" w:type="dxa"/>
          </w:tcPr>
          <w:p w14:paraId="4980DCC2" w14:textId="77777777" w:rsidR="007E5D37" w:rsidRDefault="007E5D37" w:rsidP="00534200"/>
        </w:tc>
        <w:tc>
          <w:tcPr>
            <w:tcW w:w="1479" w:type="dxa"/>
          </w:tcPr>
          <w:p w14:paraId="6FA1EBB8" w14:textId="77777777" w:rsidR="007E5D37" w:rsidRPr="00D71915" w:rsidRDefault="007E5D37" w:rsidP="00534200"/>
        </w:tc>
        <w:tc>
          <w:tcPr>
            <w:tcW w:w="1596" w:type="dxa"/>
          </w:tcPr>
          <w:p w14:paraId="31DCEB9A" w14:textId="77777777" w:rsidR="007E5D37" w:rsidRPr="00D71915" w:rsidRDefault="007E5D37" w:rsidP="00534200"/>
        </w:tc>
        <w:tc>
          <w:tcPr>
            <w:tcW w:w="1090" w:type="dxa"/>
          </w:tcPr>
          <w:p w14:paraId="566FCFC8" w14:textId="77777777" w:rsidR="007E5D37" w:rsidRPr="00D71915" w:rsidRDefault="007E5D37" w:rsidP="00534200"/>
        </w:tc>
      </w:tr>
      <w:tr w:rsidR="005318C2" w14:paraId="52DCC6B1" w14:textId="1A8317EE" w:rsidTr="007E5D37">
        <w:tc>
          <w:tcPr>
            <w:tcW w:w="1591" w:type="dxa"/>
            <w:vMerge w:val="restart"/>
          </w:tcPr>
          <w:p w14:paraId="56655729" w14:textId="77777777" w:rsidR="005318C2" w:rsidRPr="00857353" w:rsidRDefault="005318C2" w:rsidP="00534200">
            <w:pPr>
              <w:rPr>
                <w:b/>
              </w:rPr>
            </w:pPr>
            <w:r w:rsidRPr="00857353">
              <w:rPr>
                <w:b/>
              </w:rPr>
              <w:t>Hoarding disorder</w:t>
            </w:r>
          </w:p>
        </w:tc>
        <w:tc>
          <w:tcPr>
            <w:tcW w:w="1380" w:type="dxa"/>
          </w:tcPr>
          <w:p w14:paraId="08CD9E4F" w14:textId="77777777" w:rsidR="005318C2" w:rsidRDefault="005318C2" w:rsidP="00534200">
            <w:r>
              <w:t>Present</w:t>
            </w:r>
          </w:p>
        </w:tc>
        <w:tc>
          <w:tcPr>
            <w:tcW w:w="1380" w:type="dxa"/>
          </w:tcPr>
          <w:p w14:paraId="533EEB14" w14:textId="77777777" w:rsidR="005318C2" w:rsidRDefault="005318C2" w:rsidP="00534200">
            <w:r>
              <w:t>Present</w:t>
            </w:r>
          </w:p>
        </w:tc>
        <w:tc>
          <w:tcPr>
            <w:tcW w:w="1479" w:type="dxa"/>
          </w:tcPr>
          <w:p w14:paraId="2FCD48D1" w14:textId="70FD8631" w:rsidR="005318C2" w:rsidRPr="00D71915" w:rsidRDefault="005318C2" w:rsidP="00534200">
            <w:r w:rsidRPr="00D71915">
              <w:t>133</w:t>
            </w:r>
          </w:p>
        </w:tc>
        <w:tc>
          <w:tcPr>
            <w:tcW w:w="1596" w:type="dxa"/>
          </w:tcPr>
          <w:p w14:paraId="716F38A3" w14:textId="4641FD69" w:rsidR="005318C2" w:rsidRPr="00D71915" w:rsidRDefault="005318C2" w:rsidP="00534200">
            <w:r w:rsidRPr="00D71915">
              <w:t>16.04%</w:t>
            </w:r>
          </w:p>
        </w:tc>
        <w:tc>
          <w:tcPr>
            <w:tcW w:w="1090" w:type="dxa"/>
            <w:vMerge w:val="restart"/>
          </w:tcPr>
          <w:p w14:paraId="3239CAFF" w14:textId="54F2FAAD" w:rsidR="005318C2" w:rsidRPr="005318C2" w:rsidRDefault="005318C2" w:rsidP="00534200">
            <w:pPr>
              <w:rPr>
                <w:sz w:val="20"/>
                <w:szCs w:val="20"/>
              </w:rPr>
            </w:pPr>
            <w:r w:rsidRPr="005318C2">
              <w:rPr>
                <w:sz w:val="20"/>
                <w:szCs w:val="20"/>
              </w:rPr>
              <w:t>Chi-square=13.75; Asym sig. &lt;.001</w:t>
            </w:r>
          </w:p>
        </w:tc>
      </w:tr>
      <w:tr w:rsidR="005318C2" w14:paraId="2B59A2CD" w14:textId="6E2D61B0" w:rsidTr="007E5D37">
        <w:tc>
          <w:tcPr>
            <w:tcW w:w="1591" w:type="dxa"/>
            <w:vMerge/>
          </w:tcPr>
          <w:p w14:paraId="7ABF4957" w14:textId="77777777" w:rsidR="005318C2" w:rsidRPr="00857353" w:rsidRDefault="005318C2" w:rsidP="00534200">
            <w:pPr>
              <w:rPr>
                <w:b/>
              </w:rPr>
            </w:pPr>
          </w:p>
        </w:tc>
        <w:tc>
          <w:tcPr>
            <w:tcW w:w="1380" w:type="dxa"/>
          </w:tcPr>
          <w:p w14:paraId="176D9508" w14:textId="77777777" w:rsidR="005318C2" w:rsidRDefault="005318C2" w:rsidP="00534200">
            <w:r>
              <w:t>Absent</w:t>
            </w:r>
          </w:p>
        </w:tc>
        <w:tc>
          <w:tcPr>
            <w:tcW w:w="1380" w:type="dxa"/>
          </w:tcPr>
          <w:p w14:paraId="61FB0249" w14:textId="77777777" w:rsidR="005318C2" w:rsidRDefault="005318C2" w:rsidP="00534200">
            <w:r>
              <w:t>Absent</w:t>
            </w:r>
          </w:p>
        </w:tc>
        <w:tc>
          <w:tcPr>
            <w:tcW w:w="1479" w:type="dxa"/>
          </w:tcPr>
          <w:p w14:paraId="75939511" w14:textId="77777777" w:rsidR="005318C2" w:rsidRPr="00D71915" w:rsidRDefault="005318C2" w:rsidP="00534200">
            <w:r w:rsidRPr="00D71915">
              <w:t>639</w:t>
            </w:r>
          </w:p>
        </w:tc>
        <w:tc>
          <w:tcPr>
            <w:tcW w:w="1596" w:type="dxa"/>
          </w:tcPr>
          <w:p w14:paraId="39CA9241" w14:textId="39FF76B5" w:rsidR="005318C2" w:rsidRPr="00D71915" w:rsidRDefault="005318C2" w:rsidP="00534200">
            <w:r w:rsidRPr="00D71915">
              <w:t>77.08%</w:t>
            </w:r>
          </w:p>
        </w:tc>
        <w:tc>
          <w:tcPr>
            <w:tcW w:w="1090" w:type="dxa"/>
            <w:vMerge/>
          </w:tcPr>
          <w:p w14:paraId="5E09A0F6" w14:textId="77777777" w:rsidR="005318C2" w:rsidRPr="00D71915" w:rsidRDefault="005318C2" w:rsidP="00534200"/>
        </w:tc>
      </w:tr>
      <w:tr w:rsidR="005318C2" w14:paraId="337E6F3A" w14:textId="3270D94E" w:rsidTr="007E5D37">
        <w:tc>
          <w:tcPr>
            <w:tcW w:w="1591" w:type="dxa"/>
            <w:vMerge/>
          </w:tcPr>
          <w:p w14:paraId="28C76E7D" w14:textId="77777777" w:rsidR="005318C2" w:rsidRPr="00857353" w:rsidRDefault="005318C2" w:rsidP="00534200">
            <w:pPr>
              <w:rPr>
                <w:b/>
              </w:rPr>
            </w:pPr>
          </w:p>
        </w:tc>
        <w:tc>
          <w:tcPr>
            <w:tcW w:w="1380" w:type="dxa"/>
          </w:tcPr>
          <w:p w14:paraId="05E666FD" w14:textId="77777777" w:rsidR="005318C2" w:rsidRDefault="005318C2" w:rsidP="00534200">
            <w:r>
              <w:t>Absent</w:t>
            </w:r>
          </w:p>
        </w:tc>
        <w:tc>
          <w:tcPr>
            <w:tcW w:w="1380" w:type="dxa"/>
          </w:tcPr>
          <w:p w14:paraId="7309A683" w14:textId="77777777" w:rsidR="005318C2" w:rsidRDefault="005318C2" w:rsidP="00534200">
            <w:r>
              <w:t>Present</w:t>
            </w:r>
          </w:p>
        </w:tc>
        <w:tc>
          <w:tcPr>
            <w:tcW w:w="1479" w:type="dxa"/>
          </w:tcPr>
          <w:p w14:paraId="5445EF0B" w14:textId="77777777" w:rsidR="005318C2" w:rsidRPr="00D71915" w:rsidRDefault="005318C2" w:rsidP="00534200">
            <w:r w:rsidRPr="00D71915">
              <w:t>43</w:t>
            </w:r>
          </w:p>
        </w:tc>
        <w:tc>
          <w:tcPr>
            <w:tcW w:w="1596" w:type="dxa"/>
          </w:tcPr>
          <w:p w14:paraId="19F051CA" w14:textId="13C9C57B" w:rsidR="005318C2" w:rsidRPr="00D71915" w:rsidRDefault="005318C2" w:rsidP="00534200">
            <w:r w:rsidRPr="00D71915">
              <w:t>5.18%</w:t>
            </w:r>
          </w:p>
        </w:tc>
        <w:tc>
          <w:tcPr>
            <w:tcW w:w="1090" w:type="dxa"/>
            <w:vMerge/>
          </w:tcPr>
          <w:p w14:paraId="2E4D5A4E" w14:textId="77777777" w:rsidR="005318C2" w:rsidRPr="00D71915" w:rsidRDefault="005318C2" w:rsidP="00534200"/>
        </w:tc>
      </w:tr>
      <w:tr w:rsidR="005318C2" w14:paraId="3A5B8E0A" w14:textId="688E3B6C" w:rsidTr="007E5D37">
        <w:tc>
          <w:tcPr>
            <w:tcW w:w="1591" w:type="dxa"/>
            <w:vMerge/>
          </w:tcPr>
          <w:p w14:paraId="147DCA6E" w14:textId="77777777" w:rsidR="005318C2" w:rsidRPr="00857353" w:rsidRDefault="005318C2" w:rsidP="00534200">
            <w:pPr>
              <w:rPr>
                <w:b/>
              </w:rPr>
            </w:pPr>
          </w:p>
        </w:tc>
        <w:tc>
          <w:tcPr>
            <w:tcW w:w="1380" w:type="dxa"/>
          </w:tcPr>
          <w:p w14:paraId="38CBA6F1" w14:textId="77777777" w:rsidR="005318C2" w:rsidRDefault="005318C2" w:rsidP="00534200">
            <w:r>
              <w:t xml:space="preserve">Present </w:t>
            </w:r>
          </w:p>
        </w:tc>
        <w:tc>
          <w:tcPr>
            <w:tcW w:w="1380" w:type="dxa"/>
          </w:tcPr>
          <w:p w14:paraId="77D0423D" w14:textId="77777777" w:rsidR="005318C2" w:rsidRDefault="005318C2" w:rsidP="00534200">
            <w:r>
              <w:t>Absent</w:t>
            </w:r>
          </w:p>
        </w:tc>
        <w:tc>
          <w:tcPr>
            <w:tcW w:w="1479" w:type="dxa"/>
          </w:tcPr>
          <w:p w14:paraId="0B8A246F" w14:textId="77777777" w:rsidR="005318C2" w:rsidRPr="00D71915" w:rsidRDefault="005318C2" w:rsidP="00534200">
            <w:r w:rsidRPr="00D71915">
              <w:t>14</w:t>
            </w:r>
          </w:p>
        </w:tc>
        <w:tc>
          <w:tcPr>
            <w:tcW w:w="1596" w:type="dxa"/>
          </w:tcPr>
          <w:p w14:paraId="4DA47CFB" w14:textId="2B78A173" w:rsidR="005318C2" w:rsidRPr="00D71915" w:rsidRDefault="005318C2" w:rsidP="00534200">
            <w:r w:rsidRPr="00D71915">
              <w:t>1.68%</w:t>
            </w:r>
          </w:p>
        </w:tc>
        <w:tc>
          <w:tcPr>
            <w:tcW w:w="1090" w:type="dxa"/>
            <w:vMerge/>
          </w:tcPr>
          <w:p w14:paraId="338A9D50" w14:textId="77777777" w:rsidR="005318C2" w:rsidRPr="00D71915" w:rsidRDefault="005318C2" w:rsidP="00534200"/>
        </w:tc>
      </w:tr>
      <w:tr w:rsidR="007E5D37" w14:paraId="3247AC9F" w14:textId="67C1E24C" w:rsidTr="007E5D37">
        <w:tc>
          <w:tcPr>
            <w:tcW w:w="1591" w:type="dxa"/>
            <w:shd w:val="clear" w:color="auto" w:fill="auto"/>
          </w:tcPr>
          <w:p w14:paraId="4A169368" w14:textId="77777777" w:rsidR="007E5D37" w:rsidRPr="00857353" w:rsidRDefault="007E5D37" w:rsidP="00534200">
            <w:pPr>
              <w:rPr>
                <w:b/>
              </w:rPr>
            </w:pPr>
          </w:p>
        </w:tc>
        <w:tc>
          <w:tcPr>
            <w:tcW w:w="1380" w:type="dxa"/>
            <w:shd w:val="clear" w:color="auto" w:fill="auto"/>
          </w:tcPr>
          <w:p w14:paraId="5F21DE90" w14:textId="77777777" w:rsidR="007E5D37" w:rsidRDefault="007E5D37" w:rsidP="00534200"/>
        </w:tc>
        <w:tc>
          <w:tcPr>
            <w:tcW w:w="1380" w:type="dxa"/>
            <w:shd w:val="clear" w:color="auto" w:fill="auto"/>
          </w:tcPr>
          <w:p w14:paraId="316415BA" w14:textId="77777777" w:rsidR="007E5D37" w:rsidRDefault="007E5D37" w:rsidP="00534200"/>
        </w:tc>
        <w:tc>
          <w:tcPr>
            <w:tcW w:w="1479" w:type="dxa"/>
            <w:shd w:val="clear" w:color="auto" w:fill="auto"/>
          </w:tcPr>
          <w:p w14:paraId="67A24B1F" w14:textId="77777777" w:rsidR="007E5D37" w:rsidRPr="00D71915" w:rsidRDefault="007E5D37" w:rsidP="00534200"/>
        </w:tc>
        <w:tc>
          <w:tcPr>
            <w:tcW w:w="1596" w:type="dxa"/>
            <w:shd w:val="clear" w:color="auto" w:fill="auto"/>
          </w:tcPr>
          <w:p w14:paraId="5828DA33" w14:textId="77777777" w:rsidR="007E5D37" w:rsidRPr="00D71915" w:rsidRDefault="007E5D37" w:rsidP="00534200"/>
        </w:tc>
        <w:tc>
          <w:tcPr>
            <w:tcW w:w="1090" w:type="dxa"/>
          </w:tcPr>
          <w:p w14:paraId="14136E74" w14:textId="77777777" w:rsidR="007E5D37" w:rsidRPr="00D71915" w:rsidRDefault="007E5D37" w:rsidP="00534200"/>
        </w:tc>
      </w:tr>
      <w:tr w:rsidR="005318C2" w14:paraId="40400A89" w14:textId="488120BF" w:rsidTr="007E5D37">
        <w:tc>
          <w:tcPr>
            <w:tcW w:w="1591" w:type="dxa"/>
            <w:vMerge w:val="restart"/>
            <w:shd w:val="clear" w:color="auto" w:fill="auto"/>
          </w:tcPr>
          <w:p w14:paraId="6564DBD7" w14:textId="77777777" w:rsidR="005318C2" w:rsidRPr="00857353" w:rsidRDefault="005318C2" w:rsidP="00534200">
            <w:pPr>
              <w:rPr>
                <w:b/>
              </w:rPr>
            </w:pPr>
            <w:r w:rsidRPr="00857353">
              <w:rPr>
                <w:b/>
              </w:rPr>
              <w:t>Hair pulling disorder</w:t>
            </w:r>
          </w:p>
        </w:tc>
        <w:tc>
          <w:tcPr>
            <w:tcW w:w="1380" w:type="dxa"/>
            <w:shd w:val="clear" w:color="auto" w:fill="auto"/>
          </w:tcPr>
          <w:p w14:paraId="6952A883" w14:textId="77777777" w:rsidR="005318C2" w:rsidRDefault="005318C2" w:rsidP="00534200">
            <w:r>
              <w:t>Present</w:t>
            </w:r>
          </w:p>
        </w:tc>
        <w:tc>
          <w:tcPr>
            <w:tcW w:w="1380" w:type="dxa"/>
            <w:shd w:val="clear" w:color="auto" w:fill="auto"/>
          </w:tcPr>
          <w:p w14:paraId="23178887" w14:textId="77777777" w:rsidR="005318C2" w:rsidRDefault="005318C2" w:rsidP="00534200">
            <w:r>
              <w:t>Present</w:t>
            </w:r>
          </w:p>
        </w:tc>
        <w:tc>
          <w:tcPr>
            <w:tcW w:w="1479" w:type="dxa"/>
            <w:shd w:val="clear" w:color="auto" w:fill="auto"/>
          </w:tcPr>
          <w:p w14:paraId="58DD5BD6" w14:textId="491200C2" w:rsidR="005318C2" w:rsidRPr="00D71915" w:rsidRDefault="005318C2" w:rsidP="00534200">
            <w:r w:rsidRPr="00D71915">
              <w:t>60</w:t>
            </w:r>
          </w:p>
        </w:tc>
        <w:tc>
          <w:tcPr>
            <w:tcW w:w="1596" w:type="dxa"/>
            <w:shd w:val="clear" w:color="auto" w:fill="auto"/>
          </w:tcPr>
          <w:p w14:paraId="3F1914CE" w14:textId="3922E755" w:rsidR="005318C2" w:rsidRPr="00D71915" w:rsidRDefault="005318C2" w:rsidP="00534200">
            <w:r w:rsidRPr="00D71915">
              <w:t>7.23%</w:t>
            </w:r>
          </w:p>
        </w:tc>
        <w:tc>
          <w:tcPr>
            <w:tcW w:w="1090" w:type="dxa"/>
            <w:vMerge w:val="restart"/>
          </w:tcPr>
          <w:p w14:paraId="1CF1B4B2" w14:textId="77777777" w:rsidR="005318C2" w:rsidRPr="005318C2" w:rsidRDefault="005318C2" w:rsidP="005318C2">
            <w:pPr>
              <w:rPr>
                <w:sz w:val="20"/>
                <w:szCs w:val="20"/>
              </w:rPr>
            </w:pPr>
            <w:r w:rsidRPr="005318C2">
              <w:rPr>
                <w:sz w:val="20"/>
                <w:szCs w:val="20"/>
              </w:rPr>
              <w:t>Exact sig. (2-tailed) =</w:t>
            </w:r>
          </w:p>
          <w:p w14:paraId="7FADC629" w14:textId="77777777" w:rsidR="005318C2" w:rsidRPr="005318C2" w:rsidRDefault="005318C2" w:rsidP="005318C2">
            <w:pPr>
              <w:rPr>
                <w:sz w:val="20"/>
                <w:szCs w:val="20"/>
              </w:rPr>
            </w:pPr>
            <w:r w:rsidRPr="005318C2">
              <w:rPr>
                <w:sz w:val="20"/>
                <w:szCs w:val="20"/>
              </w:rPr>
              <w:t>1.85</w:t>
            </w:r>
          </w:p>
          <w:p w14:paraId="1CD2199A" w14:textId="77777777" w:rsidR="005318C2" w:rsidRPr="00D71915" w:rsidRDefault="005318C2" w:rsidP="00534200"/>
        </w:tc>
      </w:tr>
      <w:tr w:rsidR="005318C2" w14:paraId="09D7C220" w14:textId="432CF718" w:rsidTr="007E5D37">
        <w:tc>
          <w:tcPr>
            <w:tcW w:w="1591" w:type="dxa"/>
            <w:vMerge/>
            <w:shd w:val="clear" w:color="auto" w:fill="auto"/>
          </w:tcPr>
          <w:p w14:paraId="73E11297" w14:textId="77777777" w:rsidR="005318C2" w:rsidRPr="00857353" w:rsidRDefault="005318C2" w:rsidP="00534200">
            <w:pPr>
              <w:rPr>
                <w:b/>
              </w:rPr>
            </w:pPr>
          </w:p>
        </w:tc>
        <w:tc>
          <w:tcPr>
            <w:tcW w:w="1380" w:type="dxa"/>
            <w:shd w:val="clear" w:color="auto" w:fill="auto"/>
          </w:tcPr>
          <w:p w14:paraId="1C932F7B" w14:textId="77777777" w:rsidR="005318C2" w:rsidRDefault="005318C2" w:rsidP="00534200">
            <w:r>
              <w:t>Absent</w:t>
            </w:r>
          </w:p>
        </w:tc>
        <w:tc>
          <w:tcPr>
            <w:tcW w:w="1380" w:type="dxa"/>
            <w:shd w:val="clear" w:color="auto" w:fill="auto"/>
          </w:tcPr>
          <w:p w14:paraId="559148A4" w14:textId="77777777" w:rsidR="005318C2" w:rsidRDefault="005318C2" w:rsidP="00534200">
            <w:r>
              <w:t>Absent</w:t>
            </w:r>
          </w:p>
        </w:tc>
        <w:tc>
          <w:tcPr>
            <w:tcW w:w="1479" w:type="dxa"/>
            <w:shd w:val="clear" w:color="auto" w:fill="auto"/>
          </w:tcPr>
          <w:p w14:paraId="419C95F1" w14:textId="77777777" w:rsidR="005318C2" w:rsidRPr="00D71915" w:rsidRDefault="005318C2" w:rsidP="00534200">
            <w:r w:rsidRPr="00D71915">
              <w:t>760</w:t>
            </w:r>
          </w:p>
        </w:tc>
        <w:tc>
          <w:tcPr>
            <w:tcW w:w="1596" w:type="dxa"/>
            <w:shd w:val="clear" w:color="auto" w:fill="auto"/>
          </w:tcPr>
          <w:p w14:paraId="2F311AA4" w14:textId="30061589" w:rsidR="005318C2" w:rsidRPr="00D71915" w:rsidRDefault="005318C2" w:rsidP="00534200">
            <w:r w:rsidRPr="00D71915">
              <w:t>91.67%</w:t>
            </w:r>
          </w:p>
        </w:tc>
        <w:tc>
          <w:tcPr>
            <w:tcW w:w="1090" w:type="dxa"/>
            <w:vMerge/>
          </w:tcPr>
          <w:p w14:paraId="2F103EDE" w14:textId="77777777" w:rsidR="005318C2" w:rsidRPr="00D71915" w:rsidRDefault="005318C2" w:rsidP="00534200"/>
        </w:tc>
      </w:tr>
      <w:tr w:rsidR="005318C2" w14:paraId="61544D4D" w14:textId="1D489AC0" w:rsidTr="007E5D37">
        <w:tc>
          <w:tcPr>
            <w:tcW w:w="1591" w:type="dxa"/>
            <w:vMerge/>
            <w:shd w:val="clear" w:color="auto" w:fill="auto"/>
          </w:tcPr>
          <w:p w14:paraId="353EF01C" w14:textId="77777777" w:rsidR="005318C2" w:rsidRPr="00857353" w:rsidRDefault="005318C2" w:rsidP="00534200">
            <w:pPr>
              <w:rPr>
                <w:b/>
              </w:rPr>
            </w:pPr>
          </w:p>
        </w:tc>
        <w:tc>
          <w:tcPr>
            <w:tcW w:w="1380" w:type="dxa"/>
            <w:shd w:val="clear" w:color="auto" w:fill="auto"/>
          </w:tcPr>
          <w:p w14:paraId="4A8E3BA3" w14:textId="77777777" w:rsidR="005318C2" w:rsidRDefault="005318C2" w:rsidP="00534200">
            <w:r>
              <w:t>Absent</w:t>
            </w:r>
          </w:p>
        </w:tc>
        <w:tc>
          <w:tcPr>
            <w:tcW w:w="1380" w:type="dxa"/>
            <w:shd w:val="clear" w:color="auto" w:fill="auto"/>
          </w:tcPr>
          <w:p w14:paraId="4D92B168" w14:textId="77777777" w:rsidR="005318C2" w:rsidRDefault="005318C2" w:rsidP="00534200">
            <w:r>
              <w:t>Present</w:t>
            </w:r>
          </w:p>
        </w:tc>
        <w:tc>
          <w:tcPr>
            <w:tcW w:w="1479" w:type="dxa"/>
            <w:shd w:val="clear" w:color="auto" w:fill="auto"/>
          </w:tcPr>
          <w:p w14:paraId="0FACD0C7" w14:textId="77777777" w:rsidR="005318C2" w:rsidRPr="00D71915" w:rsidRDefault="005318C2" w:rsidP="00534200">
            <w:r w:rsidRPr="00D71915">
              <w:t>2</w:t>
            </w:r>
          </w:p>
        </w:tc>
        <w:tc>
          <w:tcPr>
            <w:tcW w:w="1596" w:type="dxa"/>
            <w:shd w:val="clear" w:color="auto" w:fill="auto"/>
          </w:tcPr>
          <w:p w14:paraId="73D22EA4" w14:textId="43B63D1A" w:rsidR="005318C2" w:rsidRPr="00D71915" w:rsidRDefault="005318C2" w:rsidP="00534200">
            <w:r w:rsidRPr="00D71915">
              <w:t>0.24%</w:t>
            </w:r>
          </w:p>
        </w:tc>
        <w:tc>
          <w:tcPr>
            <w:tcW w:w="1090" w:type="dxa"/>
            <w:vMerge/>
          </w:tcPr>
          <w:p w14:paraId="056571E6" w14:textId="77777777" w:rsidR="005318C2" w:rsidRPr="00D71915" w:rsidRDefault="005318C2" w:rsidP="00534200"/>
        </w:tc>
      </w:tr>
      <w:tr w:rsidR="005318C2" w14:paraId="0E1D2A42" w14:textId="1FCF363C" w:rsidTr="007E5D37">
        <w:tc>
          <w:tcPr>
            <w:tcW w:w="1591" w:type="dxa"/>
            <w:vMerge/>
            <w:tcBorders>
              <w:bottom w:val="nil"/>
            </w:tcBorders>
            <w:shd w:val="clear" w:color="auto" w:fill="auto"/>
          </w:tcPr>
          <w:p w14:paraId="7A266965" w14:textId="77777777" w:rsidR="005318C2" w:rsidRPr="00857353" w:rsidRDefault="005318C2" w:rsidP="00534200">
            <w:pPr>
              <w:rPr>
                <w:b/>
              </w:rPr>
            </w:pPr>
          </w:p>
        </w:tc>
        <w:tc>
          <w:tcPr>
            <w:tcW w:w="1380" w:type="dxa"/>
            <w:tcBorders>
              <w:bottom w:val="nil"/>
            </w:tcBorders>
            <w:shd w:val="clear" w:color="auto" w:fill="auto"/>
          </w:tcPr>
          <w:p w14:paraId="2EA65382" w14:textId="77777777" w:rsidR="005318C2" w:rsidRDefault="005318C2" w:rsidP="00534200">
            <w:r>
              <w:t xml:space="preserve">Present </w:t>
            </w:r>
          </w:p>
        </w:tc>
        <w:tc>
          <w:tcPr>
            <w:tcW w:w="1380" w:type="dxa"/>
            <w:tcBorders>
              <w:bottom w:val="nil"/>
            </w:tcBorders>
            <w:shd w:val="clear" w:color="auto" w:fill="auto"/>
          </w:tcPr>
          <w:p w14:paraId="3DDE79F8" w14:textId="77777777" w:rsidR="005318C2" w:rsidRDefault="005318C2" w:rsidP="00534200">
            <w:r>
              <w:t>Absent</w:t>
            </w:r>
          </w:p>
        </w:tc>
        <w:tc>
          <w:tcPr>
            <w:tcW w:w="1479" w:type="dxa"/>
            <w:tcBorders>
              <w:bottom w:val="nil"/>
            </w:tcBorders>
            <w:shd w:val="clear" w:color="auto" w:fill="auto"/>
          </w:tcPr>
          <w:p w14:paraId="1AF9ED79" w14:textId="77777777" w:rsidR="005318C2" w:rsidRPr="005326F7" w:rsidRDefault="005318C2" w:rsidP="00534200">
            <w:r w:rsidRPr="005326F7">
              <w:t>7</w:t>
            </w:r>
          </w:p>
        </w:tc>
        <w:tc>
          <w:tcPr>
            <w:tcW w:w="1596" w:type="dxa"/>
            <w:tcBorders>
              <w:bottom w:val="nil"/>
            </w:tcBorders>
            <w:shd w:val="clear" w:color="auto" w:fill="auto"/>
          </w:tcPr>
          <w:p w14:paraId="0117EE49" w14:textId="6255B7E6" w:rsidR="005318C2" w:rsidRPr="005326F7" w:rsidRDefault="005318C2" w:rsidP="00534200">
            <w:r w:rsidRPr="005326F7">
              <w:t>0.84%</w:t>
            </w:r>
          </w:p>
        </w:tc>
        <w:tc>
          <w:tcPr>
            <w:tcW w:w="1090" w:type="dxa"/>
            <w:vMerge/>
            <w:tcBorders>
              <w:bottom w:val="nil"/>
            </w:tcBorders>
          </w:tcPr>
          <w:p w14:paraId="6B605FAE" w14:textId="77777777" w:rsidR="005318C2" w:rsidRPr="005326F7" w:rsidRDefault="005318C2" w:rsidP="00534200"/>
        </w:tc>
      </w:tr>
      <w:tr w:rsidR="007E5D37" w14:paraId="10CD4857" w14:textId="6B4385C7" w:rsidTr="007E5D37">
        <w:tc>
          <w:tcPr>
            <w:tcW w:w="1591" w:type="dxa"/>
            <w:tcBorders>
              <w:top w:val="nil"/>
              <w:bottom w:val="nil"/>
            </w:tcBorders>
            <w:shd w:val="clear" w:color="auto" w:fill="auto"/>
          </w:tcPr>
          <w:p w14:paraId="11591624" w14:textId="77777777" w:rsidR="007E5D37" w:rsidRPr="00857353" w:rsidRDefault="007E5D37" w:rsidP="00534200">
            <w:pPr>
              <w:rPr>
                <w:b/>
              </w:rPr>
            </w:pPr>
          </w:p>
        </w:tc>
        <w:tc>
          <w:tcPr>
            <w:tcW w:w="1380" w:type="dxa"/>
            <w:tcBorders>
              <w:top w:val="nil"/>
              <w:bottom w:val="nil"/>
            </w:tcBorders>
            <w:shd w:val="clear" w:color="auto" w:fill="auto"/>
          </w:tcPr>
          <w:p w14:paraId="21B30F37" w14:textId="77777777" w:rsidR="007E5D37" w:rsidRDefault="007E5D37" w:rsidP="00534200"/>
        </w:tc>
        <w:tc>
          <w:tcPr>
            <w:tcW w:w="1380" w:type="dxa"/>
            <w:tcBorders>
              <w:top w:val="nil"/>
              <w:bottom w:val="nil"/>
            </w:tcBorders>
            <w:shd w:val="clear" w:color="auto" w:fill="auto"/>
          </w:tcPr>
          <w:p w14:paraId="6D5B63EE" w14:textId="77777777" w:rsidR="007E5D37" w:rsidRDefault="007E5D37" w:rsidP="00534200"/>
        </w:tc>
        <w:tc>
          <w:tcPr>
            <w:tcW w:w="1479" w:type="dxa"/>
            <w:tcBorders>
              <w:top w:val="nil"/>
              <w:bottom w:val="nil"/>
            </w:tcBorders>
            <w:shd w:val="clear" w:color="auto" w:fill="auto"/>
          </w:tcPr>
          <w:p w14:paraId="66158F14" w14:textId="77777777" w:rsidR="007E5D37" w:rsidRPr="005326F7" w:rsidRDefault="007E5D37" w:rsidP="00534200"/>
        </w:tc>
        <w:tc>
          <w:tcPr>
            <w:tcW w:w="1596" w:type="dxa"/>
            <w:tcBorders>
              <w:top w:val="nil"/>
              <w:bottom w:val="nil"/>
            </w:tcBorders>
            <w:shd w:val="clear" w:color="auto" w:fill="auto"/>
          </w:tcPr>
          <w:p w14:paraId="641EE893" w14:textId="77777777" w:rsidR="007E5D37" w:rsidRPr="005326F7" w:rsidRDefault="007E5D37" w:rsidP="00534200"/>
        </w:tc>
        <w:tc>
          <w:tcPr>
            <w:tcW w:w="1090" w:type="dxa"/>
            <w:tcBorders>
              <w:top w:val="nil"/>
              <w:bottom w:val="nil"/>
            </w:tcBorders>
          </w:tcPr>
          <w:p w14:paraId="18700EF8" w14:textId="77777777" w:rsidR="007E5D37" w:rsidRPr="005326F7" w:rsidRDefault="007E5D37" w:rsidP="00534200"/>
        </w:tc>
      </w:tr>
      <w:tr w:rsidR="005318C2" w14:paraId="6C6FFBC0" w14:textId="1DFAF452" w:rsidTr="00B150CB">
        <w:tc>
          <w:tcPr>
            <w:tcW w:w="1591" w:type="dxa"/>
            <w:vMerge w:val="restart"/>
            <w:tcBorders>
              <w:top w:val="nil"/>
              <w:bottom w:val="nil"/>
            </w:tcBorders>
            <w:shd w:val="clear" w:color="auto" w:fill="auto"/>
          </w:tcPr>
          <w:p w14:paraId="0FEAE140" w14:textId="77777777" w:rsidR="005318C2" w:rsidRPr="00857353" w:rsidRDefault="005318C2" w:rsidP="00534200">
            <w:pPr>
              <w:rPr>
                <w:b/>
              </w:rPr>
            </w:pPr>
            <w:r w:rsidRPr="00857353">
              <w:rPr>
                <w:b/>
              </w:rPr>
              <w:t>Skin picking disorder</w:t>
            </w:r>
          </w:p>
        </w:tc>
        <w:tc>
          <w:tcPr>
            <w:tcW w:w="1380" w:type="dxa"/>
            <w:tcBorders>
              <w:top w:val="nil"/>
              <w:bottom w:val="nil"/>
            </w:tcBorders>
            <w:shd w:val="clear" w:color="auto" w:fill="auto"/>
          </w:tcPr>
          <w:p w14:paraId="40D006DD" w14:textId="77777777" w:rsidR="005318C2" w:rsidRDefault="005318C2" w:rsidP="00534200">
            <w:r>
              <w:t>Present</w:t>
            </w:r>
          </w:p>
        </w:tc>
        <w:tc>
          <w:tcPr>
            <w:tcW w:w="1380" w:type="dxa"/>
            <w:tcBorders>
              <w:top w:val="nil"/>
              <w:bottom w:val="nil"/>
            </w:tcBorders>
            <w:shd w:val="clear" w:color="auto" w:fill="auto"/>
          </w:tcPr>
          <w:p w14:paraId="07A42DBC" w14:textId="77777777" w:rsidR="005318C2" w:rsidRDefault="005318C2" w:rsidP="00534200">
            <w:r>
              <w:t>Present</w:t>
            </w:r>
          </w:p>
        </w:tc>
        <w:tc>
          <w:tcPr>
            <w:tcW w:w="1479" w:type="dxa"/>
            <w:tcBorders>
              <w:top w:val="nil"/>
              <w:bottom w:val="nil"/>
            </w:tcBorders>
            <w:shd w:val="clear" w:color="auto" w:fill="auto"/>
          </w:tcPr>
          <w:p w14:paraId="407B2E35" w14:textId="5BEAEC2F" w:rsidR="005318C2" w:rsidRPr="005326F7" w:rsidRDefault="005318C2" w:rsidP="00534200">
            <w:r w:rsidRPr="005326F7">
              <w:t>114</w:t>
            </w:r>
          </w:p>
        </w:tc>
        <w:tc>
          <w:tcPr>
            <w:tcW w:w="1596" w:type="dxa"/>
            <w:tcBorders>
              <w:top w:val="nil"/>
              <w:bottom w:val="nil"/>
            </w:tcBorders>
            <w:shd w:val="clear" w:color="auto" w:fill="auto"/>
          </w:tcPr>
          <w:p w14:paraId="50A887D6" w14:textId="0D74D3C4" w:rsidR="005318C2" w:rsidRPr="005326F7" w:rsidRDefault="005318C2" w:rsidP="00534200">
            <w:r w:rsidRPr="005326F7">
              <w:t>13.75%</w:t>
            </w:r>
          </w:p>
        </w:tc>
        <w:tc>
          <w:tcPr>
            <w:tcW w:w="1090" w:type="dxa"/>
            <w:vMerge w:val="restart"/>
            <w:tcBorders>
              <w:top w:val="nil"/>
            </w:tcBorders>
          </w:tcPr>
          <w:p w14:paraId="3F7BB86B" w14:textId="18411284" w:rsidR="005318C2" w:rsidRPr="005318C2" w:rsidRDefault="005318C2" w:rsidP="00534200">
            <w:pPr>
              <w:rPr>
                <w:sz w:val="20"/>
                <w:szCs w:val="20"/>
              </w:rPr>
            </w:pPr>
            <w:r w:rsidRPr="005318C2">
              <w:rPr>
                <w:sz w:val="20"/>
                <w:szCs w:val="20"/>
              </w:rPr>
              <w:t>Chi-square=13.25; Asym sig. &lt;.001</w:t>
            </w:r>
          </w:p>
        </w:tc>
      </w:tr>
      <w:tr w:rsidR="005318C2" w14:paraId="45BCCED3" w14:textId="085EB76B" w:rsidTr="00B150CB">
        <w:tc>
          <w:tcPr>
            <w:tcW w:w="1591" w:type="dxa"/>
            <w:vMerge/>
            <w:tcBorders>
              <w:top w:val="nil"/>
              <w:bottom w:val="nil"/>
            </w:tcBorders>
            <w:shd w:val="clear" w:color="auto" w:fill="auto"/>
          </w:tcPr>
          <w:p w14:paraId="1F19DAE1" w14:textId="77777777" w:rsidR="005318C2" w:rsidRDefault="005318C2" w:rsidP="00534200"/>
        </w:tc>
        <w:tc>
          <w:tcPr>
            <w:tcW w:w="1380" w:type="dxa"/>
            <w:tcBorders>
              <w:top w:val="nil"/>
              <w:bottom w:val="nil"/>
            </w:tcBorders>
            <w:shd w:val="clear" w:color="auto" w:fill="auto"/>
          </w:tcPr>
          <w:p w14:paraId="3DEEB365" w14:textId="77777777" w:rsidR="005318C2" w:rsidRDefault="005318C2" w:rsidP="00534200">
            <w:r>
              <w:t>Absent</w:t>
            </w:r>
          </w:p>
        </w:tc>
        <w:tc>
          <w:tcPr>
            <w:tcW w:w="1380" w:type="dxa"/>
            <w:tcBorders>
              <w:top w:val="nil"/>
              <w:bottom w:val="nil"/>
            </w:tcBorders>
            <w:shd w:val="clear" w:color="auto" w:fill="auto"/>
          </w:tcPr>
          <w:p w14:paraId="0964F260" w14:textId="77777777" w:rsidR="005318C2" w:rsidRDefault="005318C2" w:rsidP="00534200">
            <w:r>
              <w:t>Absent</w:t>
            </w:r>
          </w:p>
        </w:tc>
        <w:tc>
          <w:tcPr>
            <w:tcW w:w="1479" w:type="dxa"/>
            <w:tcBorders>
              <w:top w:val="nil"/>
              <w:bottom w:val="nil"/>
            </w:tcBorders>
            <w:shd w:val="clear" w:color="auto" w:fill="auto"/>
          </w:tcPr>
          <w:p w14:paraId="00B307B3" w14:textId="77777777" w:rsidR="005318C2" w:rsidRPr="005326F7" w:rsidRDefault="005318C2" w:rsidP="00534200">
            <w:r w:rsidRPr="005326F7">
              <w:t>664</w:t>
            </w:r>
          </w:p>
        </w:tc>
        <w:tc>
          <w:tcPr>
            <w:tcW w:w="1596" w:type="dxa"/>
            <w:tcBorders>
              <w:top w:val="nil"/>
              <w:bottom w:val="nil"/>
            </w:tcBorders>
            <w:shd w:val="clear" w:color="auto" w:fill="auto"/>
          </w:tcPr>
          <w:p w14:paraId="6F3B01B1" w14:textId="3BDB9A49" w:rsidR="005318C2" w:rsidRPr="005326F7" w:rsidRDefault="005318C2" w:rsidP="00534200">
            <w:r w:rsidRPr="005326F7">
              <w:t>80.09%</w:t>
            </w:r>
          </w:p>
        </w:tc>
        <w:tc>
          <w:tcPr>
            <w:tcW w:w="1090" w:type="dxa"/>
            <w:vMerge/>
          </w:tcPr>
          <w:p w14:paraId="34AF2F7B" w14:textId="77777777" w:rsidR="005318C2" w:rsidRPr="005326F7" w:rsidRDefault="005318C2" w:rsidP="00534200"/>
        </w:tc>
      </w:tr>
      <w:tr w:rsidR="005318C2" w14:paraId="03F4D19B" w14:textId="3FBD5095" w:rsidTr="00B150CB">
        <w:tc>
          <w:tcPr>
            <w:tcW w:w="1591" w:type="dxa"/>
            <w:vMerge/>
            <w:tcBorders>
              <w:top w:val="nil"/>
              <w:bottom w:val="nil"/>
            </w:tcBorders>
            <w:shd w:val="clear" w:color="auto" w:fill="auto"/>
          </w:tcPr>
          <w:p w14:paraId="77574CD7" w14:textId="77777777" w:rsidR="005318C2" w:rsidRDefault="005318C2" w:rsidP="00534200"/>
        </w:tc>
        <w:tc>
          <w:tcPr>
            <w:tcW w:w="1380" w:type="dxa"/>
            <w:tcBorders>
              <w:top w:val="nil"/>
              <w:bottom w:val="nil"/>
            </w:tcBorders>
            <w:shd w:val="clear" w:color="auto" w:fill="auto"/>
          </w:tcPr>
          <w:p w14:paraId="6B2BCC4A" w14:textId="77777777" w:rsidR="005318C2" w:rsidRDefault="005318C2" w:rsidP="00534200">
            <w:r>
              <w:t>Absent</w:t>
            </w:r>
          </w:p>
        </w:tc>
        <w:tc>
          <w:tcPr>
            <w:tcW w:w="1380" w:type="dxa"/>
            <w:tcBorders>
              <w:top w:val="nil"/>
              <w:bottom w:val="nil"/>
            </w:tcBorders>
            <w:shd w:val="clear" w:color="auto" w:fill="auto"/>
          </w:tcPr>
          <w:p w14:paraId="0A491A36" w14:textId="77777777" w:rsidR="005318C2" w:rsidRDefault="005318C2" w:rsidP="00534200">
            <w:r>
              <w:t>Present</w:t>
            </w:r>
          </w:p>
        </w:tc>
        <w:tc>
          <w:tcPr>
            <w:tcW w:w="1479" w:type="dxa"/>
            <w:tcBorders>
              <w:top w:val="nil"/>
              <w:bottom w:val="nil"/>
            </w:tcBorders>
            <w:shd w:val="clear" w:color="auto" w:fill="auto"/>
          </w:tcPr>
          <w:p w14:paraId="317F4FAD" w14:textId="77777777" w:rsidR="005318C2" w:rsidRPr="005326F7" w:rsidRDefault="005318C2" w:rsidP="00534200">
            <w:r w:rsidRPr="005326F7">
              <w:t>39</w:t>
            </w:r>
          </w:p>
        </w:tc>
        <w:tc>
          <w:tcPr>
            <w:tcW w:w="1596" w:type="dxa"/>
            <w:tcBorders>
              <w:top w:val="nil"/>
              <w:bottom w:val="nil"/>
            </w:tcBorders>
            <w:shd w:val="clear" w:color="auto" w:fill="auto"/>
          </w:tcPr>
          <w:p w14:paraId="7C207350" w14:textId="5A45C322" w:rsidR="005318C2" w:rsidRPr="005326F7" w:rsidRDefault="005318C2" w:rsidP="00534200">
            <w:r w:rsidRPr="005326F7">
              <w:t>4.70%</w:t>
            </w:r>
          </w:p>
        </w:tc>
        <w:tc>
          <w:tcPr>
            <w:tcW w:w="1090" w:type="dxa"/>
            <w:vMerge/>
          </w:tcPr>
          <w:p w14:paraId="5CC9483B" w14:textId="77777777" w:rsidR="005318C2" w:rsidRPr="005326F7" w:rsidRDefault="005318C2" w:rsidP="00534200"/>
        </w:tc>
      </w:tr>
      <w:tr w:rsidR="005318C2" w14:paraId="7259515C" w14:textId="30E4F30D" w:rsidTr="00B150CB">
        <w:tc>
          <w:tcPr>
            <w:tcW w:w="1591" w:type="dxa"/>
            <w:vMerge/>
            <w:tcBorders>
              <w:top w:val="nil"/>
              <w:bottom w:val="single" w:sz="2" w:space="0" w:color="auto"/>
            </w:tcBorders>
            <w:shd w:val="clear" w:color="auto" w:fill="auto"/>
          </w:tcPr>
          <w:p w14:paraId="6219DF6E" w14:textId="77777777" w:rsidR="005318C2" w:rsidRDefault="005318C2" w:rsidP="00534200"/>
        </w:tc>
        <w:tc>
          <w:tcPr>
            <w:tcW w:w="1380" w:type="dxa"/>
            <w:tcBorders>
              <w:top w:val="nil"/>
              <w:bottom w:val="single" w:sz="2" w:space="0" w:color="auto"/>
            </w:tcBorders>
            <w:shd w:val="clear" w:color="auto" w:fill="auto"/>
          </w:tcPr>
          <w:p w14:paraId="159D5AAD" w14:textId="77777777" w:rsidR="005318C2" w:rsidRDefault="005318C2" w:rsidP="00534200">
            <w:r>
              <w:t xml:space="preserve">Present </w:t>
            </w:r>
          </w:p>
        </w:tc>
        <w:tc>
          <w:tcPr>
            <w:tcW w:w="1380" w:type="dxa"/>
            <w:tcBorders>
              <w:top w:val="nil"/>
              <w:bottom w:val="single" w:sz="2" w:space="0" w:color="auto"/>
            </w:tcBorders>
            <w:shd w:val="clear" w:color="auto" w:fill="auto"/>
          </w:tcPr>
          <w:p w14:paraId="50AC5EE9" w14:textId="77777777" w:rsidR="005318C2" w:rsidRDefault="005318C2" w:rsidP="00534200">
            <w:r>
              <w:t>Absent</w:t>
            </w:r>
          </w:p>
        </w:tc>
        <w:tc>
          <w:tcPr>
            <w:tcW w:w="1479" w:type="dxa"/>
            <w:tcBorders>
              <w:top w:val="nil"/>
              <w:bottom w:val="single" w:sz="2" w:space="0" w:color="auto"/>
            </w:tcBorders>
            <w:shd w:val="clear" w:color="auto" w:fill="auto"/>
          </w:tcPr>
          <w:p w14:paraId="7FC1F618" w14:textId="77777777" w:rsidR="005318C2" w:rsidRPr="005326F7" w:rsidRDefault="005318C2" w:rsidP="00534200">
            <w:r w:rsidRPr="005326F7">
              <w:t>12</w:t>
            </w:r>
          </w:p>
        </w:tc>
        <w:tc>
          <w:tcPr>
            <w:tcW w:w="1596" w:type="dxa"/>
            <w:tcBorders>
              <w:top w:val="nil"/>
              <w:bottom w:val="single" w:sz="2" w:space="0" w:color="auto"/>
            </w:tcBorders>
            <w:shd w:val="clear" w:color="auto" w:fill="auto"/>
          </w:tcPr>
          <w:p w14:paraId="4F0AF4AC" w14:textId="7CDCE4F5" w:rsidR="005318C2" w:rsidRPr="005326F7" w:rsidRDefault="005318C2" w:rsidP="00534200">
            <w:r w:rsidRPr="005326F7">
              <w:t>1.44%</w:t>
            </w:r>
          </w:p>
        </w:tc>
        <w:tc>
          <w:tcPr>
            <w:tcW w:w="1090" w:type="dxa"/>
            <w:vMerge/>
            <w:tcBorders>
              <w:bottom w:val="single" w:sz="2" w:space="0" w:color="auto"/>
            </w:tcBorders>
          </w:tcPr>
          <w:p w14:paraId="5A4CF79D" w14:textId="77777777" w:rsidR="005318C2" w:rsidRPr="005326F7" w:rsidRDefault="005318C2" w:rsidP="00534200"/>
        </w:tc>
      </w:tr>
    </w:tbl>
    <w:p w14:paraId="67931F52" w14:textId="77777777" w:rsidR="00F75756" w:rsidRDefault="00F75756" w:rsidP="00F75756"/>
    <w:p w14:paraId="12257205" w14:textId="77777777" w:rsidR="00F75756" w:rsidRPr="001C3D2D" w:rsidRDefault="00F75756" w:rsidP="00F75756"/>
    <w:p w14:paraId="2F47CE44" w14:textId="77777777" w:rsidR="00DA4D74" w:rsidRDefault="00DA4D74" w:rsidP="00DA4D74">
      <w:pPr>
        <w:rPr>
          <w:i/>
        </w:rPr>
      </w:pPr>
    </w:p>
    <w:p w14:paraId="70C0E03D" w14:textId="77777777" w:rsidR="00DA4D74" w:rsidRDefault="00DA4D74" w:rsidP="00DA4D74">
      <w:pPr>
        <w:rPr>
          <w:i/>
        </w:rPr>
      </w:pPr>
    </w:p>
    <w:p w14:paraId="326786B0" w14:textId="77777777" w:rsidR="00DA4D74" w:rsidRDefault="00DA4D74" w:rsidP="00DA4D74">
      <w:pPr>
        <w:rPr>
          <w:i/>
        </w:rPr>
      </w:pPr>
    </w:p>
    <w:p w14:paraId="48A6D199" w14:textId="77777777" w:rsidR="00DA4D74" w:rsidRDefault="00DA4D74" w:rsidP="00DA4D74">
      <w:pPr>
        <w:rPr>
          <w:i/>
        </w:rPr>
      </w:pPr>
    </w:p>
    <w:p w14:paraId="42C3B53F" w14:textId="77777777" w:rsidR="00DA4D74" w:rsidRDefault="00DA4D74" w:rsidP="00DA4D74">
      <w:pPr>
        <w:rPr>
          <w:i/>
        </w:rPr>
      </w:pPr>
    </w:p>
    <w:p w14:paraId="690D037B" w14:textId="77777777" w:rsidR="00DA4D74" w:rsidRDefault="00DA4D74" w:rsidP="00DA4D74">
      <w:pPr>
        <w:rPr>
          <w:i/>
        </w:rPr>
      </w:pPr>
    </w:p>
    <w:p w14:paraId="334B7E78" w14:textId="77777777" w:rsidR="00DA4D74" w:rsidRDefault="00DA4D74" w:rsidP="00DA4D74">
      <w:pPr>
        <w:rPr>
          <w:i/>
        </w:rPr>
      </w:pPr>
    </w:p>
    <w:p w14:paraId="723F93F0" w14:textId="77777777" w:rsidR="00DA4D74" w:rsidRDefault="00DA4D74" w:rsidP="00DA4D74">
      <w:pPr>
        <w:rPr>
          <w:i/>
        </w:rPr>
      </w:pPr>
    </w:p>
    <w:p w14:paraId="0C1B4FEF" w14:textId="77777777" w:rsidR="00DA4D74" w:rsidRDefault="00DA4D74" w:rsidP="00DA4D74">
      <w:pPr>
        <w:rPr>
          <w:i/>
        </w:rPr>
      </w:pPr>
    </w:p>
    <w:p w14:paraId="0ED62D1D" w14:textId="77777777" w:rsidR="00DA4D74" w:rsidRDefault="00DA4D74" w:rsidP="00DA4D74">
      <w:pPr>
        <w:rPr>
          <w:i/>
        </w:rPr>
      </w:pPr>
    </w:p>
    <w:p w14:paraId="498D683C" w14:textId="77777777" w:rsidR="00DA4D74" w:rsidRDefault="00DA4D74" w:rsidP="00DA4D74">
      <w:pPr>
        <w:rPr>
          <w:i/>
        </w:rPr>
      </w:pPr>
    </w:p>
    <w:p w14:paraId="50E49033" w14:textId="77777777" w:rsidR="00DA4D74" w:rsidRDefault="00DA4D74" w:rsidP="00DA4D74">
      <w:pPr>
        <w:rPr>
          <w:i/>
        </w:rPr>
      </w:pPr>
    </w:p>
    <w:p w14:paraId="6B7CDC87" w14:textId="77777777" w:rsidR="00DA4D74" w:rsidRDefault="00DA4D74" w:rsidP="00DA4D74">
      <w:pPr>
        <w:rPr>
          <w:i/>
        </w:rPr>
      </w:pPr>
    </w:p>
    <w:p w14:paraId="30250561" w14:textId="77777777" w:rsidR="00DA4D74" w:rsidRDefault="00DA4D74" w:rsidP="00DA4D74">
      <w:pPr>
        <w:rPr>
          <w:i/>
        </w:rPr>
      </w:pPr>
    </w:p>
    <w:p w14:paraId="0251C755" w14:textId="77777777" w:rsidR="0030194B" w:rsidRDefault="0030194B" w:rsidP="00DA4D74">
      <w:pPr>
        <w:rPr>
          <w:i/>
        </w:rPr>
      </w:pPr>
    </w:p>
    <w:p w14:paraId="1658B031" w14:textId="77777777" w:rsidR="0030194B" w:rsidRDefault="0030194B" w:rsidP="00DA4D74">
      <w:pPr>
        <w:rPr>
          <w:i/>
        </w:rPr>
      </w:pPr>
    </w:p>
    <w:p w14:paraId="7A033528" w14:textId="77777777" w:rsidR="0069212E" w:rsidRDefault="0069212E" w:rsidP="00DA4D74">
      <w:pPr>
        <w:rPr>
          <w:sz w:val="16"/>
          <w:szCs w:val="16"/>
        </w:rPr>
      </w:pPr>
    </w:p>
    <w:p w14:paraId="681B413B" w14:textId="77777777" w:rsidR="0069212E" w:rsidRDefault="0069212E" w:rsidP="00DA4D74">
      <w:pPr>
        <w:rPr>
          <w:sz w:val="16"/>
          <w:szCs w:val="16"/>
        </w:rPr>
      </w:pPr>
    </w:p>
    <w:p w14:paraId="36060612" w14:textId="5E5E8FE6" w:rsidR="00DA4D74" w:rsidRPr="007D241B" w:rsidRDefault="00DA4D74" w:rsidP="00DA4D74">
      <w:pPr>
        <w:rPr>
          <w:sz w:val="16"/>
          <w:szCs w:val="16"/>
        </w:rPr>
      </w:pPr>
      <w:r>
        <w:rPr>
          <w:sz w:val="16"/>
          <w:szCs w:val="16"/>
        </w:rPr>
        <w:lastRenderedPageBreak/>
        <w:t xml:space="preserve">Table 2: Negative binomial model with </w:t>
      </w:r>
      <w:r w:rsidR="00641BD8">
        <w:rPr>
          <w:sz w:val="16"/>
          <w:szCs w:val="16"/>
        </w:rPr>
        <w:t xml:space="preserve">intra </w:t>
      </w:r>
      <w:r w:rsidR="00A21B3F">
        <w:rPr>
          <w:sz w:val="16"/>
          <w:szCs w:val="16"/>
        </w:rPr>
        <w:t>COVID-19</w:t>
      </w:r>
      <w:r w:rsidR="002D76D0">
        <w:rPr>
          <w:sz w:val="16"/>
          <w:szCs w:val="16"/>
        </w:rPr>
        <w:t xml:space="preserve"> pandemic</w:t>
      </w:r>
      <w:r>
        <w:rPr>
          <w:sz w:val="16"/>
          <w:szCs w:val="16"/>
        </w:rPr>
        <w:t xml:space="preserve"> scores on the Dimensional Obsessive-Compulsive Scale</w:t>
      </w:r>
    </w:p>
    <w:tbl>
      <w:tblPr>
        <w:tblStyle w:val="TableGrid"/>
        <w:tblW w:w="5000" w:type="pct"/>
        <w:tblLook w:val="04A0" w:firstRow="1" w:lastRow="0" w:firstColumn="1" w:lastColumn="0" w:noHBand="0" w:noVBand="1"/>
      </w:tblPr>
      <w:tblGrid>
        <w:gridCol w:w="2552"/>
        <w:gridCol w:w="576"/>
        <w:gridCol w:w="576"/>
        <w:gridCol w:w="652"/>
        <w:gridCol w:w="655"/>
        <w:gridCol w:w="789"/>
        <w:gridCol w:w="350"/>
        <w:gridCol w:w="588"/>
        <w:gridCol w:w="856"/>
        <w:gridCol w:w="696"/>
      </w:tblGrid>
      <w:tr w:rsidR="00DA4D74" w14:paraId="1ED50A7E" w14:textId="77777777" w:rsidTr="00D039FD">
        <w:tc>
          <w:tcPr>
            <w:tcW w:w="4064" w:type="pct"/>
            <w:gridSpan w:val="8"/>
          </w:tcPr>
          <w:p w14:paraId="2023BF8D" w14:textId="77777777" w:rsidR="00DA4D74" w:rsidRPr="00E24DA8" w:rsidRDefault="00DA4D74" w:rsidP="00D039FD">
            <w:pPr>
              <w:tabs>
                <w:tab w:val="left" w:pos="1260"/>
                <w:tab w:val="center" w:pos="4150"/>
              </w:tabs>
              <w:rPr>
                <w:sz w:val="16"/>
                <w:szCs w:val="16"/>
              </w:rPr>
            </w:pPr>
            <w:r>
              <w:rPr>
                <w:sz w:val="16"/>
                <w:szCs w:val="16"/>
              </w:rPr>
              <w:tab/>
            </w:r>
            <w:r>
              <w:rPr>
                <w:sz w:val="16"/>
                <w:szCs w:val="16"/>
              </w:rPr>
              <w:tab/>
            </w:r>
            <w:r w:rsidRPr="00E24DA8">
              <w:rPr>
                <w:sz w:val="16"/>
                <w:szCs w:val="16"/>
              </w:rPr>
              <w:t>Parameter Estimates</w:t>
            </w:r>
          </w:p>
        </w:tc>
        <w:tc>
          <w:tcPr>
            <w:tcW w:w="936" w:type="pct"/>
            <w:gridSpan w:val="2"/>
          </w:tcPr>
          <w:p w14:paraId="167843FD" w14:textId="77777777" w:rsidR="00DA4D74" w:rsidRDefault="00DA4D74" w:rsidP="00D039FD">
            <w:pPr>
              <w:tabs>
                <w:tab w:val="left" w:pos="1260"/>
                <w:tab w:val="center" w:pos="4150"/>
              </w:tabs>
              <w:rPr>
                <w:sz w:val="16"/>
                <w:szCs w:val="16"/>
              </w:rPr>
            </w:pPr>
          </w:p>
        </w:tc>
      </w:tr>
      <w:tr w:rsidR="00DA4D74" w14:paraId="24630AD8" w14:textId="77777777" w:rsidTr="00D039FD">
        <w:tc>
          <w:tcPr>
            <w:tcW w:w="1553" w:type="pct"/>
          </w:tcPr>
          <w:p w14:paraId="6E00457C" w14:textId="77777777" w:rsidR="00DA4D74" w:rsidRPr="00E24DA8" w:rsidRDefault="00DA4D74" w:rsidP="00D039FD">
            <w:pPr>
              <w:jc w:val="center"/>
              <w:rPr>
                <w:sz w:val="16"/>
                <w:szCs w:val="16"/>
              </w:rPr>
            </w:pPr>
            <w:r w:rsidRPr="00E24DA8">
              <w:rPr>
                <w:sz w:val="16"/>
                <w:szCs w:val="16"/>
              </w:rPr>
              <w:t>Parameter</w:t>
            </w:r>
          </w:p>
        </w:tc>
        <w:tc>
          <w:tcPr>
            <w:tcW w:w="338" w:type="pct"/>
          </w:tcPr>
          <w:p w14:paraId="1B768B5A" w14:textId="77777777" w:rsidR="00DA4D74" w:rsidRPr="00E24DA8" w:rsidRDefault="00DA4D74" w:rsidP="00D039FD">
            <w:pPr>
              <w:jc w:val="center"/>
              <w:rPr>
                <w:sz w:val="16"/>
                <w:szCs w:val="16"/>
              </w:rPr>
            </w:pPr>
            <w:r w:rsidRPr="00E24DA8">
              <w:rPr>
                <w:sz w:val="16"/>
                <w:szCs w:val="16"/>
              </w:rPr>
              <w:t>B</w:t>
            </w:r>
          </w:p>
        </w:tc>
        <w:tc>
          <w:tcPr>
            <w:tcW w:w="338" w:type="pct"/>
          </w:tcPr>
          <w:p w14:paraId="2DCCC55A" w14:textId="77777777" w:rsidR="00DA4D74" w:rsidRPr="00E24DA8" w:rsidRDefault="00DA4D74" w:rsidP="00D039FD">
            <w:pPr>
              <w:jc w:val="center"/>
              <w:rPr>
                <w:sz w:val="16"/>
                <w:szCs w:val="16"/>
              </w:rPr>
            </w:pPr>
            <w:r w:rsidRPr="00E24DA8">
              <w:rPr>
                <w:sz w:val="16"/>
                <w:szCs w:val="16"/>
              </w:rPr>
              <w:t>Std. Error</w:t>
            </w:r>
          </w:p>
        </w:tc>
        <w:tc>
          <w:tcPr>
            <w:tcW w:w="816" w:type="pct"/>
            <w:gridSpan w:val="2"/>
          </w:tcPr>
          <w:p w14:paraId="23BBD661" w14:textId="77777777" w:rsidR="00DA4D74" w:rsidRPr="00E24DA8" w:rsidRDefault="00DA4D74" w:rsidP="00D039FD">
            <w:pPr>
              <w:jc w:val="center"/>
              <w:rPr>
                <w:sz w:val="16"/>
                <w:szCs w:val="16"/>
              </w:rPr>
            </w:pPr>
            <w:r w:rsidRPr="00E24DA8">
              <w:rPr>
                <w:sz w:val="16"/>
                <w:szCs w:val="16"/>
              </w:rPr>
              <w:t>95% Wald Confidence Interval</w:t>
            </w:r>
          </w:p>
        </w:tc>
        <w:tc>
          <w:tcPr>
            <w:tcW w:w="1018" w:type="pct"/>
            <w:gridSpan w:val="3"/>
          </w:tcPr>
          <w:p w14:paraId="781C020E" w14:textId="77777777" w:rsidR="00DA4D74" w:rsidRPr="00E24DA8" w:rsidRDefault="00DA4D74" w:rsidP="00D039FD">
            <w:pPr>
              <w:jc w:val="center"/>
              <w:rPr>
                <w:sz w:val="16"/>
                <w:szCs w:val="16"/>
              </w:rPr>
            </w:pPr>
            <w:r w:rsidRPr="00E24DA8">
              <w:rPr>
                <w:sz w:val="16"/>
                <w:szCs w:val="16"/>
              </w:rPr>
              <w:t>Hypothesis Test</w:t>
            </w:r>
          </w:p>
        </w:tc>
        <w:tc>
          <w:tcPr>
            <w:tcW w:w="936" w:type="pct"/>
            <w:gridSpan w:val="2"/>
          </w:tcPr>
          <w:p w14:paraId="6587C37A" w14:textId="77777777" w:rsidR="00DA4D74" w:rsidRPr="003D42B7" w:rsidRDefault="00DA4D74" w:rsidP="00D039FD">
            <w:pPr>
              <w:jc w:val="center"/>
              <w:rPr>
                <w:sz w:val="16"/>
                <w:szCs w:val="16"/>
              </w:rPr>
            </w:pPr>
            <w:r w:rsidRPr="003D42B7">
              <w:rPr>
                <w:sz w:val="16"/>
                <w:szCs w:val="16"/>
              </w:rPr>
              <w:t>Collinearity Statistics</w:t>
            </w:r>
          </w:p>
        </w:tc>
      </w:tr>
      <w:tr w:rsidR="00DA4D74" w14:paraId="1B78483B" w14:textId="77777777" w:rsidTr="00D039FD">
        <w:tc>
          <w:tcPr>
            <w:tcW w:w="1553" w:type="pct"/>
          </w:tcPr>
          <w:p w14:paraId="06A3CD0D" w14:textId="77777777" w:rsidR="00DA4D74" w:rsidRPr="00E24DA8" w:rsidRDefault="00DA4D74" w:rsidP="00D039FD">
            <w:pPr>
              <w:jc w:val="center"/>
              <w:rPr>
                <w:sz w:val="16"/>
                <w:szCs w:val="16"/>
              </w:rPr>
            </w:pPr>
          </w:p>
        </w:tc>
        <w:tc>
          <w:tcPr>
            <w:tcW w:w="338" w:type="pct"/>
          </w:tcPr>
          <w:p w14:paraId="54FE1143" w14:textId="77777777" w:rsidR="00DA4D74" w:rsidRPr="00E24DA8" w:rsidRDefault="00DA4D74" w:rsidP="00D039FD">
            <w:pPr>
              <w:jc w:val="center"/>
              <w:rPr>
                <w:sz w:val="16"/>
                <w:szCs w:val="16"/>
              </w:rPr>
            </w:pPr>
          </w:p>
        </w:tc>
        <w:tc>
          <w:tcPr>
            <w:tcW w:w="338" w:type="pct"/>
          </w:tcPr>
          <w:p w14:paraId="31E91141" w14:textId="77777777" w:rsidR="00DA4D74" w:rsidRPr="00E24DA8" w:rsidRDefault="00DA4D74" w:rsidP="00D039FD">
            <w:pPr>
              <w:jc w:val="center"/>
              <w:rPr>
                <w:sz w:val="16"/>
                <w:szCs w:val="16"/>
              </w:rPr>
            </w:pPr>
          </w:p>
        </w:tc>
        <w:tc>
          <w:tcPr>
            <w:tcW w:w="407" w:type="pct"/>
          </w:tcPr>
          <w:p w14:paraId="5547C341" w14:textId="77777777" w:rsidR="00DA4D74" w:rsidRPr="00E24DA8" w:rsidRDefault="00DA4D74" w:rsidP="00D039FD">
            <w:pPr>
              <w:jc w:val="center"/>
              <w:rPr>
                <w:sz w:val="16"/>
                <w:szCs w:val="16"/>
              </w:rPr>
            </w:pPr>
            <w:r w:rsidRPr="00E24DA8">
              <w:rPr>
                <w:sz w:val="16"/>
                <w:szCs w:val="16"/>
              </w:rPr>
              <w:t>Lower</w:t>
            </w:r>
          </w:p>
        </w:tc>
        <w:tc>
          <w:tcPr>
            <w:tcW w:w="409" w:type="pct"/>
          </w:tcPr>
          <w:p w14:paraId="3D1A69E2" w14:textId="77777777" w:rsidR="00DA4D74" w:rsidRPr="00E24DA8" w:rsidRDefault="00DA4D74" w:rsidP="00D039FD">
            <w:pPr>
              <w:jc w:val="center"/>
              <w:rPr>
                <w:sz w:val="16"/>
                <w:szCs w:val="16"/>
              </w:rPr>
            </w:pPr>
            <w:r w:rsidRPr="00E24DA8">
              <w:rPr>
                <w:sz w:val="16"/>
                <w:szCs w:val="16"/>
              </w:rPr>
              <w:t>Upper</w:t>
            </w:r>
          </w:p>
        </w:tc>
        <w:tc>
          <w:tcPr>
            <w:tcW w:w="490" w:type="pct"/>
          </w:tcPr>
          <w:p w14:paraId="395CD1B4" w14:textId="77777777" w:rsidR="00DA4D74" w:rsidRPr="00E24DA8" w:rsidRDefault="00DA4D74" w:rsidP="00D039FD">
            <w:pPr>
              <w:jc w:val="center"/>
              <w:rPr>
                <w:sz w:val="16"/>
                <w:szCs w:val="16"/>
              </w:rPr>
            </w:pPr>
            <w:r w:rsidRPr="00E24DA8">
              <w:rPr>
                <w:sz w:val="16"/>
                <w:szCs w:val="16"/>
              </w:rPr>
              <w:t>Wald Chi-Square</w:t>
            </w:r>
          </w:p>
        </w:tc>
        <w:tc>
          <w:tcPr>
            <w:tcW w:w="205" w:type="pct"/>
          </w:tcPr>
          <w:p w14:paraId="38E5AE9F" w14:textId="77777777" w:rsidR="00DA4D74" w:rsidRPr="00E24DA8" w:rsidRDefault="00DA4D74" w:rsidP="00D039FD">
            <w:pPr>
              <w:jc w:val="center"/>
              <w:rPr>
                <w:sz w:val="16"/>
                <w:szCs w:val="16"/>
              </w:rPr>
            </w:pPr>
            <w:r w:rsidRPr="00E24DA8">
              <w:rPr>
                <w:sz w:val="16"/>
                <w:szCs w:val="16"/>
              </w:rPr>
              <w:t>df</w:t>
            </w:r>
          </w:p>
        </w:tc>
        <w:tc>
          <w:tcPr>
            <w:tcW w:w="323" w:type="pct"/>
          </w:tcPr>
          <w:p w14:paraId="5E68E77F" w14:textId="77777777" w:rsidR="00DA4D74" w:rsidRPr="00E24DA8" w:rsidRDefault="00DA4D74" w:rsidP="00D039FD">
            <w:pPr>
              <w:jc w:val="center"/>
              <w:rPr>
                <w:sz w:val="16"/>
                <w:szCs w:val="16"/>
              </w:rPr>
            </w:pPr>
            <w:r w:rsidRPr="00E24DA8">
              <w:rPr>
                <w:sz w:val="16"/>
                <w:szCs w:val="16"/>
              </w:rPr>
              <w:t>Sig.</w:t>
            </w:r>
          </w:p>
        </w:tc>
        <w:tc>
          <w:tcPr>
            <w:tcW w:w="503" w:type="pct"/>
          </w:tcPr>
          <w:p w14:paraId="7985D5E4" w14:textId="77777777" w:rsidR="00DA4D74" w:rsidRPr="003D42B7" w:rsidRDefault="00DA4D74" w:rsidP="00D039FD">
            <w:pPr>
              <w:jc w:val="center"/>
              <w:rPr>
                <w:sz w:val="16"/>
                <w:szCs w:val="16"/>
              </w:rPr>
            </w:pPr>
            <w:r w:rsidRPr="003D42B7">
              <w:rPr>
                <w:sz w:val="16"/>
                <w:szCs w:val="16"/>
              </w:rPr>
              <w:t>Tolerance</w:t>
            </w:r>
          </w:p>
        </w:tc>
        <w:tc>
          <w:tcPr>
            <w:tcW w:w="434" w:type="pct"/>
          </w:tcPr>
          <w:p w14:paraId="1E6B751B" w14:textId="77777777" w:rsidR="00DA4D74" w:rsidRPr="003D42B7" w:rsidRDefault="00DA4D74" w:rsidP="00D039FD">
            <w:pPr>
              <w:jc w:val="center"/>
              <w:rPr>
                <w:sz w:val="16"/>
                <w:szCs w:val="16"/>
              </w:rPr>
            </w:pPr>
            <w:r w:rsidRPr="003D42B7">
              <w:rPr>
                <w:sz w:val="16"/>
                <w:szCs w:val="16"/>
              </w:rPr>
              <w:t>VIF</w:t>
            </w:r>
          </w:p>
        </w:tc>
      </w:tr>
      <w:tr w:rsidR="00DA4D74" w14:paraId="357A0A55" w14:textId="77777777" w:rsidTr="00D039FD">
        <w:tc>
          <w:tcPr>
            <w:tcW w:w="1553" w:type="pct"/>
          </w:tcPr>
          <w:p w14:paraId="7077B47B" w14:textId="77777777" w:rsidR="00DA4D74" w:rsidRPr="002561C0" w:rsidRDefault="00DA4D74" w:rsidP="00D039FD">
            <w:pPr>
              <w:rPr>
                <w:sz w:val="16"/>
                <w:szCs w:val="16"/>
              </w:rPr>
            </w:pPr>
            <w:r w:rsidRPr="002561C0">
              <w:rPr>
                <w:sz w:val="16"/>
                <w:szCs w:val="16"/>
              </w:rPr>
              <w:t>(Intercept)</w:t>
            </w:r>
          </w:p>
        </w:tc>
        <w:tc>
          <w:tcPr>
            <w:tcW w:w="338" w:type="pct"/>
          </w:tcPr>
          <w:p w14:paraId="3B53C39A" w14:textId="77777777" w:rsidR="00DA4D74" w:rsidRPr="00E24DA8" w:rsidRDefault="00DA4D74" w:rsidP="00D039FD">
            <w:pPr>
              <w:rPr>
                <w:sz w:val="16"/>
                <w:szCs w:val="16"/>
              </w:rPr>
            </w:pPr>
            <w:r w:rsidRPr="00E24DA8">
              <w:rPr>
                <w:sz w:val="16"/>
                <w:szCs w:val="16"/>
              </w:rPr>
              <w:t>1.536</w:t>
            </w:r>
          </w:p>
        </w:tc>
        <w:tc>
          <w:tcPr>
            <w:tcW w:w="338" w:type="pct"/>
          </w:tcPr>
          <w:p w14:paraId="1783BA99" w14:textId="77777777" w:rsidR="00DA4D74" w:rsidRPr="00E24DA8" w:rsidRDefault="00DA4D74" w:rsidP="00D039FD">
            <w:pPr>
              <w:rPr>
                <w:sz w:val="16"/>
                <w:szCs w:val="16"/>
              </w:rPr>
            </w:pPr>
            <w:r w:rsidRPr="00E24DA8">
              <w:rPr>
                <w:sz w:val="16"/>
                <w:szCs w:val="16"/>
              </w:rPr>
              <w:t>.4108</w:t>
            </w:r>
          </w:p>
        </w:tc>
        <w:tc>
          <w:tcPr>
            <w:tcW w:w="407" w:type="pct"/>
          </w:tcPr>
          <w:p w14:paraId="339A3648" w14:textId="77777777" w:rsidR="00DA4D74" w:rsidRPr="00E24DA8" w:rsidRDefault="00DA4D74" w:rsidP="00D039FD">
            <w:pPr>
              <w:rPr>
                <w:sz w:val="16"/>
                <w:szCs w:val="16"/>
              </w:rPr>
            </w:pPr>
            <w:r w:rsidRPr="00E24DA8">
              <w:rPr>
                <w:sz w:val="16"/>
                <w:szCs w:val="16"/>
              </w:rPr>
              <w:t>.731</w:t>
            </w:r>
          </w:p>
        </w:tc>
        <w:tc>
          <w:tcPr>
            <w:tcW w:w="409" w:type="pct"/>
          </w:tcPr>
          <w:p w14:paraId="3E21328F" w14:textId="77777777" w:rsidR="00DA4D74" w:rsidRPr="00E24DA8" w:rsidRDefault="00DA4D74" w:rsidP="00D039FD">
            <w:pPr>
              <w:rPr>
                <w:sz w:val="16"/>
                <w:szCs w:val="16"/>
              </w:rPr>
            </w:pPr>
            <w:r w:rsidRPr="00E24DA8">
              <w:rPr>
                <w:sz w:val="16"/>
                <w:szCs w:val="16"/>
              </w:rPr>
              <w:t>2.342</w:t>
            </w:r>
          </w:p>
        </w:tc>
        <w:tc>
          <w:tcPr>
            <w:tcW w:w="490" w:type="pct"/>
          </w:tcPr>
          <w:p w14:paraId="1A9D7FF4" w14:textId="77777777" w:rsidR="00DA4D74" w:rsidRPr="00E24DA8" w:rsidRDefault="00DA4D74" w:rsidP="00D039FD">
            <w:pPr>
              <w:rPr>
                <w:sz w:val="16"/>
                <w:szCs w:val="16"/>
              </w:rPr>
            </w:pPr>
            <w:r w:rsidRPr="00E24DA8">
              <w:rPr>
                <w:sz w:val="16"/>
                <w:szCs w:val="16"/>
              </w:rPr>
              <w:t>13.986</w:t>
            </w:r>
          </w:p>
        </w:tc>
        <w:tc>
          <w:tcPr>
            <w:tcW w:w="205" w:type="pct"/>
          </w:tcPr>
          <w:p w14:paraId="27426B9D" w14:textId="77777777" w:rsidR="00DA4D74" w:rsidRPr="00E24DA8" w:rsidRDefault="00DA4D74" w:rsidP="00D039FD">
            <w:pPr>
              <w:rPr>
                <w:sz w:val="16"/>
                <w:szCs w:val="16"/>
              </w:rPr>
            </w:pPr>
            <w:r w:rsidRPr="00E24DA8">
              <w:rPr>
                <w:sz w:val="16"/>
                <w:szCs w:val="16"/>
              </w:rPr>
              <w:t>1</w:t>
            </w:r>
          </w:p>
        </w:tc>
        <w:tc>
          <w:tcPr>
            <w:tcW w:w="323" w:type="pct"/>
          </w:tcPr>
          <w:p w14:paraId="3A2733D0" w14:textId="77777777" w:rsidR="00DA4D74" w:rsidRPr="00E24DA8" w:rsidRDefault="00DA4D74" w:rsidP="00D039FD">
            <w:pPr>
              <w:rPr>
                <w:sz w:val="16"/>
                <w:szCs w:val="16"/>
              </w:rPr>
            </w:pPr>
            <w:r w:rsidRPr="00E24DA8">
              <w:rPr>
                <w:sz w:val="16"/>
                <w:szCs w:val="16"/>
              </w:rPr>
              <w:t>.000</w:t>
            </w:r>
          </w:p>
        </w:tc>
        <w:tc>
          <w:tcPr>
            <w:tcW w:w="503" w:type="pct"/>
          </w:tcPr>
          <w:p w14:paraId="0CFB7ADF" w14:textId="77777777" w:rsidR="00DA4D74" w:rsidRPr="003D42B7" w:rsidRDefault="00DA4D74" w:rsidP="00D039FD">
            <w:pPr>
              <w:rPr>
                <w:sz w:val="16"/>
                <w:szCs w:val="16"/>
              </w:rPr>
            </w:pPr>
          </w:p>
        </w:tc>
        <w:tc>
          <w:tcPr>
            <w:tcW w:w="434" w:type="pct"/>
          </w:tcPr>
          <w:p w14:paraId="26A57B5B" w14:textId="77777777" w:rsidR="00DA4D74" w:rsidRPr="003D42B7" w:rsidRDefault="00DA4D74" w:rsidP="00D039FD">
            <w:pPr>
              <w:rPr>
                <w:sz w:val="16"/>
                <w:szCs w:val="16"/>
              </w:rPr>
            </w:pPr>
          </w:p>
        </w:tc>
      </w:tr>
      <w:tr w:rsidR="00DA4D74" w14:paraId="4ED48F75" w14:textId="77777777" w:rsidTr="00D039FD">
        <w:tc>
          <w:tcPr>
            <w:tcW w:w="1553" w:type="pct"/>
          </w:tcPr>
          <w:p w14:paraId="25EB222B" w14:textId="77777777" w:rsidR="00DA4D74" w:rsidRPr="002561C0" w:rsidRDefault="00DA4D74" w:rsidP="00D039FD">
            <w:pPr>
              <w:rPr>
                <w:sz w:val="16"/>
                <w:szCs w:val="16"/>
              </w:rPr>
            </w:pPr>
            <w:r w:rsidRPr="002561C0">
              <w:rPr>
                <w:sz w:val="16"/>
                <w:szCs w:val="16"/>
              </w:rPr>
              <w:t>Age</w:t>
            </w:r>
          </w:p>
        </w:tc>
        <w:tc>
          <w:tcPr>
            <w:tcW w:w="338" w:type="pct"/>
          </w:tcPr>
          <w:p w14:paraId="488A8371" w14:textId="77777777" w:rsidR="00DA4D74" w:rsidRPr="00E24DA8" w:rsidRDefault="00DA4D74" w:rsidP="00D039FD">
            <w:pPr>
              <w:rPr>
                <w:sz w:val="16"/>
                <w:szCs w:val="16"/>
              </w:rPr>
            </w:pPr>
            <w:r w:rsidRPr="00E24DA8">
              <w:rPr>
                <w:sz w:val="16"/>
                <w:szCs w:val="16"/>
              </w:rPr>
              <w:t>-.003</w:t>
            </w:r>
          </w:p>
        </w:tc>
        <w:tc>
          <w:tcPr>
            <w:tcW w:w="338" w:type="pct"/>
          </w:tcPr>
          <w:p w14:paraId="04E16C42" w14:textId="77777777" w:rsidR="00DA4D74" w:rsidRPr="00E24DA8" w:rsidRDefault="00DA4D74" w:rsidP="00D039FD">
            <w:pPr>
              <w:rPr>
                <w:sz w:val="16"/>
                <w:szCs w:val="16"/>
              </w:rPr>
            </w:pPr>
            <w:r w:rsidRPr="00E24DA8">
              <w:rPr>
                <w:sz w:val="16"/>
                <w:szCs w:val="16"/>
              </w:rPr>
              <w:t>.0033</w:t>
            </w:r>
          </w:p>
        </w:tc>
        <w:tc>
          <w:tcPr>
            <w:tcW w:w="407" w:type="pct"/>
          </w:tcPr>
          <w:p w14:paraId="5702CA29" w14:textId="77777777" w:rsidR="00DA4D74" w:rsidRPr="00E24DA8" w:rsidRDefault="00DA4D74" w:rsidP="00D039FD">
            <w:pPr>
              <w:rPr>
                <w:sz w:val="16"/>
                <w:szCs w:val="16"/>
              </w:rPr>
            </w:pPr>
            <w:r w:rsidRPr="00E24DA8">
              <w:rPr>
                <w:sz w:val="16"/>
                <w:szCs w:val="16"/>
              </w:rPr>
              <w:t>-.009</w:t>
            </w:r>
          </w:p>
        </w:tc>
        <w:tc>
          <w:tcPr>
            <w:tcW w:w="409" w:type="pct"/>
          </w:tcPr>
          <w:p w14:paraId="21126ADA" w14:textId="77777777" w:rsidR="00DA4D74" w:rsidRPr="00E24DA8" w:rsidRDefault="00DA4D74" w:rsidP="00D039FD">
            <w:pPr>
              <w:rPr>
                <w:sz w:val="16"/>
                <w:szCs w:val="16"/>
              </w:rPr>
            </w:pPr>
            <w:r w:rsidRPr="00E24DA8">
              <w:rPr>
                <w:sz w:val="16"/>
                <w:szCs w:val="16"/>
              </w:rPr>
              <w:t>.004</w:t>
            </w:r>
          </w:p>
        </w:tc>
        <w:tc>
          <w:tcPr>
            <w:tcW w:w="490" w:type="pct"/>
          </w:tcPr>
          <w:p w14:paraId="5A99EC82" w14:textId="77777777" w:rsidR="00DA4D74" w:rsidRPr="00E24DA8" w:rsidRDefault="00DA4D74" w:rsidP="00D039FD">
            <w:pPr>
              <w:rPr>
                <w:sz w:val="16"/>
                <w:szCs w:val="16"/>
              </w:rPr>
            </w:pPr>
            <w:r w:rsidRPr="00E24DA8">
              <w:rPr>
                <w:sz w:val="16"/>
                <w:szCs w:val="16"/>
              </w:rPr>
              <w:t>.733</w:t>
            </w:r>
          </w:p>
        </w:tc>
        <w:tc>
          <w:tcPr>
            <w:tcW w:w="205" w:type="pct"/>
          </w:tcPr>
          <w:p w14:paraId="5E1323B9" w14:textId="77777777" w:rsidR="00DA4D74" w:rsidRPr="00E24DA8" w:rsidRDefault="00DA4D74" w:rsidP="00D039FD">
            <w:pPr>
              <w:rPr>
                <w:sz w:val="16"/>
                <w:szCs w:val="16"/>
              </w:rPr>
            </w:pPr>
            <w:r w:rsidRPr="00E24DA8">
              <w:rPr>
                <w:sz w:val="16"/>
                <w:szCs w:val="16"/>
              </w:rPr>
              <w:t>1</w:t>
            </w:r>
          </w:p>
        </w:tc>
        <w:tc>
          <w:tcPr>
            <w:tcW w:w="323" w:type="pct"/>
          </w:tcPr>
          <w:p w14:paraId="1F4E4AA6" w14:textId="77777777" w:rsidR="00DA4D74" w:rsidRPr="00E24DA8" w:rsidRDefault="00DA4D74" w:rsidP="00D039FD">
            <w:pPr>
              <w:rPr>
                <w:sz w:val="16"/>
                <w:szCs w:val="16"/>
              </w:rPr>
            </w:pPr>
            <w:r w:rsidRPr="00E24DA8">
              <w:rPr>
                <w:sz w:val="16"/>
                <w:szCs w:val="16"/>
              </w:rPr>
              <w:t>.392</w:t>
            </w:r>
          </w:p>
        </w:tc>
        <w:tc>
          <w:tcPr>
            <w:tcW w:w="503" w:type="pct"/>
          </w:tcPr>
          <w:p w14:paraId="19927F00" w14:textId="77777777" w:rsidR="00DA4D74" w:rsidRPr="003D42B7" w:rsidRDefault="00DA4D74" w:rsidP="00D039FD">
            <w:pPr>
              <w:rPr>
                <w:sz w:val="16"/>
                <w:szCs w:val="16"/>
              </w:rPr>
            </w:pPr>
            <w:r w:rsidRPr="003D42B7">
              <w:rPr>
                <w:sz w:val="16"/>
                <w:szCs w:val="16"/>
              </w:rPr>
              <w:t>.847</w:t>
            </w:r>
          </w:p>
        </w:tc>
        <w:tc>
          <w:tcPr>
            <w:tcW w:w="434" w:type="pct"/>
          </w:tcPr>
          <w:p w14:paraId="241EDB6C" w14:textId="77777777" w:rsidR="00DA4D74" w:rsidRPr="003D42B7" w:rsidRDefault="00DA4D74" w:rsidP="00D039FD">
            <w:pPr>
              <w:rPr>
                <w:sz w:val="16"/>
                <w:szCs w:val="16"/>
              </w:rPr>
            </w:pPr>
            <w:r w:rsidRPr="003D42B7">
              <w:rPr>
                <w:sz w:val="16"/>
                <w:szCs w:val="16"/>
              </w:rPr>
              <w:t>1.180</w:t>
            </w:r>
          </w:p>
        </w:tc>
      </w:tr>
      <w:tr w:rsidR="00DA4D74" w14:paraId="44BA6C89" w14:textId="77777777" w:rsidTr="00D039FD">
        <w:tc>
          <w:tcPr>
            <w:tcW w:w="1553" w:type="pct"/>
          </w:tcPr>
          <w:p w14:paraId="4B905172" w14:textId="77777777" w:rsidR="00DA4D74" w:rsidRPr="002561C0" w:rsidRDefault="00DA4D74" w:rsidP="00D039FD">
            <w:pPr>
              <w:rPr>
                <w:b/>
                <w:sz w:val="16"/>
                <w:szCs w:val="16"/>
              </w:rPr>
            </w:pPr>
            <w:r w:rsidRPr="002561C0">
              <w:rPr>
                <w:b/>
                <w:sz w:val="16"/>
                <w:szCs w:val="16"/>
              </w:rPr>
              <w:t>Male (vs. other) gender</w:t>
            </w:r>
          </w:p>
        </w:tc>
        <w:tc>
          <w:tcPr>
            <w:tcW w:w="338" w:type="pct"/>
          </w:tcPr>
          <w:p w14:paraId="7A91695D" w14:textId="77777777" w:rsidR="00DA4D74" w:rsidRPr="00E24DA8" w:rsidRDefault="00DA4D74" w:rsidP="00D039FD">
            <w:pPr>
              <w:rPr>
                <w:b/>
                <w:sz w:val="16"/>
                <w:szCs w:val="16"/>
              </w:rPr>
            </w:pPr>
            <w:r w:rsidRPr="00E24DA8">
              <w:rPr>
                <w:b/>
                <w:sz w:val="16"/>
                <w:szCs w:val="16"/>
              </w:rPr>
              <w:t>-.167</w:t>
            </w:r>
          </w:p>
        </w:tc>
        <w:tc>
          <w:tcPr>
            <w:tcW w:w="338" w:type="pct"/>
          </w:tcPr>
          <w:p w14:paraId="378404A7" w14:textId="77777777" w:rsidR="00DA4D74" w:rsidRPr="00E24DA8" w:rsidRDefault="00DA4D74" w:rsidP="00D039FD">
            <w:pPr>
              <w:rPr>
                <w:b/>
                <w:sz w:val="16"/>
                <w:szCs w:val="16"/>
              </w:rPr>
            </w:pPr>
            <w:r w:rsidRPr="00E24DA8">
              <w:rPr>
                <w:b/>
                <w:sz w:val="16"/>
                <w:szCs w:val="16"/>
              </w:rPr>
              <w:t>.0776</w:t>
            </w:r>
          </w:p>
        </w:tc>
        <w:tc>
          <w:tcPr>
            <w:tcW w:w="407" w:type="pct"/>
          </w:tcPr>
          <w:p w14:paraId="5EB35BD9" w14:textId="77777777" w:rsidR="00DA4D74" w:rsidRPr="00E24DA8" w:rsidRDefault="00DA4D74" w:rsidP="00D039FD">
            <w:pPr>
              <w:rPr>
                <w:b/>
                <w:sz w:val="16"/>
                <w:szCs w:val="16"/>
              </w:rPr>
            </w:pPr>
            <w:r w:rsidRPr="00E24DA8">
              <w:rPr>
                <w:b/>
                <w:sz w:val="16"/>
                <w:szCs w:val="16"/>
              </w:rPr>
              <w:t>-.319</w:t>
            </w:r>
          </w:p>
        </w:tc>
        <w:tc>
          <w:tcPr>
            <w:tcW w:w="409" w:type="pct"/>
          </w:tcPr>
          <w:p w14:paraId="21D7843A" w14:textId="77777777" w:rsidR="00DA4D74" w:rsidRPr="00E24DA8" w:rsidRDefault="00DA4D74" w:rsidP="00D039FD">
            <w:pPr>
              <w:rPr>
                <w:b/>
                <w:sz w:val="16"/>
                <w:szCs w:val="16"/>
              </w:rPr>
            </w:pPr>
            <w:r w:rsidRPr="00E24DA8">
              <w:rPr>
                <w:b/>
                <w:sz w:val="16"/>
                <w:szCs w:val="16"/>
              </w:rPr>
              <w:t>-.015</w:t>
            </w:r>
          </w:p>
        </w:tc>
        <w:tc>
          <w:tcPr>
            <w:tcW w:w="490" w:type="pct"/>
          </w:tcPr>
          <w:p w14:paraId="63F86A3A" w14:textId="77777777" w:rsidR="00DA4D74" w:rsidRPr="00E24DA8" w:rsidRDefault="00DA4D74" w:rsidP="00D039FD">
            <w:pPr>
              <w:rPr>
                <w:b/>
                <w:sz w:val="16"/>
                <w:szCs w:val="16"/>
              </w:rPr>
            </w:pPr>
            <w:r w:rsidRPr="00E24DA8">
              <w:rPr>
                <w:b/>
                <w:sz w:val="16"/>
                <w:szCs w:val="16"/>
              </w:rPr>
              <w:t>4.648</w:t>
            </w:r>
          </w:p>
        </w:tc>
        <w:tc>
          <w:tcPr>
            <w:tcW w:w="205" w:type="pct"/>
          </w:tcPr>
          <w:p w14:paraId="4C102603" w14:textId="77777777" w:rsidR="00DA4D74" w:rsidRPr="00E24DA8" w:rsidRDefault="00DA4D74" w:rsidP="00D039FD">
            <w:pPr>
              <w:rPr>
                <w:b/>
                <w:sz w:val="16"/>
                <w:szCs w:val="16"/>
              </w:rPr>
            </w:pPr>
            <w:r w:rsidRPr="00E24DA8">
              <w:rPr>
                <w:b/>
                <w:sz w:val="16"/>
                <w:szCs w:val="16"/>
              </w:rPr>
              <w:t>1</w:t>
            </w:r>
          </w:p>
        </w:tc>
        <w:tc>
          <w:tcPr>
            <w:tcW w:w="323" w:type="pct"/>
          </w:tcPr>
          <w:p w14:paraId="228F0CFF" w14:textId="77777777" w:rsidR="00DA4D74" w:rsidRPr="00E24DA8" w:rsidRDefault="00DA4D74" w:rsidP="00D039FD">
            <w:pPr>
              <w:rPr>
                <w:b/>
                <w:sz w:val="16"/>
                <w:szCs w:val="16"/>
              </w:rPr>
            </w:pPr>
            <w:r w:rsidRPr="00E24DA8">
              <w:rPr>
                <w:b/>
                <w:sz w:val="16"/>
                <w:szCs w:val="16"/>
              </w:rPr>
              <w:t>.031</w:t>
            </w:r>
          </w:p>
        </w:tc>
        <w:tc>
          <w:tcPr>
            <w:tcW w:w="503" w:type="pct"/>
          </w:tcPr>
          <w:p w14:paraId="64F2462F" w14:textId="77777777" w:rsidR="00DA4D74" w:rsidRPr="003D42B7" w:rsidRDefault="00DA4D74" w:rsidP="00D039FD">
            <w:pPr>
              <w:rPr>
                <w:b/>
                <w:sz w:val="16"/>
                <w:szCs w:val="16"/>
              </w:rPr>
            </w:pPr>
            <w:r w:rsidRPr="003D42B7">
              <w:rPr>
                <w:sz w:val="16"/>
                <w:szCs w:val="16"/>
              </w:rPr>
              <w:t>.944</w:t>
            </w:r>
          </w:p>
        </w:tc>
        <w:tc>
          <w:tcPr>
            <w:tcW w:w="434" w:type="pct"/>
          </w:tcPr>
          <w:p w14:paraId="3D7B7814" w14:textId="77777777" w:rsidR="00DA4D74" w:rsidRPr="003D42B7" w:rsidRDefault="00DA4D74" w:rsidP="00D039FD">
            <w:pPr>
              <w:rPr>
                <w:b/>
                <w:sz w:val="16"/>
                <w:szCs w:val="16"/>
              </w:rPr>
            </w:pPr>
            <w:r w:rsidRPr="003D42B7">
              <w:rPr>
                <w:sz w:val="16"/>
                <w:szCs w:val="16"/>
              </w:rPr>
              <w:t>1.060</w:t>
            </w:r>
          </w:p>
        </w:tc>
      </w:tr>
      <w:tr w:rsidR="00DA4D74" w14:paraId="63BADCE6" w14:textId="77777777" w:rsidTr="00D039FD">
        <w:tc>
          <w:tcPr>
            <w:tcW w:w="1553" w:type="pct"/>
          </w:tcPr>
          <w:p w14:paraId="3EE2925F" w14:textId="77777777" w:rsidR="00DA4D74" w:rsidRPr="002561C0" w:rsidRDefault="00DA4D74" w:rsidP="00D039FD">
            <w:pPr>
              <w:rPr>
                <w:sz w:val="16"/>
                <w:szCs w:val="16"/>
              </w:rPr>
            </w:pPr>
            <w:r w:rsidRPr="002561C0">
              <w:rPr>
                <w:sz w:val="16"/>
                <w:szCs w:val="16"/>
              </w:rPr>
              <w:t>Lower (vs. higher) education levels</w:t>
            </w:r>
          </w:p>
        </w:tc>
        <w:tc>
          <w:tcPr>
            <w:tcW w:w="338" w:type="pct"/>
          </w:tcPr>
          <w:p w14:paraId="15160EBF" w14:textId="77777777" w:rsidR="00DA4D74" w:rsidRPr="00E24DA8" w:rsidRDefault="00DA4D74" w:rsidP="00D039FD">
            <w:pPr>
              <w:rPr>
                <w:sz w:val="16"/>
                <w:szCs w:val="16"/>
              </w:rPr>
            </w:pPr>
            <w:r w:rsidRPr="00E24DA8">
              <w:rPr>
                <w:sz w:val="16"/>
                <w:szCs w:val="16"/>
              </w:rPr>
              <w:t>-.129</w:t>
            </w:r>
          </w:p>
        </w:tc>
        <w:tc>
          <w:tcPr>
            <w:tcW w:w="338" w:type="pct"/>
          </w:tcPr>
          <w:p w14:paraId="0A406CC3" w14:textId="77777777" w:rsidR="00DA4D74" w:rsidRPr="00E24DA8" w:rsidRDefault="00DA4D74" w:rsidP="00D039FD">
            <w:pPr>
              <w:rPr>
                <w:sz w:val="16"/>
                <w:szCs w:val="16"/>
              </w:rPr>
            </w:pPr>
            <w:r w:rsidRPr="00E24DA8">
              <w:rPr>
                <w:sz w:val="16"/>
                <w:szCs w:val="16"/>
              </w:rPr>
              <w:t>.1349</w:t>
            </w:r>
          </w:p>
        </w:tc>
        <w:tc>
          <w:tcPr>
            <w:tcW w:w="407" w:type="pct"/>
          </w:tcPr>
          <w:p w14:paraId="6499313B" w14:textId="77777777" w:rsidR="00DA4D74" w:rsidRPr="00E24DA8" w:rsidRDefault="00DA4D74" w:rsidP="00D039FD">
            <w:pPr>
              <w:rPr>
                <w:sz w:val="16"/>
                <w:szCs w:val="16"/>
              </w:rPr>
            </w:pPr>
            <w:r w:rsidRPr="00E24DA8">
              <w:rPr>
                <w:sz w:val="16"/>
                <w:szCs w:val="16"/>
              </w:rPr>
              <w:t>-.394</w:t>
            </w:r>
          </w:p>
        </w:tc>
        <w:tc>
          <w:tcPr>
            <w:tcW w:w="409" w:type="pct"/>
          </w:tcPr>
          <w:p w14:paraId="64028DB5" w14:textId="77777777" w:rsidR="00DA4D74" w:rsidRPr="00E24DA8" w:rsidRDefault="00DA4D74" w:rsidP="00D039FD">
            <w:pPr>
              <w:rPr>
                <w:sz w:val="16"/>
                <w:szCs w:val="16"/>
              </w:rPr>
            </w:pPr>
            <w:r w:rsidRPr="00E24DA8">
              <w:rPr>
                <w:sz w:val="16"/>
                <w:szCs w:val="16"/>
              </w:rPr>
              <w:t>.135</w:t>
            </w:r>
          </w:p>
        </w:tc>
        <w:tc>
          <w:tcPr>
            <w:tcW w:w="490" w:type="pct"/>
          </w:tcPr>
          <w:p w14:paraId="51033A76" w14:textId="77777777" w:rsidR="00DA4D74" w:rsidRPr="00E24DA8" w:rsidRDefault="00DA4D74" w:rsidP="00D039FD">
            <w:pPr>
              <w:rPr>
                <w:sz w:val="16"/>
                <w:szCs w:val="16"/>
              </w:rPr>
            </w:pPr>
            <w:r w:rsidRPr="00E24DA8">
              <w:rPr>
                <w:sz w:val="16"/>
                <w:szCs w:val="16"/>
              </w:rPr>
              <w:t>.918</w:t>
            </w:r>
          </w:p>
        </w:tc>
        <w:tc>
          <w:tcPr>
            <w:tcW w:w="205" w:type="pct"/>
          </w:tcPr>
          <w:p w14:paraId="03E69551" w14:textId="77777777" w:rsidR="00DA4D74" w:rsidRPr="00E24DA8" w:rsidRDefault="00DA4D74" w:rsidP="00D039FD">
            <w:pPr>
              <w:rPr>
                <w:sz w:val="16"/>
                <w:szCs w:val="16"/>
              </w:rPr>
            </w:pPr>
            <w:r w:rsidRPr="00E24DA8">
              <w:rPr>
                <w:sz w:val="16"/>
                <w:szCs w:val="16"/>
              </w:rPr>
              <w:t>1</w:t>
            </w:r>
          </w:p>
        </w:tc>
        <w:tc>
          <w:tcPr>
            <w:tcW w:w="323" w:type="pct"/>
          </w:tcPr>
          <w:p w14:paraId="3FFAECBD" w14:textId="77777777" w:rsidR="00DA4D74" w:rsidRPr="00E24DA8" w:rsidRDefault="00DA4D74" w:rsidP="00D039FD">
            <w:pPr>
              <w:rPr>
                <w:sz w:val="16"/>
                <w:szCs w:val="16"/>
              </w:rPr>
            </w:pPr>
            <w:r w:rsidRPr="00E24DA8">
              <w:rPr>
                <w:sz w:val="16"/>
                <w:szCs w:val="16"/>
              </w:rPr>
              <w:t>.338</w:t>
            </w:r>
          </w:p>
        </w:tc>
        <w:tc>
          <w:tcPr>
            <w:tcW w:w="503" w:type="pct"/>
          </w:tcPr>
          <w:p w14:paraId="1858DDDD" w14:textId="77777777" w:rsidR="00DA4D74" w:rsidRPr="003D42B7" w:rsidRDefault="00DA4D74" w:rsidP="00D039FD">
            <w:pPr>
              <w:rPr>
                <w:sz w:val="16"/>
                <w:szCs w:val="16"/>
              </w:rPr>
            </w:pPr>
            <w:r w:rsidRPr="003D42B7">
              <w:rPr>
                <w:sz w:val="16"/>
                <w:szCs w:val="16"/>
              </w:rPr>
              <w:t>.951</w:t>
            </w:r>
          </w:p>
        </w:tc>
        <w:tc>
          <w:tcPr>
            <w:tcW w:w="434" w:type="pct"/>
          </w:tcPr>
          <w:p w14:paraId="24441A8A" w14:textId="77777777" w:rsidR="00DA4D74" w:rsidRPr="003D42B7" w:rsidRDefault="00DA4D74" w:rsidP="00D039FD">
            <w:pPr>
              <w:rPr>
                <w:sz w:val="16"/>
                <w:szCs w:val="16"/>
              </w:rPr>
            </w:pPr>
            <w:r w:rsidRPr="003D42B7">
              <w:rPr>
                <w:sz w:val="16"/>
                <w:szCs w:val="16"/>
              </w:rPr>
              <w:t>1.052</w:t>
            </w:r>
          </w:p>
        </w:tc>
      </w:tr>
      <w:tr w:rsidR="00DA4D74" w14:paraId="5FC0A03D" w14:textId="77777777" w:rsidTr="00D039FD">
        <w:tc>
          <w:tcPr>
            <w:tcW w:w="1553" w:type="pct"/>
          </w:tcPr>
          <w:p w14:paraId="12B9494F" w14:textId="77777777" w:rsidR="00DA4D74" w:rsidRPr="002561C0" w:rsidRDefault="00DA4D74" w:rsidP="00D039FD">
            <w:pPr>
              <w:rPr>
                <w:sz w:val="16"/>
                <w:szCs w:val="16"/>
              </w:rPr>
            </w:pPr>
            <w:r w:rsidRPr="002561C0">
              <w:rPr>
                <w:sz w:val="16"/>
                <w:szCs w:val="16"/>
              </w:rPr>
              <w:t>Non-white (vs. white) ethnicity</w:t>
            </w:r>
          </w:p>
        </w:tc>
        <w:tc>
          <w:tcPr>
            <w:tcW w:w="338" w:type="pct"/>
          </w:tcPr>
          <w:p w14:paraId="693E28CC" w14:textId="77777777" w:rsidR="00DA4D74" w:rsidRPr="00E24DA8" w:rsidRDefault="00DA4D74" w:rsidP="00D039FD">
            <w:pPr>
              <w:rPr>
                <w:sz w:val="16"/>
                <w:szCs w:val="16"/>
              </w:rPr>
            </w:pPr>
            <w:r w:rsidRPr="00E24DA8">
              <w:rPr>
                <w:sz w:val="16"/>
                <w:szCs w:val="16"/>
              </w:rPr>
              <w:t>.099</w:t>
            </w:r>
          </w:p>
        </w:tc>
        <w:tc>
          <w:tcPr>
            <w:tcW w:w="338" w:type="pct"/>
          </w:tcPr>
          <w:p w14:paraId="10B016CB" w14:textId="77777777" w:rsidR="00DA4D74" w:rsidRPr="00E24DA8" w:rsidRDefault="00DA4D74" w:rsidP="00D039FD">
            <w:pPr>
              <w:rPr>
                <w:sz w:val="16"/>
                <w:szCs w:val="16"/>
              </w:rPr>
            </w:pPr>
            <w:r w:rsidRPr="00E24DA8">
              <w:rPr>
                <w:sz w:val="16"/>
                <w:szCs w:val="16"/>
              </w:rPr>
              <w:t>.0872</w:t>
            </w:r>
          </w:p>
        </w:tc>
        <w:tc>
          <w:tcPr>
            <w:tcW w:w="407" w:type="pct"/>
          </w:tcPr>
          <w:p w14:paraId="4E6726D0" w14:textId="77777777" w:rsidR="00DA4D74" w:rsidRPr="00E24DA8" w:rsidRDefault="00DA4D74" w:rsidP="00D039FD">
            <w:pPr>
              <w:rPr>
                <w:sz w:val="16"/>
                <w:szCs w:val="16"/>
              </w:rPr>
            </w:pPr>
            <w:r w:rsidRPr="00E24DA8">
              <w:rPr>
                <w:sz w:val="16"/>
                <w:szCs w:val="16"/>
              </w:rPr>
              <w:t>-.072</w:t>
            </w:r>
          </w:p>
        </w:tc>
        <w:tc>
          <w:tcPr>
            <w:tcW w:w="409" w:type="pct"/>
          </w:tcPr>
          <w:p w14:paraId="6648D4D3" w14:textId="77777777" w:rsidR="00DA4D74" w:rsidRPr="00E24DA8" w:rsidRDefault="00DA4D74" w:rsidP="00D039FD">
            <w:pPr>
              <w:rPr>
                <w:sz w:val="16"/>
                <w:szCs w:val="16"/>
              </w:rPr>
            </w:pPr>
            <w:r w:rsidRPr="00E24DA8">
              <w:rPr>
                <w:sz w:val="16"/>
                <w:szCs w:val="16"/>
              </w:rPr>
              <w:t>.270</w:t>
            </w:r>
          </w:p>
        </w:tc>
        <w:tc>
          <w:tcPr>
            <w:tcW w:w="490" w:type="pct"/>
          </w:tcPr>
          <w:p w14:paraId="131985A3" w14:textId="77777777" w:rsidR="00DA4D74" w:rsidRPr="00E24DA8" w:rsidRDefault="00DA4D74" w:rsidP="00D039FD">
            <w:pPr>
              <w:rPr>
                <w:sz w:val="16"/>
                <w:szCs w:val="16"/>
              </w:rPr>
            </w:pPr>
            <w:r w:rsidRPr="00E24DA8">
              <w:rPr>
                <w:sz w:val="16"/>
                <w:szCs w:val="16"/>
              </w:rPr>
              <w:t>1.287</w:t>
            </w:r>
          </w:p>
        </w:tc>
        <w:tc>
          <w:tcPr>
            <w:tcW w:w="205" w:type="pct"/>
          </w:tcPr>
          <w:p w14:paraId="55286FAB" w14:textId="77777777" w:rsidR="00DA4D74" w:rsidRPr="00E24DA8" w:rsidRDefault="00DA4D74" w:rsidP="00D039FD">
            <w:pPr>
              <w:rPr>
                <w:sz w:val="16"/>
                <w:szCs w:val="16"/>
              </w:rPr>
            </w:pPr>
            <w:r w:rsidRPr="00E24DA8">
              <w:rPr>
                <w:sz w:val="16"/>
                <w:szCs w:val="16"/>
              </w:rPr>
              <w:t>1</w:t>
            </w:r>
          </w:p>
        </w:tc>
        <w:tc>
          <w:tcPr>
            <w:tcW w:w="323" w:type="pct"/>
          </w:tcPr>
          <w:p w14:paraId="0B50C878" w14:textId="77777777" w:rsidR="00DA4D74" w:rsidRPr="00E24DA8" w:rsidRDefault="00DA4D74" w:rsidP="00D039FD">
            <w:pPr>
              <w:rPr>
                <w:sz w:val="16"/>
                <w:szCs w:val="16"/>
              </w:rPr>
            </w:pPr>
            <w:r w:rsidRPr="00E24DA8">
              <w:rPr>
                <w:sz w:val="16"/>
                <w:szCs w:val="16"/>
              </w:rPr>
              <w:t>.257</w:t>
            </w:r>
          </w:p>
        </w:tc>
        <w:tc>
          <w:tcPr>
            <w:tcW w:w="503" w:type="pct"/>
          </w:tcPr>
          <w:p w14:paraId="352752CD" w14:textId="77777777" w:rsidR="00DA4D74" w:rsidRPr="003D42B7" w:rsidRDefault="00DA4D74" w:rsidP="00D039FD">
            <w:pPr>
              <w:rPr>
                <w:sz w:val="16"/>
                <w:szCs w:val="16"/>
              </w:rPr>
            </w:pPr>
            <w:r w:rsidRPr="003D42B7">
              <w:rPr>
                <w:sz w:val="16"/>
                <w:szCs w:val="16"/>
              </w:rPr>
              <w:t>.922</w:t>
            </w:r>
          </w:p>
        </w:tc>
        <w:tc>
          <w:tcPr>
            <w:tcW w:w="434" w:type="pct"/>
          </w:tcPr>
          <w:p w14:paraId="40A04695" w14:textId="77777777" w:rsidR="00DA4D74" w:rsidRPr="003D42B7" w:rsidRDefault="00DA4D74" w:rsidP="00D039FD">
            <w:pPr>
              <w:rPr>
                <w:sz w:val="16"/>
                <w:szCs w:val="16"/>
              </w:rPr>
            </w:pPr>
            <w:r w:rsidRPr="003D42B7">
              <w:rPr>
                <w:sz w:val="16"/>
                <w:szCs w:val="16"/>
              </w:rPr>
              <w:t>1.084</w:t>
            </w:r>
          </w:p>
        </w:tc>
      </w:tr>
      <w:tr w:rsidR="00DA4D74" w14:paraId="02F957E3" w14:textId="77777777" w:rsidTr="00D039FD">
        <w:tc>
          <w:tcPr>
            <w:tcW w:w="1553" w:type="pct"/>
          </w:tcPr>
          <w:p w14:paraId="7BD02364" w14:textId="77777777" w:rsidR="00DA4D74" w:rsidRPr="002561C0" w:rsidRDefault="00DA4D74" w:rsidP="00D039FD">
            <w:pPr>
              <w:rPr>
                <w:sz w:val="16"/>
                <w:szCs w:val="16"/>
              </w:rPr>
            </w:pPr>
            <w:r w:rsidRPr="002561C0">
              <w:rPr>
                <w:sz w:val="16"/>
                <w:szCs w:val="16"/>
              </w:rPr>
              <w:t xml:space="preserve">Non-married (vs. married) status </w:t>
            </w:r>
          </w:p>
        </w:tc>
        <w:tc>
          <w:tcPr>
            <w:tcW w:w="338" w:type="pct"/>
          </w:tcPr>
          <w:p w14:paraId="7AEAAE5B" w14:textId="77777777" w:rsidR="00DA4D74" w:rsidRPr="00E24DA8" w:rsidRDefault="00DA4D74" w:rsidP="00D039FD">
            <w:pPr>
              <w:rPr>
                <w:sz w:val="16"/>
                <w:szCs w:val="16"/>
              </w:rPr>
            </w:pPr>
            <w:r w:rsidRPr="00E24DA8">
              <w:rPr>
                <w:sz w:val="16"/>
                <w:szCs w:val="16"/>
              </w:rPr>
              <w:t>-.057</w:t>
            </w:r>
          </w:p>
        </w:tc>
        <w:tc>
          <w:tcPr>
            <w:tcW w:w="338" w:type="pct"/>
          </w:tcPr>
          <w:p w14:paraId="182FE327" w14:textId="77777777" w:rsidR="00DA4D74" w:rsidRPr="00E24DA8" w:rsidRDefault="00DA4D74" w:rsidP="00D039FD">
            <w:pPr>
              <w:rPr>
                <w:sz w:val="16"/>
                <w:szCs w:val="16"/>
              </w:rPr>
            </w:pPr>
            <w:r w:rsidRPr="00E24DA8">
              <w:rPr>
                <w:sz w:val="16"/>
                <w:szCs w:val="16"/>
              </w:rPr>
              <w:t>.0804</w:t>
            </w:r>
          </w:p>
        </w:tc>
        <w:tc>
          <w:tcPr>
            <w:tcW w:w="407" w:type="pct"/>
          </w:tcPr>
          <w:p w14:paraId="002A2005" w14:textId="77777777" w:rsidR="00DA4D74" w:rsidRPr="00E24DA8" w:rsidRDefault="00DA4D74" w:rsidP="00D039FD">
            <w:pPr>
              <w:rPr>
                <w:sz w:val="16"/>
                <w:szCs w:val="16"/>
              </w:rPr>
            </w:pPr>
            <w:r w:rsidRPr="00E24DA8">
              <w:rPr>
                <w:sz w:val="16"/>
                <w:szCs w:val="16"/>
              </w:rPr>
              <w:t>-.215</w:t>
            </w:r>
          </w:p>
        </w:tc>
        <w:tc>
          <w:tcPr>
            <w:tcW w:w="409" w:type="pct"/>
          </w:tcPr>
          <w:p w14:paraId="6B1B12EA" w14:textId="77777777" w:rsidR="00DA4D74" w:rsidRPr="00E24DA8" w:rsidRDefault="00DA4D74" w:rsidP="00D039FD">
            <w:pPr>
              <w:rPr>
                <w:sz w:val="16"/>
                <w:szCs w:val="16"/>
              </w:rPr>
            </w:pPr>
            <w:r w:rsidRPr="00E24DA8">
              <w:rPr>
                <w:sz w:val="16"/>
                <w:szCs w:val="16"/>
              </w:rPr>
              <w:t>.100</w:t>
            </w:r>
          </w:p>
        </w:tc>
        <w:tc>
          <w:tcPr>
            <w:tcW w:w="490" w:type="pct"/>
          </w:tcPr>
          <w:p w14:paraId="08B19692" w14:textId="77777777" w:rsidR="00DA4D74" w:rsidRPr="00E24DA8" w:rsidRDefault="00DA4D74" w:rsidP="00D039FD">
            <w:pPr>
              <w:rPr>
                <w:sz w:val="16"/>
                <w:szCs w:val="16"/>
              </w:rPr>
            </w:pPr>
            <w:r w:rsidRPr="00E24DA8">
              <w:rPr>
                <w:sz w:val="16"/>
                <w:szCs w:val="16"/>
              </w:rPr>
              <w:t>.507</w:t>
            </w:r>
          </w:p>
        </w:tc>
        <w:tc>
          <w:tcPr>
            <w:tcW w:w="205" w:type="pct"/>
          </w:tcPr>
          <w:p w14:paraId="1FEA0EC5" w14:textId="77777777" w:rsidR="00DA4D74" w:rsidRPr="00E24DA8" w:rsidRDefault="00DA4D74" w:rsidP="00D039FD">
            <w:pPr>
              <w:rPr>
                <w:sz w:val="16"/>
                <w:szCs w:val="16"/>
              </w:rPr>
            </w:pPr>
            <w:r w:rsidRPr="00E24DA8">
              <w:rPr>
                <w:sz w:val="16"/>
                <w:szCs w:val="16"/>
              </w:rPr>
              <w:t>1</w:t>
            </w:r>
          </w:p>
        </w:tc>
        <w:tc>
          <w:tcPr>
            <w:tcW w:w="323" w:type="pct"/>
          </w:tcPr>
          <w:p w14:paraId="71456A17" w14:textId="77777777" w:rsidR="00DA4D74" w:rsidRPr="00E24DA8" w:rsidRDefault="00DA4D74" w:rsidP="00D039FD">
            <w:pPr>
              <w:rPr>
                <w:sz w:val="16"/>
                <w:szCs w:val="16"/>
              </w:rPr>
            </w:pPr>
            <w:r w:rsidRPr="00E24DA8">
              <w:rPr>
                <w:sz w:val="16"/>
                <w:szCs w:val="16"/>
              </w:rPr>
              <w:t>.477</w:t>
            </w:r>
          </w:p>
        </w:tc>
        <w:tc>
          <w:tcPr>
            <w:tcW w:w="503" w:type="pct"/>
          </w:tcPr>
          <w:p w14:paraId="0F03DBFC" w14:textId="77777777" w:rsidR="00DA4D74" w:rsidRPr="003D42B7" w:rsidRDefault="00DA4D74" w:rsidP="00D039FD">
            <w:pPr>
              <w:rPr>
                <w:sz w:val="16"/>
                <w:szCs w:val="16"/>
              </w:rPr>
            </w:pPr>
            <w:r w:rsidRPr="003D42B7">
              <w:rPr>
                <w:sz w:val="16"/>
                <w:szCs w:val="16"/>
              </w:rPr>
              <w:t>.897</w:t>
            </w:r>
          </w:p>
        </w:tc>
        <w:tc>
          <w:tcPr>
            <w:tcW w:w="434" w:type="pct"/>
          </w:tcPr>
          <w:p w14:paraId="221B0E1E" w14:textId="77777777" w:rsidR="00DA4D74" w:rsidRPr="003D42B7" w:rsidRDefault="00DA4D74" w:rsidP="00D039FD">
            <w:pPr>
              <w:rPr>
                <w:sz w:val="16"/>
                <w:szCs w:val="16"/>
              </w:rPr>
            </w:pPr>
            <w:r w:rsidRPr="003D42B7">
              <w:rPr>
                <w:sz w:val="16"/>
                <w:szCs w:val="16"/>
              </w:rPr>
              <w:t>1.115</w:t>
            </w:r>
          </w:p>
        </w:tc>
      </w:tr>
      <w:tr w:rsidR="00DA4D74" w14:paraId="7E2680E4" w14:textId="77777777" w:rsidTr="00D039FD">
        <w:tc>
          <w:tcPr>
            <w:tcW w:w="1553" w:type="pct"/>
          </w:tcPr>
          <w:p w14:paraId="32AD61C7" w14:textId="77777777" w:rsidR="00DA4D74" w:rsidRPr="002561C0" w:rsidRDefault="00DA4D74" w:rsidP="00D039FD">
            <w:pPr>
              <w:rPr>
                <w:sz w:val="16"/>
                <w:szCs w:val="16"/>
              </w:rPr>
            </w:pPr>
            <w:r w:rsidRPr="002561C0">
              <w:rPr>
                <w:sz w:val="16"/>
                <w:szCs w:val="16"/>
              </w:rPr>
              <w:t xml:space="preserve">Unemployed (vs. employed) </w:t>
            </w:r>
          </w:p>
        </w:tc>
        <w:tc>
          <w:tcPr>
            <w:tcW w:w="338" w:type="pct"/>
          </w:tcPr>
          <w:p w14:paraId="408CDF9E" w14:textId="77777777" w:rsidR="00DA4D74" w:rsidRPr="00E24DA8" w:rsidRDefault="00DA4D74" w:rsidP="00D039FD">
            <w:pPr>
              <w:rPr>
                <w:sz w:val="16"/>
                <w:szCs w:val="16"/>
              </w:rPr>
            </w:pPr>
            <w:r w:rsidRPr="00E24DA8">
              <w:rPr>
                <w:sz w:val="16"/>
                <w:szCs w:val="16"/>
              </w:rPr>
              <w:t>.008</w:t>
            </w:r>
          </w:p>
        </w:tc>
        <w:tc>
          <w:tcPr>
            <w:tcW w:w="338" w:type="pct"/>
          </w:tcPr>
          <w:p w14:paraId="776B9673" w14:textId="77777777" w:rsidR="00DA4D74" w:rsidRPr="00E24DA8" w:rsidRDefault="00DA4D74" w:rsidP="00D039FD">
            <w:pPr>
              <w:rPr>
                <w:sz w:val="16"/>
                <w:szCs w:val="16"/>
              </w:rPr>
            </w:pPr>
            <w:r w:rsidRPr="00E24DA8">
              <w:rPr>
                <w:sz w:val="16"/>
                <w:szCs w:val="16"/>
              </w:rPr>
              <w:t>.1561</w:t>
            </w:r>
          </w:p>
        </w:tc>
        <w:tc>
          <w:tcPr>
            <w:tcW w:w="407" w:type="pct"/>
          </w:tcPr>
          <w:p w14:paraId="7577A2C0" w14:textId="77777777" w:rsidR="00DA4D74" w:rsidRPr="00E24DA8" w:rsidRDefault="00DA4D74" w:rsidP="00D039FD">
            <w:pPr>
              <w:rPr>
                <w:sz w:val="16"/>
                <w:szCs w:val="16"/>
              </w:rPr>
            </w:pPr>
            <w:r w:rsidRPr="00E24DA8">
              <w:rPr>
                <w:sz w:val="16"/>
                <w:szCs w:val="16"/>
              </w:rPr>
              <w:t>-.298</w:t>
            </w:r>
          </w:p>
        </w:tc>
        <w:tc>
          <w:tcPr>
            <w:tcW w:w="409" w:type="pct"/>
          </w:tcPr>
          <w:p w14:paraId="09AB8C06" w14:textId="77777777" w:rsidR="00DA4D74" w:rsidRPr="00E24DA8" w:rsidRDefault="00DA4D74" w:rsidP="00D039FD">
            <w:pPr>
              <w:rPr>
                <w:sz w:val="16"/>
                <w:szCs w:val="16"/>
              </w:rPr>
            </w:pPr>
            <w:r w:rsidRPr="00E24DA8">
              <w:rPr>
                <w:sz w:val="16"/>
                <w:szCs w:val="16"/>
              </w:rPr>
              <w:t>.314</w:t>
            </w:r>
          </w:p>
        </w:tc>
        <w:tc>
          <w:tcPr>
            <w:tcW w:w="490" w:type="pct"/>
          </w:tcPr>
          <w:p w14:paraId="152787CA" w14:textId="77777777" w:rsidR="00DA4D74" w:rsidRPr="00E24DA8" w:rsidRDefault="00DA4D74" w:rsidP="00D039FD">
            <w:pPr>
              <w:rPr>
                <w:sz w:val="16"/>
                <w:szCs w:val="16"/>
              </w:rPr>
            </w:pPr>
            <w:r w:rsidRPr="00E24DA8">
              <w:rPr>
                <w:sz w:val="16"/>
                <w:szCs w:val="16"/>
              </w:rPr>
              <w:t>.003</w:t>
            </w:r>
          </w:p>
        </w:tc>
        <w:tc>
          <w:tcPr>
            <w:tcW w:w="205" w:type="pct"/>
          </w:tcPr>
          <w:p w14:paraId="28912068" w14:textId="77777777" w:rsidR="00DA4D74" w:rsidRPr="00E24DA8" w:rsidRDefault="00DA4D74" w:rsidP="00D039FD">
            <w:pPr>
              <w:rPr>
                <w:sz w:val="16"/>
                <w:szCs w:val="16"/>
              </w:rPr>
            </w:pPr>
            <w:r w:rsidRPr="00E24DA8">
              <w:rPr>
                <w:sz w:val="16"/>
                <w:szCs w:val="16"/>
              </w:rPr>
              <w:t>1</w:t>
            </w:r>
          </w:p>
        </w:tc>
        <w:tc>
          <w:tcPr>
            <w:tcW w:w="323" w:type="pct"/>
          </w:tcPr>
          <w:p w14:paraId="62950F52" w14:textId="77777777" w:rsidR="00DA4D74" w:rsidRPr="00E24DA8" w:rsidRDefault="00DA4D74" w:rsidP="00D039FD">
            <w:pPr>
              <w:rPr>
                <w:sz w:val="16"/>
                <w:szCs w:val="16"/>
              </w:rPr>
            </w:pPr>
            <w:r w:rsidRPr="00E24DA8">
              <w:rPr>
                <w:sz w:val="16"/>
                <w:szCs w:val="16"/>
              </w:rPr>
              <w:t>.957</w:t>
            </w:r>
          </w:p>
        </w:tc>
        <w:tc>
          <w:tcPr>
            <w:tcW w:w="503" w:type="pct"/>
          </w:tcPr>
          <w:p w14:paraId="0B7998F4" w14:textId="77777777" w:rsidR="00DA4D74" w:rsidRPr="003D42B7" w:rsidRDefault="00DA4D74" w:rsidP="00D039FD">
            <w:pPr>
              <w:rPr>
                <w:sz w:val="16"/>
                <w:szCs w:val="16"/>
              </w:rPr>
            </w:pPr>
            <w:r w:rsidRPr="003D42B7">
              <w:rPr>
                <w:sz w:val="16"/>
                <w:szCs w:val="16"/>
              </w:rPr>
              <w:t>.970</w:t>
            </w:r>
          </w:p>
        </w:tc>
        <w:tc>
          <w:tcPr>
            <w:tcW w:w="434" w:type="pct"/>
          </w:tcPr>
          <w:p w14:paraId="52ED8C26" w14:textId="77777777" w:rsidR="00DA4D74" w:rsidRPr="003D42B7" w:rsidRDefault="00DA4D74" w:rsidP="00D039FD">
            <w:pPr>
              <w:rPr>
                <w:sz w:val="16"/>
                <w:szCs w:val="16"/>
              </w:rPr>
            </w:pPr>
            <w:r w:rsidRPr="003D42B7">
              <w:rPr>
                <w:sz w:val="16"/>
                <w:szCs w:val="16"/>
              </w:rPr>
              <w:t>1.031</w:t>
            </w:r>
          </w:p>
        </w:tc>
      </w:tr>
      <w:tr w:rsidR="00DA4D74" w14:paraId="7C4BBF8C" w14:textId="77777777" w:rsidTr="00D039FD">
        <w:tc>
          <w:tcPr>
            <w:tcW w:w="1553" w:type="pct"/>
          </w:tcPr>
          <w:p w14:paraId="262BAB08" w14:textId="77777777" w:rsidR="00DA4D74" w:rsidRPr="002561C0" w:rsidRDefault="00DA4D74" w:rsidP="00D039FD">
            <w:pPr>
              <w:rPr>
                <w:sz w:val="16"/>
                <w:szCs w:val="16"/>
              </w:rPr>
            </w:pPr>
            <w:r w:rsidRPr="002561C0">
              <w:rPr>
                <w:sz w:val="16"/>
                <w:szCs w:val="16"/>
              </w:rPr>
              <w:t>Lack vs. presence of past OCD diagnosis</w:t>
            </w:r>
          </w:p>
        </w:tc>
        <w:tc>
          <w:tcPr>
            <w:tcW w:w="338" w:type="pct"/>
          </w:tcPr>
          <w:p w14:paraId="744D23A6" w14:textId="77777777" w:rsidR="00DA4D74" w:rsidRPr="00E24DA8" w:rsidRDefault="00DA4D74" w:rsidP="00D039FD">
            <w:pPr>
              <w:rPr>
                <w:sz w:val="16"/>
                <w:szCs w:val="16"/>
              </w:rPr>
            </w:pPr>
            <w:r w:rsidRPr="00E24DA8">
              <w:rPr>
                <w:sz w:val="16"/>
                <w:szCs w:val="16"/>
              </w:rPr>
              <w:t>.197</w:t>
            </w:r>
          </w:p>
        </w:tc>
        <w:tc>
          <w:tcPr>
            <w:tcW w:w="338" w:type="pct"/>
          </w:tcPr>
          <w:p w14:paraId="4E5D9E06" w14:textId="77777777" w:rsidR="00DA4D74" w:rsidRPr="00E24DA8" w:rsidRDefault="00DA4D74" w:rsidP="00D039FD">
            <w:pPr>
              <w:rPr>
                <w:sz w:val="16"/>
                <w:szCs w:val="16"/>
              </w:rPr>
            </w:pPr>
            <w:r w:rsidRPr="00E24DA8">
              <w:rPr>
                <w:sz w:val="16"/>
                <w:szCs w:val="16"/>
              </w:rPr>
              <w:t>.2056</w:t>
            </w:r>
          </w:p>
        </w:tc>
        <w:tc>
          <w:tcPr>
            <w:tcW w:w="407" w:type="pct"/>
          </w:tcPr>
          <w:p w14:paraId="78843CCB" w14:textId="77777777" w:rsidR="00DA4D74" w:rsidRPr="00E24DA8" w:rsidRDefault="00DA4D74" w:rsidP="00D039FD">
            <w:pPr>
              <w:rPr>
                <w:sz w:val="16"/>
                <w:szCs w:val="16"/>
              </w:rPr>
            </w:pPr>
            <w:r w:rsidRPr="00E24DA8">
              <w:rPr>
                <w:sz w:val="16"/>
                <w:szCs w:val="16"/>
              </w:rPr>
              <w:t>-.206</w:t>
            </w:r>
          </w:p>
        </w:tc>
        <w:tc>
          <w:tcPr>
            <w:tcW w:w="409" w:type="pct"/>
          </w:tcPr>
          <w:p w14:paraId="041D382D" w14:textId="77777777" w:rsidR="00DA4D74" w:rsidRPr="00E24DA8" w:rsidRDefault="00DA4D74" w:rsidP="00D039FD">
            <w:pPr>
              <w:rPr>
                <w:sz w:val="16"/>
                <w:szCs w:val="16"/>
              </w:rPr>
            </w:pPr>
            <w:r w:rsidRPr="00E24DA8">
              <w:rPr>
                <w:sz w:val="16"/>
                <w:szCs w:val="16"/>
              </w:rPr>
              <w:t>.600</w:t>
            </w:r>
          </w:p>
        </w:tc>
        <w:tc>
          <w:tcPr>
            <w:tcW w:w="490" w:type="pct"/>
          </w:tcPr>
          <w:p w14:paraId="7000D6B5" w14:textId="77777777" w:rsidR="00DA4D74" w:rsidRPr="00E24DA8" w:rsidRDefault="00DA4D74" w:rsidP="00D039FD">
            <w:pPr>
              <w:rPr>
                <w:sz w:val="16"/>
                <w:szCs w:val="16"/>
              </w:rPr>
            </w:pPr>
            <w:r w:rsidRPr="00E24DA8">
              <w:rPr>
                <w:sz w:val="16"/>
                <w:szCs w:val="16"/>
              </w:rPr>
              <w:t>.916</w:t>
            </w:r>
          </w:p>
        </w:tc>
        <w:tc>
          <w:tcPr>
            <w:tcW w:w="205" w:type="pct"/>
          </w:tcPr>
          <w:p w14:paraId="6B39DF14" w14:textId="77777777" w:rsidR="00DA4D74" w:rsidRPr="00E24DA8" w:rsidRDefault="00DA4D74" w:rsidP="00D039FD">
            <w:pPr>
              <w:rPr>
                <w:sz w:val="16"/>
                <w:szCs w:val="16"/>
              </w:rPr>
            </w:pPr>
            <w:r w:rsidRPr="00E24DA8">
              <w:rPr>
                <w:sz w:val="16"/>
                <w:szCs w:val="16"/>
              </w:rPr>
              <w:t>1</w:t>
            </w:r>
          </w:p>
        </w:tc>
        <w:tc>
          <w:tcPr>
            <w:tcW w:w="323" w:type="pct"/>
          </w:tcPr>
          <w:p w14:paraId="262FEFE3" w14:textId="77777777" w:rsidR="00DA4D74" w:rsidRPr="00E24DA8" w:rsidRDefault="00DA4D74" w:rsidP="00D039FD">
            <w:pPr>
              <w:rPr>
                <w:sz w:val="16"/>
                <w:szCs w:val="16"/>
              </w:rPr>
            </w:pPr>
            <w:r w:rsidRPr="00E24DA8">
              <w:rPr>
                <w:sz w:val="16"/>
                <w:szCs w:val="16"/>
              </w:rPr>
              <w:t>.338</w:t>
            </w:r>
          </w:p>
        </w:tc>
        <w:tc>
          <w:tcPr>
            <w:tcW w:w="503" w:type="pct"/>
          </w:tcPr>
          <w:p w14:paraId="1812A76B" w14:textId="77777777" w:rsidR="00DA4D74" w:rsidRPr="003D42B7" w:rsidRDefault="00DA4D74" w:rsidP="00D039FD">
            <w:pPr>
              <w:rPr>
                <w:sz w:val="16"/>
                <w:szCs w:val="16"/>
              </w:rPr>
            </w:pPr>
            <w:r w:rsidRPr="003D42B7">
              <w:rPr>
                <w:sz w:val="16"/>
                <w:szCs w:val="16"/>
              </w:rPr>
              <w:t>.860</w:t>
            </w:r>
          </w:p>
        </w:tc>
        <w:tc>
          <w:tcPr>
            <w:tcW w:w="434" w:type="pct"/>
          </w:tcPr>
          <w:p w14:paraId="1EAD6015" w14:textId="77777777" w:rsidR="00DA4D74" w:rsidRPr="003D42B7" w:rsidRDefault="00DA4D74" w:rsidP="00D039FD">
            <w:pPr>
              <w:rPr>
                <w:sz w:val="16"/>
                <w:szCs w:val="16"/>
              </w:rPr>
            </w:pPr>
            <w:r w:rsidRPr="003D42B7">
              <w:rPr>
                <w:sz w:val="16"/>
                <w:szCs w:val="16"/>
              </w:rPr>
              <w:t>1.163</w:t>
            </w:r>
          </w:p>
        </w:tc>
      </w:tr>
      <w:tr w:rsidR="00DA4D74" w14:paraId="6BA72718" w14:textId="77777777" w:rsidTr="00D039FD">
        <w:tc>
          <w:tcPr>
            <w:tcW w:w="1553" w:type="pct"/>
          </w:tcPr>
          <w:p w14:paraId="0100475D" w14:textId="77777777" w:rsidR="00DA4D74" w:rsidRPr="002561C0" w:rsidRDefault="00DA4D74" w:rsidP="00D039FD">
            <w:pPr>
              <w:rPr>
                <w:sz w:val="16"/>
                <w:szCs w:val="16"/>
              </w:rPr>
            </w:pPr>
            <w:r w:rsidRPr="002561C0">
              <w:rPr>
                <w:sz w:val="16"/>
                <w:szCs w:val="16"/>
              </w:rPr>
              <w:t>Negative (vs. positive) family history of OCD</w:t>
            </w:r>
          </w:p>
        </w:tc>
        <w:tc>
          <w:tcPr>
            <w:tcW w:w="338" w:type="pct"/>
          </w:tcPr>
          <w:p w14:paraId="02BE64AD" w14:textId="77777777" w:rsidR="00DA4D74" w:rsidRPr="00E24DA8" w:rsidRDefault="00DA4D74" w:rsidP="00D039FD">
            <w:pPr>
              <w:rPr>
                <w:sz w:val="16"/>
                <w:szCs w:val="16"/>
              </w:rPr>
            </w:pPr>
            <w:r w:rsidRPr="00E24DA8">
              <w:rPr>
                <w:sz w:val="16"/>
                <w:szCs w:val="16"/>
              </w:rPr>
              <w:t>.017</w:t>
            </w:r>
          </w:p>
        </w:tc>
        <w:tc>
          <w:tcPr>
            <w:tcW w:w="338" w:type="pct"/>
          </w:tcPr>
          <w:p w14:paraId="5D28E291" w14:textId="77777777" w:rsidR="00DA4D74" w:rsidRPr="00E24DA8" w:rsidRDefault="00DA4D74" w:rsidP="00D039FD">
            <w:pPr>
              <w:rPr>
                <w:sz w:val="16"/>
                <w:szCs w:val="16"/>
              </w:rPr>
            </w:pPr>
            <w:r w:rsidRPr="00E24DA8">
              <w:rPr>
                <w:sz w:val="16"/>
                <w:szCs w:val="16"/>
              </w:rPr>
              <w:t>.1592</w:t>
            </w:r>
          </w:p>
        </w:tc>
        <w:tc>
          <w:tcPr>
            <w:tcW w:w="407" w:type="pct"/>
          </w:tcPr>
          <w:p w14:paraId="0488AFFA" w14:textId="77777777" w:rsidR="00DA4D74" w:rsidRPr="00E24DA8" w:rsidRDefault="00DA4D74" w:rsidP="00D039FD">
            <w:pPr>
              <w:rPr>
                <w:sz w:val="16"/>
                <w:szCs w:val="16"/>
              </w:rPr>
            </w:pPr>
            <w:r w:rsidRPr="00E24DA8">
              <w:rPr>
                <w:sz w:val="16"/>
                <w:szCs w:val="16"/>
              </w:rPr>
              <w:t>-.295</w:t>
            </w:r>
          </w:p>
        </w:tc>
        <w:tc>
          <w:tcPr>
            <w:tcW w:w="409" w:type="pct"/>
          </w:tcPr>
          <w:p w14:paraId="0AD3C624" w14:textId="77777777" w:rsidR="00DA4D74" w:rsidRPr="00E24DA8" w:rsidRDefault="00DA4D74" w:rsidP="00D039FD">
            <w:pPr>
              <w:rPr>
                <w:sz w:val="16"/>
                <w:szCs w:val="16"/>
              </w:rPr>
            </w:pPr>
            <w:r w:rsidRPr="00E24DA8">
              <w:rPr>
                <w:sz w:val="16"/>
                <w:szCs w:val="16"/>
              </w:rPr>
              <w:t>.330</w:t>
            </w:r>
          </w:p>
        </w:tc>
        <w:tc>
          <w:tcPr>
            <w:tcW w:w="490" w:type="pct"/>
          </w:tcPr>
          <w:p w14:paraId="79650F05" w14:textId="77777777" w:rsidR="00DA4D74" w:rsidRPr="00E24DA8" w:rsidRDefault="00DA4D74" w:rsidP="00D039FD">
            <w:pPr>
              <w:rPr>
                <w:sz w:val="16"/>
                <w:szCs w:val="16"/>
              </w:rPr>
            </w:pPr>
            <w:r w:rsidRPr="00E24DA8">
              <w:rPr>
                <w:sz w:val="16"/>
                <w:szCs w:val="16"/>
              </w:rPr>
              <w:t>.012</w:t>
            </w:r>
          </w:p>
        </w:tc>
        <w:tc>
          <w:tcPr>
            <w:tcW w:w="205" w:type="pct"/>
          </w:tcPr>
          <w:p w14:paraId="34FE18A5" w14:textId="77777777" w:rsidR="00DA4D74" w:rsidRPr="00E24DA8" w:rsidRDefault="00DA4D74" w:rsidP="00D039FD">
            <w:pPr>
              <w:rPr>
                <w:sz w:val="16"/>
                <w:szCs w:val="16"/>
              </w:rPr>
            </w:pPr>
            <w:r w:rsidRPr="00E24DA8">
              <w:rPr>
                <w:sz w:val="16"/>
                <w:szCs w:val="16"/>
              </w:rPr>
              <w:t>1</w:t>
            </w:r>
          </w:p>
        </w:tc>
        <w:tc>
          <w:tcPr>
            <w:tcW w:w="323" w:type="pct"/>
          </w:tcPr>
          <w:p w14:paraId="13044617" w14:textId="77777777" w:rsidR="00DA4D74" w:rsidRPr="00E24DA8" w:rsidRDefault="00DA4D74" w:rsidP="00D039FD">
            <w:pPr>
              <w:rPr>
                <w:sz w:val="16"/>
                <w:szCs w:val="16"/>
              </w:rPr>
            </w:pPr>
            <w:r w:rsidRPr="00E24DA8">
              <w:rPr>
                <w:sz w:val="16"/>
                <w:szCs w:val="16"/>
              </w:rPr>
              <w:t>.913</w:t>
            </w:r>
          </w:p>
        </w:tc>
        <w:tc>
          <w:tcPr>
            <w:tcW w:w="503" w:type="pct"/>
          </w:tcPr>
          <w:p w14:paraId="26019329" w14:textId="77777777" w:rsidR="00DA4D74" w:rsidRPr="003D42B7" w:rsidRDefault="00DA4D74" w:rsidP="00D039FD">
            <w:pPr>
              <w:rPr>
                <w:sz w:val="16"/>
                <w:szCs w:val="16"/>
              </w:rPr>
            </w:pPr>
            <w:r w:rsidRPr="003D42B7">
              <w:rPr>
                <w:sz w:val="16"/>
                <w:szCs w:val="16"/>
              </w:rPr>
              <w:t>.900</w:t>
            </w:r>
          </w:p>
        </w:tc>
        <w:tc>
          <w:tcPr>
            <w:tcW w:w="434" w:type="pct"/>
          </w:tcPr>
          <w:p w14:paraId="25774537" w14:textId="77777777" w:rsidR="00DA4D74" w:rsidRPr="003D42B7" w:rsidRDefault="00DA4D74" w:rsidP="00D039FD">
            <w:pPr>
              <w:rPr>
                <w:sz w:val="16"/>
                <w:szCs w:val="16"/>
              </w:rPr>
            </w:pPr>
            <w:r w:rsidRPr="003D42B7">
              <w:rPr>
                <w:sz w:val="16"/>
                <w:szCs w:val="16"/>
              </w:rPr>
              <w:t>1.111</w:t>
            </w:r>
          </w:p>
        </w:tc>
      </w:tr>
      <w:tr w:rsidR="00DA4D74" w14:paraId="743547B9" w14:textId="77777777" w:rsidTr="00D039FD">
        <w:tc>
          <w:tcPr>
            <w:tcW w:w="1553" w:type="pct"/>
          </w:tcPr>
          <w:p w14:paraId="0693B4F0" w14:textId="6CC36476" w:rsidR="00DA4D74" w:rsidRPr="002561C0" w:rsidRDefault="00DA4D74" w:rsidP="00D039FD">
            <w:pPr>
              <w:rPr>
                <w:sz w:val="16"/>
                <w:szCs w:val="16"/>
              </w:rPr>
            </w:pPr>
            <w:r w:rsidRPr="002561C0">
              <w:rPr>
                <w:sz w:val="16"/>
                <w:szCs w:val="16"/>
              </w:rPr>
              <w:t xml:space="preserve">Number of </w:t>
            </w:r>
            <w:r w:rsidR="00A21B3F">
              <w:rPr>
                <w:sz w:val="16"/>
                <w:szCs w:val="16"/>
              </w:rPr>
              <w:t>COVID-19</w:t>
            </w:r>
            <w:r w:rsidRPr="002561C0">
              <w:rPr>
                <w:sz w:val="16"/>
                <w:szCs w:val="16"/>
              </w:rPr>
              <w:t xml:space="preserve"> related events</w:t>
            </w:r>
          </w:p>
        </w:tc>
        <w:tc>
          <w:tcPr>
            <w:tcW w:w="338" w:type="pct"/>
          </w:tcPr>
          <w:p w14:paraId="6B912058" w14:textId="77777777" w:rsidR="00DA4D74" w:rsidRPr="00E24DA8" w:rsidRDefault="00DA4D74" w:rsidP="00D039FD">
            <w:pPr>
              <w:rPr>
                <w:sz w:val="16"/>
                <w:szCs w:val="16"/>
              </w:rPr>
            </w:pPr>
            <w:r w:rsidRPr="00E24DA8">
              <w:rPr>
                <w:sz w:val="16"/>
                <w:szCs w:val="16"/>
              </w:rPr>
              <w:t>.033</w:t>
            </w:r>
          </w:p>
        </w:tc>
        <w:tc>
          <w:tcPr>
            <w:tcW w:w="338" w:type="pct"/>
          </w:tcPr>
          <w:p w14:paraId="3992C2E9" w14:textId="77777777" w:rsidR="00DA4D74" w:rsidRPr="00E24DA8" w:rsidRDefault="00DA4D74" w:rsidP="00D039FD">
            <w:pPr>
              <w:rPr>
                <w:sz w:val="16"/>
                <w:szCs w:val="16"/>
              </w:rPr>
            </w:pPr>
            <w:r w:rsidRPr="00E24DA8">
              <w:rPr>
                <w:sz w:val="16"/>
                <w:szCs w:val="16"/>
              </w:rPr>
              <w:t>.0316</w:t>
            </w:r>
          </w:p>
        </w:tc>
        <w:tc>
          <w:tcPr>
            <w:tcW w:w="407" w:type="pct"/>
          </w:tcPr>
          <w:p w14:paraId="4E4C30B2" w14:textId="77777777" w:rsidR="00DA4D74" w:rsidRPr="00E24DA8" w:rsidRDefault="00DA4D74" w:rsidP="00D039FD">
            <w:pPr>
              <w:rPr>
                <w:sz w:val="16"/>
                <w:szCs w:val="16"/>
              </w:rPr>
            </w:pPr>
            <w:r w:rsidRPr="00E24DA8">
              <w:rPr>
                <w:sz w:val="16"/>
                <w:szCs w:val="16"/>
              </w:rPr>
              <w:t>-.029</w:t>
            </w:r>
          </w:p>
        </w:tc>
        <w:tc>
          <w:tcPr>
            <w:tcW w:w="409" w:type="pct"/>
          </w:tcPr>
          <w:p w14:paraId="5BF50483" w14:textId="77777777" w:rsidR="00DA4D74" w:rsidRPr="00E24DA8" w:rsidRDefault="00DA4D74" w:rsidP="00D039FD">
            <w:pPr>
              <w:rPr>
                <w:sz w:val="16"/>
                <w:szCs w:val="16"/>
              </w:rPr>
            </w:pPr>
            <w:r w:rsidRPr="00E24DA8">
              <w:rPr>
                <w:sz w:val="16"/>
                <w:szCs w:val="16"/>
              </w:rPr>
              <w:t>.094</w:t>
            </w:r>
          </w:p>
        </w:tc>
        <w:tc>
          <w:tcPr>
            <w:tcW w:w="490" w:type="pct"/>
          </w:tcPr>
          <w:p w14:paraId="61BB0C59" w14:textId="77777777" w:rsidR="00DA4D74" w:rsidRPr="00E24DA8" w:rsidRDefault="00DA4D74" w:rsidP="00D039FD">
            <w:pPr>
              <w:rPr>
                <w:sz w:val="16"/>
                <w:szCs w:val="16"/>
              </w:rPr>
            </w:pPr>
            <w:r w:rsidRPr="00E24DA8">
              <w:rPr>
                <w:sz w:val="16"/>
                <w:szCs w:val="16"/>
              </w:rPr>
              <w:t>1.062</w:t>
            </w:r>
          </w:p>
        </w:tc>
        <w:tc>
          <w:tcPr>
            <w:tcW w:w="205" w:type="pct"/>
          </w:tcPr>
          <w:p w14:paraId="5FD5AEB6" w14:textId="77777777" w:rsidR="00DA4D74" w:rsidRPr="00E24DA8" w:rsidRDefault="00DA4D74" w:rsidP="00D039FD">
            <w:pPr>
              <w:rPr>
                <w:sz w:val="16"/>
                <w:szCs w:val="16"/>
              </w:rPr>
            </w:pPr>
            <w:r w:rsidRPr="00E24DA8">
              <w:rPr>
                <w:sz w:val="16"/>
                <w:szCs w:val="16"/>
              </w:rPr>
              <w:t>1</w:t>
            </w:r>
          </w:p>
        </w:tc>
        <w:tc>
          <w:tcPr>
            <w:tcW w:w="323" w:type="pct"/>
          </w:tcPr>
          <w:p w14:paraId="239C6A0A" w14:textId="77777777" w:rsidR="00DA4D74" w:rsidRPr="00E24DA8" w:rsidRDefault="00DA4D74" w:rsidP="00D039FD">
            <w:pPr>
              <w:rPr>
                <w:sz w:val="16"/>
                <w:szCs w:val="16"/>
              </w:rPr>
            </w:pPr>
            <w:r w:rsidRPr="00E24DA8">
              <w:rPr>
                <w:sz w:val="16"/>
                <w:szCs w:val="16"/>
              </w:rPr>
              <w:t>.303</w:t>
            </w:r>
          </w:p>
        </w:tc>
        <w:tc>
          <w:tcPr>
            <w:tcW w:w="503" w:type="pct"/>
          </w:tcPr>
          <w:p w14:paraId="429CC704" w14:textId="77777777" w:rsidR="00DA4D74" w:rsidRPr="003D42B7" w:rsidRDefault="00DA4D74" w:rsidP="00D039FD">
            <w:pPr>
              <w:rPr>
                <w:sz w:val="16"/>
                <w:szCs w:val="16"/>
              </w:rPr>
            </w:pPr>
            <w:r w:rsidRPr="003D42B7">
              <w:rPr>
                <w:sz w:val="16"/>
                <w:szCs w:val="16"/>
              </w:rPr>
              <w:t>.488</w:t>
            </w:r>
          </w:p>
        </w:tc>
        <w:tc>
          <w:tcPr>
            <w:tcW w:w="434" w:type="pct"/>
          </w:tcPr>
          <w:p w14:paraId="138BC5F0" w14:textId="77777777" w:rsidR="00DA4D74" w:rsidRPr="003D42B7" w:rsidRDefault="00DA4D74" w:rsidP="00D039FD">
            <w:pPr>
              <w:rPr>
                <w:sz w:val="16"/>
                <w:szCs w:val="16"/>
              </w:rPr>
            </w:pPr>
            <w:r w:rsidRPr="003D42B7">
              <w:rPr>
                <w:sz w:val="16"/>
                <w:szCs w:val="16"/>
              </w:rPr>
              <w:t>2.048</w:t>
            </w:r>
          </w:p>
        </w:tc>
      </w:tr>
      <w:tr w:rsidR="00DA4D74" w14:paraId="2E47A17A" w14:textId="77777777" w:rsidTr="00D039FD">
        <w:tc>
          <w:tcPr>
            <w:tcW w:w="1553" w:type="pct"/>
          </w:tcPr>
          <w:p w14:paraId="3B0D859C" w14:textId="1EF1F104" w:rsidR="00DA4D74" w:rsidRPr="002561C0" w:rsidRDefault="00DA4D74" w:rsidP="00D039FD">
            <w:pPr>
              <w:rPr>
                <w:b/>
                <w:sz w:val="16"/>
                <w:szCs w:val="16"/>
              </w:rPr>
            </w:pPr>
            <w:r w:rsidRPr="002561C0">
              <w:rPr>
                <w:b/>
                <w:sz w:val="16"/>
                <w:szCs w:val="16"/>
              </w:rPr>
              <w:t xml:space="preserve">Number of </w:t>
            </w:r>
            <w:r w:rsidR="00A21B3F">
              <w:rPr>
                <w:b/>
                <w:sz w:val="16"/>
                <w:szCs w:val="16"/>
              </w:rPr>
              <w:t>COVID-19</w:t>
            </w:r>
            <w:r w:rsidRPr="002561C0">
              <w:rPr>
                <w:b/>
                <w:sz w:val="16"/>
                <w:szCs w:val="16"/>
              </w:rPr>
              <w:t xml:space="preserve"> related </w:t>
            </w:r>
            <w:r w:rsidRPr="002561C0">
              <w:rPr>
                <w:b/>
                <w:i/>
                <w:sz w:val="16"/>
                <w:szCs w:val="16"/>
              </w:rPr>
              <w:t>stressful</w:t>
            </w:r>
            <w:r w:rsidRPr="002561C0">
              <w:rPr>
                <w:b/>
                <w:sz w:val="16"/>
                <w:szCs w:val="16"/>
              </w:rPr>
              <w:t xml:space="preserve"> events</w:t>
            </w:r>
          </w:p>
        </w:tc>
        <w:tc>
          <w:tcPr>
            <w:tcW w:w="338" w:type="pct"/>
          </w:tcPr>
          <w:p w14:paraId="10CB7FD3" w14:textId="77777777" w:rsidR="00DA4D74" w:rsidRPr="00E24DA8" w:rsidRDefault="00DA4D74" w:rsidP="00D039FD">
            <w:pPr>
              <w:rPr>
                <w:b/>
                <w:sz w:val="16"/>
                <w:szCs w:val="16"/>
              </w:rPr>
            </w:pPr>
            <w:r w:rsidRPr="00E24DA8">
              <w:rPr>
                <w:b/>
                <w:sz w:val="16"/>
                <w:szCs w:val="16"/>
              </w:rPr>
              <w:t>.056</w:t>
            </w:r>
          </w:p>
        </w:tc>
        <w:tc>
          <w:tcPr>
            <w:tcW w:w="338" w:type="pct"/>
          </w:tcPr>
          <w:p w14:paraId="69F3866F" w14:textId="77777777" w:rsidR="00DA4D74" w:rsidRPr="00E24DA8" w:rsidRDefault="00DA4D74" w:rsidP="00D039FD">
            <w:pPr>
              <w:rPr>
                <w:b/>
                <w:sz w:val="16"/>
                <w:szCs w:val="16"/>
              </w:rPr>
            </w:pPr>
            <w:r w:rsidRPr="00E24DA8">
              <w:rPr>
                <w:b/>
                <w:sz w:val="16"/>
                <w:szCs w:val="16"/>
              </w:rPr>
              <w:t>.0238</w:t>
            </w:r>
          </w:p>
        </w:tc>
        <w:tc>
          <w:tcPr>
            <w:tcW w:w="407" w:type="pct"/>
          </w:tcPr>
          <w:p w14:paraId="3E7946C9" w14:textId="77777777" w:rsidR="00DA4D74" w:rsidRPr="00E24DA8" w:rsidRDefault="00DA4D74" w:rsidP="00D039FD">
            <w:pPr>
              <w:rPr>
                <w:b/>
                <w:sz w:val="16"/>
                <w:szCs w:val="16"/>
              </w:rPr>
            </w:pPr>
            <w:r w:rsidRPr="00E24DA8">
              <w:rPr>
                <w:b/>
                <w:sz w:val="16"/>
                <w:szCs w:val="16"/>
              </w:rPr>
              <w:t>.010</w:t>
            </w:r>
          </w:p>
        </w:tc>
        <w:tc>
          <w:tcPr>
            <w:tcW w:w="409" w:type="pct"/>
          </w:tcPr>
          <w:p w14:paraId="4D9D6D87" w14:textId="77777777" w:rsidR="00DA4D74" w:rsidRPr="00E24DA8" w:rsidRDefault="00DA4D74" w:rsidP="00D039FD">
            <w:pPr>
              <w:rPr>
                <w:b/>
                <w:sz w:val="16"/>
                <w:szCs w:val="16"/>
              </w:rPr>
            </w:pPr>
            <w:r w:rsidRPr="00E24DA8">
              <w:rPr>
                <w:b/>
                <w:sz w:val="16"/>
                <w:szCs w:val="16"/>
              </w:rPr>
              <w:t>.103</w:t>
            </w:r>
          </w:p>
        </w:tc>
        <w:tc>
          <w:tcPr>
            <w:tcW w:w="490" w:type="pct"/>
          </w:tcPr>
          <w:p w14:paraId="2B7FAC16" w14:textId="77777777" w:rsidR="00DA4D74" w:rsidRPr="00E24DA8" w:rsidRDefault="00DA4D74" w:rsidP="00D039FD">
            <w:pPr>
              <w:rPr>
                <w:b/>
                <w:sz w:val="16"/>
                <w:szCs w:val="16"/>
              </w:rPr>
            </w:pPr>
            <w:r w:rsidRPr="00E24DA8">
              <w:rPr>
                <w:b/>
                <w:sz w:val="16"/>
                <w:szCs w:val="16"/>
              </w:rPr>
              <w:t>5.641</w:t>
            </w:r>
          </w:p>
        </w:tc>
        <w:tc>
          <w:tcPr>
            <w:tcW w:w="205" w:type="pct"/>
          </w:tcPr>
          <w:p w14:paraId="5BF98BE0" w14:textId="77777777" w:rsidR="00DA4D74" w:rsidRPr="00E24DA8" w:rsidRDefault="00DA4D74" w:rsidP="00D039FD">
            <w:pPr>
              <w:rPr>
                <w:b/>
                <w:sz w:val="16"/>
                <w:szCs w:val="16"/>
              </w:rPr>
            </w:pPr>
            <w:r w:rsidRPr="00E24DA8">
              <w:rPr>
                <w:b/>
                <w:sz w:val="16"/>
                <w:szCs w:val="16"/>
              </w:rPr>
              <w:t>1</w:t>
            </w:r>
          </w:p>
        </w:tc>
        <w:tc>
          <w:tcPr>
            <w:tcW w:w="323" w:type="pct"/>
          </w:tcPr>
          <w:p w14:paraId="0F77FFF2" w14:textId="77777777" w:rsidR="00DA4D74" w:rsidRPr="00E24DA8" w:rsidRDefault="00DA4D74" w:rsidP="00D039FD">
            <w:pPr>
              <w:rPr>
                <w:b/>
                <w:sz w:val="16"/>
                <w:szCs w:val="16"/>
              </w:rPr>
            </w:pPr>
            <w:r w:rsidRPr="00E24DA8">
              <w:rPr>
                <w:b/>
                <w:sz w:val="16"/>
                <w:szCs w:val="16"/>
              </w:rPr>
              <w:t>.018</w:t>
            </w:r>
          </w:p>
        </w:tc>
        <w:tc>
          <w:tcPr>
            <w:tcW w:w="503" w:type="pct"/>
          </w:tcPr>
          <w:p w14:paraId="09A2AC27" w14:textId="77777777" w:rsidR="00DA4D74" w:rsidRPr="003D42B7" w:rsidRDefault="00DA4D74" w:rsidP="00D039FD">
            <w:pPr>
              <w:rPr>
                <w:b/>
                <w:sz w:val="16"/>
                <w:szCs w:val="16"/>
              </w:rPr>
            </w:pPr>
            <w:r w:rsidRPr="003D42B7">
              <w:rPr>
                <w:sz w:val="16"/>
                <w:szCs w:val="16"/>
              </w:rPr>
              <w:t>.499</w:t>
            </w:r>
          </w:p>
        </w:tc>
        <w:tc>
          <w:tcPr>
            <w:tcW w:w="434" w:type="pct"/>
          </w:tcPr>
          <w:p w14:paraId="40B3015A" w14:textId="77777777" w:rsidR="00DA4D74" w:rsidRPr="003D42B7" w:rsidRDefault="00DA4D74" w:rsidP="00D039FD">
            <w:pPr>
              <w:rPr>
                <w:b/>
                <w:sz w:val="16"/>
                <w:szCs w:val="16"/>
              </w:rPr>
            </w:pPr>
            <w:r w:rsidRPr="003D42B7">
              <w:rPr>
                <w:sz w:val="16"/>
                <w:szCs w:val="16"/>
              </w:rPr>
              <w:t>2.006</w:t>
            </w:r>
          </w:p>
        </w:tc>
      </w:tr>
      <w:tr w:rsidR="00DA4D74" w14:paraId="50AE409D" w14:textId="77777777" w:rsidTr="00D039FD">
        <w:tc>
          <w:tcPr>
            <w:tcW w:w="1553" w:type="pct"/>
          </w:tcPr>
          <w:p w14:paraId="0D0A9F9D" w14:textId="77777777" w:rsidR="00DA4D74" w:rsidRPr="002561C0" w:rsidRDefault="00DA4D74" w:rsidP="00D039FD">
            <w:pPr>
              <w:rPr>
                <w:b/>
                <w:sz w:val="16"/>
                <w:szCs w:val="16"/>
              </w:rPr>
            </w:pPr>
            <w:r w:rsidRPr="002561C0">
              <w:rPr>
                <w:b/>
                <w:sz w:val="16"/>
                <w:szCs w:val="16"/>
              </w:rPr>
              <w:t>CHIT total</w:t>
            </w:r>
          </w:p>
        </w:tc>
        <w:tc>
          <w:tcPr>
            <w:tcW w:w="338" w:type="pct"/>
          </w:tcPr>
          <w:p w14:paraId="6B99F8CA" w14:textId="77777777" w:rsidR="00DA4D74" w:rsidRPr="00E24DA8" w:rsidRDefault="00DA4D74" w:rsidP="00D039FD">
            <w:pPr>
              <w:rPr>
                <w:b/>
                <w:sz w:val="16"/>
                <w:szCs w:val="16"/>
              </w:rPr>
            </w:pPr>
            <w:r w:rsidRPr="00E24DA8">
              <w:rPr>
                <w:b/>
                <w:sz w:val="16"/>
                <w:szCs w:val="16"/>
              </w:rPr>
              <w:t>.026</w:t>
            </w:r>
          </w:p>
        </w:tc>
        <w:tc>
          <w:tcPr>
            <w:tcW w:w="338" w:type="pct"/>
          </w:tcPr>
          <w:p w14:paraId="0CEA446A" w14:textId="77777777" w:rsidR="00DA4D74" w:rsidRPr="00E24DA8" w:rsidRDefault="00DA4D74" w:rsidP="00D039FD">
            <w:pPr>
              <w:rPr>
                <w:b/>
                <w:sz w:val="16"/>
                <w:szCs w:val="16"/>
              </w:rPr>
            </w:pPr>
            <w:r w:rsidRPr="00E24DA8">
              <w:rPr>
                <w:b/>
                <w:sz w:val="16"/>
                <w:szCs w:val="16"/>
              </w:rPr>
              <w:t>.0068</w:t>
            </w:r>
          </w:p>
        </w:tc>
        <w:tc>
          <w:tcPr>
            <w:tcW w:w="407" w:type="pct"/>
          </w:tcPr>
          <w:p w14:paraId="124F40B2" w14:textId="77777777" w:rsidR="00DA4D74" w:rsidRPr="00E24DA8" w:rsidRDefault="00DA4D74" w:rsidP="00D039FD">
            <w:pPr>
              <w:rPr>
                <w:b/>
                <w:sz w:val="16"/>
                <w:szCs w:val="16"/>
              </w:rPr>
            </w:pPr>
            <w:r w:rsidRPr="00E24DA8">
              <w:rPr>
                <w:b/>
                <w:sz w:val="16"/>
                <w:szCs w:val="16"/>
              </w:rPr>
              <w:t>.013</w:t>
            </w:r>
          </w:p>
        </w:tc>
        <w:tc>
          <w:tcPr>
            <w:tcW w:w="409" w:type="pct"/>
          </w:tcPr>
          <w:p w14:paraId="0571AA42" w14:textId="77777777" w:rsidR="00DA4D74" w:rsidRPr="00E24DA8" w:rsidRDefault="00DA4D74" w:rsidP="00D039FD">
            <w:pPr>
              <w:rPr>
                <w:b/>
                <w:sz w:val="16"/>
                <w:szCs w:val="16"/>
              </w:rPr>
            </w:pPr>
            <w:r w:rsidRPr="00E24DA8">
              <w:rPr>
                <w:b/>
                <w:sz w:val="16"/>
                <w:szCs w:val="16"/>
              </w:rPr>
              <w:t>.040</w:t>
            </w:r>
          </w:p>
        </w:tc>
        <w:tc>
          <w:tcPr>
            <w:tcW w:w="490" w:type="pct"/>
          </w:tcPr>
          <w:p w14:paraId="749D654A" w14:textId="77777777" w:rsidR="00DA4D74" w:rsidRPr="00E24DA8" w:rsidRDefault="00DA4D74" w:rsidP="00D039FD">
            <w:pPr>
              <w:rPr>
                <w:b/>
                <w:sz w:val="16"/>
                <w:szCs w:val="16"/>
              </w:rPr>
            </w:pPr>
            <w:r w:rsidRPr="00E24DA8">
              <w:rPr>
                <w:b/>
                <w:sz w:val="16"/>
                <w:szCs w:val="16"/>
              </w:rPr>
              <w:t>14.985</w:t>
            </w:r>
          </w:p>
        </w:tc>
        <w:tc>
          <w:tcPr>
            <w:tcW w:w="205" w:type="pct"/>
          </w:tcPr>
          <w:p w14:paraId="5543B461" w14:textId="77777777" w:rsidR="00DA4D74" w:rsidRPr="00E24DA8" w:rsidRDefault="00DA4D74" w:rsidP="00D039FD">
            <w:pPr>
              <w:rPr>
                <w:b/>
                <w:sz w:val="16"/>
                <w:szCs w:val="16"/>
              </w:rPr>
            </w:pPr>
            <w:r w:rsidRPr="00E24DA8">
              <w:rPr>
                <w:b/>
                <w:sz w:val="16"/>
                <w:szCs w:val="16"/>
              </w:rPr>
              <w:t>1</w:t>
            </w:r>
          </w:p>
        </w:tc>
        <w:tc>
          <w:tcPr>
            <w:tcW w:w="323" w:type="pct"/>
          </w:tcPr>
          <w:p w14:paraId="216BC7AE" w14:textId="77777777" w:rsidR="00DA4D74" w:rsidRPr="00E24DA8" w:rsidRDefault="00DA4D74" w:rsidP="00D039FD">
            <w:pPr>
              <w:rPr>
                <w:b/>
                <w:sz w:val="16"/>
                <w:szCs w:val="16"/>
              </w:rPr>
            </w:pPr>
            <w:r>
              <w:rPr>
                <w:b/>
                <w:sz w:val="16"/>
                <w:szCs w:val="16"/>
              </w:rPr>
              <w:t>&lt;.001</w:t>
            </w:r>
          </w:p>
        </w:tc>
        <w:tc>
          <w:tcPr>
            <w:tcW w:w="503" w:type="pct"/>
          </w:tcPr>
          <w:p w14:paraId="3ED81AE7" w14:textId="77777777" w:rsidR="00DA4D74" w:rsidRPr="003D42B7" w:rsidRDefault="00DA4D74" w:rsidP="00D039FD">
            <w:pPr>
              <w:rPr>
                <w:b/>
                <w:sz w:val="16"/>
                <w:szCs w:val="16"/>
              </w:rPr>
            </w:pPr>
            <w:r w:rsidRPr="003D42B7">
              <w:rPr>
                <w:sz w:val="16"/>
                <w:szCs w:val="16"/>
              </w:rPr>
              <w:t>.702</w:t>
            </w:r>
          </w:p>
        </w:tc>
        <w:tc>
          <w:tcPr>
            <w:tcW w:w="434" w:type="pct"/>
          </w:tcPr>
          <w:p w14:paraId="038CEEB5" w14:textId="77777777" w:rsidR="00DA4D74" w:rsidRPr="003D42B7" w:rsidRDefault="00DA4D74" w:rsidP="00D039FD">
            <w:pPr>
              <w:rPr>
                <w:b/>
                <w:sz w:val="16"/>
                <w:szCs w:val="16"/>
              </w:rPr>
            </w:pPr>
            <w:r w:rsidRPr="003D42B7">
              <w:rPr>
                <w:sz w:val="16"/>
                <w:szCs w:val="16"/>
              </w:rPr>
              <w:t>1.425</w:t>
            </w:r>
          </w:p>
        </w:tc>
      </w:tr>
      <w:tr w:rsidR="00DA4D74" w14:paraId="3803B5B4" w14:textId="77777777" w:rsidTr="00D039FD">
        <w:tc>
          <w:tcPr>
            <w:tcW w:w="1553" w:type="pct"/>
          </w:tcPr>
          <w:p w14:paraId="47F19CFA" w14:textId="77777777" w:rsidR="00DA4D74" w:rsidRPr="002561C0" w:rsidRDefault="00DA4D74" w:rsidP="00D039FD">
            <w:pPr>
              <w:rPr>
                <w:sz w:val="16"/>
                <w:szCs w:val="16"/>
              </w:rPr>
            </w:pPr>
            <w:r w:rsidRPr="002561C0">
              <w:rPr>
                <w:sz w:val="16"/>
                <w:szCs w:val="16"/>
              </w:rPr>
              <w:t>BIS total</w:t>
            </w:r>
          </w:p>
        </w:tc>
        <w:tc>
          <w:tcPr>
            <w:tcW w:w="338" w:type="pct"/>
          </w:tcPr>
          <w:p w14:paraId="1B2009C6" w14:textId="77777777" w:rsidR="00DA4D74" w:rsidRPr="00E24DA8" w:rsidRDefault="00DA4D74" w:rsidP="00D039FD">
            <w:pPr>
              <w:rPr>
                <w:sz w:val="16"/>
                <w:szCs w:val="16"/>
              </w:rPr>
            </w:pPr>
            <w:r w:rsidRPr="00E24DA8">
              <w:rPr>
                <w:sz w:val="16"/>
                <w:szCs w:val="16"/>
              </w:rPr>
              <w:t>-.001</w:t>
            </w:r>
          </w:p>
        </w:tc>
        <w:tc>
          <w:tcPr>
            <w:tcW w:w="338" w:type="pct"/>
          </w:tcPr>
          <w:p w14:paraId="3723BA6F" w14:textId="77777777" w:rsidR="00DA4D74" w:rsidRPr="00E24DA8" w:rsidRDefault="00DA4D74" w:rsidP="00D039FD">
            <w:pPr>
              <w:rPr>
                <w:sz w:val="16"/>
                <w:szCs w:val="16"/>
              </w:rPr>
            </w:pPr>
            <w:r w:rsidRPr="00E24DA8">
              <w:rPr>
                <w:sz w:val="16"/>
                <w:szCs w:val="16"/>
              </w:rPr>
              <w:t>.0087</w:t>
            </w:r>
          </w:p>
        </w:tc>
        <w:tc>
          <w:tcPr>
            <w:tcW w:w="407" w:type="pct"/>
          </w:tcPr>
          <w:p w14:paraId="70B4156E" w14:textId="77777777" w:rsidR="00DA4D74" w:rsidRPr="00E24DA8" w:rsidRDefault="00DA4D74" w:rsidP="00D039FD">
            <w:pPr>
              <w:rPr>
                <w:sz w:val="16"/>
                <w:szCs w:val="16"/>
              </w:rPr>
            </w:pPr>
            <w:r w:rsidRPr="00E24DA8">
              <w:rPr>
                <w:sz w:val="16"/>
                <w:szCs w:val="16"/>
              </w:rPr>
              <w:t>-.018</w:t>
            </w:r>
          </w:p>
        </w:tc>
        <w:tc>
          <w:tcPr>
            <w:tcW w:w="409" w:type="pct"/>
          </w:tcPr>
          <w:p w14:paraId="47A70663" w14:textId="77777777" w:rsidR="00DA4D74" w:rsidRPr="00E24DA8" w:rsidRDefault="00DA4D74" w:rsidP="00D039FD">
            <w:pPr>
              <w:rPr>
                <w:sz w:val="16"/>
                <w:szCs w:val="16"/>
              </w:rPr>
            </w:pPr>
            <w:r w:rsidRPr="00E24DA8">
              <w:rPr>
                <w:sz w:val="16"/>
                <w:szCs w:val="16"/>
              </w:rPr>
              <w:t>.016</w:t>
            </w:r>
          </w:p>
        </w:tc>
        <w:tc>
          <w:tcPr>
            <w:tcW w:w="490" w:type="pct"/>
          </w:tcPr>
          <w:p w14:paraId="6DACCD51" w14:textId="77777777" w:rsidR="00DA4D74" w:rsidRPr="00E24DA8" w:rsidRDefault="00DA4D74" w:rsidP="00D039FD">
            <w:pPr>
              <w:rPr>
                <w:sz w:val="16"/>
                <w:szCs w:val="16"/>
              </w:rPr>
            </w:pPr>
            <w:r w:rsidRPr="00E24DA8">
              <w:rPr>
                <w:sz w:val="16"/>
                <w:szCs w:val="16"/>
              </w:rPr>
              <w:t>.010</w:t>
            </w:r>
          </w:p>
        </w:tc>
        <w:tc>
          <w:tcPr>
            <w:tcW w:w="205" w:type="pct"/>
          </w:tcPr>
          <w:p w14:paraId="194D95F6" w14:textId="77777777" w:rsidR="00DA4D74" w:rsidRPr="00E24DA8" w:rsidRDefault="00DA4D74" w:rsidP="00D039FD">
            <w:pPr>
              <w:rPr>
                <w:sz w:val="16"/>
                <w:szCs w:val="16"/>
              </w:rPr>
            </w:pPr>
            <w:r w:rsidRPr="00E24DA8">
              <w:rPr>
                <w:sz w:val="16"/>
                <w:szCs w:val="16"/>
              </w:rPr>
              <w:t>1</w:t>
            </w:r>
          </w:p>
        </w:tc>
        <w:tc>
          <w:tcPr>
            <w:tcW w:w="323" w:type="pct"/>
          </w:tcPr>
          <w:p w14:paraId="507EC9D2" w14:textId="77777777" w:rsidR="00DA4D74" w:rsidRPr="00E24DA8" w:rsidRDefault="00DA4D74" w:rsidP="00D039FD">
            <w:pPr>
              <w:rPr>
                <w:sz w:val="16"/>
                <w:szCs w:val="16"/>
              </w:rPr>
            </w:pPr>
            <w:r w:rsidRPr="00E24DA8">
              <w:rPr>
                <w:sz w:val="16"/>
                <w:szCs w:val="16"/>
              </w:rPr>
              <w:t>.922</w:t>
            </w:r>
          </w:p>
        </w:tc>
        <w:tc>
          <w:tcPr>
            <w:tcW w:w="503" w:type="pct"/>
          </w:tcPr>
          <w:p w14:paraId="2B1153C2" w14:textId="77777777" w:rsidR="00DA4D74" w:rsidRPr="003D42B7" w:rsidRDefault="00DA4D74" w:rsidP="00D039FD">
            <w:pPr>
              <w:rPr>
                <w:sz w:val="16"/>
                <w:szCs w:val="16"/>
              </w:rPr>
            </w:pPr>
            <w:r w:rsidRPr="003D42B7">
              <w:rPr>
                <w:sz w:val="16"/>
                <w:szCs w:val="16"/>
              </w:rPr>
              <w:t>.816</w:t>
            </w:r>
          </w:p>
        </w:tc>
        <w:tc>
          <w:tcPr>
            <w:tcW w:w="434" w:type="pct"/>
          </w:tcPr>
          <w:p w14:paraId="52C7047B" w14:textId="77777777" w:rsidR="00DA4D74" w:rsidRPr="003D42B7" w:rsidRDefault="00DA4D74" w:rsidP="00D039FD">
            <w:pPr>
              <w:rPr>
                <w:sz w:val="16"/>
                <w:szCs w:val="16"/>
              </w:rPr>
            </w:pPr>
            <w:r w:rsidRPr="003D42B7">
              <w:rPr>
                <w:sz w:val="16"/>
                <w:szCs w:val="16"/>
              </w:rPr>
              <w:t>1.225</w:t>
            </w:r>
          </w:p>
        </w:tc>
      </w:tr>
      <w:tr w:rsidR="00DA4D74" w14:paraId="1DFFCC78" w14:textId="77777777" w:rsidTr="00D039FD">
        <w:tc>
          <w:tcPr>
            <w:tcW w:w="1553" w:type="pct"/>
          </w:tcPr>
          <w:p w14:paraId="015E9E20" w14:textId="77777777" w:rsidR="00DA4D74" w:rsidRPr="002561C0" w:rsidRDefault="00DA4D74" w:rsidP="00D039FD">
            <w:pPr>
              <w:rPr>
                <w:sz w:val="16"/>
                <w:szCs w:val="16"/>
              </w:rPr>
            </w:pPr>
            <w:r w:rsidRPr="002561C0">
              <w:rPr>
                <w:sz w:val="16"/>
                <w:szCs w:val="16"/>
              </w:rPr>
              <w:t>SPQ total</w:t>
            </w:r>
          </w:p>
        </w:tc>
        <w:tc>
          <w:tcPr>
            <w:tcW w:w="338" w:type="pct"/>
          </w:tcPr>
          <w:p w14:paraId="25E4DC09" w14:textId="77777777" w:rsidR="00DA4D74" w:rsidRPr="00E24DA8" w:rsidRDefault="00DA4D74" w:rsidP="00D039FD">
            <w:pPr>
              <w:rPr>
                <w:sz w:val="16"/>
                <w:szCs w:val="16"/>
              </w:rPr>
            </w:pPr>
            <w:r w:rsidRPr="00E24DA8">
              <w:rPr>
                <w:sz w:val="16"/>
                <w:szCs w:val="16"/>
              </w:rPr>
              <w:t>.017</w:t>
            </w:r>
          </w:p>
        </w:tc>
        <w:tc>
          <w:tcPr>
            <w:tcW w:w="338" w:type="pct"/>
          </w:tcPr>
          <w:p w14:paraId="57DA17C4" w14:textId="77777777" w:rsidR="00DA4D74" w:rsidRPr="00E24DA8" w:rsidRDefault="00DA4D74" w:rsidP="00D039FD">
            <w:pPr>
              <w:rPr>
                <w:sz w:val="16"/>
                <w:szCs w:val="16"/>
              </w:rPr>
            </w:pPr>
            <w:r w:rsidRPr="00E24DA8">
              <w:rPr>
                <w:sz w:val="16"/>
                <w:szCs w:val="16"/>
              </w:rPr>
              <w:t>.0090</w:t>
            </w:r>
          </w:p>
        </w:tc>
        <w:tc>
          <w:tcPr>
            <w:tcW w:w="407" w:type="pct"/>
          </w:tcPr>
          <w:p w14:paraId="64CE9F04" w14:textId="77777777" w:rsidR="00DA4D74" w:rsidRPr="00E24DA8" w:rsidRDefault="00DA4D74" w:rsidP="00D039FD">
            <w:pPr>
              <w:rPr>
                <w:sz w:val="16"/>
                <w:szCs w:val="16"/>
              </w:rPr>
            </w:pPr>
            <w:r w:rsidRPr="00E24DA8">
              <w:rPr>
                <w:sz w:val="16"/>
                <w:szCs w:val="16"/>
              </w:rPr>
              <w:t>.000</w:t>
            </w:r>
          </w:p>
        </w:tc>
        <w:tc>
          <w:tcPr>
            <w:tcW w:w="409" w:type="pct"/>
          </w:tcPr>
          <w:p w14:paraId="65B758AF" w14:textId="77777777" w:rsidR="00DA4D74" w:rsidRPr="00E24DA8" w:rsidRDefault="00DA4D74" w:rsidP="00D039FD">
            <w:pPr>
              <w:rPr>
                <w:sz w:val="16"/>
                <w:szCs w:val="16"/>
              </w:rPr>
            </w:pPr>
            <w:r w:rsidRPr="00E24DA8">
              <w:rPr>
                <w:sz w:val="16"/>
                <w:szCs w:val="16"/>
              </w:rPr>
              <w:t>.035</w:t>
            </w:r>
          </w:p>
        </w:tc>
        <w:tc>
          <w:tcPr>
            <w:tcW w:w="490" w:type="pct"/>
          </w:tcPr>
          <w:p w14:paraId="45D2118F" w14:textId="77777777" w:rsidR="00DA4D74" w:rsidRPr="00E24DA8" w:rsidRDefault="00DA4D74" w:rsidP="00D039FD">
            <w:pPr>
              <w:rPr>
                <w:sz w:val="16"/>
                <w:szCs w:val="16"/>
              </w:rPr>
            </w:pPr>
            <w:r w:rsidRPr="00E24DA8">
              <w:rPr>
                <w:sz w:val="16"/>
                <w:szCs w:val="16"/>
              </w:rPr>
              <w:t>3.749</w:t>
            </w:r>
          </w:p>
        </w:tc>
        <w:tc>
          <w:tcPr>
            <w:tcW w:w="205" w:type="pct"/>
          </w:tcPr>
          <w:p w14:paraId="26F86894" w14:textId="77777777" w:rsidR="00DA4D74" w:rsidRPr="00E24DA8" w:rsidRDefault="00DA4D74" w:rsidP="00D039FD">
            <w:pPr>
              <w:rPr>
                <w:sz w:val="16"/>
                <w:szCs w:val="16"/>
              </w:rPr>
            </w:pPr>
            <w:r w:rsidRPr="00E24DA8">
              <w:rPr>
                <w:sz w:val="16"/>
                <w:szCs w:val="16"/>
              </w:rPr>
              <w:t>1</w:t>
            </w:r>
          </w:p>
        </w:tc>
        <w:tc>
          <w:tcPr>
            <w:tcW w:w="323" w:type="pct"/>
          </w:tcPr>
          <w:p w14:paraId="22D0B023" w14:textId="77777777" w:rsidR="00DA4D74" w:rsidRPr="00E24DA8" w:rsidRDefault="00DA4D74" w:rsidP="00D039FD">
            <w:pPr>
              <w:rPr>
                <w:sz w:val="16"/>
                <w:szCs w:val="16"/>
              </w:rPr>
            </w:pPr>
            <w:r w:rsidRPr="00E24DA8">
              <w:rPr>
                <w:sz w:val="16"/>
                <w:szCs w:val="16"/>
              </w:rPr>
              <w:t>.053</w:t>
            </w:r>
          </w:p>
        </w:tc>
        <w:tc>
          <w:tcPr>
            <w:tcW w:w="503" w:type="pct"/>
          </w:tcPr>
          <w:p w14:paraId="3B01F54C" w14:textId="77777777" w:rsidR="00DA4D74" w:rsidRPr="003D42B7" w:rsidRDefault="00DA4D74" w:rsidP="00D039FD">
            <w:pPr>
              <w:rPr>
                <w:sz w:val="16"/>
                <w:szCs w:val="16"/>
              </w:rPr>
            </w:pPr>
            <w:r w:rsidRPr="003D42B7">
              <w:rPr>
                <w:sz w:val="16"/>
                <w:szCs w:val="16"/>
              </w:rPr>
              <w:t>.628</w:t>
            </w:r>
          </w:p>
        </w:tc>
        <w:tc>
          <w:tcPr>
            <w:tcW w:w="434" w:type="pct"/>
          </w:tcPr>
          <w:p w14:paraId="552C427E" w14:textId="77777777" w:rsidR="00DA4D74" w:rsidRPr="003D42B7" w:rsidRDefault="00DA4D74" w:rsidP="00D039FD">
            <w:pPr>
              <w:rPr>
                <w:sz w:val="16"/>
                <w:szCs w:val="16"/>
              </w:rPr>
            </w:pPr>
            <w:r w:rsidRPr="003D42B7">
              <w:rPr>
                <w:sz w:val="16"/>
                <w:szCs w:val="16"/>
              </w:rPr>
              <w:t>1.593</w:t>
            </w:r>
          </w:p>
        </w:tc>
      </w:tr>
      <w:tr w:rsidR="00DA4D74" w14:paraId="01BB279D" w14:textId="77777777" w:rsidTr="00D039FD">
        <w:tc>
          <w:tcPr>
            <w:tcW w:w="1553" w:type="pct"/>
          </w:tcPr>
          <w:p w14:paraId="7953D242" w14:textId="77777777" w:rsidR="00DA4D74" w:rsidRPr="002561C0" w:rsidRDefault="00DA4D74" w:rsidP="00D039FD">
            <w:pPr>
              <w:rPr>
                <w:sz w:val="16"/>
                <w:szCs w:val="16"/>
              </w:rPr>
            </w:pPr>
            <w:r w:rsidRPr="002561C0">
              <w:rPr>
                <w:sz w:val="16"/>
                <w:szCs w:val="16"/>
              </w:rPr>
              <w:t>DASS21 depression (before)</w:t>
            </w:r>
          </w:p>
        </w:tc>
        <w:tc>
          <w:tcPr>
            <w:tcW w:w="338" w:type="pct"/>
          </w:tcPr>
          <w:p w14:paraId="1FB636CC" w14:textId="77777777" w:rsidR="00DA4D74" w:rsidRPr="00E24DA8" w:rsidRDefault="00DA4D74" w:rsidP="00D039FD">
            <w:pPr>
              <w:rPr>
                <w:sz w:val="16"/>
                <w:szCs w:val="16"/>
              </w:rPr>
            </w:pPr>
            <w:r w:rsidRPr="00E24DA8">
              <w:rPr>
                <w:sz w:val="16"/>
                <w:szCs w:val="16"/>
              </w:rPr>
              <w:t>.001</w:t>
            </w:r>
          </w:p>
        </w:tc>
        <w:tc>
          <w:tcPr>
            <w:tcW w:w="338" w:type="pct"/>
          </w:tcPr>
          <w:p w14:paraId="2C60FDA9" w14:textId="77777777" w:rsidR="00DA4D74" w:rsidRPr="00E24DA8" w:rsidRDefault="00DA4D74" w:rsidP="00D039FD">
            <w:pPr>
              <w:rPr>
                <w:sz w:val="16"/>
                <w:szCs w:val="16"/>
              </w:rPr>
            </w:pPr>
            <w:r w:rsidRPr="00E24DA8">
              <w:rPr>
                <w:sz w:val="16"/>
                <w:szCs w:val="16"/>
              </w:rPr>
              <w:t>.0126</w:t>
            </w:r>
          </w:p>
        </w:tc>
        <w:tc>
          <w:tcPr>
            <w:tcW w:w="407" w:type="pct"/>
          </w:tcPr>
          <w:p w14:paraId="1FF01629" w14:textId="77777777" w:rsidR="00DA4D74" w:rsidRPr="00E24DA8" w:rsidRDefault="00DA4D74" w:rsidP="00D039FD">
            <w:pPr>
              <w:rPr>
                <w:sz w:val="16"/>
                <w:szCs w:val="16"/>
              </w:rPr>
            </w:pPr>
            <w:r w:rsidRPr="00E24DA8">
              <w:rPr>
                <w:sz w:val="16"/>
                <w:szCs w:val="16"/>
              </w:rPr>
              <w:t>-.024</w:t>
            </w:r>
          </w:p>
        </w:tc>
        <w:tc>
          <w:tcPr>
            <w:tcW w:w="409" w:type="pct"/>
          </w:tcPr>
          <w:p w14:paraId="588EED99" w14:textId="77777777" w:rsidR="00DA4D74" w:rsidRPr="00E24DA8" w:rsidRDefault="00DA4D74" w:rsidP="00D039FD">
            <w:pPr>
              <w:rPr>
                <w:sz w:val="16"/>
                <w:szCs w:val="16"/>
              </w:rPr>
            </w:pPr>
            <w:r w:rsidRPr="00E24DA8">
              <w:rPr>
                <w:sz w:val="16"/>
                <w:szCs w:val="16"/>
              </w:rPr>
              <w:t>.026</w:t>
            </w:r>
          </w:p>
        </w:tc>
        <w:tc>
          <w:tcPr>
            <w:tcW w:w="490" w:type="pct"/>
          </w:tcPr>
          <w:p w14:paraId="7E3DE417" w14:textId="77777777" w:rsidR="00DA4D74" w:rsidRPr="00E24DA8" w:rsidRDefault="00DA4D74" w:rsidP="00D039FD">
            <w:pPr>
              <w:rPr>
                <w:sz w:val="16"/>
                <w:szCs w:val="16"/>
              </w:rPr>
            </w:pPr>
            <w:r w:rsidRPr="00E24DA8">
              <w:rPr>
                <w:sz w:val="16"/>
                <w:szCs w:val="16"/>
              </w:rPr>
              <w:t>.005</w:t>
            </w:r>
          </w:p>
        </w:tc>
        <w:tc>
          <w:tcPr>
            <w:tcW w:w="205" w:type="pct"/>
          </w:tcPr>
          <w:p w14:paraId="27643A92" w14:textId="77777777" w:rsidR="00DA4D74" w:rsidRPr="00E24DA8" w:rsidRDefault="00DA4D74" w:rsidP="00D039FD">
            <w:pPr>
              <w:rPr>
                <w:sz w:val="16"/>
                <w:szCs w:val="16"/>
              </w:rPr>
            </w:pPr>
            <w:r w:rsidRPr="00E24DA8">
              <w:rPr>
                <w:sz w:val="16"/>
                <w:szCs w:val="16"/>
              </w:rPr>
              <w:t>1</w:t>
            </w:r>
          </w:p>
        </w:tc>
        <w:tc>
          <w:tcPr>
            <w:tcW w:w="323" w:type="pct"/>
          </w:tcPr>
          <w:p w14:paraId="4B27C263" w14:textId="77777777" w:rsidR="00DA4D74" w:rsidRPr="00E24DA8" w:rsidRDefault="00DA4D74" w:rsidP="00D039FD">
            <w:pPr>
              <w:rPr>
                <w:sz w:val="16"/>
                <w:szCs w:val="16"/>
              </w:rPr>
            </w:pPr>
            <w:r w:rsidRPr="00E24DA8">
              <w:rPr>
                <w:sz w:val="16"/>
                <w:szCs w:val="16"/>
              </w:rPr>
              <w:t>.944</w:t>
            </w:r>
          </w:p>
        </w:tc>
        <w:tc>
          <w:tcPr>
            <w:tcW w:w="503" w:type="pct"/>
          </w:tcPr>
          <w:p w14:paraId="4F593784" w14:textId="77777777" w:rsidR="00DA4D74" w:rsidRPr="003D42B7" w:rsidRDefault="00DA4D74" w:rsidP="00D039FD">
            <w:pPr>
              <w:rPr>
                <w:sz w:val="16"/>
                <w:szCs w:val="16"/>
              </w:rPr>
            </w:pPr>
            <w:r w:rsidRPr="003D42B7">
              <w:rPr>
                <w:sz w:val="16"/>
                <w:szCs w:val="16"/>
              </w:rPr>
              <w:t>.392</w:t>
            </w:r>
          </w:p>
        </w:tc>
        <w:tc>
          <w:tcPr>
            <w:tcW w:w="434" w:type="pct"/>
          </w:tcPr>
          <w:p w14:paraId="2CB39DD8" w14:textId="77777777" w:rsidR="00DA4D74" w:rsidRPr="003D42B7" w:rsidRDefault="00DA4D74" w:rsidP="00D039FD">
            <w:pPr>
              <w:rPr>
                <w:sz w:val="16"/>
                <w:szCs w:val="16"/>
              </w:rPr>
            </w:pPr>
            <w:r w:rsidRPr="003D42B7">
              <w:rPr>
                <w:sz w:val="16"/>
                <w:szCs w:val="16"/>
              </w:rPr>
              <w:t>2.549</w:t>
            </w:r>
          </w:p>
        </w:tc>
      </w:tr>
      <w:tr w:rsidR="00DA4D74" w14:paraId="25B4ED28" w14:textId="77777777" w:rsidTr="00D039FD">
        <w:tc>
          <w:tcPr>
            <w:tcW w:w="1553" w:type="pct"/>
          </w:tcPr>
          <w:p w14:paraId="03EB51BC" w14:textId="77777777" w:rsidR="00DA4D74" w:rsidRPr="002561C0" w:rsidRDefault="00DA4D74" w:rsidP="00D039FD">
            <w:pPr>
              <w:rPr>
                <w:sz w:val="16"/>
                <w:szCs w:val="16"/>
              </w:rPr>
            </w:pPr>
            <w:r w:rsidRPr="002561C0">
              <w:rPr>
                <w:sz w:val="16"/>
                <w:szCs w:val="16"/>
              </w:rPr>
              <w:t>DASS21_anxiety (before)</w:t>
            </w:r>
          </w:p>
        </w:tc>
        <w:tc>
          <w:tcPr>
            <w:tcW w:w="338" w:type="pct"/>
          </w:tcPr>
          <w:p w14:paraId="75AB4667" w14:textId="77777777" w:rsidR="00DA4D74" w:rsidRPr="00E24DA8" w:rsidRDefault="00DA4D74" w:rsidP="00D039FD">
            <w:pPr>
              <w:rPr>
                <w:sz w:val="16"/>
                <w:szCs w:val="16"/>
              </w:rPr>
            </w:pPr>
            <w:r w:rsidRPr="00E24DA8">
              <w:rPr>
                <w:sz w:val="16"/>
                <w:szCs w:val="16"/>
              </w:rPr>
              <w:t>.006</w:t>
            </w:r>
          </w:p>
        </w:tc>
        <w:tc>
          <w:tcPr>
            <w:tcW w:w="338" w:type="pct"/>
          </w:tcPr>
          <w:p w14:paraId="46B8DB96" w14:textId="77777777" w:rsidR="00DA4D74" w:rsidRPr="00E24DA8" w:rsidRDefault="00DA4D74" w:rsidP="00D039FD">
            <w:pPr>
              <w:rPr>
                <w:sz w:val="16"/>
                <w:szCs w:val="16"/>
              </w:rPr>
            </w:pPr>
            <w:r w:rsidRPr="00E24DA8">
              <w:rPr>
                <w:sz w:val="16"/>
                <w:szCs w:val="16"/>
              </w:rPr>
              <w:t>.0202</w:t>
            </w:r>
          </w:p>
        </w:tc>
        <w:tc>
          <w:tcPr>
            <w:tcW w:w="407" w:type="pct"/>
          </w:tcPr>
          <w:p w14:paraId="3CCCF610" w14:textId="77777777" w:rsidR="00DA4D74" w:rsidRPr="00E24DA8" w:rsidRDefault="00DA4D74" w:rsidP="00D039FD">
            <w:pPr>
              <w:rPr>
                <w:sz w:val="16"/>
                <w:szCs w:val="16"/>
              </w:rPr>
            </w:pPr>
            <w:r w:rsidRPr="00E24DA8">
              <w:rPr>
                <w:sz w:val="16"/>
                <w:szCs w:val="16"/>
              </w:rPr>
              <w:t>-.034</w:t>
            </w:r>
          </w:p>
        </w:tc>
        <w:tc>
          <w:tcPr>
            <w:tcW w:w="409" w:type="pct"/>
          </w:tcPr>
          <w:p w14:paraId="1E08A539" w14:textId="77777777" w:rsidR="00DA4D74" w:rsidRPr="00E24DA8" w:rsidRDefault="00DA4D74" w:rsidP="00D039FD">
            <w:pPr>
              <w:rPr>
                <w:sz w:val="16"/>
                <w:szCs w:val="16"/>
              </w:rPr>
            </w:pPr>
            <w:r w:rsidRPr="00E24DA8">
              <w:rPr>
                <w:sz w:val="16"/>
                <w:szCs w:val="16"/>
              </w:rPr>
              <w:t>.045</w:t>
            </w:r>
          </w:p>
        </w:tc>
        <w:tc>
          <w:tcPr>
            <w:tcW w:w="490" w:type="pct"/>
          </w:tcPr>
          <w:p w14:paraId="4CB73447" w14:textId="77777777" w:rsidR="00DA4D74" w:rsidRPr="00E24DA8" w:rsidRDefault="00DA4D74" w:rsidP="00D039FD">
            <w:pPr>
              <w:rPr>
                <w:sz w:val="16"/>
                <w:szCs w:val="16"/>
              </w:rPr>
            </w:pPr>
            <w:r w:rsidRPr="00E24DA8">
              <w:rPr>
                <w:sz w:val="16"/>
                <w:szCs w:val="16"/>
              </w:rPr>
              <w:t>.079</w:t>
            </w:r>
          </w:p>
        </w:tc>
        <w:tc>
          <w:tcPr>
            <w:tcW w:w="205" w:type="pct"/>
          </w:tcPr>
          <w:p w14:paraId="2B5D66F4" w14:textId="77777777" w:rsidR="00DA4D74" w:rsidRPr="00E24DA8" w:rsidRDefault="00DA4D74" w:rsidP="00D039FD">
            <w:pPr>
              <w:rPr>
                <w:sz w:val="16"/>
                <w:szCs w:val="16"/>
              </w:rPr>
            </w:pPr>
            <w:r w:rsidRPr="00E24DA8">
              <w:rPr>
                <w:sz w:val="16"/>
                <w:szCs w:val="16"/>
              </w:rPr>
              <w:t>1</w:t>
            </w:r>
          </w:p>
        </w:tc>
        <w:tc>
          <w:tcPr>
            <w:tcW w:w="323" w:type="pct"/>
          </w:tcPr>
          <w:p w14:paraId="39436C58" w14:textId="77777777" w:rsidR="00DA4D74" w:rsidRPr="00E24DA8" w:rsidRDefault="00DA4D74" w:rsidP="00D039FD">
            <w:pPr>
              <w:rPr>
                <w:sz w:val="16"/>
                <w:szCs w:val="16"/>
              </w:rPr>
            </w:pPr>
            <w:r w:rsidRPr="00E24DA8">
              <w:rPr>
                <w:sz w:val="16"/>
                <w:szCs w:val="16"/>
              </w:rPr>
              <w:t>.778</w:t>
            </w:r>
          </w:p>
        </w:tc>
        <w:tc>
          <w:tcPr>
            <w:tcW w:w="503" w:type="pct"/>
          </w:tcPr>
          <w:p w14:paraId="6AA02D4E" w14:textId="77777777" w:rsidR="00DA4D74" w:rsidRPr="003D42B7" w:rsidRDefault="00DA4D74" w:rsidP="00D039FD">
            <w:pPr>
              <w:rPr>
                <w:sz w:val="16"/>
                <w:szCs w:val="16"/>
              </w:rPr>
            </w:pPr>
            <w:r w:rsidRPr="003D42B7">
              <w:rPr>
                <w:sz w:val="16"/>
                <w:szCs w:val="16"/>
              </w:rPr>
              <w:t>.406</w:t>
            </w:r>
          </w:p>
        </w:tc>
        <w:tc>
          <w:tcPr>
            <w:tcW w:w="434" w:type="pct"/>
          </w:tcPr>
          <w:p w14:paraId="1DF6F22A" w14:textId="77777777" w:rsidR="00DA4D74" w:rsidRPr="003D42B7" w:rsidRDefault="00DA4D74" w:rsidP="00D039FD">
            <w:pPr>
              <w:rPr>
                <w:sz w:val="16"/>
                <w:szCs w:val="16"/>
              </w:rPr>
            </w:pPr>
            <w:r w:rsidRPr="003D42B7">
              <w:rPr>
                <w:sz w:val="16"/>
                <w:szCs w:val="16"/>
              </w:rPr>
              <w:t>2.462</w:t>
            </w:r>
          </w:p>
        </w:tc>
      </w:tr>
      <w:tr w:rsidR="00DA4D74" w14:paraId="366F7872" w14:textId="77777777" w:rsidTr="00D039FD">
        <w:tc>
          <w:tcPr>
            <w:tcW w:w="1553" w:type="pct"/>
          </w:tcPr>
          <w:p w14:paraId="28FADE57" w14:textId="77777777" w:rsidR="00DA4D74" w:rsidRPr="002561C0" w:rsidRDefault="00DA4D74" w:rsidP="00D039FD">
            <w:pPr>
              <w:rPr>
                <w:sz w:val="16"/>
                <w:szCs w:val="16"/>
              </w:rPr>
            </w:pPr>
            <w:r w:rsidRPr="002561C0">
              <w:rPr>
                <w:sz w:val="16"/>
                <w:szCs w:val="16"/>
              </w:rPr>
              <w:t xml:space="preserve">DASS21_stress_(before) </w:t>
            </w:r>
          </w:p>
        </w:tc>
        <w:tc>
          <w:tcPr>
            <w:tcW w:w="338" w:type="pct"/>
          </w:tcPr>
          <w:p w14:paraId="3B307C08" w14:textId="77777777" w:rsidR="00DA4D74" w:rsidRPr="00E24DA8" w:rsidRDefault="00DA4D74" w:rsidP="00D039FD">
            <w:pPr>
              <w:rPr>
                <w:sz w:val="16"/>
                <w:szCs w:val="16"/>
              </w:rPr>
            </w:pPr>
            <w:r w:rsidRPr="00E24DA8">
              <w:rPr>
                <w:sz w:val="16"/>
                <w:szCs w:val="16"/>
              </w:rPr>
              <w:t>-.010</w:t>
            </w:r>
          </w:p>
        </w:tc>
        <w:tc>
          <w:tcPr>
            <w:tcW w:w="338" w:type="pct"/>
          </w:tcPr>
          <w:p w14:paraId="4E13233C" w14:textId="77777777" w:rsidR="00DA4D74" w:rsidRPr="00E24DA8" w:rsidRDefault="00DA4D74" w:rsidP="00D039FD">
            <w:pPr>
              <w:rPr>
                <w:sz w:val="16"/>
                <w:szCs w:val="16"/>
              </w:rPr>
            </w:pPr>
            <w:r w:rsidRPr="00E24DA8">
              <w:rPr>
                <w:sz w:val="16"/>
                <w:szCs w:val="16"/>
              </w:rPr>
              <w:t>.0167</w:t>
            </w:r>
          </w:p>
        </w:tc>
        <w:tc>
          <w:tcPr>
            <w:tcW w:w="407" w:type="pct"/>
          </w:tcPr>
          <w:p w14:paraId="4F3B96F4" w14:textId="77777777" w:rsidR="00DA4D74" w:rsidRPr="00E24DA8" w:rsidRDefault="00DA4D74" w:rsidP="00D039FD">
            <w:pPr>
              <w:rPr>
                <w:sz w:val="16"/>
                <w:szCs w:val="16"/>
              </w:rPr>
            </w:pPr>
            <w:r w:rsidRPr="00E24DA8">
              <w:rPr>
                <w:sz w:val="16"/>
                <w:szCs w:val="16"/>
              </w:rPr>
              <w:t>-.043</w:t>
            </w:r>
          </w:p>
        </w:tc>
        <w:tc>
          <w:tcPr>
            <w:tcW w:w="409" w:type="pct"/>
          </w:tcPr>
          <w:p w14:paraId="3C1AE688" w14:textId="77777777" w:rsidR="00DA4D74" w:rsidRPr="00E24DA8" w:rsidRDefault="00DA4D74" w:rsidP="00D039FD">
            <w:pPr>
              <w:rPr>
                <w:sz w:val="16"/>
                <w:szCs w:val="16"/>
              </w:rPr>
            </w:pPr>
            <w:r w:rsidRPr="00E24DA8">
              <w:rPr>
                <w:sz w:val="16"/>
                <w:szCs w:val="16"/>
              </w:rPr>
              <w:t>.023</w:t>
            </w:r>
          </w:p>
        </w:tc>
        <w:tc>
          <w:tcPr>
            <w:tcW w:w="490" w:type="pct"/>
          </w:tcPr>
          <w:p w14:paraId="6F0ACBB7" w14:textId="77777777" w:rsidR="00DA4D74" w:rsidRPr="00E24DA8" w:rsidRDefault="00DA4D74" w:rsidP="00D039FD">
            <w:pPr>
              <w:rPr>
                <w:sz w:val="16"/>
                <w:szCs w:val="16"/>
              </w:rPr>
            </w:pPr>
            <w:r w:rsidRPr="00E24DA8">
              <w:rPr>
                <w:sz w:val="16"/>
                <w:szCs w:val="16"/>
              </w:rPr>
              <w:t>.352</w:t>
            </w:r>
          </w:p>
        </w:tc>
        <w:tc>
          <w:tcPr>
            <w:tcW w:w="205" w:type="pct"/>
          </w:tcPr>
          <w:p w14:paraId="0C36234B" w14:textId="77777777" w:rsidR="00DA4D74" w:rsidRPr="00E24DA8" w:rsidRDefault="00DA4D74" w:rsidP="00D039FD">
            <w:pPr>
              <w:rPr>
                <w:sz w:val="16"/>
                <w:szCs w:val="16"/>
              </w:rPr>
            </w:pPr>
            <w:r w:rsidRPr="00E24DA8">
              <w:rPr>
                <w:sz w:val="16"/>
                <w:szCs w:val="16"/>
              </w:rPr>
              <w:t>1</w:t>
            </w:r>
          </w:p>
        </w:tc>
        <w:tc>
          <w:tcPr>
            <w:tcW w:w="323" w:type="pct"/>
          </w:tcPr>
          <w:p w14:paraId="13F4B8CF" w14:textId="77777777" w:rsidR="00DA4D74" w:rsidRPr="00E24DA8" w:rsidRDefault="00DA4D74" w:rsidP="00D039FD">
            <w:pPr>
              <w:rPr>
                <w:sz w:val="16"/>
                <w:szCs w:val="16"/>
              </w:rPr>
            </w:pPr>
            <w:r w:rsidRPr="00E24DA8">
              <w:rPr>
                <w:sz w:val="16"/>
                <w:szCs w:val="16"/>
              </w:rPr>
              <w:t>.553</w:t>
            </w:r>
          </w:p>
        </w:tc>
        <w:tc>
          <w:tcPr>
            <w:tcW w:w="503" w:type="pct"/>
          </w:tcPr>
          <w:p w14:paraId="2E629865" w14:textId="77777777" w:rsidR="00DA4D74" w:rsidRPr="003D42B7" w:rsidRDefault="00DA4D74" w:rsidP="00D039FD">
            <w:pPr>
              <w:rPr>
                <w:sz w:val="16"/>
                <w:szCs w:val="16"/>
              </w:rPr>
            </w:pPr>
            <w:r w:rsidRPr="003D42B7">
              <w:rPr>
                <w:sz w:val="16"/>
                <w:szCs w:val="16"/>
              </w:rPr>
              <w:t>.327</w:t>
            </w:r>
          </w:p>
        </w:tc>
        <w:tc>
          <w:tcPr>
            <w:tcW w:w="434" w:type="pct"/>
          </w:tcPr>
          <w:p w14:paraId="177D2134" w14:textId="77777777" w:rsidR="00DA4D74" w:rsidRPr="003D42B7" w:rsidRDefault="00DA4D74" w:rsidP="00D039FD">
            <w:pPr>
              <w:rPr>
                <w:sz w:val="16"/>
                <w:szCs w:val="16"/>
              </w:rPr>
            </w:pPr>
            <w:r w:rsidRPr="003D42B7">
              <w:rPr>
                <w:sz w:val="16"/>
                <w:szCs w:val="16"/>
              </w:rPr>
              <w:t>3.059</w:t>
            </w:r>
          </w:p>
        </w:tc>
      </w:tr>
      <w:tr w:rsidR="00DA4D74" w14:paraId="3D6E1728" w14:textId="77777777" w:rsidTr="00D039FD">
        <w:tc>
          <w:tcPr>
            <w:tcW w:w="1553" w:type="pct"/>
          </w:tcPr>
          <w:p w14:paraId="6D6C7BDD" w14:textId="77777777" w:rsidR="00DA4D74" w:rsidRPr="002561C0" w:rsidRDefault="00DA4D74" w:rsidP="00D039FD">
            <w:pPr>
              <w:rPr>
                <w:b/>
                <w:sz w:val="16"/>
                <w:szCs w:val="16"/>
              </w:rPr>
            </w:pPr>
            <w:r w:rsidRPr="002561C0">
              <w:rPr>
                <w:b/>
                <w:sz w:val="16"/>
                <w:szCs w:val="16"/>
              </w:rPr>
              <w:t xml:space="preserve">DOCS_total_(before) </w:t>
            </w:r>
          </w:p>
        </w:tc>
        <w:tc>
          <w:tcPr>
            <w:tcW w:w="338" w:type="pct"/>
          </w:tcPr>
          <w:p w14:paraId="75D8ADF1" w14:textId="77777777" w:rsidR="00DA4D74" w:rsidRPr="00B70504" w:rsidRDefault="00DA4D74" w:rsidP="00D039FD">
            <w:pPr>
              <w:rPr>
                <w:b/>
                <w:sz w:val="16"/>
                <w:szCs w:val="16"/>
              </w:rPr>
            </w:pPr>
            <w:r w:rsidRPr="00B70504">
              <w:rPr>
                <w:b/>
                <w:sz w:val="16"/>
                <w:szCs w:val="16"/>
              </w:rPr>
              <w:t>.038</w:t>
            </w:r>
          </w:p>
        </w:tc>
        <w:tc>
          <w:tcPr>
            <w:tcW w:w="338" w:type="pct"/>
          </w:tcPr>
          <w:p w14:paraId="1495DCAE" w14:textId="77777777" w:rsidR="00DA4D74" w:rsidRPr="00B70504" w:rsidRDefault="00DA4D74" w:rsidP="00D039FD">
            <w:pPr>
              <w:rPr>
                <w:b/>
                <w:sz w:val="16"/>
                <w:szCs w:val="16"/>
              </w:rPr>
            </w:pPr>
            <w:r w:rsidRPr="00B70504">
              <w:rPr>
                <w:b/>
                <w:sz w:val="16"/>
                <w:szCs w:val="16"/>
              </w:rPr>
              <w:t>.0048</w:t>
            </w:r>
          </w:p>
        </w:tc>
        <w:tc>
          <w:tcPr>
            <w:tcW w:w="407" w:type="pct"/>
          </w:tcPr>
          <w:p w14:paraId="543FC8DD" w14:textId="77777777" w:rsidR="00DA4D74" w:rsidRPr="00B70504" w:rsidRDefault="00DA4D74" w:rsidP="00D039FD">
            <w:pPr>
              <w:rPr>
                <w:b/>
                <w:sz w:val="16"/>
                <w:szCs w:val="16"/>
              </w:rPr>
            </w:pPr>
            <w:r w:rsidRPr="00B70504">
              <w:rPr>
                <w:b/>
                <w:sz w:val="16"/>
                <w:szCs w:val="16"/>
              </w:rPr>
              <w:t>.028</w:t>
            </w:r>
          </w:p>
        </w:tc>
        <w:tc>
          <w:tcPr>
            <w:tcW w:w="409" w:type="pct"/>
          </w:tcPr>
          <w:p w14:paraId="2E09B555" w14:textId="77777777" w:rsidR="00DA4D74" w:rsidRPr="00B70504" w:rsidRDefault="00DA4D74" w:rsidP="00D039FD">
            <w:pPr>
              <w:rPr>
                <w:b/>
                <w:sz w:val="16"/>
                <w:szCs w:val="16"/>
              </w:rPr>
            </w:pPr>
            <w:r w:rsidRPr="00B70504">
              <w:rPr>
                <w:b/>
                <w:sz w:val="16"/>
                <w:szCs w:val="16"/>
              </w:rPr>
              <w:t>.047</w:t>
            </w:r>
          </w:p>
        </w:tc>
        <w:tc>
          <w:tcPr>
            <w:tcW w:w="490" w:type="pct"/>
          </w:tcPr>
          <w:p w14:paraId="457E38B3" w14:textId="77777777" w:rsidR="00DA4D74" w:rsidRPr="00B70504" w:rsidRDefault="00DA4D74" w:rsidP="00D039FD">
            <w:pPr>
              <w:rPr>
                <w:b/>
                <w:sz w:val="16"/>
                <w:szCs w:val="16"/>
              </w:rPr>
            </w:pPr>
            <w:r w:rsidRPr="00B70504">
              <w:rPr>
                <w:b/>
                <w:sz w:val="16"/>
                <w:szCs w:val="16"/>
              </w:rPr>
              <w:t>62.357</w:t>
            </w:r>
          </w:p>
        </w:tc>
        <w:tc>
          <w:tcPr>
            <w:tcW w:w="205" w:type="pct"/>
          </w:tcPr>
          <w:p w14:paraId="1651F50F" w14:textId="77777777" w:rsidR="00DA4D74" w:rsidRPr="00B70504" w:rsidRDefault="00DA4D74" w:rsidP="00D039FD">
            <w:pPr>
              <w:rPr>
                <w:b/>
                <w:sz w:val="16"/>
                <w:szCs w:val="16"/>
              </w:rPr>
            </w:pPr>
            <w:r w:rsidRPr="00B70504">
              <w:rPr>
                <w:b/>
                <w:sz w:val="16"/>
                <w:szCs w:val="16"/>
              </w:rPr>
              <w:t>1</w:t>
            </w:r>
          </w:p>
        </w:tc>
        <w:tc>
          <w:tcPr>
            <w:tcW w:w="323" w:type="pct"/>
          </w:tcPr>
          <w:p w14:paraId="6133059B" w14:textId="77777777" w:rsidR="00DA4D74" w:rsidRPr="00B70504" w:rsidRDefault="00DA4D74" w:rsidP="00D039FD">
            <w:pPr>
              <w:rPr>
                <w:b/>
                <w:sz w:val="16"/>
                <w:szCs w:val="16"/>
              </w:rPr>
            </w:pPr>
            <w:r>
              <w:rPr>
                <w:b/>
                <w:sz w:val="16"/>
                <w:szCs w:val="16"/>
              </w:rPr>
              <w:t>&lt;.001</w:t>
            </w:r>
          </w:p>
        </w:tc>
        <w:tc>
          <w:tcPr>
            <w:tcW w:w="503" w:type="pct"/>
          </w:tcPr>
          <w:p w14:paraId="7D6AFE3F" w14:textId="77777777" w:rsidR="00DA4D74" w:rsidRPr="003D42B7" w:rsidRDefault="00DA4D74" w:rsidP="00D039FD">
            <w:pPr>
              <w:rPr>
                <w:b/>
                <w:sz w:val="16"/>
                <w:szCs w:val="16"/>
              </w:rPr>
            </w:pPr>
            <w:r w:rsidRPr="003D42B7">
              <w:rPr>
                <w:sz w:val="16"/>
                <w:szCs w:val="16"/>
              </w:rPr>
              <w:t>.555</w:t>
            </w:r>
          </w:p>
        </w:tc>
        <w:tc>
          <w:tcPr>
            <w:tcW w:w="434" w:type="pct"/>
          </w:tcPr>
          <w:p w14:paraId="0CA8A928" w14:textId="77777777" w:rsidR="00DA4D74" w:rsidRPr="003D42B7" w:rsidRDefault="00DA4D74" w:rsidP="00D039FD">
            <w:pPr>
              <w:rPr>
                <w:b/>
                <w:sz w:val="16"/>
                <w:szCs w:val="16"/>
              </w:rPr>
            </w:pPr>
            <w:r w:rsidRPr="003D42B7">
              <w:rPr>
                <w:sz w:val="16"/>
                <w:szCs w:val="16"/>
              </w:rPr>
              <w:t>1.803</w:t>
            </w:r>
          </w:p>
        </w:tc>
      </w:tr>
      <w:tr w:rsidR="00DA4D74" w14:paraId="743852AB" w14:textId="77777777" w:rsidTr="00D039FD">
        <w:tc>
          <w:tcPr>
            <w:tcW w:w="1553" w:type="pct"/>
          </w:tcPr>
          <w:p w14:paraId="437B3924" w14:textId="77777777" w:rsidR="00DA4D74" w:rsidRPr="002561C0" w:rsidRDefault="00DA4D74" w:rsidP="00D039FD">
            <w:pPr>
              <w:rPr>
                <w:sz w:val="16"/>
                <w:szCs w:val="16"/>
              </w:rPr>
            </w:pPr>
            <w:r w:rsidRPr="002561C0">
              <w:rPr>
                <w:sz w:val="16"/>
                <w:szCs w:val="16"/>
              </w:rPr>
              <w:t>(Scale)</w:t>
            </w:r>
          </w:p>
        </w:tc>
        <w:tc>
          <w:tcPr>
            <w:tcW w:w="338" w:type="pct"/>
          </w:tcPr>
          <w:p w14:paraId="694BEB39" w14:textId="77777777" w:rsidR="00DA4D74" w:rsidRPr="00E24DA8" w:rsidRDefault="00DA4D74" w:rsidP="00D039FD">
            <w:pPr>
              <w:rPr>
                <w:sz w:val="16"/>
                <w:szCs w:val="16"/>
              </w:rPr>
            </w:pPr>
            <w:r w:rsidRPr="00E24DA8">
              <w:rPr>
                <w:sz w:val="16"/>
                <w:szCs w:val="16"/>
              </w:rPr>
              <w:t>1b</w:t>
            </w:r>
          </w:p>
        </w:tc>
        <w:tc>
          <w:tcPr>
            <w:tcW w:w="338" w:type="pct"/>
          </w:tcPr>
          <w:p w14:paraId="208BDF0C" w14:textId="77777777" w:rsidR="00DA4D74" w:rsidRPr="00E24DA8" w:rsidRDefault="00DA4D74" w:rsidP="00D039FD">
            <w:pPr>
              <w:rPr>
                <w:sz w:val="16"/>
                <w:szCs w:val="16"/>
              </w:rPr>
            </w:pPr>
          </w:p>
        </w:tc>
        <w:tc>
          <w:tcPr>
            <w:tcW w:w="407" w:type="pct"/>
          </w:tcPr>
          <w:p w14:paraId="30F89412" w14:textId="77777777" w:rsidR="00DA4D74" w:rsidRPr="00E24DA8" w:rsidRDefault="00DA4D74" w:rsidP="00D039FD">
            <w:pPr>
              <w:rPr>
                <w:sz w:val="16"/>
                <w:szCs w:val="16"/>
              </w:rPr>
            </w:pPr>
          </w:p>
        </w:tc>
        <w:tc>
          <w:tcPr>
            <w:tcW w:w="409" w:type="pct"/>
          </w:tcPr>
          <w:p w14:paraId="4B553FAB" w14:textId="77777777" w:rsidR="00DA4D74" w:rsidRPr="00E24DA8" w:rsidRDefault="00DA4D74" w:rsidP="00D039FD">
            <w:pPr>
              <w:rPr>
                <w:sz w:val="16"/>
                <w:szCs w:val="16"/>
              </w:rPr>
            </w:pPr>
          </w:p>
        </w:tc>
        <w:tc>
          <w:tcPr>
            <w:tcW w:w="490" w:type="pct"/>
          </w:tcPr>
          <w:p w14:paraId="207867C1" w14:textId="77777777" w:rsidR="00DA4D74" w:rsidRPr="00E24DA8" w:rsidRDefault="00DA4D74" w:rsidP="00D039FD">
            <w:pPr>
              <w:rPr>
                <w:sz w:val="16"/>
                <w:szCs w:val="16"/>
              </w:rPr>
            </w:pPr>
          </w:p>
        </w:tc>
        <w:tc>
          <w:tcPr>
            <w:tcW w:w="205" w:type="pct"/>
          </w:tcPr>
          <w:p w14:paraId="4631086B" w14:textId="77777777" w:rsidR="00DA4D74" w:rsidRPr="00E24DA8" w:rsidRDefault="00DA4D74" w:rsidP="00D039FD">
            <w:pPr>
              <w:rPr>
                <w:sz w:val="16"/>
                <w:szCs w:val="16"/>
              </w:rPr>
            </w:pPr>
          </w:p>
        </w:tc>
        <w:tc>
          <w:tcPr>
            <w:tcW w:w="323" w:type="pct"/>
          </w:tcPr>
          <w:p w14:paraId="621CB847" w14:textId="77777777" w:rsidR="00DA4D74" w:rsidRPr="00E24DA8" w:rsidRDefault="00DA4D74" w:rsidP="00D039FD">
            <w:pPr>
              <w:rPr>
                <w:sz w:val="16"/>
                <w:szCs w:val="16"/>
              </w:rPr>
            </w:pPr>
          </w:p>
        </w:tc>
        <w:tc>
          <w:tcPr>
            <w:tcW w:w="936" w:type="pct"/>
            <w:gridSpan w:val="2"/>
          </w:tcPr>
          <w:p w14:paraId="02D6599B" w14:textId="77777777" w:rsidR="00DA4D74" w:rsidRPr="003D42B7" w:rsidRDefault="00DA4D74" w:rsidP="00D039FD">
            <w:pPr>
              <w:rPr>
                <w:sz w:val="16"/>
                <w:szCs w:val="16"/>
              </w:rPr>
            </w:pPr>
          </w:p>
        </w:tc>
      </w:tr>
      <w:tr w:rsidR="00DA4D74" w14:paraId="0D76E56D" w14:textId="77777777" w:rsidTr="00D039FD">
        <w:tc>
          <w:tcPr>
            <w:tcW w:w="1553" w:type="pct"/>
          </w:tcPr>
          <w:p w14:paraId="2FC84F47" w14:textId="77777777" w:rsidR="00DA4D74" w:rsidRPr="002561C0" w:rsidRDefault="00DA4D74" w:rsidP="00D039FD">
            <w:pPr>
              <w:rPr>
                <w:sz w:val="16"/>
                <w:szCs w:val="16"/>
              </w:rPr>
            </w:pPr>
            <w:r w:rsidRPr="002561C0">
              <w:rPr>
                <w:sz w:val="16"/>
                <w:szCs w:val="16"/>
              </w:rPr>
              <w:t>(Negative binomial)</w:t>
            </w:r>
          </w:p>
        </w:tc>
        <w:tc>
          <w:tcPr>
            <w:tcW w:w="338" w:type="pct"/>
          </w:tcPr>
          <w:p w14:paraId="32962997" w14:textId="77777777" w:rsidR="00DA4D74" w:rsidRPr="00E24DA8" w:rsidRDefault="00DA4D74" w:rsidP="00D039FD">
            <w:pPr>
              <w:rPr>
                <w:sz w:val="16"/>
                <w:szCs w:val="16"/>
              </w:rPr>
            </w:pPr>
            <w:r w:rsidRPr="00E24DA8">
              <w:rPr>
                <w:sz w:val="16"/>
                <w:szCs w:val="16"/>
              </w:rPr>
              <w:t>1b</w:t>
            </w:r>
          </w:p>
        </w:tc>
        <w:tc>
          <w:tcPr>
            <w:tcW w:w="338" w:type="pct"/>
          </w:tcPr>
          <w:p w14:paraId="45C654AE" w14:textId="77777777" w:rsidR="00DA4D74" w:rsidRPr="00E24DA8" w:rsidRDefault="00DA4D74" w:rsidP="00D039FD">
            <w:pPr>
              <w:rPr>
                <w:sz w:val="16"/>
                <w:szCs w:val="16"/>
              </w:rPr>
            </w:pPr>
          </w:p>
        </w:tc>
        <w:tc>
          <w:tcPr>
            <w:tcW w:w="407" w:type="pct"/>
          </w:tcPr>
          <w:p w14:paraId="64AB7458" w14:textId="77777777" w:rsidR="00DA4D74" w:rsidRPr="00E24DA8" w:rsidRDefault="00DA4D74" w:rsidP="00D039FD">
            <w:pPr>
              <w:rPr>
                <w:sz w:val="16"/>
                <w:szCs w:val="16"/>
              </w:rPr>
            </w:pPr>
          </w:p>
        </w:tc>
        <w:tc>
          <w:tcPr>
            <w:tcW w:w="409" w:type="pct"/>
          </w:tcPr>
          <w:p w14:paraId="209B4BB5" w14:textId="77777777" w:rsidR="00DA4D74" w:rsidRPr="00E24DA8" w:rsidRDefault="00DA4D74" w:rsidP="00D039FD">
            <w:pPr>
              <w:rPr>
                <w:sz w:val="16"/>
                <w:szCs w:val="16"/>
              </w:rPr>
            </w:pPr>
          </w:p>
        </w:tc>
        <w:tc>
          <w:tcPr>
            <w:tcW w:w="490" w:type="pct"/>
          </w:tcPr>
          <w:p w14:paraId="00B41C46" w14:textId="77777777" w:rsidR="00DA4D74" w:rsidRPr="00E24DA8" w:rsidRDefault="00DA4D74" w:rsidP="00D039FD">
            <w:pPr>
              <w:rPr>
                <w:sz w:val="16"/>
                <w:szCs w:val="16"/>
              </w:rPr>
            </w:pPr>
          </w:p>
        </w:tc>
        <w:tc>
          <w:tcPr>
            <w:tcW w:w="205" w:type="pct"/>
          </w:tcPr>
          <w:p w14:paraId="18AD61C7" w14:textId="77777777" w:rsidR="00DA4D74" w:rsidRPr="00E24DA8" w:rsidRDefault="00DA4D74" w:rsidP="00D039FD">
            <w:pPr>
              <w:rPr>
                <w:sz w:val="16"/>
                <w:szCs w:val="16"/>
              </w:rPr>
            </w:pPr>
          </w:p>
        </w:tc>
        <w:tc>
          <w:tcPr>
            <w:tcW w:w="323" w:type="pct"/>
          </w:tcPr>
          <w:p w14:paraId="4E8CD98C" w14:textId="77777777" w:rsidR="00DA4D74" w:rsidRPr="00E24DA8" w:rsidRDefault="00DA4D74" w:rsidP="00D039FD">
            <w:pPr>
              <w:rPr>
                <w:sz w:val="16"/>
                <w:szCs w:val="16"/>
              </w:rPr>
            </w:pPr>
          </w:p>
        </w:tc>
        <w:tc>
          <w:tcPr>
            <w:tcW w:w="936" w:type="pct"/>
            <w:gridSpan w:val="2"/>
          </w:tcPr>
          <w:p w14:paraId="0C82B56E" w14:textId="77777777" w:rsidR="00DA4D74" w:rsidRPr="003D42B7" w:rsidRDefault="00DA4D74" w:rsidP="00D039FD">
            <w:pPr>
              <w:rPr>
                <w:sz w:val="16"/>
                <w:szCs w:val="16"/>
              </w:rPr>
            </w:pPr>
          </w:p>
        </w:tc>
      </w:tr>
    </w:tbl>
    <w:p w14:paraId="254C3D5F" w14:textId="77777777" w:rsidR="00DA4D74" w:rsidRPr="007D241B" w:rsidRDefault="00DA4D74" w:rsidP="00DA4D74">
      <w:pPr>
        <w:rPr>
          <w:sz w:val="16"/>
          <w:szCs w:val="16"/>
        </w:rPr>
      </w:pPr>
      <w:r w:rsidRPr="007D241B">
        <w:rPr>
          <w:sz w:val="16"/>
          <w:szCs w:val="16"/>
        </w:rPr>
        <w:t xml:space="preserve">Footnote: CHIT= Cambridge-Chicago Trait Compulsivity Scale; BIS= Barratt Impulsiveness Scale; </w:t>
      </w:r>
      <w:r>
        <w:rPr>
          <w:sz w:val="16"/>
          <w:szCs w:val="16"/>
        </w:rPr>
        <w:t>SPQ=Schizotypal Personality Q</w:t>
      </w:r>
      <w:r w:rsidRPr="007D241B">
        <w:rPr>
          <w:sz w:val="16"/>
          <w:szCs w:val="16"/>
        </w:rPr>
        <w:t>uestionnaire</w:t>
      </w:r>
      <w:r>
        <w:rPr>
          <w:sz w:val="16"/>
          <w:szCs w:val="16"/>
        </w:rPr>
        <w:t xml:space="preserve">; </w:t>
      </w:r>
      <w:r w:rsidRPr="007D241B">
        <w:rPr>
          <w:sz w:val="16"/>
          <w:szCs w:val="16"/>
        </w:rPr>
        <w:t>DASS-21= Depression Anxiety Stress Scale-21; DOCS=Dimensional Obsessive-Compulsive Scale</w:t>
      </w:r>
    </w:p>
    <w:p w14:paraId="78DB36E1" w14:textId="77777777" w:rsidR="00DA4D74" w:rsidRDefault="00DA4D74" w:rsidP="00DA4D74"/>
    <w:p w14:paraId="0CD55FFC" w14:textId="77777777" w:rsidR="00DA4D74" w:rsidRDefault="00DA4D74" w:rsidP="00DA4D74"/>
    <w:p w14:paraId="70CFFEF7" w14:textId="77777777" w:rsidR="00DA4D74" w:rsidRDefault="00DA4D74" w:rsidP="00DA4D74"/>
    <w:p w14:paraId="76754150" w14:textId="77777777" w:rsidR="00DA4D74" w:rsidRDefault="00DA4D74" w:rsidP="00DA4D74"/>
    <w:p w14:paraId="0B57965F" w14:textId="77777777" w:rsidR="00DA4D74" w:rsidRDefault="00DA4D74" w:rsidP="00DA4D74"/>
    <w:p w14:paraId="3A307B2D" w14:textId="77777777" w:rsidR="00DA4D74" w:rsidRDefault="00DA4D74" w:rsidP="00DA4D74"/>
    <w:p w14:paraId="70F23DD1" w14:textId="77777777" w:rsidR="00DA4D74" w:rsidRDefault="00DA4D74" w:rsidP="00DA4D74"/>
    <w:p w14:paraId="183A7E47" w14:textId="77777777" w:rsidR="00DA4D74" w:rsidRDefault="00DA4D74" w:rsidP="00DA4D74"/>
    <w:p w14:paraId="170B2D4E" w14:textId="77777777" w:rsidR="00DA4D74" w:rsidRDefault="00DA4D74" w:rsidP="00DA4D74"/>
    <w:p w14:paraId="22D5D611" w14:textId="77777777" w:rsidR="00DA4D74" w:rsidRDefault="00DA4D74" w:rsidP="00DA4D74"/>
    <w:p w14:paraId="0081FDA8" w14:textId="77777777" w:rsidR="00DA4D74" w:rsidRDefault="00DA4D74" w:rsidP="00DA4D74"/>
    <w:p w14:paraId="15ECC158" w14:textId="77777777" w:rsidR="00DA4D74" w:rsidRDefault="00DA4D74" w:rsidP="00DA4D74"/>
    <w:p w14:paraId="36C1FFFF" w14:textId="77777777" w:rsidR="00DA4D74" w:rsidRDefault="00DA4D74" w:rsidP="00DA4D74"/>
    <w:p w14:paraId="4B86B35D" w14:textId="77777777" w:rsidR="00DA4D74" w:rsidRDefault="00DA4D74" w:rsidP="00DA4D74"/>
    <w:p w14:paraId="099BD127" w14:textId="77777777" w:rsidR="00DA4D74" w:rsidRDefault="00DA4D74" w:rsidP="00DA4D74"/>
    <w:p w14:paraId="39B37AE4" w14:textId="77777777" w:rsidR="00DA4D74" w:rsidRDefault="00DA4D74" w:rsidP="00DA4D74"/>
    <w:p w14:paraId="357E5FBC" w14:textId="77777777" w:rsidR="00DA4D74" w:rsidRDefault="00DA4D74" w:rsidP="00DA4D74"/>
    <w:p w14:paraId="4C2B8025" w14:textId="77777777" w:rsidR="00DA4D74" w:rsidRDefault="00DA4D74" w:rsidP="00DA4D74"/>
    <w:p w14:paraId="3BDFE4E8" w14:textId="77777777" w:rsidR="00DA4D74" w:rsidRDefault="00DA4D74" w:rsidP="00DA4D74"/>
    <w:p w14:paraId="175D6D7A" w14:textId="77777777" w:rsidR="00DA4D74" w:rsidRDefault="00DA4D74" w:rsidP="00DA4D74"/>
    <w:p w14:paraId="763DA8F3" w14:textId="77777777" w:rsidR="00DA4D74" w:rsidRDefault="00DA4D74" w:rsidP="00DA4D74"/>
    <w:p w14:paraId="368764FE" w14:textId="77777777" w:rsidR="00DA4D74" w:rsidRDefault="00DA4D74" w:rsidP="00DA4D74"/>
    <w:p w14:paraId="033A41B7" w14:textId="77777777" w:rsidR="00DA4D74" w:rsidRDefault="00DA4D74" w:rsidP="00DA4D74"/>
    <w:p w14:paraId="6CF7A9FF" w14:textId="77777777" w:rsidR="00DA4D74" w:rsidRDefault="00DA4D74" w:rsidP="00DA4D74"/>
    <w:p w14:paraId="7AF17970" w14:textId="77777777" w:rsidR="0030194B" w:rsidRDefault="0030194B" w:rsidP="00DA4D74"/>
    <w:p w14:paraId="1CCCB367" w14:textId="77777777" w:rsidR="0030194B" w:rsidRDefault="0030194B" w:rsidP="00DA4D74"/>
    <w:p w14:paraId="78A25E74" w14:textId="77777777" w:rsidR="0069212E" w:rsidRDefault="0069212E" w:rsidP="00DA4D74"/>
    <w:p w14:paraId="2412CC04" w14:textId="77777777" w:rsidR="00B52685" w:rsidRDefault="00B52685" w:rsidP="00DA4D74"/>
    <w:p w14:paraId="26BA48C9" w14:textId="42B7DA87" w:rsidR="00DA4D74" w:rsidRPr="00DB38CD" w:rsidRDefault="00DA4D74" w:rsidP="00DA4D74">
      <w:pPr>
        <w:rPr>
          <w:sz w:val="16"/>
          <w:szCs w:val="16"/>
        </w:rPr>
      </w:pPr>
      <w:r>
        <w:rPr>
          <w:sz w:val="16"/>
          <w:szCs w:val="16"/>
        </w:rPr>
        <w:t xml:space="preserve">Table 3: Negative binomial model with </w:t>
      </w:r>
      <w:r w:rsidR="002D76D0">
        <w:rPr>
          <w:sz w:val="16"/>
          <w:szCs w:val="16"/>
        </w:rPr>
        <w:t>intra-</w:t>
      </w:r>
      <w:r w:rsidR="00A21B3F">
        <w:rPr>
          <w:sz w:val="16"/>
          <w:szCs w:val="16"/>
        </w:rPr>
        <w:t>COVID-19</w:t>
      </w:r>
      <w:r w:rsidR="002D76D0">
        <w:rPr>
          <w:sz w:val="16"/>
          <w:szCs w:val="16"/>
        </w:rPr>
        <w:t xml:space="preserve"> pandemic</w:t>
      </w:r>
      <w:r>
        <w:rPr>
          <w:sz w:val="16"/>
          <w:szCs w:val="16"/>
        </w:rPr>
        <w:t xml:space="preserve"> scores on the Hoarding Rating Scale</w:t>
      </w:r>
    </w:p>
    <w:tbl>
      <w:tblPr>
        <w:tblStyle w:val="TableGrid"/>
        <w:tblW w:w="5000" w:type="pct"/>
        <w:tblLook w:val="04A0" w:firstRow="1" w:lastRow="0" w:firstColumn="1" w:lastColumn="0" w:noHBand="0" w:noVBand="1"/>
      </w:tblPr>
      <w:tblGrid>
        <w:gridCol w:w="2547"/>
        <w:gridCol w:w="576"/>
        <w:gridCol w:w="656"/>
        <w:gridCol w:w="650"/>
        <w:gridCol w:w="652"/>
        <w:gridCol w:w="736"/>
        <w:gridCol w:w="377"/>
        <w:gridCol w:w="588"/>
        <w:gridCol w:w="856"/>
        <w:gridCol w:w="78"/>
        <w:gridCol w:w="574"/>
      </w:tblGrid>
      <w:tr w:rsidR="00DA4D74" w:rsidRPr="00E24DA8" w14:paraId="7A77CA4F" w14:textId="77777777" w:rsidTr="00D039FD">
        <w:tc>
          <w:tcPr>
            <w:tcW w:w="4080" w:type="pct"/>
            <w:gridSpan w:val="8"/>
          </w:tcPr>
          <w:p w14:paraId="5386FB52" w14:textId="77777777" w:rsidR="00DA4D74" w:rsidRPr="00E24DA8" w:rsidRDefault="00DA4D74" w:rsidP="00D039FD">
            <w:pPr>
              <w:tabs>
                <w:tab w:val="left" w:pos="1260"/>
                <w:tab w:val="center" w:pos="4150"/>
              </w:tabs>
              <w:rPr>
                <w:sz w:val="16"/>
                <w:szCs w:val="16"/>
              </w:rPr>
            </w:pPr>
            <w:r>
              <w:rPr>
                <w:sz w:val="16"/>
                <w:szCs w:val="16"/>
              </w:rPr>
              <w:tab/>
            </w:r>
            <w:r>
              <w:rPr>
                <w:sz w:val="16"/>
                <w:szCs w:val="16"/>
              </w:rPr>
              <w:tab/>
            </w:r>
            <w:r w:rsidRPr="00E24DA8">
              <w:rPr>
                <w:sz w:val="16"/>
                <w:szCs w:val="16"/>
              </w:rPr>
              <w:t>Parameter Estimates</w:t>
            </w:r>
          </w:p>
        </w:tc>
        <w:tc>
          <w:tcPr>
            <w:tcW w:w="559" w:type="pct"/>
            <w:gridSpan w:val="2"/>
          </w:tcPr>
          <w:p w14:paraId="7C644A62" w14:textId="77777777" w:rsidR="00DA4D74" w:rsidRPr="00963A7F" w:rsidRDefault="00DA4D74" w:rsidP="00D039FD">
            <w:pPr>
              <w:tabs>
                <w:tab w:val="left" w:pos="1260"/>
                <w:tab w:val="center" w:pos="4150"/>
              </w:tabs>
              <w:rPr>
                <w:sz w:val="16"/>
                <w:szCs w:val="16"/>
              </w:rPr>
            </w:pPr>
          </w:p>
        </w:tc>
        <w:tc>
          <w:tcPr>
            <w:tcW w:w="361" w:type="pct"/>
          </w:tcPr>
          <w:p w14:paraId="2E868A63" w14:textId="77777777" w:rsidR="00DA4D74" w:rsidRPr="00963A7F" w:rsidRDefault="00DA4D74" w:rsidP="00D039FD">
            <w:pPr>
              <w:tabs>
                <w:tab w:val="left" w:pos="1260"/>
                <w:tab w:val="center" w:pos="4150"/>
              </w:tabs>
              <w:rPr>
                <w:sz w:val="16"/>
                <w:szCs w:val="16"/>
              </w:rPr>
            </w:pPr>
          </w:p>
        </w:tc>
      </w:tr>
      <w:tr w:rsidR="00DA4D74" w:rsidRPr="00E24DA8" w14:paraId="09C88F37" w14:textId="77777777" w:rsidTr="00D039FD">
        <w:tc>
          <w:tcPr>
            <w:tcW w:w="1549" w:type="pct"/>
          </w:tcPr>
          <w:p w14:paraId="60992A70" w14:textId="77777777" w:rsidR="00DA4D74" w:rsidRPr="00E24DA8" w:rsidRDefault="00DA4D74" w:rsidP="00D039FD">
            <w:pPr>
              <w:jc w:val="center"/>
              <w:rPr>
                <w:sz w:val="16"/>
                <w:szCs w:val="16"/>
              </w:rPr>
            </w:pPr>
            <w:r w:rsidRPr="00E24DA8">
              <w:rPr>
                <w:sz w:val="16"/>
                <w:szCs w:val="16"/>
              </w:rPr>
              <w:t>Parameter</w:t>
            </w:r>
          </w:p>
        </w:tc>
        <w:tc>
          <w:tcPr>
            <w:tcW w:w="338" w:type="pct"/>
          </w:tcPr>
          <w:p w14:paraId="6EFE00B2" w14:textId="77777777" w:rsidR="00DA4D74" w:rsidRPr="00E24DA8" w:rsidRDefault="00DA4D74" w:rsidP="00D039FD">
            <w:pPr>
              <w:jc w:val="center"/>
              <w:rPr>
                <w:sz w:val="16"/>
                <w:szCs w:val="16"/>
              </w:rPr>
            </w:pPr>
            <w:r w:rsidRPr="00E24DA8">
              <w:rPr>
                <w:sz w:val="16"/>
                <w:szCs w:val="16"/>
              </w:rPr>
              <w:t>B</w:t>
            </w:r>
          </w:p>
        </w:tc>
        <w:tc>
          <w:tcPr>
            <w:tcW w:w="385" w:type="pct"/>
          </w:tcPr>
          <w:p w14:paraId="216DB017" w14:textId="77777777" w:rsidR="00DA4D74" w:rsidRPr="00E24DA8" w:rsidRDefault="00DA4D74" w:rsidP="00D039FD">
            <w:pPr>
              <w:jc w:val="center"/>
              <w:rPr>
                <w:sz w:val="16"/>
                <w:szCs w:val="16"/>
              </w:rPr>
            </w:pPr>
            <w:r w:rsidRPr="00E24DA8">
              <w:rPr>
                <w:sz w:val="16"/>
                <w:szCs w:val="16"/>
              </w:rPr>
              <w:t>Std. Error</w:t>
            </w:r>
          </w:p>
        </w:tc>
        <w:tc>
          <w:tcPr>
            <w:tcW w:w="811" w:type="pct"/>
            <w:gridSpan w:val="2"/>
          </w:tcPr>
          <w:p w14:paraId="08092CEA" w14:textId="77777777" w:rsidR="00DA4D74" w:rsidRPr="00E24DA8" w:rsidRDefault="00DA4D74" w:rsidP="00D039FD">
            <w:pPr>
              <w:jc w:val="center"/>
              <w:rPr>
                <w:sz w:val="16"/>
                <w:szCs w:val="16"/>
              </w:rPr>
            </w:pPr>
            <w:r w:rsidRPr="00E24DA8">
              <w:rPr>
                <w:sz w:val="16"/>
                <w:szCs w:val="16"/>
              </w:rPr>
              <w:t>95% Wald Confidence Interval</w:t>
            </w:r>
          </w:p>
        </w:tc>
        <w:tc>
          <w:tcPr>
            <w:tcW w:w="996" w:type="pct"/>
            <w:gridSpan w:val="3"/>
          </w:tcPr>
          <w:p w14:paraId="630CB637" w14:textId="77777777" w:rsidR="00DA4D74" w:rsidRPr="00E24DA8" w:rsidRDefault="00DA4D74" w:rsidP="00D039FD">
            <w:pPr>
              <w:jc w:val="center"/>
              <w:rPr>
                <w:sz w:val="16"/>
                <w:szCs w:val="16"/>
              </w:rPr>
            </w:pPr>
            <w:r w:rsidRPr="00E24DA8">
              <w:rPr>
                <w:sz w:val="16"/>
                <w:szCs w:val="16"/>
              </w:rPr>
              <w:t>Hypothesis Test</w:t>
            </w:r>
          </w:p>
        </w:tc>
        <w:tc>
          <w:tcPr>
            <w:tcW w:w="920" w:type="pct"/>
            <w:gridSpan w:val="3"/>
          </w:tcPr>
          <w:p w14:paraId="79B7586F" w14:textId="77777777" w:rsidR="00DA4D74" w:rsidRPr="00963A7F" w:rsidRDefault="00DA4D74" w:rsidP="00D039FD">
            <w:pPr>
              <w:jc w:val="center"/>
              <w:rPr>
                <w:sz w:val="16"/>
                <w:szCs w:val="16"/>
              </w:rPr>
            </w:pPr>
            <w:r w:rsidRPr="00963A7F">
              <w:rPr>
                <w:sz w:val="16"/>
                <w:szCs w:val="16"/>
              </w:rPr>
              <w:t>Collinearity statistics</w:t>
            </w:r>
          </w:p>
        </w:tc>
      </w:tr>
      <w:tr w:rsidR="00DA4D74" w:rsidRPr="00E24DA8" w14:paraId="73AB6A7C" w14:textId="77777777" w:rsidTr="00D039FD">
        <w:tc>
          <w:tcPr>
            <w:tcW w:w="1549" w:type="pct"/>
          </w:tcPr>
          <w:p w14:paraId="6E2AF23E" w14:textId="77777777" w:rsidR="00DA4D74" w:rsidRPr="00E24DA8" w:rsidRDefault="00DA4D74" w:rsidP="00D039FD">
            <w:pPr>
              <w:jc w:val="center"/>
              <w:rPr>
                <w:sz w:val="16"/>
                <w:szCs w:val="16"/>
              </w:rPr>
            </w:pPr>
          </w:p>
        </w:tc>
        <w:tc>
          <w:tcPr>
            <w:tcW w:w="338" w:type="pct"/>
          </w:tcPr>
          <w:p w14:paraId="009C1662" w14:textId="77777777" w:rsidR="00DA4D74" w:rsidRPr="00E24DA8" w:rsidRDefault="00DA4D74" w:rsidP="00D039FD">
            <w:pPr>
              <w:jc w:val="center"/>
              <w:rPr>
                <w:sz w:val="16"/>
                <w:szCs w:val="16"/>
              </w:rPr>
            </w:pPr>
          </w:p>
        </w:tc>
        <w:tc>
          <w:tcPr>
            <w:tcW w:w="385" w:type="pct"/>
          </w:tcPr>
          <w:p w14:paraId="7F1369C4" w14:textId="77777777" w:rsidR="00DA4D74" w:rsidRPr="00E24DA8" w:rsidRDefault="00DA4D74" w:rsidP="00D039FD">
            <w:pPr>
              <w:jc w:val="center"/>
              <w:rPr>
                <w:sz w:val="16"/>
                <w:szCs w:val="16"/>
              </w:rPr>
            </w:pPr>
          </w:p>
        </w:tc>
        <w:tc>
          <w:tcPr>
            <w:tcW w:w="405" w:type="pct"/>
          </w:tcPr>
          <w:p w14:paraId="26CD7EF0" w14:textId="77777777" w:rsidR="00DA4D74" w:rsidRPr="00E24DA8" w:rsidRDefault="00DA4D74" w:rsidP="00D039FD">
            <w:pPr>
              <w:jc w:val="center"/>
              <w:rPr>
                <w:sz w:val="16"/>
                <w:szCs w:val="16"/>
              </w:rPr>
            </w:pPr>
            <w:r w:rsidRPr="00E24DA8">
              <w:rPr>
                <w:sz w:val="16"/>
                <w:szCs w:val="16"/>
              </w:rPr>
              <w:t>Lower</w:t>
            </w:r>
          </w:p>
        </w:tc>
        <w:tc>
          <w:tcPr>
            <w:tcW w:w="406" w:type="pct"/>
          </w:tcPr>
          <w:p w14:paraId="348B906F" w14:textId="77777777" w:rsidR="00DA4D74" w:rsidRPr="00E24DA8" w:rsidRDefault="00DA4D74" w:rsidP="00D039FD">
            <w:pPr>
              <w:jc w:val="center"/>
              <w:rPr>
                <w:sz w:val="16"/>
                <w:szCs w:val="16"/>
              </w:rPr>
            </w:pPr>
            <w:r w:rsidRPr="00E24DA8">
              <w:rPr>
                <w:sz w:val="16"/>
                <w:szCs w:val="16"/>
              </w:rPr>
              <w:t>Upper</w:t>
            </w:r>
          </w:p>
        </w:tc>
        <w:tc>
          <w:tcPr>
            <w:tcW w:w="432" w:type="pct"/>
          </w:tcPr>
          <w:p w14:paraId="6930C498" w14:textId="77777777" w:rsidR="00DA4D74" w:rsidRPr="00E24DA8" w:rsidRDefault="00DA4D74" w:rsidP="00D039FD">
            <w:pPr>
              <w:jc w:val="center"/>
              <w:rPr>
                <w:sz w:val="16"/>
                <w:szCs w:val="16"/>
              </w:rPr>
            </w:pPr>
            <w:r w:rsidRPr="00E24DA8">
              <w:rPr>
                <w:sz w:val="16"/>
                <w:szCs w:val="16"/>
              </w:rPr>
              <w:t>Wald Chi-Square</w:t>
            </w:r>
          </w:p>
        </w:tc>
        <w:tc>
          <w:tcPr>
            <w:tcW w:w="240" w:type="pct"/>
          </w:tcPr>
          <w:p w14:paraId="0EF2E5FF" w14:textId="77777777" w:rsidR="00DA4D74" w:rsidRPr="00E24DA8" w:rsidRDefault="00DA4D74" w:rsidP="00D039FD">
            <w:pPr>
              <w:jc w:val="center"/>
              <w:rPr>
                <w:sz w:val="16"/>
                <w:szCs w:val="16"/>
              </w:rPr>
            </w:pPr>
            <w:r w:rsidRPr="00E24DA8">
              <w:rPr>
                <w:sz w:val="16"/>
                <w:szCs w:val="16"/>
              </w:rPr>
              <w:t>df</w:t>
            </w:r>
          </w:p>
        </w:tc>
        <w:tc>
          <w:tcPr>
            <w:tcW w:w="324" w:type="pct"/>
          </w:tcPr>
          <w:p w14:paraId="176E14E5" w14:textId="77777777" w:rsidR="00DA4D74" w:rsidRPr="00E24DA8" w:rsidRDefault="00DA4D74" w:rsidP="00D039FD">
            <w:pPr>
              <w:jc w:val="center"/>
              <w:rPr>
                <w:sz w:val="16"/>
                <w:szCs w:val="16"/>
              </w:rPr>
            </w:pPr>
            <w:r w:rsidRPr="00E24DA8">
              <w:rPr>
                <w:sz w:val="16"/>
                <w:szCs w:val="16"/>
              </w:rPr>
              <w:t>Sig.</w:t>
            </w:r>
          </w:p>
        </w:tc>
        <w:tc>
          <w:tcPr>
            <w:tcW w:w="503" w:type="pct"/>
          </w:tcPr>
          <w:p w14:paraId="752463F0" w14:textId="77777777" w:rsidR="00DA4D74" w:rsidRPr="00963A7F" w:rsidRDefault="00DA4D74" w:rsidP="00D039FD">
            <w:pPr>
              <w:jc w:val="center"/>
              <w:rPr>
                <w:sz w:val="16"/>
                <w:szCs w:val="16"/>
              </w:rPr>
            </w:pPr>
            <w:r w:rsidRPr="00963A7F">
              <w:rPr>
                <w:sz w:val="16"/>
                <w:szCs w:val="16"/>
              </w:rPr>
              <w:t>Tolerance</w:t>
            </w:r>
          </w:p>
        </w:tc>
        <w:tc>
          <w:tcPr>
            <w:tcW w:w="417" w:type="pct"/>
            <w:gridSpan w:val="2"/>
          </w:tcPr>
          <w:p w14:paraId="101AEAB9" w14:textId="77777777" w:rsidR="00DA4D74" w:rsidRPr="00963A7F" w:rsidRDefault="00DA4D74" w:rsidP="00D039FD">
            <w:pPr>
              <w:jc w:val="center"/>
              <w:rPr>
                <w:sz w:val="16"/>
                <w:szCs w:val="16"/>
              </w:rPr>
            </w:pPr>
            <w:r w:rsidRPr="00963A7F">
              <w:rPr>
                <w:sz w:val="16"/>
                <w:szCs w:val="16"/>
              </w:rPr>
              <w:t>VIF</w:t>
            </w:r>
          </w:p>
        </w:tc>
      </w:tr>
      <w:tr w:rsidR="00DA4D74" w:rsidRPr="000C3ACA" w14:paraId="607BAEE7" w14:textId="77777777" w:rsidTr="00D039FD">
        <w:tc>
          <w:tcPr>
            <w:tcW w:w="1549" w:type="pct"/>
          </w:tcPr>
          <w:p w14:paraId="1221087E" w14:textId="77777777" w:rsidR="00DA4D74" w:rsidRPr="00E24DA8" w:rsidRDefault="00DA4D74" w:rsidP="00D039FD">
            <w:pPr>
              <w:rPr>
                <w:sz w:val="16"/>
                <w:szCs w:val="16"/>
              </w:rPr>
            </w:pPr>
            <w:r w:rsidRPr="00E24DA8">
              <w:rPr>
                <w:sz w:val="16"/>
                <w:szCs w:val="16"/>
              </w:rPr>
              <w:t>(Intercept)</w:t>
            </w:r>
          </w:p>
        </w:tc>
        <w:tc>
          <w:tcPr>
            <w:tcW w:w="338" w:type="pct"/>
          </w:tcPr>
          <w:p w14:paraId="184F7D8D" w14:textId="77777777" w:rsidR="00DA4D74" w:rsidRPr="00E3015D" w:rsidRDefault="00DA4D74" w:rsidP="00D039FD">
            <w:pPr>
              <w:rPr>
                <w:sz w:val="16"/>
                <w:szCs w:val="16"/>
              </w:rPr>
            </w:pPr>
            <w:r w:rsidRPr="00E3015D">
              <w:rPr>
                <w:sz w:val="16"/>
                <w:szCs w:val="16"/>
              </w:rPr>
              <w:t>-3.427</w:t>
            </w:r>
          </w:p>
        </w:tc>
        <w:tc>
          <w:tcPr>
            <w:tcW w:w="385" w:type="pct"/>
          </w:tcPr>
          <w:p w14:paraId="3C905168" w14:textId="77777777" w:rsidR="00DA4D74" w:rsidRPr="00E3015D" w:rsidRDefault="00DA4D74" w:rsidP="00D039FD">
            <w:pPr>
              <w:rPr>
                <w:sz w:val="16"/>
                <w:szCs w:val="16"/>
              </w:rPr>
            </w:pPr>
            <w:r w:rsidRPr="00E3015D">
              <w:rPr>
                <w:sz w:val="16"/>
                <w:szCs w:val="16"/>
              </w:rPr>
              <w:t>1.1546</w:t>
            </w:r>
          </w:p>
        </w:tc>
        <w:tc>
          <w:tcPr>
            <w:tcW w:w="405" w:type="pct"/>
          </w:tcPr>
          <w:p w14:paraId="078FCBB1" w14:textId="77777777" w:rsidR="00DA4D74" w:rsidRPr="00E3015D" w:rsidRDefault="00DA4D74" w:rsidP="00D039FD">
            <w:pPr>
              <w:rPr>
                <w:sz w:val="16"/>
                <w:szCs w:val="16"/>
              </w:rPr>
            </w:pPr>
            <w:r w:rsidRPr="00E3015D">
              <w:rPr>
                <w:sz w:val="16"/>
                <w:szCs w:val="16"/>
              </w:rPr>
              <w:t>-5.690</w:t>
            </w:r>
          </w:p>
        </w:tc>
        <w:tc>
          <w:tcPr>
            <w:tcW w:w="406" w:type="pct"/>
          </w:tcPr>
          <w:p w14:paraId="3285EEAA" w14:textId="77777777" w:rsidR="00DA4D74" w:rsidRPr="00E3015D" w:rsidRDefault="00DA4D74" w:rsidP="00D039FD">
            <w:pPr>
              <w:rPr>
                <w:sz w:val="16"/>
                <w:szCs w:val="16"/>
              </w:rPr>
            </w:pPr>
            <w:r w:rsidRPr="00E3015D">
              <w:rPr>
                <w:sz w:val="16"/>
                <w:szCs w:val="16"/>
              </w:rPr>
              <w:t>-1.164</w:t>
            </w:r>
          </w:p>
        </w:tc>
        <w:tc>
          <w:tcPr>
            <w:tcW w:w="432" w:type="pct"/>
          </w:tcPr>
          <w:p w14:paraId="5721AD6C" w14:textId="77777777" w:rsidR="00DA4D74" w:rsidRPr="00E3015D" w:rsidRDefault="00DA4D74" w:rsidP="00D039FD">
            <w:pPr>
              <w:rPr>
                <w:sz w:val="16"/>
                <w:szCs w:val="16"/>
              </w:rPr>
            </w:pPr>
            <w:r w:rsidRPr="00E3015D">
              <w:rPr>
                <w:sz w:val="16"/>
                <w:szCs w:val="16"/>
              </w:rPr>
              <w:t>8.811</w:t>
            </w:r>
          </w:p>
        </w:tc>
        <w:tc>
          <w:tcPr>
            <w:tcW w:w="240" w:type="pct"/>
          </w:tcPr>
          <w:p w14:paraId="4206F4E1" w14:textId="77777777" w:rsidR="00DA4D74" w:rsidRPr="00E3015D" w:rsidRDefault="00DA4D74" w:rsidP="00D039FD">
            <w:pPr>
              <w:rPr>
                <w:sz w:val="16"/>
                <w:szCs w:val="16"/>
              </w:rPr>
            </w:pPr>
            <w:r w:rsidRPr="00E3015D">
              <w:rPr>
                <w:sz w:val="16"/>
                <w:szCs w:val="16"/>
              </w:rPr>
              <w:t>1</w:t>
            </w:r>
          </w:p>
        </w:tc>
        <w:tc>
          <w:tcPr>
            <w:tcW w:w="324" w:type="pct"/>
          </w:tcPr>
          <w:p w14:paraId="1FED441E" w14:textId="77777777" w:rsidR="00DA4D74" w:rsidRPr="00E3015D" w:rsidRDefault="00DA4D74" w:rsidP="00D039FD">
            <w:pPr>
              <w:rPr>
                <w:sz w:val="16"/>
                <w:szCs w:val="16"/>
              </w:rPr>
            </w:pPr>
            <w:r w:rsidRPr="00E3015D">
              <w:rPr>
                <w:sz w:val="16"/>
                <w:szCs w:val="16"/>
              </w:rPr>
              <w:t>.003</w:t>
            </w:r>
          </w:p>
        </w:tc>
        <w:tc>
          <w:tcPr>
            <w:tcW w:w="503" w:type="pct"/>
          </w:tcPr>
          <w:p w14:paraId="6C5AE759" w14:textId="77777777" w:rsidR="00DA4D74" w:rsidRPr="00C37C93" w:rsidRDefault="00DA4D74" w:rsidP="00D039FD">
            <w:pPr>
              <w:rPr>
                <w:sz w:val="16"/>
                <w:szCs w:val="16"/>
              </w:rPr>
            </w:pPr>
          </w:p>
        </w:tc>
        <w:tc>
          <w:tcPr>
            <w:tcW w:w="417" w:type="pct"/>
            <w:gridSpan w:val="2"/>
          </w:tcPr>
          <w:p w14:paraId="766A20DD" w14:textId="77777777" w:rsidR="00DA4D74" w:rsidRPr="00C37C93" w:rsidRDefault="00DA4D74" w:rsidP="00D039FD">
            <w:pPr>
              <w:rPr>
                <w:sz w:val="16"/>
                <w:szCs w:val="16"/>
              </w:rPr>
            </w:pPr>
          </w:p>
        </w:tc>
      </w:tr>
      <w:tr w:rsidR="00DA4D74" w:rsidRPr="000C3ACA" w14:paraId="353F7D5B" w14:textId="77777777" w:rsidTr="00D039FD">
        <w:tc>
          <w:tcPr>
            <w:tcW w:w="1549" w:type="pct"/>
          </w:tcPr>
          <w:p w14:paraId="03F1AE10" w14:textId="77777777" w:rsidR="00DA4D74" w:rsidRPr="00E24DA8" w:rsidRDefault="00DA4D74" w:rsidP="00D039FD">
            <w:pPr>
              <w:rPr>
                <w:sz w:val="16"/>
                <w:szCs w:val="16"/>
              </w:rPr>
            </w:pPr>
            <w:r>
              <w:rPr>
                <w:sz w:val="16"/>
                <w:szCs w:val="16"/>
              </w:rPr>
              <w:t>Age</w:t>
            </w:r>
          </w:p>
        </w:tc>
        <w:tc>
          <w:tcPr>
            <w:tcW w:w="338" w:type="pct"/>
          </w:tcPr>
          <w:p w14:paraId="69AF3CA1" w14:textId="77777777" w:rsidR="00DA4D74" w:rsidRPr="00E3015D" w:rsidRDefault="00DA4D74" w:rsidP="00D039FD">
            <w:pPr>
              <w:rPr>
                <w:sz w:val="16"/>
                <w:szCs w:val="16"/>
              </w:rPr>
            </w:pPr>
            <w:r w:rsidRPr="00E3015D">
              <w:rPr>
                <w:sz w:val="16"/>
                <w:szCs w:val="16"/>
              </w:rPr>
              <w:t>.001</w:t>
            </w:r>
          </w:p>
        </w:tc>
        <w:tc>
          <w:tcPr>
            <w:tcW w:w="385" w:type="pct"/>
          </w:tcPr>
          <w:p w14:paraId="02B5DBC3" w14:textId="77777777" w:rsidR="00DA4D74" w:rsidRPr="00E3015D" w:rsidRDefault="00DA4D74" w:rsidP="00D039FD">
            <w:pPr>
              <w:rPr>
                <w:sz w:val="16"/>
                <w:szCs w:val="16"/>
              </w:rPr>
            </w:pPr>
            <w:r w:rsidRPr="00E3015D">
              <w:rPr>
                <w:sz w:val="16"/>
                <w:szCs w:val="16"/>
              </w:rPr>
              <w:t>.0036</w:t>
            </w:r>
          </w:p>
        </w:tc>
        <w:tc>
          <w:tcPr>
            <w:tcW w:w="405" w:type="pct"/>
          </w:tcPr>
          <w:p w14:paraId="15BC7134" w14:textId="77777777" w:rsidR="00DA4D74" w:rsidRPr="00E3015D" w:rsidRDefault="00DA4D74" w:rsidP="00D039FD">
            <w:pPr>
              <w:rPr>
                <w:sz w:val="16"/>
                <w:szCs w:val="16"/>
              </w:rPr>
            </w:pPr>
            <w:r w:rsidRPr="00E3015D">
              <w:rPr>
                <w:sz w:val="16"/>
                <w:szCs w:val="16"/>
              </w:rPr>
              <w:t>-.006</w:t>
            </w:r>
          </w:p>
        </w:tc>
        <w:tc>
          <w:tcPr>
            <w:tcW w:w="406" w:type="pct"/>
          </w:tcPr>
          <w:p w14:paraId="794F958E" w14:textId="77777777" w:rsidR="00DA4D74" w:rsidRPr="00E3015D" w:rsidRDefault="00DA4D74" w:rsidP="00D039FD">
            <w:pPr>
              <w:rPr>
                <w:sz w:val="16"/>
                <w:szCs w:val="16"/>
              </w:rPr>
            </w:pPr>
            <w:r w:rsidRPr="00E3015D">
              <w:rPr>
                <w:sz w:val="16"/>
                <w:szCs w:val="16"/>
              </w:rPr>
              <w:t>.008</w:t>
            </w:r>
          </w:p>
        </w:tc>
        <w:tc>
          <w:tcPr>
            <w:tcW w:w="432" w:type="pct"/>
          </w:tcPr>
          <w:p w14:paraId="7D296C3B" w14:textId="77777777" w:rsidR="00DA4D74" w:rsidRPr="00E3015D" w:rsidRDefault="00DA4D74" w:rsidP="00D039FD">
            <w:pPr>
              <w:rPr>
                <w:sz w:val="16"/>
                <w:szCs w:val="16"/>
              </w:rPr>
            </w:pPr>
            <w:r w:rsidRPr="00E3015D">
              <w:rPr>
                <w:sz w:val="16"/>
                <w:szCs w:val="16"/>
              </w:rPr>
              <w:t>.143</w:t>
            </w:r>
          </w:p>
        </w:tc>
        <w:tc>
          <w:tcPr>
            <w:tcW w:w="240" w:type="pct"/>
          </w:tcPr>
          <w:p w14:paraId="392A192E" w14:textId="77777777" w:rsidR="00DA4D74" w:rsidRPr="00E3015D" w:rsidRDefault="00DA4D74" w:rsidP="00D039FD">
            <w:pPr>
              <w:rPr>
                <w:sz w:val="16"/>
                <w:szCs w:val="16"/>
              </w:rPr>
            </w:pPr>
            <w:r w:rsidRPr="00E3015D">
              <w:rPr>
                <w:sz w:val="16"/>
                <w:szCs w:val="16"/>
              </w:rPr>
              <w:t>1</w:t>
            </w:r>
          </w:p>
        </w:tc>
        <w:tc>
          <w:tcPr>
            <w:tcW w:w="324" w:type="pct"/>
          </w:tcPr>
          <w:p w14:paraId="1F14DC65" w14:textId="77777777" w:rsidR="00DA4D74" w:rsidRPr="00E3015D" w:rsidRDefault="00DA4D74" w:rsidP="00D039FD">
            <w:pPr>
              <w:rPr>
                <w:sz w:val="16"/>
                <w:szCs w:val="16"/>
              </w:rPr>
            </w:pPr>
            <w:r w:rsidRPr="00E3015D">
              <w:rPr>
                <w:sz w:val="16"/>
                <w:szCs w:val="16"/>
              </w:rPr>
              <w:t>.705</w:t>
            </w:r>
          </w:p>
        </w:tc>
        <w:tc>
          <w:tcPr>
            <w:tcW w:w="503" w:type="pct"/>
          </w:tcPr>
          <w:p w14:paraId="7E57CAA1" w14:textId="77777777" w:rsidR="00DA4D74" w:rsidRPr="00C37C93" w:rsidRDefault="00DA4D74" w:rsidP="00D039FD">
            <w:pPr>
              <w:rPr>
                <w:sz w:val="16"/>
                <w:szCs w:val="16"/>
              </w:rPr>
            </w:pPr>
            <w:r w:rsidRPr="00C37C93">
              <w:rPr>
                <w:sz w:val="16"/>
                <w:szCs w:val="16"/>
              </w:rPr>
              <w:t>.852</w:t>
            </w:r>
          </w:p>
        </w:tc>
        <w:tc>
          <w:tcPr>
            <w:tcW w:w="417" w:type="pct"/>
            <w:gridSpan w:val="2"/>
          </w:tcPr>
          <w:p w14:paraId="09058EAF" w14:textId="77777777" w:rsidR="00DA4D74" w:rsidRPr="00C37C93" w:rsidRDefault="00DA4D74" w:rsidP="00D039FD">
            <w:pPr>
              <w:rPr>
                <w:sz w:val="16"/>
                <w:szCs w:val="16"/>
              </w:rPr>
            </w:pPr>
            <w:r w:rsidRPr="00C37C93">
              <w:rPr>
                <w:sz w:val="16"/>
                <w:szCs w:val="16"/>
              </w:rPr>
              <w:t>1.173</w:t>
            </w:r>
          </w:p>
        </w:tc>
      </w:tr>
      <w:tr w:rsidR="00DA4D74" w:rsidRPr="000C3ACA" w14:paraId="2B74C71E" w14:textId="77777777" w:rsidTr="00D039FD">
        <w:tc>
          <w:tcPr>
            <w:tcW w:w="1549" w:type="pct"/>
          </w:tcPr>
          <w:p w14:paraId="5FB8E539" w14:textId="77777777" w:rsidR="00DA4D74" w:rsidRPr="009724C0" w:rsidRDefault="00DA4D74" w:rsidP="00D039FD">
            <w:pPr>
              <w:rPr>
                <w:sz w:val="16"/>
                <w:szCs w:val="16"/>
              </w:rPr>
            </w:pPr>
            <w:r w:rsidRPr="009724C0">
              <w:rPr>
                <w:sz w:val="16"/>
                <w:szCs w:val="16"/>
              </w:rPr>
              <w:t>Male (vs. other) gender</w:t>
            </w:r>
          </w:p>
        </w:tc>
        <w:tc>
          <w:tcPr>
            <w:tcW w:w="338" w:type="pct"/>
          </w:tcPr>
          <w:p w14:paraId="533E9B64" w14:textId="77777777" w:rsidR="00DA4D74" w:rsidRPr="00E3015D" w:rsidRDefault="00DA4D74" w:rsidP="00D039FD">
            <w:pPr>
              <w:rPr>
                <w:b/>
                <w:sz w:val="16"/>
                <w:szCs w:val="16"/>
              </w:rPr>
            </w:pPr>
            <w:r w:rsidRPr="00E3015D">
              <w:rPr>
                <w:sz w:val="16"/>
                <w:szCs w:val="16"/>
              </w:rPr>
              <w:t>.027</w:t>
            </w:r>
          </w:p>
        </w:tc>
        <w:tc>
          <w:tcPr>
            <w:tcW w:w="385" w:type="pct"/>
          </w:tcPr>
          <w:p w14:paraId="23DC2372" w14:textId="77777777" w:rsidR="00DA4D74" w:rsidRPr="00E3015D" w:rsidRDefault="00DA4D74" w:rsidP="00D039FD">
            <w:pPr>
              <w:rPr>
                <w:b/>
                <w:sz w:val="16"/>
                <w:szCs w:val="16"/>
              </w:rPr>
            </w:pPr>
            <w:r w:rsidRPr="00E3015D">
              <w:rPr>
                <w:sz w:val="16"/>
                <w:szCs w:val="16"/>
              </w:rPr>
              <w:t>.0860</w:t>
            </w:r>
          </w:p>
        </w:tc>
        <w:tc>
          <w:tcPr>
            <w:tcW w:w="405" w:type="pct"/>
          </w:tcPr>
          <w:p w14:paraId="4F489744" w14:textId="77777777" w:rsidR="00DA4D74" w:rsidRPr="00E3015D" w:rsidRDefault="00DA4D74" w:rsidP="00D039FD">
            <w:pPr>
              <w:rPr>
                <w:b/>
                <w:sz w:val="16"/>
                <w:szCs w:val="16"/>
              </w:rPr>
            </w:pPr>
            <w:r w:rsidRPr="00E3015D">
              <w:rPr>
                <w:sz w:val="16"/>
                <w:szCs w:val="16"/>
              </w:rPr>
              <w:t>-.142</w:t>
            </w:r>
          </w:p>
        </w:tc>
        <w:tc>
          <w:tcPr>
            <w:tcW w:w="406" w:type="pct"/>
          </w:tcPr>
          <w:p w14:paraId="2EDFF727" w14:textId="77777777" w:rsidR="00DA4D74" w:rsidRPr="00E3015D" w:rsidRDefault="00DA4D74" w:rsidP="00D039FD">
            <w:pPr>
              <w:rPr>
                <w:b/>
                <w:sz w:val="16"/>
                <w:szCs w:val="16"/>
              </w:rPr>
            </w:pPr>
            <w:r w:rsidRPr="00E3015D">
              <w:rPr>
                <w:sz w:val="16"/>
                <w:szCs w:val="16"/>
              </w:rPr>
              <w:t>.195</w:t>
            </w:r>
          </w:p>
        </w:tc>
        <w:tc>
          <w:tcPr>
            <w:tcW w:w="432" w:type="pct"/>
          </w:tcPr>
          <w:p w14:paraId="611958C6" w14:textId="77777777" w:rsidR="00DA4D74" w:rsidRPr="00E3015D" w:rsidRDefault="00DA4D74" w:rsidP="00D039FD">
            <w:pPr>
              <w:rPr>
                <w:b/>
                <w:sz w:val="16"/>
                <w:szCs w:val="16"/>
              </w:rPr>
            </w:pPr>
            <w:r w:rsidRPr="00E3015D">
              <w:rPr>
                <w:sz w:val="16"/>
                <w:szCs w:val="16"/>
              </w:rPr>
              <w:t>.097</w:t>
            </w:r>
          </w:p>
        </w:tc>
        <w:tc>
          <w:tcPr>
            <w:tcW w:w="240" w:type="pct"/>
          </w:tcPr>
          <w:p w14:paraId="246F9A52" w14:textId="77777777" w:rsidR="00DA4D74" w:rsidRPr="00E3015D" w:rsidRDefault="00DA4D74" w:rsidP="00D039FD">
            <w:pPr>
              <w:rPr>
                <w:b/>
                <w:sz w:val="16"/>
                <w:szCs w:val="16"/>
              </w:rPr>
            </w:pPr>
            <w:r w:rsidRPr="00E3015D">
              <w:rPr>
                <w:sz w:val="16"/>
                <w:szCs w:val="16"/>
              </w:rPr>
              <w:t>1</w:t>
            </w:r>
          </w:p>
        </w:tc>
        <w:tc>
          <w:tcPr>
            <w:tcW w:w="324" w:type="pct"/>
          </w:tcPr>
          <w:p w14:paraId="687FEEF7" w14:textId="77777777" w:rsidR="00DA4D74" w:rsidRPr="00E3015D" w:rsidRDefault="00DA4D74" w:rsidP="00D039FD">
            <w:pPr>
              <w:rPr>
                <w:b/>
                <w:sz w:val="16"/>
                <w:szCs w:val="16"/>
              </w:rPr>
            </w:pPr>
            <w:r w:rsidRPr="00E3015D">
              <w:rPr>
                <w:sz w:val="16"/>
                <w:szCs w:val="16"/>
              </w:rPr>
              <w:t>.756</w:t>
            </w:r>
          </w:p>
        </w:tc>
        <w:tc>
          <w:tcPr>
            <w:tcW w:w="503" w:type="pct"/>
          </w:tcPr>
          <w:p w14:paraId="0EFF55E5" w14:textId="77777777" w:rsidR="00DA4D74" w:rsidRPr="00C37C93" w:rsidRDefault="00DA4D74" w:rsidP="00D039FD">
            <w:pPr>
              <w:rPr>
                <w:sz w:val="16"/>
                <w:szCs w:val="16"/>
              </w:rPr>
            </w:pPr>
            <w:r w:rsidRPr="00C37C93">
              <w:rPr>
                <w:sz w:val="16"/>
                <w:szCs w:val="16"/>
              </w:rPr>
              <w:t>.960</w:t>
            </w:r>
          </w:p>
        </w:tc>
        <w:tc>
          <w:tcPr>
            <w:tcW w:w="417" w:type="pct"/>
            <w:gridSpan w:val="2"/>
          </w:tcPr>
          <w:p w14:paraId="748EF5B3" w14:textId="77777777" w:rsidR="00DA4D74" w:rsidRPr="00C37C93" w:rsidRDefault="00DA4D74" w:rsidP="00D039FD">
            <w:pPr>
              <w:rPr>
                <w:sz w:val="16"/>
                <w:szCs w:val="16"/>
              </w:rPr>
            </w:pPr>
            <w:r w:rsidRPr="00C37C93">
              <w:rPr>
                <w:sz w:val="16"/>
                <w:szCs w:val="16"/>
              </w:rPr>
              <w:t>1.041</w:t>
            </w:r>
          </w:p>
        </w:tc>
      </w:tr>
      <w:tr w:rsidR="00DA4D74" w:rsidRPr="000C3ACA" w14:paraId="40B62A8F" w14:textId="77777777" w:rsidTr="00D039FD">
        <w:tc>
          <w:tcPr>
            <w:tcW w:w="1549" w:type="pct"/>
          </w:tcPr>
          <w:p w14:paraId="3A07A3BD" w14:textId="77777777" w:rsidR="00DA4D74" w:rsidRPr="00E24DA8" w:rsidRDefault="00DA4D74" w:rsidP="00D039FD">
            <w:pPr>
              <w:rPr>
                <w:sz w:val="16"/>
                <w:szCs w:val="16"/>
              </w:rPr>
            </w:pPr>
            <w:r>
              <w:rPr>
                <w:sz w:val="16"/>
                <w:szCs w:val="16"/>
              </w:rPr>
              <w:t>Lower (vs. higher) education levels</w:t>
            </w:r>
          </w:p>
        </w:tc>
        <w:tc>
          <w:tcPr>
            <w:tcW w:w="338" w:type="pct"/>
          </w:tcPr>
          <w:p w14:paraId="52215B55" w14:textId="77777777" w:rsidR="00DA4D74" w:rsidRPr="00E3015D" w:rsidRDefault="00DA4D74" w:rsidP="00D039FD">
            <w:pPr>
              <w:rPr>
                <w:sz w:val="16"/>
                <w:szCs w:val="16"/>
              </w:rPr>
            </w:pPr>
            <w:r w:rsidRPr="00E3015D">
              <w:rPr>
                <w:sz w:val="16"/>
                <w:szCs w:val="16"/>
              </w:rPr>
              <w:t>.162</w:t>
            </w:r>
          </w:p>
        </w:tc>
        <w:tc>
          <w:tcPr>
            <w:tcW w:w="385" w:type="pct"/>
          </w:tcPr>
          <w:p w14:paraId="64B9A544" w14:textId="77777777" w:rsidR="00DA4D74" w:rsidRPr="00E3015D" w:rsidRDefault="00DA4D74" w:rsidP="00D039FD">
            <w:pPr>
              <w:rPr>
                <w:sz w:val="16"/>
                <w:szCs w:val="16"/>
              </w:rPr>
            </w:pPr>
            <w:r w:rsidRPr="00E3015D">
              <w:rPr>
                <w:sz w:val="16"/>
                <w:szCs w:val="16"/>
              </w:rPr>
              <w:t>.1481</w:t>
            </w:r>
          </w:p>
        </w:tc>
        <w:tc>
          <w:tcPr>
            <w:tcW w:w="405" w:type="pct"/>
          </w:tcPr>
          <w:p w14:paraId="4106164B" w14:textId="77777777" w:rsidR="00DA4D74" w:rsidRPr="00E3015D" w:rsidRDefault="00DA4D74" w:rsidP="00D039FD">
            <w:pPr>
              <w:rPr>
                <w:sz w:val="16"/>
                <w:szCs w:val="16"/>
              </w:rPr>
            </w:pPr>
            <w:r w:rsidRPr="00E3015D">
              <w:rPr>
                <w:sz w:val="16"/>
                <w:szCs w:val="16"/>
              </w:rPr>
              <w:t>-.128</w:t>
            </w:r>
          </w:p>
        </w:tc>
        <w:tc>
          <w:tcPr>
            <w:tcW w:w="406" w:type="pct"/>
          </w:tcPr>
          <w:p w14:paraId="21920700" w14:textId="77777777" w:rsidR="00DA4D74" w:rsidRPr="00E3015D" w:rsidRDefault="00DA4D74" w:rsidP="00D039FD">
            <w:pPr>
              <w:rPr>
                <w:sz w:val="16"/>
                <w:szCs w:val="16"/>
              </w:rPr>
            </w:pPr>
            <w:r w:rsidRPr="00E3015D">
              <w:rPr>
                <w:sz w:val="16"/>
                <w:szCs w:val="16"/>
              </w:rPr>
              <w:t>.452</w:t>
            </w:r>
          </w:p>
        </w:tc>
        <w:tc>
          <w:tcPr>
            <w:tcW w:w="432" w:type="pct"/>
          </w:tcPr>
          <w:p w14:paraId="7A2356F9" w14:textId="77777777" w:rsidR="00DA4D74" w:rsidRPr="00E3015D" w:rsidRDefault="00DA4D74" w:rsidP="00D039FD">
            <w:pPr>
              <w:rPr>
                <w:sz w:val="16"/>
                <w:szCs w:val="16"/>
              </w:rPr>
            </w:pPr>
            <w:r w:rsidRPr="00E3015D">
              <w:rPr>
                <w:sz w:val="16"/>
                <w:szCs w:val="16"/>
              </w:rPr>
              <w:t>1.200</w:t>
            </w:r>
          </w:p>
        </w:tc>
        <w:tc>
          <w:tcPr>
            <w:tcW w:w="240" w:type="pct"/>
          </w:tcPr>
          <w:p w14:paraId="38CC95B4" w14:textId="77777777" w:rsidR="00DA4D74" w:rsidRPr="00E3015D" w:rsidRDefault="00DA4D74" w:rsidP="00D039FD">
            <w:pPr>
              <w:rPr>
                <w:sz w:val="16"/>
                <w:szCs w:val="16"/>
              </w:rPr>
            </w:pPr>
            <w:r w:rsidRPr="00E3015D">
              <w:rPr>
                <w:sz w:val="16"/>
                <w:szCs w:val="16"/>
              </w:rPr>
              <w:t>1</w:t>
            </w:r>
          </w:p>
        </w:tc>
        <w:tc>
          <w:tcPr>
            <w:tcW w:w="324" w:type="pct"/>
          </w:tcPr>
          <w:p w14:paraId="1B97EEFD" w14:textId="77777777" w:rsidR="00DA4D74" w:rsidRPr="00E3015D" w:rsidRDefault="00DA4D74" w:rsidP="00D039FD">
            <w:pPr>
              <w:rPr>
                <w:sz w:val="16"/>
                <w:szCs w:val="16"/>
              </w:rPr>
            </w:pPr>
            <w:r w:rsidRPr="00E3015D">
              <w:rPr>
                <w:sz w:val="16"/>
                <w:szCs w:val="16"/>
              </w:rPr>
              <w:t>.273</w:t>
            </w:r>
          </w:p>
        </w:tc>
        <w:tc>
          <w:tcPr>
            <w:tcW w:w="503" w:type="pct"/>
          </w:tcPr>
          <w:p w14:paraId="2EB81629" w14:textId="77777777" w:rsidR="00DA4D74" w:rsidRPr="00C37C93" w:rsidRDefault="00DA4D74" w:rsidP="00D039FD">
            <w:pPr>
              <w:rPr>
                <w:sz w:val="16"/>
                <w:szCs w:val="16"/>
              </w:rPr>
            </w:pPr>
            <w:r w:rsidRPr="00C37C93">
              <w:rPr>
                <w:sz w:val="16"/>
                <w:szCs w:val="16"/>
              </w:rPr>
              <w:t>.950</w:t>
            </w:r>
          </w:p>
        </w:tc>
        <w:tc>
          <w:tcPr>
            <w:tcW w:w="417" w:type="pct"/>
            <w:gridSpan w:val="2"/>
          </w:tcPr>
          <w:p w14:paraId="6736E9D9" w14:textId="77777777" w:rsidR="00DA4D74" w:rsidRPr="00C37C93" w:rsidRDefault="00DA4D74" w:rsidP="00D039FD">
            <w:pPr>
              <w:rPr>
                <w:sz w:val="16"/>
                <w:szCs w:val="16"/>
              </w:rPr>
            </w:pPr>
            <w:r w:rsidRPr="00C37C93">
              <w:rPr>
                <w:sz w:val="16"/>
                <w:szCs w:val="16"/>
              </w:rPr>
              <w:t>1.052</w:t>
            </w:r>
          </w:p>
        </w:tc>
      </w:tr>
      <w:tr w:rsidR="00DA4D74" w:rsidRPr="000C3ACA" w14:paraId="569DFADF" w14:textId="77777777" w:rsidTr="00D039FD">
        <w:tc>
          <w:tcPr>
            <w:tcW w:w="1549" w:type="pct"/>
          </w:tcPr>
          <w:p w14:paraId="278B8C0A" w14:textId="77777777" w:rsidR="00DA4D74" w:rsidRPr="00E24DA8" w:rsidRDefault="00DA4D74" w:rsidP="00D039FD">
            <w:pPr>
              <w:rPr>
                <w:sz w:val="16"/>
                <w:szCs w:val="16"/>
              </w:rPr>
            </w:pPr>
            <w:r>
              <w:rPr>
                <w:sz w:val="16"/>
                <w:szCs w:val="16"/>
              </w:rPr>
              <w:t>Non-white (vs. white) ethnicity</w:t>
            </w:r>
          </w:p>
        </w:tc>
        <w:tc>
          <w:tcPr>
            <w:tcW w:w="338" w:type="pct"/>
          </w:tcPr>
          <w:p w14:paraId="2F88182D" w14:textId="77777777" w:rsidR="00DA4D74" w:rsidRPr="00E3015D" w:rsidRDefault="00DA4D74" w:rsidP="00D039FD">
            <w:pPr>
              <w:rPr>
                <w:sz w:val="16"/>
                <w:szCs w:val="16"/>
              </w:rPr>
            </w:pPr>
            <w:r w:rsidRPr="00E3015D">
              <w:rPr>
                <w:sz w:val="16"/>
                <w:szCs w:val="16"/>
              </w:rPr>
              <w:t>.143</w:t>
            </w:r>
          </w:p>
        </w:tc>
        <w:tc>
          <w:tcPr>
            <w:tcW w:w="385" w:type="pct"/>
          </w:tcPr>
          <w:p w14:paraId="13144733" w14:textId="77777777" w:rsidR="00DA4D74" w:rsidRPr="00E3015D" w:rsidRDefault="00DA4D74" w:rsidP="00D039FD">
            <w:pPr>
              <w:rPr>
                <w:sz w:val="16"/>
                <w:szCs w:val="16"/>
              </w:rPr>
            </w:pPr>
            <w:r w:rsidRPr="00E3015D">
              <w:rPr>
                <w:sz w:val="16"/>
                <w:szCs w:val="16"/>
              </w:rPr>
              <w:t>.0967</w:t>
            </w:r>
          </w:p>
        </w:tc>
        <w:tc>
          <w:tcPr>
            <w:tcW w:w="405" w:type="pct"/>
          </w:tcPr>
          <w:p w14:paraId="0BFC22A2" w14:textId="77777777" w:rsidR="00DA4D74" w:rsidRPr="00E3015D" w:rsidRDefault="00DA4D74" w:rsidP="00D039FD">
            <w:pPr>
              <w:rPr>
                <w:sz w:val="16"/>
                <w:szCs w:val="16"/>
              </w:rPr>
            </w:pPr>
            <w:r w:rsidRPr="00E3015D">
              <w:rPr>
                <w:sz w:val="16"/>
                <w:szCs w:val="16"/>
              </w:rPr>
              <w:t>-.047</w:t>
            </w:r>
          </w:p>
        </w:tc>
        <w:tc>
          <w:tcPr>
            <w:tcW w:w="406" w:type="pct"/>
          </w:tcPr>
          <w:p w14:paraId="62C94FAE" w14:textId="77777777" w:rsidR="00DA4D74" w:rsidRPr="00E3015D" w:rsidRDefault="00DA4D74" w:rsidP="00D039FD">
            <w:pPr>
              <w:rPr>
                <w:sz w:val="16"/>
                <w:szCs w:val="16"/>
              </w:rPr>
            </w:pPr>
            <w:r w:rsidRPr="00E3015D">
              <w:rPr>
                <w:sz w:val="16"/>
                <w:szCs w:val="16"/>
              </w:rPr>
              <w:t>.332</w:t>
            </w:r>
          </w:p>
        </w:tc>
        <w:tc>
          <w:tcPr>
            <w:tcW w:w="432" w:type="pct"/>
          </w:tcPr>
          <w:p w14:paraId="6002B434" w14:textId="77777777" w:rsidR="00DA4D74" w:rsidRPr="00E3015D" w:rsidRDefault="00DA4D74" w:rsidP="00D039FD">
            <w:pPr>
              <w:rPr>
                <w:sz w:val="16"/>
                <w:szCs w:val="16"/>
              </w:rPr>
            </w:pPr>
            <w:r w:rsidRPr="00E3015D">
              <w:rPr>
                <w:sz w:val="16"/>
                <w:szCs w:val="16"/>
              </w:rPr>
              <w:t>2.184</w:t>
            </w:r>
          </w:p>
        </w:tc>
        <w:tc>
          <w:tcPr>
            <w:tcW w:w="240" w:type="pct"/>
          </w:tcPr>
          <w:p w14:paraId="62C8219B" w14:textId="77777777" w:rsidR="00DA4D74" w:rsidRPr="00E3015D" w:rsidRDefault="00DA4D74" w:rsidP="00D039FD">
            <w:pPr>
              <w:rPr>
                <w:sz w:val="16"/>
                <w:szCs w:val="16"/>
              </w:rPr>
            </w:pPr>
            <w:r w:rsidRPr="00E3015D">
              <w:rPr>
                <w:sz w:val="16"/>
                <w:szCs w:val="16"/>
              </w:rPr>
              <w:t>1</w:t>
            </w:r>
          </w:p>
        </w:tc>
        <w:tc>
          <w:tcPr>
            <w:tcW w:w="324" w:type="pct"/>
          </w:tcPr>
          <w:p w14:paraId="32BE14AC" w14:textId="77777777" w:rsidR="00DA4D74" w:rsidRPr="00E3015D" w:rsidRDefault="00DA4D74" w:rsidP="00D039FD">
            <w:pPr>
              <w:rPr>
                <w:sz w:val="16"/>
                <w:szCs w:val="16"/>
              </w:rPr>
            </w:pPr>
            <w:r w:rsidRPr="00E3015D">
              <w:rPr>
                <w:sz w:val="16"/>
                <w:szCs w:val="16"/>
              </w:rPr>
              <w:t>.139</w:t>
            </w:r>
          </w:p>
        </w:tc>
        <w:tc>
          <w:tcPr>
            <w:tcW w:w="503" w:type="pct"/>
          </w:tcPr>
          <w:p w14:paraId="412BCA66" w14:textId="77777777" w:rsidR="00DA4D74" w:rsidRPr="00C37C93" w:rsidRDefault="00DA4D74" w:rsidP="00D039FD">
            <w:pPr>
              <w:rPr>
                <w:sz w:val="16"/>
                <w:szCs w:val="16"/>
              </w:rPr>
            </w:pPr>
            <w:r w:rsidRPr="00C37C93">
              <w:rPr>
                <w:sz w:val="16"/>
                <w:szCs w:val="16"/>
              </w:rPr>
              <w:t>.939</w:t>
            </w:r>
          </w:p>
        </w:tc>
        <w:tc>
          <w:tcPr>
            <w:tcW w:w="417" w:type="pct"/>
            <w:gridSpan w:val="2"/>
          </w:tcPr>
          <w:p w14:paraId="48008292" w14:textId="77777777" w:rsidR="00DA4D74" w:rsidRPr="00C37C93" w:rsidRDefault="00DA4D74" w:rsidP="00D039FD">
            <w:pPr>
              <w:rPr>
                <w:sz w:val="16"/>
                <w:szCs w:val="16"/>
              </w:rPr>
            </w:pPr>
            <w:r w:rsidRPr="00C37C93">
              <w:rPr>
                <w:sz w:val="16"/>
                <w:szCs w:val="16"/>
              </w:rPr>
              <w:t>1.065</w:t>
            </w:r>
          </w:p>
        </w:tc>
      </w:tr>
      <w:tr w:rsidR="00DA4D74" w:rsidRPr="000C3ACA" w14:paraId="4DDD4440" w14:textId="77777777" w:rsidTr="00D039FD">
        <w:tc>
          <w:tcPr>
            <w:tcW w:w="1549" w:type="pct"/>
          </w:tcPr>
          <w:p w14:paraId="05AE2311" w14:textId="77777777" w:rsidR="00DA4D74" w:rsidRPr="00E24DA8" w:rsidRDefault="00DA4D74" w:rsidP="00D039FD">
            <w:pPr>
              <w:rPr>
                <w:sz w:val="16"/>
                <w:szCs w:val="16"/>
              </w:rPr>
            </w:pPr>
            <w:r>
              <w:rPr>
                <w:sz w:val="16"/>
                <w:szCs w:val="16"/>
              </w:rPr>
              <w:t xml:space="preserve">Non-married (vs. married) status </w:t>
            </w:r>
          </w:p>
        </w:tc>
        <w:tc>
          <w:tcPr>
            <w:tcW w:w="338" w:type="pct"/>
          </w:tcPr>
          <w:p w14:paraId="048405CA" w14:textId="77777777" w:rsidR="00DA4D74" w:rsidRPr="00E3015D" w:rsidRDefault="00DA4D74" w:rsidP="00D039FD">
            <w:pPr>
              <w:rPr>
                <w:sz w:val="16"/>
                <w:szCs w:val="16"/>
              </w:rPr>
            </w:pPr>
            <w:r w:rsidRPr="00E3015D">
              <w:rPr>
                <w:sz w:val="16"/>
                <w:szCs w:val="16"/>
              </w:rPr>
              <w:t>-.060</w:t>
            </w:r>
          </w:p>
        </w:tc>
        <w:tc>
          <w:tcPr>
            <w:tcW w:w="385" w:type="pct"/>
          </w:tcPr>
          <w:p w14:paraId="57DEDC37" w14:textId="77777777" w:rsidR="00DA4D74" w:rsidRPr="00E3015D" w:rsidRDefault="00DA4D74" w:rsidP="00D039FD">
            <w:pPr>
              <w:rPr>
                <w:sz w:val="16"/>
                <w:szCs w:val="16"/>
              </w:rPr>
            </w:pPr>
            <w:r w:rsidRPr="00E3015D">
              <w:rPr>
                <w:sz w:val="16"/>
                <w:szCs w:val="16"/>
              </w:rPr>
              <w:t>.0906</w:t>
            </w:r>
          </w:p>
        </w:tc>
        <w:tc>
          <w:tcPr>
            <w:tcW w:w="405" w:type="pct"/>
          </w:tcPr>
          <w:p w14:paraId="1BB30EE9" w14:textId="77777777" w:rsidR="00DA4D74" w:rsidRPr="00E3015D" w:rsidRDefault="00DA4D74" w:rsidP="00D039FD">
            <w:pPr>
              <w:rPr>
                <w:sz w:val="16"/>
                <w:szCs w:val="16"/>
              </w:rPr>
            </w:pPr>
            <w:r w:rsidRPr="00E3015D">
              <w:rPr>
                <w:sz w:val="16"/>
                <w:szCs w:val="16"/>
              </w:rPr>
              <w:t>-.238</w:t>
            </w:r>
          </w:p>
        </w:tc>
        <w:tc>
          <w:tcPr>
            <w:tcW w:w="406" w:type="pct"/>
          </w:tcPr>
          <w:p w14:paraId="3F4FCDD2" w14:textId="77777777" w:rsidR="00DA4D74" w:rsidRPr="00E3015D" w:rsidRDefault="00DA4D74" w:rsidP="00D039FD">
            <w:pPr>
              <w:rPr>
                <w:sz w:val="16"/>
                <w:szCs w:val="16"/>
              </w:rPr>
            </w:pPr>
            <w:r w:rsidRPr="00E3015D">
              <w:rPr>
                <w:sz w:val="16"/>
                <w:szCs w:val="16"/>
              </w:rPr>
              <w:t>.117</w:t>
            </w:r>
          </w:p>
        </w:tc>
        <w:tc>
          <w:tcPr>
            <w:tcW w:w="432" w:type="pct"/>
          </w:tcPr>
          <w:p w14:paraId="7397CE92" w14:textId="77777777" w:rsidR="00DA4D74" w:rsidRPr="00E3015D" w:rsidRDefault="00DA4D74" w:rsidP="00D039FD">
            <w:pPr>
              <w:rPr>
                <w:sz w:val="16"/>
                <w:szCs w:val="16"/>
              </w:rPr>
            </w:pPr>
            <w:r w:rsidRPr="00E3015D">
              <w:rPr>
                <w:sz w:val="16"/>
                <w:szCs w:val="16"/>
              </w:rPr>
              <w:t>.441</w:t>
            </w:r>
          </w:p>
        </w:tc>
        <w:tc>
          <w:tcPr>
            <w:tcW w:w="240" w:type="pct"/>
          </w:tcPr>
          <w:p w14:paraId="21DCBCB7" w14:textId="77777777" w:rsidR="00DA4D74" w:rsidRPr="00E3015D" w:rsidRDefault="00DA4D74" w:rsidP="00D039FD">
            <w:pPr>
              <w:rPr>
                <w:sz w:val="16"/>
                <w:szCs w:val="16"/>
              </w:rPr>
            </w:pPr>
            <w:r w:rsidRPr="00E3015D">
              <w:rPr>
                <w:sz w:val="16"/>
                <w:szCs w:val="16"/>
              </w:rPr>
              <w:t>1</w:t>
            </w:r>
          </w:p>
        </w:tc>
        <w:tc>
          <w:tcPr>
            <w:tcW w:w="324" w:type="pct"/>
          </w:tcPr>
          <w:p w14:paraId="2C406DC2" w14:textId="77777777" w:rsidR="00DA4D74" w:rsidRPr="00E3015D" w:rsidRDefault="00DA4D74" w:rsidP="00D039FD">
            <w:pPr>
              <w:rPr>
                <w:sz w:val="16"/>
                <w:szCs w:val="16"/>
              </w:rPr>
            </w:pPr>
            <w:r w:rsidRPr="00E3015D">
              <w:rPr>
                <w:sz w:val="16"/>
                <w:szCs w:val="16"/>
              </w:rPr>
              <w:t>.507</w:t>
            </w:r>
          </w:p>
        </w:tc>
        <w:tc>
          <w:tcPr>
            <w:tcW w:w="503" w:type="pct"/>
          </w:tcPr>
          <w:p w14:paraId="3EBF6493" w14:textId="77777777" w:rsidR="00DA4D74" w:rsidRPr="00C37C93" w:rsidRDefault="00DA4D74" w:rsidP="00D039FD">
            <w:pPr>
              <w:rPr>
                <w:sz w:val="16"/>
                <w:szCs w:val="16"/>
              </w:rPr>
            </w:pPr>
            <w:r w:rsidRPr="00C37C93">
              <w:rPr>
                <w:sz w:val="16"/>
                <w:szCs w:val="16"/>
              </w:rPr>
              <w:t>.900</w:t>
            </w:r>
          </w:p>
        </w:tc>
        <w:tc>
          <w:tcPr>
            <w:tcW w:w="417" w:type="pct"/>
            <w:gridSpan w:val="2"/>
          </w:tcPr>
          <w:p w14:paraId="4F821E9D" w14:textId="77777777" w:rsidR="00DA4D74" w:rsidRPr="00C37C93" w:rsidRDefault="00DA4D74" w:rsidP="00D039FD">
            <w:pPr>
              <w:rPr>
                <w:sz w:val="16"/>
                <w:szCs w:val="16"/>
              </w:rPr>
            </w:pPr>
            <w:r w:rsidRPr="00C37C93">
              <w:rPr>
                <w:sz w:val="16"/>
                <w:szCs w:val="16"/>
              </w:rPr>
              <w:t>1.111</w:t>
            </w:r>
          </w:p>
        </w:tc>
      </w:tr>
      <w:tr w:rsidR="00DA4D74" w:rsidRPr="000C3ACA" w14:paraId="2DBFD39F" w14:textId="77777777" w:rsidTr="00D039FD">
        <w:tc>
          <w:tcPr>
            <w:tcW w:w="1549" w:type="pct"/>
          </w:tcPr>
          <w:p w14:paraId="3C903593" w14:textId="77777777" w:rsidR="00DA4D74" w:rsidRPr="00E24DA8" w:rsidRDefault="00DA4D74" w:rsidP="00D039FD">
            <w:pPr>
              <w:rPr>
                <w:sz w:val="16"/>
                <w:szCs w:val="16"/>
              </w:rPr>
            </w:pPr>
            <w:r>
              <w:rPr>
                <w:sz w:val="16"/>
                <w:szCs w:val="16"/>
              </w:rPr>
              <w:t xml:space="preserve">Unemployed (vs. employed) </w:t>
            </w:r>
          </w:p>
        </w:tc>
        <w:tc>
          <w:tcPr>
            <w:tcW w:w="338" w:type="pct"/>
          </w:tcPr>
          <w:p w14:paraId="03641894" w14:textId="77777777" w:rsidR="00DA4D74" w:rsidRPr="00E3015D" w:rsidRDefault="00DA4D74" w:rsidP="00D039FD">
            <w:pPr>
              <w:rPr>
                <w:sz w:val="16"/>
                <w:szCs w:val="16"/>
              </w:rPr>
            </w:pPr>
            <w:r w:rsidRPr="00E3015D">
              <w:rPr>
                <w:sz w:val="16"/>
                <w:szCs w:val="16"/>
              </w:rPr>
              <w:t>-.265</w:t>
            </w:r>
          </w:p>
        </w:tc>
        <w:tc>
          <w:tcPr>
            <w:tcW w:w="385" w:type="pct"/>
          </w:tcPr>
          <w:p w14:paraId="320FA6E1" w14:textId="77777777" w:rsidR="00DA4D74" w:rsidRPr="00E3015D" w:rsidRDefault="00DA4D74" w:rsidP="00D039FD">
            <w:pPr>
              <w:rPr>
                <w:sz w:val="16"/>
                <w:szCs w:val="16"/>
              </w:rPr>
            </w:pPr>
            <w:r w:rsidRPr="00E3015D">
              <w:rPr>
                <w:sz w:val="16"/>
                <w:szCs w:val="16"/>
              </w:rPr>
              <w:t>.1794</w:t>
            </w:r>
          </w:p>
        </w:tc>
        <w:tc>
          <w:tcPr>
            <w:tcW w:w="405" w:type="pct"/>
          </w:tcPr>
          <w:p w14:paraId="1D81D9A9" w14:textId="77777777" w:rsidR="00DA4D74" w:rsidRPr="00E3015D" w:rsidRDefault="00DA4D74" w:rsidP="00D039FD">
            <w:pPr>
              <w:rPr>
                <w:sz w:val="16"/>
                <w:szCs w:val="16"/>
              </w:rPr>
            </w:pPr>
            <w:r w:rsidRPr="00E3015D">
              <w:rPr>
                <w:sz w:val="16"/>
                <w:szCs w:val="16"/>
              </w:rPr>
              <w:t>-.617</w:t>
            </w:r>
          </w:p>
        </w:tc>
        <w:tc>
          <w:tcPr>
            <w:tcW w:w="406" w:type="pct"/>
          </w:tcPr>
          <w:p w14:paraId="1987ECA8" w14:textId="77777777" w:rsidR="00DA4D74" w:rsidRPr="00E3015D" w:rsidRDefault="00DA4D74" w:rsidP="00D039FD">
            <w:pPr>
              <w:rPr>
                <w:sz w:val="16"/>
                <w:szCs w:val="16"/>
              </w:rPr>
            </w:pPr>
            <w:r w:rsidRPr="00E3015D">
              <w:rPr>
                <w:sz w:val="16"/>
                <w:szCs w:val="16"/>
              </w:rPr>
              <w:t>.086</w:t>
            </w:r>
          </w:p>
        </w:tc>
        <w:tc>
          <w:tcPr>
            <w:tcW w:w="432" w:type="pct"/>
          </w:tcPr>
          <w:p w14:paraId="0E8EAEB8" w14:textId="77777777" w:rsidR="00DA4D74" w:rsidRPr="00E3015D" w:rsidRDefault="00DA4D74" w:rsidP="00D039FD">
            <w:pPr>
              <w:rPr>
                <w:sz w:val="16"/>
                <w:szCs w:val="16"/>
              </w:rPr>
            </w:pPr>
            <w:r w:rsidRPr="00E3015D">
              <w:rPr>
                <w:sz w:val="16"/>
                <w:szCs w:val="16"/>
              </w:rPr>
              <w:t>2.185</w:t>
            </w:r>
          </w:p>
        </w:tc>
        <w:tc>
          <w:tcPr>
            <w:tcW w:w="240" w:type="pct"/>
          </w:tcPr>
          <w:p w14:paraId="12D1797A" w14:textId="77777777" w:rsidR="00DA4D74" w:rsidRPr="00E3015D" w:rsidRDefault="00DA4D74" w:rsidP="00D039FD">
            <w:pPr>
              <w:rPr>
                <w:sz w:val="16"/>
                <w:szCs w:val="16"/>
              </w:rPr>
            </w:pPr>
            <w:r w:rsidRPr="00E3015D">
              <w:rPr>
                <w:sz w:val="16"/>
                <w:szCs w:val="16"/>
              </w:rPr>
              <w:t>1</w:t>
            </w:r>
          </w:p>
        </w:tc>
        <w:tc>
          <w:tcPr>
            <w:tcW w:w="324" w:type="pct"/>
          </w:tcPr>
          <w:p w14:paraId="092DEC61" w14:textId="77777777" w:rsidR="00DA4D74" w:rsidRPr="00E3015D" w:rsidRDefault="00DA4D74" w:rsidP="00D039FD">
            <w:pPr>
              <w:rPr>
                <w:sz w:val="16"/>
                <w:szCs w:val="16"/>
              </w:rPr>
            </w:pPr>
            <w:r w:rsidRPr="00E3015D">
              <w:rPr>
                <w:sz w:val="16"/>
                <w:szCs w:val="16"/>
              </w:rPr>
              <w:t>.139</w:t>
            </w:r>
          </w:p>
        </w:tc>
        <w:tc>
          <w:tcPr>
            <w:tcW w:w="503" w:type="pct"/>
          </w:tcPr>
          <w:p w14:paraId="41D1FB69" w14:textId="77777777" w:rsidR="00DA4D74" w:rsidRPr="00C37C93" w:rsidRDefault="00DA4D74" w:rsidP="00D039FD">
            <w:pPr>
              <w:rPr>
                <w:sz w:val="16"/>
                <w:szCs w:val="16"/>
              </w:rPr>
            </w:pPr>
            <w:r w:rsidRPr="00C37C93">
              <w:rPr>
                <w:sz w:val="16"/>
                <w:szCs w:val="16"/>
              </w:rPr>
              <w:t>.968</w:t>
            </w:r>
          </w:p>
        </w:tc>
        <w:tc>
          <w:tcPr>
            <w:tcW w:w="417" w:type="pct"/>
            <w:gridSpan w:val="2"/>
          </w:tcPr>
          <w:p w14:paraId="2FA6D17F" w14:textId="77777777" w:rsidR="00DA4D74" w:rsidRPr="00C37C93" w:rsidRDefault="00DA4D74" w:rsidP="00D039FD">
            <w:pPr>
              <w:rPr>
                <w:sz w:val="16"/>
                <w:szCs w:val="16"/>
              </w:rPr>
            </w:pPr>
            <w:r w:rsidRPr="00C37C93">
              <w:rPr>
                <w:sz w:val="16"/>
                <w:szCs w:val="16"/>
              </w:rPr>
              <w:t>1.033</w:t>
            </w:r>
          </w:p>
        </w:tc>
      </w:tr>
      <w:tr w:rsidR="00DA4D74" w:rsidRPr="000C3ACA" w14:paraId="6145C452" w14:textId="77777777" w:rsidTr="00D039FD">
        <w:tc>
          <w:tcPr>
            <w:tcW w:w="1549" w:type="pct"/>
          </w:tcPr>
          <w:p w14:paraId="3326567A" w14:textId="77777777" w:rsidR="00DA4D74" w:rsidRPr="00E3015D" w:rsidRDefault="00DA4D74" w:rsidP="00D039FD">
            <w:pPr>
              <w:rPr>
                <w:b/>
                <w:sz w:val="16"/>
                <w:szCs w:val="16"/>
              </w:rPr>
            </w:pPr>
            <w:r>
              <w:rPr>
                <w:b/>
                <w:sz w:val="16"/>
                <w:szCs w:val="16"/>
              </w:rPr>
              <w:t>L</w:t>
            </w:r>
            <w:r w:rsidRPr="009949D3">
              <w:rPr>
                <w:b/>
                <w:sz w:val="16"/>
                <w:szCs w:val="16"/>
              </w:rPr>
              <w:t xml:space="preserve">ack </w:t>
            </w:r>
            <w:r>
              <w:rPr>
                <w:b/>
                <w:sz w:val="16"/>
                <w:szCs w:val="16"/>
              </w:rPr>
              <w:t>vs. presence of p</w:t>
            </w:r>
            <w:r w:rsidRPr="009949D3">
              <w:rPr>
                <w:b/>
                <w:sz w:val="16"/>
                <w:szCs w:val="16"/>
              </w:rPr>
              <w:t xml:space="preserve">ast </w:t>
            </w:r>
            <w:r>
              <w:rPr>
                <w:b/>
                <w:sz w:val="16"/>
                <w:szCs w:val="16"/>
              </w:rPr>
              <w:t>HD</w:t>
            </w:r>
            <w:r w:rsidRPr="009949D3">
              <w:rPr>
                <w:b/>
                <w:sz w:val="16"/>
                <w:szCs w:val="16"/>
              </w:rPr>
              <w:t xml:space="preserve"> diagnosis</w:t>
            </w:r>
          </w:p>
        </w:tc>
        <w:tc>
          <w:tcPr>
            <w:tcW w:w="338" w:type="pct"/>
          </w:tcPr>
          <w:p w14:paraId="60D04662" w14:textId="77777777" w:rsidR="00DA4D74" w:rsidRPr="00E3015D" w:rsidRDefault="00DA4D74" w:rsidP="00D039FD">
            <w:pPr>
              <w:rPr>
                <w:b/>
                <w:sz w:val="16"/>
                <w:szCs w:val="16"/>
              </w:rPr>
            </w:pPr>
            <w:r w:rsidRPr="00E3015D">
              <w:rPr>
                <w:b/>
                <w:sz w:val="16"/>
                <w:szCs w:val="16"/>
              </w:rPr>
              <w:t>2.708</w:t>
            </w:r>
          </w:p>
        </w:tc>
        <w:tc>
          <w:tcPr>
            <w:tcW w:w="385" w:type="pct"/>
          </w:tcPr>
          <w:p w14:paraId="3129030E" w14:textId="77777777" w:rsidR="00DA4D74" w:rsidRPr="00E3015D" w:rsidRDefault="00DA4D74" w:rsidP="00D039FD">
            <w:pPr>
              <w:rPr>
                <w:b/>
                <w:sz w:val="16"/>
                <w:szCs w:val="16"/>
              </w:rPr>
            </w:pPr>
            <w:r w:rsidRPr="00E3015D">
              <w:rPr>
                <w:b/>
                <w:sz w:val="16"/>
                <w:szCs w:val="16"/>
              </w:rPr>
              <w:t>1.0525</w:t>
            </w:r>
          </w:p>
        </w:tc>
        <w:tc>
          <w:tcPr>
            <w:tcW w:w="405" w:type="pct"/>
          </w:tcPr>
          <w:p w14:paraId="0D6707AE" w14:textId="77777777" w:rsidR="00DA4D74" w:rsidRPr="00E3015D" w:rsidRDefault="00DA4D74" w:rsidP="00D039FD">
            <w:pPr>
              <w:rPr>
                <w:b/>
                <w:sz w:val="16"/>
                <w:szCs w:val="16"/>
              </w:rPr>
            </w:pPr>
            <w:r w:rsidRPr="00E3015D">
              <w:rPr>
                <w:b/>
                <w:sz w:val="16"/>
                <w:szCs w:val="16"/>
              </w:rPr>
              <w:t>.645</w:t>
            </w:r>
          </w:p>
        </w:tc>
        <w:tc>
          <w:tcPr>
            <w:tcW w:w="406" w:type="pct"/>
          </w:tcPr>
          <w:p w14:paraId="449E5EA6" w14:textId="77777777" w:rsidR="00DA4D74" w:rsidRPr="00E3015D" w:rsidRDefault="00DA4D74" w:rsidP="00D039FD">
            <w:pPr>
              <w:rPr>
                <w:b/>
                <w:sz w:val="16"/>
                <w:szCs w:val="16"/>
              </w:rPr>
            </w:pPr>
            <w:r w:rsidRPr="00E3015D">
              <w:rPr>
                <w:b/>
                <w:sz w:val="16"/>
                <w:szCs w:val="16"/>
              </w:rPr>
              <w:t>4.771</w:t>
            </w:r>
          </w:p>
        </w:tc>
        <w:tc>
          <w:tcPr>
            <w:tcW w:w="432" w:type="pct"/>
          </w:tcPr>
          <w:p w14:paraId="0AA1E83D" w14:textId="77777777" w:rsidR="00DA4D74" w:rsidRPr="00E3015D" w:rsidRDefault="00DA4D74" w:rsidP="00D039FD">
            <w:pPr>
              <w:rPr>
                <w:b/>
                <w:sz w:val="16"/>
                <w:szCs w:val="16"/>
              </w:rPr>
            </w:pPr>
            <w:r w:rsidRPr="00E3015D">
              <w:rPr>
                <w:b/>
                <w:sz w:val="16"/>
                <w:szCs w:val="16"/>
              </w:rPr>
              <w:t>6.620</w:t>
            </w:r>
          </w:p>
        </w:tc>
        <w:tc>
          <w:tcPr>
            <w:tcW w:w="240" w:type="pct"/>
          </w:tcPr>
          <w:p w14:paraId="00572F26" w14:textId="77777777" w:rsidR="00DA4D74" w:rsidRPr="00E3015D" w:rsidRDefault="00DA4D74" w:rsidP="00D039FD">
            <w:pPr>
              <w:rPr>
                <w:b/>
                <w:sz w:val="16"/>
                <w:szCs w:val="16"/>
              </w:rPr>
            </w:pPr>
            <w:r w:rsidRPr="00E3015D">
              <w:rPr>
                <w:b/>
                <w:sz w:val="16"/>
                <w:szCs w:val="16"/>
              </w:rPr>
              <w:t>1</w:t>
            </w:r>
          </w:p>
        </w:tc>
        <w:tc>
          <w:tcPr>
            <w:tcW w:w="324" w:type="pct"/>
          </w:tcPr>
          <w:p w14:paraId="2BB8871E" w14:textId="77777777" w:rsidR="00DA4D74" w:rsidRPr="00E3015D" w:rsidRDefault="00DA4D74" w:rsidP="00D039FD">
            <w:pPr>
              <w:rPr>
                <w:b/>
                <w:sz w:val="16"/>
                <w:szCs w:val="16"/>
              </w:rPr>
            </w:pPr>
            <w:r w:rsidRPr="00E3015D">
              <w:rPr>
                <w:b/>
                <w:sz w:val="16"/>
                <w:szCs w:val="16"/>
              </w:rPr>
              <w:t>.010</w:t>
            </w:r>
          </w:p>
        </w:tc>
        <w:tc>
          <w:tcPr>
            <w:tcW w:w="503" w:type="pct"/>
          </w:tcPr>
          <w:p w14:paraId="61245A39" w14:textId="77777777" w:rsidR="00DA4D74" w:rsidRPr="00C37C93" w:rsidRDefault="00DA4D74" w:rsidP="00D039FD">
            <w:pPr>
              <w:rPr>
                <w:b/>
                <w:sz w:val="16"/>
                <w:szCs w:val="16"/>
              </w:rPr>
            </w:pPr>
            <w:r w:rsidRPr="00C37C93">
              <w:rPr>
                <w:sz w:val="16"/>
                <w:szCs w:val="16"/>
              </w:rPr>
              <w:t>.955</w:t>
            </w:r>
          </w:p>
        </w:tc>
        <w:tc>
          <w:tcPr>
            <w:tcW w:w="417" w:type="pct"/>
            <w:gridSpan w:val="2"/>
          </w:tcPr>
          <w:p w14:paraId="4AA61A24" w14:textId="77777777" w:rsidR="00DA4D74" w:rsidRPr="00C37C93" w:rsidRDefault="00DA4D74" w:rsidP="00D039FD">
            <w:pPr>
              <w:rPr>
                <w:b/>
                <w:sz w:val="16"/>
                <w:szCs w:val="16"/>
              </w:rPr>
            </w:pPr>
            <w:r w:rsidRPr="00C37C93">
              <w:rPr>
                <w:sz w:val="16"/>
                <w:szCs w:val="16"/>
              </w:rPr>
              <w:t>1.047</w:t>
            </w:r>
          </w:p>
        </w:tc>
      </w:tr>
      <w:tr w:rsidR="00DA4D74" w:rsidRPr="000C3ACA" w14:paraId="7C7C7BC3" w14:textId="77777777" w:rsidTr="00D039FD">
        <w:tc>
          <w:tcPr>
            <w:tcW w:w="1549" w:type="pct"/>
          </w:tcPr>
          <w:p w14:paraId="4C89778C" w14:textId="77777777" w:rsidR="00DA4D74" w:rsidRPr="005068C5" w:rsidRDefault="00DA4D74" w:rsidP="00D039FD">
            <w:pPr>
              <w:rPr>
                <w:sz w:val="16"/>
                <w:szCs w:val="16"/>
              </w:rPr>
            </w:pPr>
            <w:r w:rsidRPr="005068C5">
              <w:rPr>
                <w:sz w:val="16"/>
                <w:szCs w:val="16"/>
              </w:rPr>
              <w:t>Negative (vs. positive) family history of HD</w:t>
            </w:r>
          </w:p>
        </w:tc>
        <w:tc>
          <w:tcPr>
            <w:tcW w:w="338" w:type="pct"/>
          </w:tcPr>
          <w:p w14:paraId="50BC1611" w14:textId="77777777" w:rsidR="00DA4D74" w:rsidRPr="00E3015D" w:rsidRDefault="00DA4D74" w:rsidP="00D039FD">
            <w:pPr>
              <w:rPr>
                <w:sz w:val="16"/>
                <w:szCs w:val="16"/>
              </w:rPr>
            </w:pPr>
            <w:r w:rsidRPr="00E3015D">
              <w:rPr>
                <w:sz w:val="16"/>
                <w:szCs w:val="16"/>
              </w:rPr>
              <w:t>.103</w:t>
            </w:r>
          </w:p>
        </w:tc>
        <w:tc>
          <w:tcPr>
            <w:tcW w:w="385" w:type="pct"/>
          </w:tcPr>
          <w:p w14:paraId="5AA76CB5" w14:textId="77777777" w:rsidR="00DA4D74" w:rsidRPr="00E3015D" w:rsidRDefault="00DA4D74" w:rsidP="00D039FD">
            <w:pPr>
              <w:rPr>
                <w:sz w:val="16"/>
                <w:szCs w:val="16"/>
              </w:rPr>
            </w:pPr>
            <w:r w:rsidRPr="00E3015D">
              <w:rPr>
                <w:sz w:val="16"/>
                <w:szCs w:val="16"/>
              </w:rPr>
              <w:t>.2765</w:t>
            </w:r>
          </w:p>
        </w:tc>
        <w:tc>
          <w:tcPr>
            <w:tcW w:w="405" w:type="pct"/>
          </w:tcPr>
          <w:p w14:paraId="6402301F" w14:textId="77777777" w:rsidR="00DA4D74" w:rsidRPr="00E3015D" w:rsidRDefault="00DA4D74" w:rsidP="00D039FD">
            <w:pPr>
              <w:rPr>
                <w:sz w:val="16"/>
                <w:szCs w:val="16"/>
              </w:rPr>
            </w:pPr>
            <w:r w:rsidRPr="00E3015D">
              <w:rPr>
                <w:sz w:val="16"/>
                <w:szCs w:val="16"/>
              </w:rPr>
              <w:t>-.439</w:t>
            </w:r>
          </w:p>
        </w:tc>
        <w:tc>
          <w:tcPr>
            <w:tcW w:w="406" w:type="pct"/>
          </w:tcPr>
          <w:p w14:paraId="42FD0355" w14:textId="77777777" w:rsidR="00DA4D74" w:rsidRPr="00E3015D" w:rsidRDefault="00DA4D74" w:rsidP="00D039FD">
            <w:pPr>
              <w:rPr>
                <w:sz w:val="16"/>
                <w:szCs w:val="16"/>
              </w:rPr>
            </w:pPr>
            <w:r w:rsidRPr="00E3015D">
              <w:rPr>
                <w:sz w:val="16"/>
                <w:szCs w:val="16"/>
              </w:rPr>
              <w:t>.645</w:t>
            </w:r>
          </w:p>
        </w:tc>
        <w:tc>
          <w:tcPr>
            <w:tcW w:w="432" w:type="pct"/>
          </w:tcPr>
          <w:p w14:paraId="7F75A732" w14:textId="77777777" w:rsidR="00DA4D74" w:rsidRPr="00E3015D" w:rsidRDefault="00DA4D74" w:rsidP="00D039FD">
            <w:pPr>
              <w:rPr>
                <w:sz w:val="16"/>
                <w:szCs w:val="16"/>
              </w:rPr>
            </w:pPr>
            <w:r w:rsidRPr="00E3015D">
              <w:rPr>
                <w:sz w:val="16"/>
                <w:szCs w:val="16"/>
              </w:rPr>
              <w:t>.138</w:t>
            </w:r>
          </w:p>
        </w:tc>
        <w:tc>
          <w:tcPr>
            <w:tcW w:w="240" w:type="pct"/>
          </w:tcPr>
          <w:p w14:paraId="5F9C28C4" w14:textId="77777777" w:rsidR="00DA4D74" w:rsidRPr="00E3015D" w:rsidRDefault="00DA4D74" w:rsidP="00D039FD">
            <w:pPr>
              <w:rPr>
                <w:sz w:val="16"/>
                <w:szCs w:val="16"/>
              </w:rPr>
            </w:pPr>
            <w:r w:rsidRPr="00E3015D">
              <w:rPr>
                <w:sz w:val="16"/>
                <w:szCs w:val="16"/>
              </w:rPr>
              <w:t>1</w:t>
            </w:r>
          </w:p>
        </w:tc>
        <w:tc>
          <w:tcPr>
            <w:tcW w:w="324" w:type="pct"/>
          </w:tcPr>
          <w:p w14:paraId="04D4CDEF" w14:textId="77777777" w:rsidR="00DA4D74" w:rsidRPr="00E3015D" w:rsidRDefault="00DA4D74" w:rsidP="00D039FD">
            <w:pPr>
              <w:rPr>
                <w:sz w:val="16"/>
                <w:szCs w:val="16"/>
              </w:rPr>
            </w:pPr>
            <w:r w:rsidRPr="00E3015D">
              <w:rPr>
                <w:sz w:val="16"/>
                <w:szCs w:val="16"/>
              </w:rPr>
              <w:t>.710</w:t>
            </w:r>
          </w:p>
        </w:tc>
        <w:tc>
          <w:tcPr>
            <w:tcW w:w="503" w:type="pct"/>
          </w:tcPr>
          <w:p w14:paraId="72ECFE6C" w14:textId="77777777" w:rsidR="00DA4D74" w:rsidRPr="00C37C93" w:rsidRDefault="00DA4D74" w:rsidP="00D039FD">
            <w:pPr>
              <w:rPr>
                <w:sz w:val="16"/>
                <w:szCs w:val="16"/>
              </w:rPr>
            </w:pPr>
            <w:r w:rsidRPr="00C37C93">
              <w:rPr>
                <w:sz w:val="16"/>
                <w:szCs w:val="16"/>
              </w:rPr>
              <w:t>.968</w:t>
            </w:r>
          </w:p>
        </w:tc>
        <w:tc>
          <w:tcPr>
            <w:tcW w:w="417" w:type="pct"/>
            <w:gridSpan w:val="2"/>
          </w:tcPr>
          <w:p w14:paraId="08E962B5" w14:textId="77777777" w:rsidR="00DA4D74" w:rsidRPr="00C37C93" w:rsidRDefault="00DA4D74" w:rsidP="00D039FD">
            <w:pPr>
              <w:rPr>
                <w:sz w:val="16"/>
                <w:szCs w:val="16"/>
              </w:rPr>
            </w:pPr>
            <w:r w:rsidRPr="00C37C93">
              <w:rPr>
                <w:sz w:val="16"/>
                <w:szCs w:val="16"/>
              </w:rPr>
              <w:t>1.033</w:t>
            </w:r>
          </w:p>
        </w:tc>
      </w:tr>
      <w:tr w:rsidR="00DA4D74" w:rsidRPr="009724C0" w14:paraId="4E450DD5" w14:textId="77777777" w:rsidTr="00D039FD">
        <w:tc>
          <w:tcPr>
            <w:tcW w:w="1549" w:type="pct"/>
          </w:tcPr>
          <w:p w14:paraId="4EA4E904" w14:textId="2247501A" w:rsidR="00DA4D74" w:rsidRPr="009724C0" w:rsidRDefault="00DA4D74" w:rsidP="00D039FD">
            <w:pPr>
              <w:rPr>
                <w:sz w:val="16"/>
                <w:szCs w:val="16"/>
              </w:rPr>
            </w:pPr>
            <w:r w:rsidRPr="009724C0">
              <w:rPr>
                <w:sz w:val="16"/>
                <w:szCs w:val="16"/>
              </w:rPr>
              <w:t xml:space="preserve">Number of </w:t>
            </w:r>
            <w:r w:rsidR="00A21B3F">
              <w:rPr>
                <w:sz w:val="16"/>
                <w:szCs w:val="16"/>
              </w:rPr>
              <w:t>COVID-19</w:t>
            </w:r>
            <w:r w:rsidRPr="009724C0">
              <w:rPr>
                <w:sz w:val="16"/>
                <w:szCs w:val="16"/>
              </w:rPr>
              <w:t xml:space="preserve"> related events</w:t>
            </w:r>
          </w:p>
        </w:tc>
        <w:tc>
          <w:tcPr>
            <w:tcW w:w="338" w:type="pct"/>
          </w:tcPr>
          <w:p w14:paraId="278C1DFD" w14:textId="77777777" w:rsidR="00DA4D74" w:rsidRPr="00E3015D" w:rsidRDefault="00DA4D74" w:rsidP="00D039FD">
            <w:pPr>
              <w:rPr>
                <w:sz w:val="16"/>
                <w:szCs w:val="16"/>
              </w:rPr>
            </w:pPr>
            <w:r w:rsidRPr="00E3015D">
              <w:rPr>
                <w:sz w:val="16"/>
                <w:szCs w:val="16"/>
              </w:rPr>
              <w:t>.009</w:t>
            </w:r>
          </w:p>
        </w:tc>
        <w:tc>
          <w:tcPr>
            <w:tcW w:w="385" w:type="pct"/>
          </w:tcPr>
          <w:p w14:paraId="45673D17" w14:textId="77777777" w:rsidR="00DA4D74" w:rsidRPr="00E3015D" w:rsidRDefault="00DA4D74" w:rsidP="00D039FD">
            <w:pPr>
              <w:rPr>
                <w:sz w:val="16"/>
                <w:szCs w:val="16"/>
              </w:rPr>
            </w:pPr>
            <w:r w:rsidRPr="00E3015D">
              <w:rPr>
                <w:sz w:val="16"/>
                <w:szCs w:val="16"/>
              </w:rPr>
              <w:t>.0344</w:t>
            </w:r>
          </w:p>
        </w:tc>
        <w:tc>
          <w:tcPr>
            <w:tcW w:w="405" w:type="pct"/>
          </w:tcPr>
          <w:p w14:paraId="249F6E74" w14:textId="77777777" w:rsidR="00DA4D74" w:rsidRPr="00E3015D" w:rsidRDefault="00DA4D74" w:rsidP="00D039FD">
            <w:pPr>
              <w:rPr>
                <w:sz w:val="16"/>
                <w:szCs w:val="16"/>
              </w:rPr>
            </w:pPr>
            <w:r w:rsidRPr="00E3015D">
              <w:rPr>
                <w:sz w:val="16"/>
                <w:szCs w:val="16"/>
              </w:rPr>
              <w:t>-.058</w:t>
            </w:r>
          </w:p>
        </w:tc>
        <w:tc>
          <w:tcPr>
            <w:tcW w:w="406" w:type="pct"/>
          </w:tcPr>
          <w:p w14:paraId="135D1C7A" w14:textId="77777777" w:rsidR="00DA4D74" w:rsidRPr="00E3015D" w:rsidRDefault="00DA4D74" w:rsidP="00D039FD">
            <w:pPr>
              <w:rPr>
                <w:sz w:val="16"/>
                <w:szCs w:val="16"/>
              </w:rPr>
            </w:pPr>
            <w:r w:rsidRPr="00E3015D">
              <w:rPr>
                <w:sz w:val="16"/>
                <w:szCs w:val="16"/>
              </w:rPr>
              <w:t>.076</w:t>
            </w:r>
          </w:p>
        </w:tc>
        <w:tc>
          <w:tcPr>
            <w:tcW w:w="432" w:type="pct"/>
          </w:tcPr>
          <w:p w14:paraId="761A40F8" w14:textId="77777777" w:rsidR="00DA4D74" w:rsidRPr="00E3015D" w:rsidRDefault="00DA4D74" w:rsidP="00D039FD">
            <w:pPr>
              <w:rPr>
                <w:sz w:val="16"/>
                <w:szCs w:val="16"/>
              </w:rPr>
            </w:pPr>
            <w:r w:rsidRPr="00E3015D">
              <w:rPr>
                <w:sz w:val="16"/>
                <w:szCs w:val="16"/>
              </w:rPr>
              <w:t>.069</w:t>
            </w:r>
          </w:p>
        </w:tc>
        <w:tc>
          <w:tcPr>
            <w:tcW w:w="240" w:type="pct"/>
          </w:tcPr>
          <w:p w14:paraId="683B6353" w14:textId="77777777" w:rsidR="00DA4D74" w:rsidRPr="00E3015D" w:rsidRDefault="00DA4D74" w:rsidP="00D039FD">
            <w:pPr>
              <w:rPr>
                <w:sz w:val="16"/>
                <w:szCs w:val="16"/>
              </w:rPr>
            </w:pPr>
            <w:r w:rsidRPr="00E3015D">
              <w:rPr>
                <w:sz w:val="16"/>
                <w:szCs w:val="16"/>
              </w:rPr>
              <w:t>1</w:t>
            </w:r>
          </w:p>
        </w:tc>
        <w:tc>
          <w:tcPr>
            <w:tcW w:w="324" w:type="pct"/>
          </w:tcPr>
          <w:p w14:paraId="495E6375" w14:textId="77777777" w:rsidR="00DA4D74" w:rsidRPr="00E3015D" w:rsidRDefault="00DA4D74" w:rsidP="00D039FD">
            <w:pPr>
              <w:rPr>
                <w:sz w:val="16"/>
                <w:szCs w:val="16"/>
              </w:rPr>
            </w:pPr>
            <w:r w:rsidRPr="00E3015D">
              <w:rPr>
                <w:sz w:val="16"/>
                <w:szCs w:val="16"/>
              </w:rPr>
              <w:t>.792</w:t>
            </w:r>
          </w:p>
        </w:tc>
        <w:tc>
          <w:tcPr>
            <w:tcW w:w="503" w:type="pct"/>
          </w:tcPr>
          <w:p w14:paraId="451A6675" w14:textId="77777777" w:rsidR="00DA4D74" w:rsidRPr="00C37C93" w:rsidRDefault="00DA4D74" w:rsidP="00D039FD">
            <w:pPr>
              <w:rPr>
                <w:sz w:val="16"/>
                <w:szCs w:val="16"/>
              </w:rPr>
            </w:pPr>
            <w:r w:rsidRPr="00C37C93">
              <w:rPr>
                <w:sz w:val="16"/>
                <w:szCs w:val="16"/>
              </w:rPr>
              <w:t>.491</w:t>
            </w:r>
          </w:p>
        </w:tc>
        <w:tc>
          <w:tcPr>
            <w:tcW w:w="417" w:type="pct"/>
            <w:gridSpan w:val="2"/>
          </w:tcPr>
          <w:p w14:paraId="20D96003" w14:textId="77777777" w:rsidR="00DA4D74" w:rsidRPr="00C37C93" w:rsidRDefault="00DA4D74" w:rsidP="00D039FD">
            <w:pPr>
              <w:rPr>
                <w:sz w:val="16"/>
                <w:szCs w:val="16"/>
              </w:rPr>
            </w:pPr>
            <w:r w:rsidRPr="00C37C93">
              <w:rPr>
                <w:sz w:val="16"/>
                <w:szCs w:val="16"/>
              </w:rPr>
              <w:t>2.036</w:t>
            </w:r>
          </w:p>
        </w:tc>
      </w:tr>
      <w:tr w:rsidR="00DA4D74" w:rsidRPr="009724C0" w14:paraId="18368F1C" w14:textId="77777777" w:rsidTr="00D039FD">
        <w:tc>
          <w:tcPr>
            <w:tcW w:w="1549" w:type="pct"/>
          </w:tcPr>
          <w:p w14:paraId="4A308DCD" w14:textId="24D8ADDE" w:rsidR="00DA4D74" w:rsidRPr="009724C0" w:rsidRDefault="00DA4D74" w:rsidP="00D039FD">
            <w:pPr>
              <w:rPr>
                <w:sz w:val="16"/>
                <w:szCs w:val="16"/>
              </w:rPr>
            </w:pPr>
            <w:r w:rsidRPr="009724C0">
              <w:rPr>
                <w:sz w:val="16"/>
                <w:szCs w:val="16"/>
              </w:rPr>
              <w:t xml:space="preserve">Number of </w:t>
            </w:r>
            <w:r w:rsidR="00A21B3F">
              <w:rPr>
                <w:sz w:val="16"/>
                <w:szCs w:val="16"/>
              </w:rPr>
              <w:t>COVID-19</w:t>
            </w:r>
            <w:r w:rsidRPr="009724C0">
              <w:rPr>
                <w:sz w:val="16"/>
                <w:szCs w:val="16"/>
              </w:rPr>
              <w:t xml:space="preserve"> related </w:t>
            </w:r>
            <w:r w:rsidRPr="009724C0">
              <w:rPr>
                <w:i/>
                <w:sz w:val="16"/>
                <w:szCs w:val="16"/>
              </w:rPr>
              <w:t>stressful</w:t>
            </w:r>
            <w:r w:rsidRPr="009724C0">
              <w:rPr>
                <w:sz w:val="16"/>
                <w:szCs w:val="16"/>
              </w:rPr>
              <w:t xml:space="preserve"> events</w:t>
            </w:r>
          </w:p>
        </w:tc>
        <w:tc>
          <w:tcPr>
            <w:tcW w:w="338" w:type="pct"/>
          </w:tcPr>
          <w:p w14:paraId="43BCE11E" w14:textId="77777777" w:rsidR="00DA4D74" w:rsidRPr="00E3015D" w:rsidRDefault="00DA4D74" w:rsidP="00D039FD">
            <w:pPr>
              <w:rPr>
                <w:sz w:val="16"/>
                <w:szCs w:val="16"/>
              </w:rPr>
            </w:pPr>
            <w:r w:rsidRPr="00E3015D">
              <w:rPr>
                <w:sz w:val="16"/>
                <w:szCs w:val="16"/>
              </w:rPr>
              <w:t>.011</w:t>
            </w:r>
          </w:p>
        </w:tc>
        <w:tc>
          <w:tcPr>
            <w:tcW w:w="385" w:type="pct"/>
          </w:tcPr>
          <w:p w14:paraId="4015081A" w14:textId="77777777" w:rsidR="00DA4D74" w:rsidRPr="00E3015D" w:rsidRDefault="00DA4D74" w:rsidP="00D039FD">
            <w:pPr>
              <w:rPr>
                <w:sz w:val="16"/>
                <w:szCs w:val="16"/>
              </w:rPr>
            </w:pPr>
            <w:r w:rsidRPr="00E3015D">
              <w:rPr>
                <w:sz w:val="16"/>
                <w:szCs w:val="16"/>
              </w:rPr>
              <w:t>.0251</w:t>
            </w:r>
          </w:p>
        </w:tc>
        <w:tc>
          <w:tcPr>
            <w:tcW w:w="405" w:type="pct"/>
          </w:tcPr>
          <w:p w14:paraId="01E49CE0" w14:textId="77777777" w:rsidR="00DA4D74" w:rsidRPr="00E3015D" w:rsidRDefault="00DA4D74" w:rsidP="00D039FD">
            <w:pPr>
              <w:rPr>
                <w:sz w:val="16"/>
                <w:szCs w:val="16"/>
              </w:rPr>
            </w:pPr>
            <w:r w:rsidRPr="00E3015D">
              <w:rPr>
                <w:sz w:val="16"/>
                <w:szCs w:val="16"/>
              </w:rPr>
              <w:t>-.038</w:t>
            </w:r>
          </w:p>
        </w:tc>
        <w:tc>
          <w:tcPr>
            <w:tcW w:w="406" w:type="pct"/>
          </w:tcPr>
          <w:p w14:paraId="3A62DF2B" w14:textId="77777777" w:rsidR="00DA4D74" w:rsidRPr="00E3015D" w:rsidRDefault="00DA4D74" w:rsidP="00D039FD">
            <w:pPr>
              <w:rPr>
                <w:sz w:val="16"/>
                <w:szCs w:val="16"/>
              </w:rPr>
            </w:pPr>
            <w:r w:rsidRPr="00E3015D">
              <w:rPr>
                <w:sz w:val="16"/>
                <w:szCs w:val="16"/>
              </w:rPr>
              <w:t>.060</w:t>
            </w:r>
          </w:p>
        </w:tc>
        <w:tc>
          <w:tcPr>
            <w:tcW w:w="432" w:type="pct"/>
          </w:tcPr>
          <w:p w14:paraId="7E184B63" w14:textId="77777777" w:rsidR="00DA4D74" w:rsidRPr="00E3015D" w:rsidRDefault="00DA4D74" w:rsidP="00D039FD">
            <w:pPr>
              <w:rPr>
                <w:sz w:val="16"/>
                <w:szCs w:val="16"/>
              </w:rPr>
            </w:pPr>
            <w:r w:rsidRPr="00E3015D">
              <w:rPr>
                <w:sz w:val="16"/>
                <w:szCs w:val="16"/>
              </w:rPr>
              <w:t>.201</w:t>
            </w:r>
          </w:p>
        </w:tc>
        <w:tc>
          <w:tcPr>
            <w:tcW w:w="240" w:type="pct"/>
          </w:tcPr>
          <w:p w14:paraId="051112D9" w14:textId="77777777" w:rsidR="00DA4D74" w:rsidRPr="00E3015D" w:rsidRDefault="00DA4D74" w:rsidP="00D039FD">
            <w:pPr>
              <w:rPr>
                <w:sz w:val="16"/>
                <w:szCs w:val="16"/>
              </w:rPr>
            </w:pPr>
            <w:r w:rsidRPr="00E3015D">
              <w:rPr>
                <w:sz w:val="16"/>
                <w:szCs w:val="16"/>
              </w:rPr>
              <w:t>1</w:t>
            </w:r>
          </w:p>
        </w:tc>
        <w:tc>
          <w:tcPr>
            <w:tcW w:w="324" w:type="pct"/>
          </w:tcPr>
          <w:p w14:paraId="7B0CC84C" w14:textId="77777777" w:rsidR="00DA4D74" w:rsidRPr="00E3015D" w:rsidRDefault="00DA4D74" w:rsidP="00D039FD">
            <w:pPr>
              <w:rPr>
                <w:sz w:val="16"/>
                <w:szCs w:val="16"/>
              </w:rPr>
            </w:pPr>
            <w:r w:rsidRPr="00E3015D">
              <w:rPr>
                <w:sz w:val="16"/>
                <w:szCs w:val="16"/>
              </w:rPr>
              <w:t>.654</w:t>
            </w:r>
          </w:p>
        </w:tc>
        <w:tc>
          <w:tcPr>
            <w:tcW w:w="503" w:type="pct"/>
          </w:tcPr>
          <w:p w14:paraId="346D1807" w14:textId="77777777" w:rsidR="00DA4D74" w:rsidRPr="00C37C93" w:rsidRDefault="00DA4D74" w:rsidP="00D039FD">
            <w:pPr>
              <w:rPr>
                <w:sz w:val="16"/>
                <w:szCs w:val="16"/>
              </w:rPr>
            </w:pPr>
            <w:r w:rsidRPr="00C37C93">
              <w:rPr>
                <w:sz w:val="16"/>
                <w:szCs w:val="16"/>
              </w:rPr>
              <w:t>.499</w:t>
            </w:r>
          </w:p>
        </w:tc>
        <w:tc>
          <w:tcPr>
            <w:tcW w:w="417" w:type="pct"/>
            <w:gridSpan w:val="2"/>
          </w:tcPr>
          <w:p w14:paraId="583F874E" w14:textId="77777777" w:rsidR="00DA4D74" w:rsidRPr="00C37C93" w:rsidRDefault="00DA4D74" w:rsidP="00D039FD">
            <w:pPr>
              <w:rPr>
                <w:sz w:val="16"/>
                <w:szCs w:val="16"/>
              </w:rPr>
            </w:pPr>
            <w:r w:rsidRPr="00C37C93">
              <w:rPr>
                <w:sz w:val="16"/>
                <w:szCs w:val="16"/>
              </w:rPr>
              <w:t>2.004</w:t>
            </w:r>
          </w:p>
        </w:tc>
      </w:tr>
      <w:tr w:rsidR="00DA4D74" w:rsidRPr="009724C0" w14:paraId="7D7F5DBE" w14:textId="77777777" w:rsidTr="00D039FD">
        <w:tc>
          <w:tcPr>
            <w:tcW w:w="1549" w:type="pct"/>
          </w:tcPr>
          <w:p w14:paraId="001CDB80" w14:textId="77777777" w:rsidR="00DA4D74" w:rsidRPr="00E3015D" w:rsidRDefault="00DA4D74" w:rsidP="00D039FD">
            <w:pPr>
              <w:rPr>
                <w:b/>
                <w:sz w:val="16"/>
                <w:szCs w:val="16"/>
              </w:rPr>
            </w:pPr>
            <w:r w:rsidRPr="00E3015D">
              <w:rPr>
                <w:b/>
                <w:sz w:val="16"/>
                <w:szCs w:val="16"/>
              </w:rPr>
              <w:t>CHIT total</w:t>
            </w:r>
          </w:p>
        </w:tc>
        <w:tc>
          <w:tcPr>
            <w:tcW w:w="338" w:type="pct"/>
          </w:tcPr>
          <w:p w14:paraId="6E1D650F" w14:textId="77777777" w:rsidR="00DA4D74" w:rsidRPr="00E3015D" w:rsidRDefault="00DA4D74" w:rsidP="00D039FD">
            <w:pPr>
              <w:rPr>
                <w:b/>
                <w:sz w:val="16"/>
                <w:szCs w:val="16"/>
              </w:rPr>
            </w:pPr>
            <w:r w:rsidRPr="00E3015D">
              <w:rPr>
                <w:b/>
                <w:sz w:val="16"/>
                <w:szCs w:val="16"/>
              </w:rPr>
              <w:t>.019</w:t>
            </w:r>
          </w:p>
        </w:tc>
        <w:tc>
          <w:tcPr>
            <w:tcW w:w="385" w:type="pct"/>
          </w:tcPr>
          <w:p w14:paraId="78BAED0E" w14:textId="77777777" w:rsidR="00DA4D74" w:rsidRPr="00E3015D" w:rsidRDefault="00DA4D74" w:rsidP="00D039FD">
            <w:pPr>
              <w:rPr>
                <w:b/>
                <w:sz w:val="16"/>
                <w:szCs w:val="16"/>
              </w:rPr>
            </w:pPr>
            <w:r w:rsidRPr="00E3015D">
              <w:rPr>
                <w:b/>
                <w:sz w:val="16"/>
                <w:szCs w:val="16"/>
              </w:rPr>
              <w:t>.0074</w:t>
            </w:r>
          </w:p>
        </w:tc>
        <w:tc>
          <w:tcPr>
            <w:tcW w:w="405" w:type="pct"/>
          </w:tcPr>
          <w:p w14:paraId="36251D02" w14:textId="77777777" w:rsidR="00DA4D74" w:rsidRPr="00E3015D" w:rsidRDefault="00DA4D74" w:rsidP="00D039FD">
            <w:pPr>
              <w:rPr>
                <w:b/>
                <w:sz w:val="16"/>
                <w:szCs w:val="16"/>
              </w:rPr>
            </w:pPr>
            <w:r w:rsidRPr="00E3015D">
              <w:rPr>
                <w:b/>
                <w:sz w:val="16"/>
                <w:szCs w:val="16"/>
              </w:rPr>
              <w:t>.004</w:t>
            </w:r>
          </w:p>
        </w:tc>
        <w:tc>
          <w:tcPr>
            <w:tcW w:w="406" w:type="pct"/>
          </w:tcPr>
          <w:p w14:paraId="48D6B75C" w14:textId="77777777" w:rsidR="00DA4D74" w:rsidRPr="00E3015D" w:rsidRDefault="00DA4D74" w:rsidP="00D039FD">
            <w:pPr>
              <w:rPr>
                <w:b/>
                <w:sz w:val="16"/>
                <w:szCs w:val="16"/>
              </w:rPr>
            </w:pPr>
            <w:r w:rsidRPr="00E3015D">
              <w:rPr>
                <w:b/>
                <w:sz w:val="16"/>
                <w:szCs w:val="16"/>
              </w:rPr>
              <w:t>.033</w:t>
            </w:r>
          </w:p>
        </w:tc>
        <w:tc>
          <w:tcPr>
            <w:tcW w:w="432" w:type="pct"/>
          </w:tcPr>
          <w:p w14:paraId="704511E5" w14:textId="77777777" w:rsidR="00DA4D74" w:rsidRPr="00E3015D" w:rsidRDefault="00DA4D74" w:rsidP="00D039FD">
            <w:pPr>
              <w:rPr>
                <w:b/>
                <w:sz w:val="16"/>
                <w:szCs w:val="16"/>
              </w:rPr>
            </w:pPr>
            <w:r w:rsidRPr="00E3015D">
              <w:rPr>
                <w:b/>
                <w:sz w:val="16"/>
                <w:szCs w:val="16"/>
              </w:rPr>
              <w:t>6.494</w:t>
            </w:r>
          </w:p>
        </w:tc>
        <w:tc>
          <w:tcPr>
            <w:tcW w:w="240" w:type="pct"/>
          </w:tcPr>
          <w:p w14:paraId="24CC775A" w14:textId="77777777" w:rsidR="00DA4D74" w:rsidRPr="00E3015D" w:rsidRDefault="00DA4D74" w:rsidP="00D039FD">
            <w:pPr>
              <w:rPr>
                <w:b/>
                <w:sz w:val="16"/>
                <w:szCs w:val="16"/>
              </w:rPr>
            </w:pPr>
            <w:r w:rsidRPr="00E3015D">
              <w:rPr>
                <w:b/>
                <w:sz w:val="16"/>
                <w:szCs w:val="16"/>
              </w:rPr>
              <w:t>1</w:t>
            </w:r>
          </w:p>
        </w:tc>
        <w:tc>
          <w:tcPr>
            <w:tcW w:w="324" w:type="pct"/>
          </w:tcPr>
          <w:p w14:paraId="530B8698" w14:textId="77777777" w:rsidR="00DA4D74" w:rsidRPr="00E3015D" w:rsidRDefault="00DA4D74" w:rsidP="00D039FD">
            <w:pPr>
              <w:rPr>
                <w:b/>
                <w:sz w:val="16"/>
                <w:szCs w:val="16"/>
              </w:rPr>
            </w:pPr>
            <w:r w:rsidRPr="00E3015D">
              <w:rPr>
                <w:b/>
                <w:sz w:val="16"/>
                <w:szCs w:val="16"/>
              </w:rPr>
              <w:t>.011</w:t>
            </w:r>
          </w:p>
        </w:tc>
        <w:tc>
          <w:tcPr>
            <w:tcW w:w="503" w:type="pct"/>
          </w:tcPr>
          <w:p w14:paraId="7C375952" w14:textId="77777777" w:rsidR="00DA4D74" w:rsidRPr="00C37C93" w:rsidRDefault="00DA4D74" w:rsidP="00D039FD">
            <w:pPr>
              <w:rPr>
                <w:b/>
                <w:sz w:val="16"/>
                <w:szCs w:val="16"/>
              </w:rPr>
            </w:pPr>
            <w:r w:rsidRPr="00C37C93">
              <w:rPr>
                <w:sz w:val="16"/>
                <w:szCs w:val="16"/>
              </w:rPr>
              <w:t>.719</w:t>
            </w:r>
          </w:p>
        </w:tc>
        <w:tc>
          <w:tcPr>
            <w:tcW w:w="417" w:type="pct"/>
            <w:gridSpan w:val="2"/>
          </w:tcPr>
          <w:p w14:paraId="726A9267" w14:textId="77777777" w:rsidR="00DA4D74" w:rsidRPr="00C37C93" w:rsidRDefault="00DA4D74" w:rsidP="00D039FD">
            <w:pPr>
              <w:rPr>
                <w:b/>
                <w:sz w:val="16"/>
                <w:szCs w:val="16"/>
              </w:rPr>
            </w:pPr>
            <w:r w:rsidRPr="00C37C93">
              <w:rPr>
                <w:sz w:val="16"/>
                <w:szCs w:val="16"/>
              </w:rPr>
              <w:t>1.391</w:t>
            </w:r>
          </w:p>
        </w:tc>
      </w:tr>
      <w:tr w:rsidR="00DA4D74" w:rsidRPr="000C3ACA" w14:paraId="5340A9AE" w14:textId="77777777" w:rsidTr="00D039FD">
        <w:tc>
          <w:tcPr>
            <w:tcW w:w="1549" w:type="pct"/>
          </w:tcPr>
          <w:p w14:paraId="1A3C4A9F" w14:textId="77777777" w:rsidR="00DA4D74" w:rsidRPr="00E24DA8" w:rsidRDefault="00DA4D74" w:rsidP="00D039FD">
            <w:pPr>
              <w:rPr>
                <w:sz w:val="16"/>
                <w:szCs w:val="16"/>
              </w:rPr>
            </w:pPr>
            <w:r w:rsidRPr="00E24DA8">
              <w:rPr>
                <w:sz w:val="16"/>
                <w:szCs w:val="16"/>
              </w:rPr>
              <w:t xml:space="preserve">BIS </w:t>
            </w:r>
            <w:r>
              <w:rPr>
                <w:sz w:val="16"/>
                <w:szCs w:val="16"/>
              </w:rPr>
              <w:t>total</w:t>
            </w:r>
          </w:p>
        </w:tc>
        <w:tc>
          <w:tcPr>
            <w:tcW w:w="338" w:type="pct"/>
          </w:tcPr>
          <w:p w14:paraId="16076E56" w14:textId="77777777" w:rsidR="00DA4D74" w:rsidRPr="00E3015D" w:rsidRDefault="00DA4D74" w:rsidP="00D039FD">
            <w:pPr>
              <w:rPr>
                <w:sz w:val="16"/>
                <w:szCs w:val="16"/>
              </w:rPr>
            </w:pPr>
            <w:r w:rsidRPr="00E3015D">
              <w:rPr>
                <w:sz w:val="16"/>
                <w:szCs w:val="16"/>
              </w:rPr>
              <w:t>.011</w:t>
            </w:r>
          </w:p>
        </w:tc>
        <w:tc>
          <w:tcPr>
            <w:tcW w:w="385" w:type="pct"/>
          </w:tcPr>
          <w:p w14:paraId="3620920A" w14:textId="77777777" w:rsidR="00DA4D74" w:rsidRPr="00E3015D" w:rsidRDefault="00DA4D74" w:rsidP="00D039FD">
            <w:pPr>
              <w:rPr>
                <w:sz w:val="16"/>
                <w:szCs w:val="16"/>
              </w:rPr>
            </w:pPr>
            <w:r w:rsidRPr="00E3015D">
              <w:rPr>
                <w:sz w:val="16"/>
                <w:szCs w:val="16"/>
              </w:rPr>
              <w:t>.0097</w:t>
            </w:r>
          </w:p>
        </w:tc>
        <w:tc>
          <w:tcPr>
            <w:tcW w:w="405" w:type="pct"/>
          </w:tcPr>
          <w:p w14:paraId="1A8F5756" w14:textId="77777777" w:rsidR="00DA4D74" w:rsidRPr="00E3015D" w:rsidRDefault="00DA4D74" w:rsidP="00D039FD">
            <w:pPr>
              <w:rPr>
                <w:sz w:val="16"/>
                <w:szCs w:val="16"/>
              </w:rPr>
            </w:pPr>
            <w:r w:rsidRPr="00E3015D">
              <w:rPr>
                <w:sz w:val="16"/>
                <w:szCs w:val="16"/>
              </w:rPr>
              <w:t>-.008</w:t>
            </w:r>
          </w:p>
        </w:tc>
        <w:tc>
          <w:tcPr>
            <w:tcW w:w="406" w:type="pct"/>
          </w:tcPr>
          <w:p w14:paraId="08163F95" w14:textId="77777777" w:rsidR="00DA4D74" w:rsidRPr="00E3015D" w:rsidRDefault="00DA4D74" w:rsidP="00D039FD">
            <w:pPr>
              <w:rPr>
                <w:sz w:val="16"/>
                <w:szCs w:val="16"/>
              </w:rPr>
            </w:pPr>
            <w:r w:rsidRPr="00E3015D">
              <w:rPr>
                <w:sz w:val="16"/>
                <w:szCs w:val="16"/>
              </w:rPr>
              <w:t>.030</w:t>
            </w:r>
          </w:p>
        </w:tc>
        <w:tc>
          <w:tcPr>
            <w:tcW w:w="432" w:type="pct"/>
          </w:tcPr>
          <w:p w14:paraId="5891F997" w14:textId="77777777" w:rsidR="00DA4D74" w:rsidRPr="00E3015D" w:rsidRDefault="00DA4D74" w:rsidP="00D039FD">
            <w:pPr>
              <w:rPr>
                <w:sz w:val="16"/>
                <w:szCs w:val="16"/>
              </w:rPr>
            </w:pPr>
            <w:r w:rsidRPr="00E3015D">
              <w:rPr>
                <w:sz w:val="16"/>
                <w:szCs w:val="16"/>
              </w:rPr>
              <w:t>1.263</w:t>
            </w:r>
          </w:p>
        </w:tc>
        <w:tc>
          <w:tcPr>
            <w:tcW w:w="240" w:type="pct"/>
          </w:tcPr>
          <w:p w14:paraId="7320F41D" w14:textId="77777777" w:rsidR="00DA4D74" w:rsidRPr="00E3015D" w:rsidRDefault="00DA4D74" w:rsidP="00D039FD">
            <w:pPr>
              <w:rPr>
                <w:sz w:val="16"/>
                <w:szCs w:val="16"/>
              </w:rPr>
            </w:pPr>
            <w:r w:rsidRPr="00E3015D">
              <w:rPr>
                <w:sz w:val="16"/>
                <w:szCs w:val="16"/>
              </w:rPr>
              <w:t>1</w:t>
            </w:r>
          </w:p>
        </w:tc>
        <w:tc>
          <w:tcPr>
            <w:tcW w:w="324" w:type="pct"/>
          </w:tcPr>
          <w:p w14:paraId="5241E9B4" w14:textId="77777777" w:rsidR="00DA4D74" w:rsidRPr="00E3015D" w:rsidRDefault="00DA4D74" w:rsidP="00D039FD">
            <w:pPr>
              <w:rPr>
                <w:sz w:val="16"/>
                <w:szCs w:val="16"/>
              </w:rPr>
            </w:pPr>
            <w:r w:rsidRPr="00E3015D">
              <w:rPr>
                <w:sz w:val="16"/>
                <w:szCs w:val="16"/>
              </w:rPr>
              <w:t>.261</w:t>
            </w:r>
          </w:p>
        </w:tc>
        <w:tc>
          <w:tcPr>
            <w:tcW w:w="503" w:type="pct"/>
          </w:tcPr>
          <w:p w14:paraId="45AF9141" w14:textId="77777777" w:rsidR="00DA4D74" w:rsidRPr="00C37C93" w:rsidRDefault="00DA4D74" w:rsidP="00D039FD">
            <w:pPr>
              <w:rPr>
                <w:sz w:val="16"/>
                <w:szCs w:val="16"/>
              </w:rPr>
            </w:pPr>
            <w:r w:rsidRPr="00C37C93">
              <w:rPr>
                <w:sz w:val="16"/>
                <w:szCs w:val="16"/>
              </w:rPr>
              <w:t>.822</w:t>
            </w:r>
          </w:p>
        </w:tc>
        <w:tc>
          <w:tcPr>
            <w:tcW w:w="417" w:type="pct"/>
            <w:gridSpan w:val="2"/>
          </w:tcPr>
          <w:p w14:paraId="7B6455E8" w14:textId="77777777" w:rsidR="00DA4D74" w:rsidRPr="00C37C93" w:rsidRDefault="00DA4D74" w:rsidP="00D039FD">
            <w:pPr>
              <w:rPr>
                <w:sz w:val="16"/>
                <w:szCs w:val="16"/>
              </w:rPr>
            </w:pPr>
            <w:r w:rsidRPr="00C37C93">
              <w:rPr>
                <w:sz w:val="16"/>
                <w:szCs w:val="16"/>
              </w:rPr>
              <w:t>1.217</w:t>
            </w:r>
          </w:p>
        </w:tc>
      </w:tr>
      <w:tr w:rsidR="00DA4D74" w:rsidRPr="000C3ACA" w14:paraId="356FCD91" w14:textId="77777777" w:rsidTr="00D039FD">
        <w:tc>
          <w:tcPr>
            <w:tcW w:w="1549" w:type="pct"/>
          </w:tcPr>
          <w:p w14:paraId="72BA508C" w14:textId="77777777" w:rsidR="00DA4D74" w:rsidRPr="00E3015D" w:rsidRDefault="00DA4D74" w:rsidP="00D039FD">
            <w:pPr>
              <w:rPr>
                <w:b/>
                <w:sz w:val="16"/>
                <w:szCs w:val="16"/>
              </w:rPr>
            </w:pPr>
            <w:r w:rsidRPr="00E3015D">
              <w:rPr>
                <w:b/>
                <w:sz w:val="16"/>
                <w:szCs w:val="16"/>
              </w:rPr>
              <w:t>SPQ total</w:t>
            </w:r>
          </w:p>
        </w:tc>
        <w:tc>
          <w:tcPr>
            <w:tcW w:w="338" w:type="pct"/>
          </w:tcPr>
          <w:p w14:paraId="70B110FA" w14:textId="77777777" w:rsidR="00DA4D74" w:rsidRPr="00E3015D" w:rsidRDefault="00DA4D74" w:rsidP="00D039FD">
            <w:pPr>
              <w:rPr>
                <w:b/>
                <w:sz w:val="16"/>
                <w:szCs w:val="16"/>
              </w:rPr>
            </w:pPr>
            <w:r w:rsidRPr="00E3015D">
              <w:rPr>
                <w:b/>
                <w:sz w:val="16"/>
                <w:szCs w:val="16"/>
              </w:rPr>
              <w:t>.023</w:t>
            </w:r>
          </w:p>
        </w:tc>
        <w:tc>
          <w:tcPr>
            <w:tcW w:w="385" w:type="pct"/>
          </w:tcPr>
          <w:p w14:paraId="53E54C6B" w14:textId="77777777" w:rsidR="00DA4D74" w:rsidRPr="00E3015D" w:rsidRDefault="00DA4D74" w:rsidP="00D039FD">
            <w:pPr>
              <w:rPr>
                <w:b/>
                <w:sz w:val="16"/>
                <w:szCs w:val="16"/>
              </w:rPr>
            </w:pPr>
            <w:r w:rsidRPr="00E3015D">
              <w:rPr>
                <w:b/>
                <w:sz w:val="16"/>
                <w:szCs w:val="16"/>
              </w:rPr>
              <w:t>.0099</w:t>
            </w:r>
          </w:p>
        </w:tc>
        <w:tc>
          <w:tcPr>
            <w:tcW w:w="405" w:type="pct"/>
          </w:tcPr>
          <w:p w14:paraId="1EB1799E" w14:textId="77777777" w:rsidR="00DA4D74" w:rsidRPr="00E3015D" w:rsidRDefault="00DA4D74" w:rsidP="00D039FD">
            <w:pPr>
              <w:rPr>
                <w:b/>
                <w:sz w:val="16"/>
                <w:szCs w:val="16"/>
              </w:rPr>
            </w:pPr>
            <w:r w:rsidRPr="00E3015D">
              <w:rPr>
                <w:b/>
                <w:sz w:val="16"/>
                <w:szCs w:val="16"/>
              </w:rPr>
              <w:t>.004</w:t>
            </w:r>
          </w:p>
        </w:tc>
        <w:tc>
          <w:tcPr>
            <w:tcW w:w="406" w:type="pct"/>
          </w:tcPr>
          <w:p w14:paraId="19936696" w14:textId="77777777" w:rsidR="00DA4D74" w:rsidRPr="00E3015D" w:rsidRDefault="00DA4D74" w:rsidP="00D039FD">
            <w:pPr>
              <w:rPr>
                <w:b/>
                <w:sz w:val="16"/>
                <w:szCs w:val="16"/>
              </w:rPr>
            </w:pPr>
            <w:r w:rsidRPr="00E3015D">
              <w:rPr>
                <w:b/>
                <w:sz w:val="16"/>
                <w:szCs w:val="16"/>
              </w:rPr>
              <w:t>.042</w:t>
            </w:r>
          </w:p>
        </w:tc>
        <w:tc>
          <w:tcPr>
            <w:tcW w:w="432" w:type="pct"/>
          </w:tcPr>
          <w:p w14:paraId="46D34735" w14:textId="77777777" w:rsidR="00DA4D74" w:rsidRPr="00E3015D" w:rsidRDefault="00DA4D74" w:rsidP="00D039FD">
            <w:pPr>
              <w:rPr>
                <w:b/>
                <w:sz w:val="16"/>
                <w:szCs w:val="16"/>
              </w:rPr>
            </w:pPr>
            <w:r w:rsidRPr="00E3015D">
              <w:rPr>
                <w:b/>
                <w:sz w:val="16"/>
                <w:szCs w:val="16"/>
              </w:rPr>
              <w:t>5.486</w:t>
            </w:r>
          </w:p>
        </w:tc>
        <w:tc>
          <w:tcPr>
            <w:tcW w:w="240" w:type="pct"/>
          </w:tcPr>
          <w:p w14:paraId="325F975E" w14:textId="77777777" w:rsidR="00DA4D74" w:rsidRPr="00E3015D" w:rsidRDefault="00DA4D74" w:rsidP="00D039FD">
            <w:pPr>
              <w:rPr>
                <w:b/>
                <w:sz w:val="16"/>
                <w:szCs w:val="16"/>
              </w:rPr>
            </w:pPr>
            <w:r w:rsidRPr="00E3015D">
              <w:rPr>
                <w:b/>
                <w:sz w:val="16"/>
                <w:szCs w:val="16"/>
              </w:rPr>
              <w:t>1</w:t>
            </w:r>
          </w:p>
        </w:tc>
        <w:tc>
          <w:tcPr>
            <w:tcW w:w="324" w:type="pct"/>
          </w:tcPr>
          <w:p w14:paraId="183EC632" w14:textId="77777777" w:rsidR="00DA4D74" w:rsidRPr="00E3015D" w:rsidRDefault="00DA4D74" w:rsidP="00D039FD">
            <w:pPr>
              <w:rPr>
                <w:b/>
                <w:sz w:val="16"/>
                <w:szCs w:val="16"/>
              </w:rPr>
            </w:pPr>
            <w:r w:rsidRPr="00E3015D">
              <w:rPr>
                <w:b/>
                <w:sz w:val="16"/>
                <w:szCs w:val="16"/>
              </w:rPr>
              <w:t>.019</w:t>
            </w:r>
          </w:p>
        </w:tc>
        <w:tc>
          <w:tcPr>
            <w:tcW w:w="503" w:type="pct"/>
          </w:tcPr>
          <w:p w14:paraId="3B4625DC" w14:textId="77777777" w:rsidR="00DA4D74" w:rsidRPr="00C37C93" w:rsidRDefault="00DA4D74" w:rsidP="00D039FD">
            <w:pPr>
              <w:rPr>
                <w:b/>
                <w:sz w:val="16"/>
                <w:szCs w:val="16"/>
              </w:rPr>
            </w:pPr>
            <w:r w:rsidRPr="00C37C93">
              <w:rPr>
                <w:sz w:val="16"/>
                <w:szCs w:val="16"/>
              </w:rPr>
              <w:t>.627</w:t>
            </w:r>
          </w:p>
        </w:tc>
        <w:tc>
          <w:tcPr>
            <w:tcW w:w="417" w:type="pct"/>
            <w:gridSpan w:val="2"/>
          </w:tcPr>
          <w:p w14:paraId="0D273D85" w14:textId="77777777" w:rsidR="00DA4D74" w:rsidRPr="00C37C93" w:rsidRDefault="00DA4D74" w:rsidP="00D039FD">
            <w:pPr>
              <w:rPr>
                <w:b/>
                <w:sz w:val="16"/>
                <w:szCs w:val="16"/>
              </w:rPr>
            </w:pPr>
            <w:r w:rsidRPr="00C37C93">
              <w:rPr>
                <w:sz w:val="16"/>
                <w:szCs w:val="16"/>
              </w:rPr>
              <w:t>1.596</w:t>
            </w:r>
          </w:p>
        </w:tc>
      </w:tr>
      <w:tr w:rsidR="00DA4D74" w:rsidRPr="000C3ACA" w14:paraId="0DDC313B" w14:textId="77777777" w:rsidTr="00D039FD">
        <w:tc>
          <w:tcPr>
            <w:tcW w:w="1549" w:type="pct"/>
          </w:tcPr>
          <w:p w14:paraId="1D2DFAA3" w14:textId="77777777" w:rsidR="00DA4D74" w:rsidRPr="00E24DA8" w:rsidRDefault="00DA4D74" w:rsidP="00D039FD">
            <w:pPr>
              <w:rPr>
                <w:sz w:val="16"/>
                <w:szCs w:val="16"/>
              </w:rPr>
            </w:pPr>
            <w:r w:rsidRPr="00E24DA8">
              <w:rPr>
                <w:sz w:val="16"/>
                <w:szCs w:val="16"/>
              </w:rPr>
              <w:t>DASS21</w:t>
            </w:r>
            <w:r>
              <w:rPr>
                <w:sz w:val="16"/>
                <w:szCs w:val="16"/>
              </w:rPr>
              <w:t xml:space="preserve"> depression (before)</w:t>
            </w:r>
          </w:p>
        </w:tc>
        <w:tc>
          <w:tcPr>
            <w:tcW w:w="338" w:type="pct"/>
          </w:tcPr>
          <w:p w14:paraId="07F4F338" w14:textId="77777777" w:rsidR="00DA4D74" w:rsidRPr="00E3015D" w:rsidRDefault="00DA4D74" w:rsidP="00D039FD">
            <w:pPr>
              <w:rPr>
                <w:sz w:val="16"/>
                <w:szCs w:val="16"/>
              </w:rPr>
            </w:pPr>
            <w:r w:rsidRPr="00E3015D">
              <w:rPr>
                <w:sz w:val="16"/>
                <w:szCs w:val="16"/>
              </w:rPr>
              <w:t>.017</w:t>
            </w:r>
          </w:p>
        </w:tc>
        <w:tc>
          <w:tcPr>
            <w:tcW w:w="385" w:type="pct"/>
          </w:tcPr>
          <w:p w14:paraId="5B236111" w14:textId="77777777" w:rsidR="00DA4D74" w:rsidRPr="00E3015D" w:rsidRDefault="00DA4D74" w:rsidP="00D039FD">
            <w:pPr>
              <w:rPr>
                <w:sz w:val="16"/>
                <w:szCs w:val="16"/>
              </w:rPr>
            </w:pPr>
            <w:r w:rsidRPr="00E3015D">
              <w:rPr>
                <w:sz w:val="16"/>
                <w:szCs w:val="16"/>
              </w:rPr>
              <w:t>.0138</w:t>
            </w:r>
          </w:p>
        </w:tc>
        <w:tc>
          <w:tcPr>
            <w:tcW w:w="405" w:type="pct"/>
          </w:tcPr>
          <w:p w14:paraId="774FAC14" w14:textId="77777777" w:rsidR="00DA4D74" w:rsidRPr="00E3015D" w:rsidRDefault="00DA4D74" w:rsidP="00D039FD">
            <w:pPr>
              <w:rPr>
                <w:sz w:val="16"/>
                <w:szCs w:val="16"/>
              </w:rPr>
            </w:pPr>
            <w:r w:rsidRPr="00E3015D">
              <w:rPr>
                <w:sz w:val="16"/>
                <w:szCs w:val="16"/>
              </w:rPr>
              <w:t>-.010</w:t>
            </w:r>
          </w:p>
        </w:tc>
        <w:tc>
          <w:tcPr>
            <w:tcW w:w="406" w:type="pct"/>
          </w:tcPr>
          <w:p w14:paraId="4689727A" w14:textId="77777777" w:rsidR="00DA4D74" w:rsidRPr="00E3015D" w:rsidRDefault="00DA4D74" w:rsidP="00D039FD">
            <w:pPr>
              <w:rPr>
                <w:sz w:val="16"/>
                <w:szCs w:val="16"/>
              </w:rPr>
            </w:pPr>
            <w:r w:rsidRPr="00E3015D">
              <w:rPr>
                <w:sz w:val="16"/>
                <w:szCs w:val="16"/>
              </w:rPr>
              <w:t>.044</w:t>
            </w:r>
          </w:p>
        </w:tc>
        <w:tc>
          <w:tcPr>
            <w:tcW w:w="432" w:type="pct"/>
          </w:tcPr>
          <w:p w14:paraId="21F98BDD" w14:textId="77777777" w:rsidR="00DA4D74" w:rsidRPr="00E3015D" w:rsidRDefault="00DA4D74" w:rsidP="00D039FD">
            <w:pPr>
              <w:rPr>
                <w:sz w:val="16"/>
                <w:szCs w:val="16"/>
              </w:rPr>
            </w:pPr>
            <w:r w:rsidRPr="00E3015D">
              <w:rPr>
                <w:sz w:val="16"/>
                <w:szCs w:val="16"/>
              </w:rPr>
              <w:t>1.600</w:t>
            </w:r>
          </w:p>
        </w:tc>
        <w:tc>
          <w:tcPr>
            <w:tcW w:w="240" w:type="pct"/>
          </w:tcPr>
          <w:p w14:paraId="7D775315" w14:textId="77777777" w:rsidR="00DA4D74" w:rsidRPr="00E3015D" w:rsidRDefault="00DA4D74" w:rsidP="00D039FD">
            <w:pPr>
              <w:rPr>
                <w:sz w:val="16"/>
                <w:szCs w:val="16"/>
              </w:rPr>
            </w:pPr>
            <w:r w:rsidRPr="00E3015D">
              <w:rPr>
                <w:sz w:val="16"/>
                <w:szCs w:val="16"/>
              </w:rPr>
              <w:t>1</w:t>
            </w:r>
          </w:p>
        </w:tc>
        <w:tc>
          <w:tcPr>
            <w:tcW w:w="324" w:type="pct"/>
          </w:tcPr>
          <w:p w14:paraId="65BB3680" w14:textId="77777777" w:rsidR="00DA4D74" w:rsidRPr="00E3015D" w:rsidRDefault="00DA4D74" w:rsidP="00D039FD">
            <w:pPr>
              <w:rPr>
                <w:sz w:val="16"/>
                <w:szCs w:val="16"/>
              </w:rPr>
            </w:pPr>
            <w:r w:rsidRPr="00E3015D">
              <w:rPr>
                <w:sz w:val="16"/>
                <w:szCs w:val="16"/>
              </w:rPr>
              <w:t>.206</w:t>
            </w:r>
          </w:p>
        </w:tc>
        <w:tc>
          <w:tcPr>
            <w:tcW w:w="503" w:type="pct"/>
          </w:tcPr>
          <w:p w14:paraId="5A26BFAA" w14:textId="77777777" w:rsidR="00DA4D74" w:rsidRPr="00C37C93" w:rsidRDefault="00DA4D74" w:rsidP="00D039FD">
            <w:pPr>
              <w:rPr>
                <w:sz w:val="16"/>
                <w:szCs w:val="16"/>
              </w:rPr>
            </w:pPr>
            <w:r w:rsidRPr="00C37C93">
              <w:rPr>
                <w:sz w:val="16"/>
                <w:szCs w:val="16"/>
              </w:rPr>
              <w:t>.388</w:t>
            </w:r>
          </w:p>
        </w:tc>
        <w:tc>
          <w:tcPr>
            <w:tcW w:w="417" w:type="pct"/>
            <w:gridSpan w:val="2"/>
          </w:tcPr>
          <w:p w14:paraId="1B93BD91" w14:textId="77777777" w:rsidR="00DA4D74" w:rsidRPr="00C37C93" w:rsidRDefault="00DA4D74" w:rsidP="00D039FD">
            <w:pPr>
              <w:rPr>
                <w:sz w:val="16"/>
                <w:szCs w:val="16"/>
              </w:rPr>
            </w:pPr>
            <w:r w:rsidRPr="00C37C93">
              <w:rPr>
                <w:sz w:val="16"/>
                <w:szCs w:val="16"/>
              </w:rPr>
              <w:t>2.576</w:t>
            </w:r>
          </w:p>
        </w:tc>
      </w:tr>
      <w:tr w:rsidR="00DA4D74" w:rsidRPr="000C3ACA" w14:paraId="6FF3EBB3" w14:textId="77777777" w:rsidTr="00D039FD">
        <w:tc>
          <w:tcPr>
            <w:tcW w:w="1549" w:type="pct"/>
          </w:tcPr>
          <w:p w14:paraId="535957D5" w14:textId="77777777" w:rsidR="00DA4D74" w:rsidRPr="00E24DA8" w:rsidRDefault="00DA4D74" w:rsidP="00D039FD">
            <w:pPr>
              <w:rPr>
                <w:sz w:val="16"/>
                <w:szCs w:val="16"/>
              </w:rPr>
            </w:pPr>
            <w:r w:rsidRPr="00E24DA8">
              <w:rPr>
                <w:sz w:val="16"/>
                <w:szCs w:val="16"/>
              </w:rPr>
              <w:t>DASS21_</w:t>
            </w:r>
            <w:r>
              <w:rPr>
                <w:sz w:val="16"/>
                <w:szCs w:val="16"/>
              </w:rPr>
              <w:t>anxiety (before)</w:t>
            </w:r>
          </w:p>
        </w:tc>
        <w:tc>
          <w:tcPr>
            <w:tcW w:w="338" w:type="pct"/>
          </w:tcPr>
          <w:p w14:paraId="258B7773" w14:textId="77777777" w:rsidR="00DA4D74" w:rsidRPr="00E3015D" w:rsidRDefault="00DA4D74" w:rsidP="00D039FD">
            <w:pPr>
              <w:rPr>
                <w:sz w:val="16"/>
                <w:szCs w:val="16"/>
              </w:rPr>
            </w:pPr>
            <w:r w:rsidRPr="00E3015D">
              <w:rPr>
                <w:sz w:val="16"/>
                <w:szCs w:val="16"/>
              </w:rPr>
              <w:t>-.009</w:t>
            </w:r>
          </w:p>
        </w:tc>
        <w:tc>
          <w:tcPr>
            <w:tcW w:w="385" w:type="pct"/>
          </w:tcPr>
          <w:p w14:paraId="72722DEC" w14:textId="77777777" w:rsidR="00DA4D74" w:rsidRPr="00E3015D" w:rsidRDefault="00DA4D74" w:rsidP="00D039FD">
            <w:pPr>
              <w:rPr>
                <w:sz w:val="16"/>
                <w:szCs w:val="16"/>
              </w:rPr>
            </w:pPr>
            <w:r w:rsidRPr="00E3015D">
              <w:rPr>
                <w:sz w:val="16"/>
                <w:szCs w:val="16"/>
              </w:rPr>
              <w:t>.0206</w:t>
            </w:r>
          </w:p>
        </w:tc>
        <w:tc>
          <w:tcPr>
            <w:tcW w:w="405" w:type="pct"/>
          </w:tcPr>
          <w:p w14:paraId="2158AAF3" w14:textId="77777777" w:rsidR="00DA4D74" w:rsidRPr="00E3015D" w:rsidRDefault="00DA4D74" w:rsidP="00D039FD">
            <w:pPr>
              <w:rPr>
                <w:sz w:val="16"/>
                <w:szCs w:val="16"/>
              </w:rPr>
            </w:pPr>
            <w:r w:rsidRPr="00E3015D">
              <w:rPr>
                <w:sz w:val="16"/>
                <w:szCs w:val="16"/>
              </w:rPr>
              <w:t>-.049</w:t>
            </w:r>
          </w:p>
        </w:tc>
        <w:tc>
          <w:tcPr>
            <w:tcW w:w="406" w:type="pct"/>
          </w:tcPr>
          <w:p w14:paraId="61A2FBA0" w14:textId="77777777" w:rsidR="00DA4D74" w:rsidRPr="00E3015D" w:rsidRDefault="00DA4D74" w:rsidP="00D039FD">
            <w:pPr>
              <w:rPr>
                <w:sz w:val="16"/>
                <w:szCs w:val="16"/>
              </w:rPr>
            </w:pPr>
            <w:r w:rsidRPr="00E3015D">
              <w:rPr>
                <w:sz w:val="16"/>
                <w:szCs w:val="16"/>
              </w:rPr>
              <w:t>.032</w:t>
            </w:r>
          </w:p>
        </w:tc>
        <w:tc>
          <w:tcPr>
            <w:tcW w:w="432" w:type="pct"/>
          </w:tcPr>
          <w:p w14:paraId="449C10AD" w14:textId="77777777" w:rsidR="00DA4D74" w:rsidRPr="00E3015D" w:rsidRDefault="00DA4D74" w:rsidP="00D039FD">
            <w:pPr>
              <w:rPr>
                <w:sz w:val="16"/>
                <w:szCs w:val="16"/>
              </w:rPr>
            </w:pPr>
            <w:r w:rsidRPr="00E3015D">
              <w:rPr>
                <w:sz w:val="16"/>
                <w:szCs w:val="16"/>
              </w:rPr>
              <w:t>.186</w:t>
            </w:r>
          </w:p>
        </w:tc>
        <w:tc>
          <w:tcPr>
            <w:tcW w:w="240" w:type="pct"/>
          </w:tcPr>
          <w:p w14:paraId="323897BD" w14:textId="77777777" w:rsidR="00DA4D74" w:rsidRPr="00E3015D" w:rsidRDefault="00DA4D74" w:rsidP="00D039FD">
            <w:pPr>
              <w:rPr>
                <w:sz w:val="16"/>
                <w:szCs w:val="16"/>
              </w:rPr>
            </w:pPr>
            <w:r w:rsidRPr="00E3015D">
              <w:rPr>
                <w:sz w:val="16"/>
                <w:szCs w:val="16"/>
              </w:rPr>
              <w:t>1</w:t>
            </w:r>
          </w:p>
        </w:tc>
        <w:tc>
          <w:tcPr>
            <w:tcW w:w="324" w:type="pct"/>
          </w:tcPr>
          <w:p w14:paraId="4021EDCD" w14:textId="77777777" w:rsidR="00DA4D74" w:rsidRPr="00E3015D" w:rsidRDefault="00DA4D74" w:rsidP="00D039FD">
            <w:pPr>
              <w:rPr>
                <w:sz w:val="16"/>
                <w:szCs w:val="16"/>
              </w:rPr>
            </w:pPr>
            <w:r w:rsidRPr="00E3015D">
              <w:rPr>
                <w:sz w:val="16"/>
                <w:szCs w:val="16"/>
              </w:rPr>
              <w:t>.666</w:t>
            </w:r>
          </w:p>
        </w:tc>
        <w:tc>
          <w:tcPr>
            <w:tcW w:w="503" w:type="pct"/>
          </w:tcPr>
          <w:p w14:paraId="70AC9787" w14:textId="77777777" w:rsidR="00DA4D74" w:rsidRPr="00C37C93" w:rsidRDefault="00DA4D74" w:rsidP="00D039FD">
            <w:pPr>
              <w:rPr>
                <w:sz w:val="16"/>
                <w:szCs w:val="16"/>
              </w:rPr>
            </w:pPr>
            <w:r w:rsidRPr="00C37C93">
              <w:rPr>
                <w:sz w:val="16"/>
                <w:szCs w:val="16"/>
              </w:rPr>
              <w:t>.442</w:t>
            </w:r>
          </w:p>
        </w:tc>
        <w:tc>
          <w:tcPr>
            <w:tcW w:w="417" w:type="pct"/>
            <w:gridSpan w:val="2"/>
          </w:tcPr>
          <w:p w14:paraId="283E0FE1" w14:textId="77777777" w:rsidR="00DA4D74" w:rsidRPr="00C37C93" w:rsidRDefault="00DA4D74" w:rsidP="00D039FD">
            <w:pPr>
              <w:rPr>
                <w:sz w:val="16"/>
                <w:szCs w:val="16"/>
              </w:rPr>
            </w:pPr>
            <w:r w:rsidRPr="00C37C93">
              <w:rPr>
                <w:sz w:val="16"/>
                <w:szCs w:val="16"/>
              </w:rPr>
              <w:t>2.260</w:t>
            </w:r>
          </w:p>
        </w:tc>
      </w:tr>
      <w:tr w:rsidR="00DA4D74" w:rsidRPr="000C3ACA" w14:paraId="21714229" w14:textId="77777777" w:rsidTr="00D039FD">
        <w:tc>
          <w:tcPr>
            <w:tcW w:w="1549" w:type="pct"/>
          </w:tcPr>
          <w:p w14:paraId="7BA61E5F" w14:textId="77777777" w:rsidR="00DA4D74" w:rsidRPr="00E24DA8" w:rsidRDefault="00DA4D74" w:rsidP="00D039FD">
            <w:pPr>
              <w:rPr>
                <w:sz w:val="16"/>
                <w:szCs w:val="16"/>
              </w:rPr>
            </w:pPr>
            <w:r w:rsidRPr="00E24DA8">
              <w:rPr>
                <w:sz w:val="16"/>
                <w:szCs w:val="16"/>
              </w:rPr>
              <w:t>DASS21_</w:t>
            </w:r>
            <w:r>
              <w:rPr>
                <w:sz w:val="16"/>
                <w:szCs w:val="16"/>
              </w:rPr>
              <w:t>stress</w:t>
            </w:r>
            <w:r w:rsidRPr="00E24DA8">
              <w:rPr>
                <w:sz w:val="16"/>
                <w:szCs w:val="16"/>
              </w:rPr>
              <w:t>_</w:t>
            </w:r>
            <w:r>
              <w:rPr>
                <w:sz w:val="16"/>
                <w:szCs w:val="16"/>
              </w:rPr>
              <w:t xml:space="preserve">(before) </w:t>
            </w:r>
          </w:p>
        </w:tc>
        <w:tc>
          <w:tcPr>
            <w:tcW w:w="338" w:type="pct"/>
          </w:tcPr>
          <w:p w14:paraId="2EE81587" w14:textId="77777777" w:rsidR="00DA4D74" w:rsidRPr="00E3015D" w:rsidRDefault="00DA4D74" w:rsidP="00D039FD">
            <w:pPr>
              <w:rPr>
                <w:sz w:val="16"/>
                <w:szCs w:val="16"/>
              </w:rPr>
            </w:pPr>
            <w:r w:rsidRPr="00E3015D">
              <w:rPr>
                <w:sz w:val="16"/>
                <w:szCs w:val="16"/>
              </w:rPr>
              <w:t>-.027</w:t>
            </w:r>
          </w:p>
        </w:tc>
        <w:tc>
          <w:tcPr>
            <w:tcW w:w="385" w:type="pct"/>
          </w:tcPr>
          <w:p w14:paraId="188EAEFE" w14:textId="77777777" w:rsidR="00DA4D74" w:rsidRPr="00E3015D" w:rsidRDefault="00DA4D74" w:rsidP="00D039FD">
            <w:pPr>
              <w:rPr>
                <w:sz w:val="16"/>
                <w:szCs w:val="16"/>
              </w:rPr>
            </w:pPr>
            <w:r w:rsidRPr="00E3015D">
              <w:rPr>
                <w:sz w:val="16"/>
                <w:szCs w:val="16"/>
              </w:rPr>
              <w:t>.0180</w:t>
            </w:r>
          </w:p>
        </w:tc>
        <w:tc>
          <w:tcPr>
            <w:tcW w:w="405" w:type="pct"/>
          </w:tcPr>
          <w:p w14:paraId="34DBFCAC" w14:textId="77777777" w:rsidR="00DA4D74" w:rsidRPr="00E3015D" w:rsidRDefault="00DA4D74" w:rsidP="00D039FD">
            <w:pPr>
              <w:rPr>
                <w:sz w:val="16"/>
                <w:szCs w:val="16"/>
              </w:rPr>
            </w:pPr>
            <w:r w:rsidRPr="00E3015D">
              <w:rPr>
                <w:sz w:val="16"/>
                <w:szCs w:val="16"/>
              </w:rPr>
              <w:t>-.063</w:t>
            </w:r>
          </w:p>
        </w:tc>
        <w:tc>
          <w:tcPr>
            <w:tcW w:w="406" w:type="pct"/>
          </w:tcPr>
          <w:p w14:paraId="76792760" w14:textId="77777777" w:rsidR="00DA4D74" w:rsidRPr="00E3015D" w:rsidRDefault="00DA4D74" w:rsidP="00D039FD">
            <w:pPr>
              <w:rPr>
                <w:sz w:val="16"/>
                <w:szCs w:val="16"/>
              </w:rPr>
            </w:pPr>
            <w:r w:rsidRPr="00E3015D">
              <w:rPr>
                <w:sz w:val="16"/>
                <w:szCs w:val="16"/>
              </w:rPr>
              <w:t>.008</w:t>
            </w:r>
          </w:p>
        </w:tc>
        <w:tc>
          <w:tcPr>
            <w:tcW w:w="432" w:type="pct"/>
          </w:tcPr>
          <w:p w14:paraId="20E8865D" w14:textId="77777777" w:rsidR="00DA4D74" w:rsidRPr="00E3015D" w:rsidRDefault="00DA4D74" w:rsidP="00D039FD">
            <w:pPr>
              <w:rPr>
                <w:sz w:val="16"/>
                <w:szCs w:val="16"/>
              </w:rPr>
            </w:pPr>
            <w:r w:rsidRPr="00E3015D">
              <w:rPr>
                <w:sz w:val="16"/>
                <w:szCs w:val="16"/>
              </w:rPr>
              <w:t>2.310</w:t>
            </w:r>
          </w:p>
        </w:tc>
        <w:tc>
          <w:tcPr>
            <w:tcW w:w="240" w:type="pct"/>
          </w:tcPr>
          <w:p w14:paraId="13775443" w14:textId="77777777" w:rsidR="00DA4D74" w:rsidRPr="00E3015D" w:rsidRDefault="00DA4D74" w:rsidP="00D039FD">
            <w:pPr>
              <w:rPr>
                <w:sz w:val="16"/>
                <w:szCs w:val="16"/>
              </w:rPr>
            </w:pPr>
            <w:r w:rsidRPr="00E3015D">
              <w:rPr>
                <w:sz w:val="16"/>
                <w:szCs w:val="16"/>
              </w:rPr>
              <w:t>1</w:t>
            </w:r>
          </w:p>
        </w:tc>
        <w:tc>
          <w:tcPr>
            <w:tcW w:w="324" w:type="pct"/>
          </w:tcPr>
          <w:p w14:paraId="63E843D6" w14:textId="77777777" w:rsidR="00DA4D74" w:rsidRPr="00E3015D" w:rsidRDefault="00DA4D74" w:rsidP="00D039FD">
            <w:pPr>
              <w:rPr>
                <w:sz w:val="16"/>
                <w:szCs w:val="16"/>
              </w:rPr>
            </w:pPr>
            <w:r w:rsidRPr="00E3015D">
              <w:rPr>
                <w:sz w:val="16"/>
                <w:szCs w:val="16"/>
              </w:rPr>
              <w:t>.129</w:t>
            </w:r>
          </w:p>
        </w:tc>
        <w:tc>
          <w:tcPr>
            <w:tcW w:w="503" w:type="pct"/>
          </w:tcPr>
          <w:p w14:paraId="607F5D1B" w14:textId="77777777" w:rsidR="00DA4D74" w:rsidRPr="00C37C93" w:rsidRDefault="00DA4D74" w:rsidP="00D039FD">
            <w:pPr>
              <w:rPr>
                <w:sz w:val="16"/>
                <w:szCs w:val="16"/>
              </w:rPr>
            </w:pPr>
            <w:r w:rsidRPr="00C37C93">
              <w:rPr>
                <w:sz w:val="16"/>
                <w:szCs w:val="16"/>
              </w:rPr>
              <w:t>.329</w:t>
            </w:r>
          </w:p>
        </w:tc>
        <w:tc>
          <w:tcPr>
            <w:tcW w:w="417" w:type="pct"/>
            <w:gridSpan w:val="2"/>
          </w:tcPr>
          <w:p w14:paraId="1123B206" w14:textId="77777777" w:rsidR="00DA4D74" w:rsidRPr="00C37C93" w:rsidRDefault="00DA4D74" w:rsidP="00D039FD">
            <w:pPr>
              <w:rPr>
                <w:sz w:val="16"/>
                <w:szCs w:val="16"/>
              </w:rPr>
            </w:pPr>
            <w:r w:rsidRPr="00C37C93">
              <w:rPr>
                <w:sz w:val="16"/>
                <w:szCs w:val="16"/>
              </w:rPr>
              <w:t>3.040</w:t>
            </w:r>
          </w:p>
        </w:tc>
      </w:tr>
      <w:tr w:rsidR="00DA4D74" w:rsidRPr="009724C0" w14:paraId="68C8EF99" w14:textId="77777777" w:rsidTr="00D039FD">
        <w:tc>
          <w:tcPr>
            <w:tcW w:w="1549" w:type="pct"/>
          </w:tcPr>
          <w:p w14:paraId="1103D84B" w14:textId="77777777" w:rsidR="00DA4D74" w:rsidRPr="00E3015D" w:rsidRDefault="00DA4D74" w:rsidP="00D039FD">
            <w:pPr>
              <w:rPr>
                <w:b/>
                <w:sz w:val="16"/>
                <w:szCs w:val="16"/>
              </w:rPr>
            </w:pPr>
            <w:r w:rsidRPr="00E3015D">
              <w:rPr>
                <w:b/>
                <w:sz w:val="16"/>
                <w:szCs w:val="16"/>
              </w:rPr>
              <w:t xml:space="preserve">HRS_total_(before) </w:t>
            </w:r>
          </w:p>
        </w:tc>
        <w:tc>
          <w:tcPr>
            <w:tcW w:w="338" w:type="pct"/>
          </w:tcPr>
          <w:p w14:paraId="5B8D6DF7" w14:textId="77777777" w:rsidR="00DA4D74" w:rsidRPr="00E3015D" w:rsidRDefault="00DA4D74" w:rsidP="00D039FD">
            <w:pPr>
              <w:rPr>
                <w:b/>
                <w:sz w:val="16"/>
                <w:szCs w:val="16"/>
              </w:rPr>
            </w:pPr>
            <w:r w:rsidRPr="00E3015D">
              <w:rPr>
                <w:b/>
                <w:sz w:val="16"/>
                <w:szCs w:val="16"/>
              </w:rPr>
              <w:t>.160</w:t>
            </w:r>
          </w:p>
        </w:tc>
        <w:tc>
          <w:tcPr>
            <w:tcW w:w="385" w:type="pct"/>
          </w:tcPr>
          <w:p w14:paraId="5BC089D3" w14:textId="77777777" w:rsidR="00DA4D74" w:rsidRPr="00E3015D" w:rsidRDefault="00DA4D74" w:rsidP="00D039FD">
            <w:pPr>
              <w:rPr>
                <w:b/>
                <w:sz w:val="16"/>
                <w:szCs w:val="16"/>
              </w:rPr>
            </w:pPr>
            <w:r w:rsidRPr="00E3015D">
              <w:rPr>
                <w:b/>
                <w:sz w:val="16"/>
                <w:szCs w:val="16"/>
              </w:rPr>
              <w:t>.0086</w:t>
            </w:r>
          </w:p>
        </w:tc>
        <w:tc>
          <w:tcPr>
            <w:tcW w:w="405" w:type="pct"/>
          </w:tcPr>
          <w:p w14:paraId="04744F7A" w14:textId="77777777" w:rsidR="00DA4D74" w:rsidRPr="00E3015D" w:rsidRDefault="00DA4D74" w:rsidP="00D039FD">
            <w:pPr>
              <w:rPr>
                <w:b/>
                <w:sz w:val="16"/>
                <w:szCs w:val="16"/>
              </w:rPr>
            </w:pPr>
            <w:r w:rsidRPr="00E3015D">
              <w:rPr>
                <w:b/>
                <w:sz w:val="16"/>
                <w:szCs w:val="16"/>
              </w:rPr>
              <w:t>.143</w:t>
            </w:r>
          </w:p>
        </w:tc>
        <w:tc>
          <w:tcPr>
            <w:tcW w:w="406" w:type="pct"/>
          </w:tcPr>
          <w:p w14:paraId="7D19BD67" w14:textId="77777777" w:rsidR="00DA4D74" w:rsidRPr="00E3015D" w:rsidRDefault="00DA4D74" w:rsidP="00D039FD">
            <w:pPr>
              <w:rPr>
                <w:b/>
                <w:sz w:val="16"/>
                <w:szCs w:val="16"/>
              </w:rPr>
            </w:pPr>
            <w:r w:rsidRPr="00E3015D">
              <w:rPr>
                <w:b/>
                <w:sz w:val="16"/>
                <w:szCs w:val="16"/>
              </w:rPr>
              <w:t>.177</w:t>
            </w:r>
          </w:p>
        </w:tc>
        <w:tc>
          <w:tcPr>
            <w:tcW w:w="432" w:type="pct"/>
          </w:tcPr>
          <w:p w14:paraId="5F842090" w14:textId="77777777" w:rsidR="00DA4D74" w:rsidRPr="00E3015D" w:rsidRDefault="00DA4D74" w:rsidP="00D039FD">
            <w:pPr>
              <w:rPr>
                <w:b/>
                <w:sz w:val="16"/>
                <w:szCs w:val="16"/>
              </w:rPr>
            </w:pPr>
            <w:r w:rsidRPr="00E3015D">
              <w:rPr>
                <w:b/>
                <w:sz w:val="16"/>
                <w:szCs w:val="16"/>
              </w:rPr>
              <w:t>342.240</w:t>
            </w:r>
          </w:p>
        </w:tc>
        <w:tc>
          <w:tcPr>
            <w:tcW w:w="240" w:type="pct"/>
          </w:tcPr>
          <w:p w14:paraId="6AE20FCC" w14:textId="77777777" w:rsidR="00DA4D74" w:rsidRPr="00E3015D" w:rsidRDefault="00DA4D74" w:rsidP="00D039FD">
            <w:pPr>
              <w:rPr>
                <w:b/>
                <w:sz w:val="16"/>
                <w:szCs w:val="16"/>
              </w:rPr>
            </w:pPr>
            <w:r w:rsidRPr="00E3015D">
              <w:rPr>
                <w:b/>
                <w:sz w:val="16"/>
                <w:szCs w:val="16"/>
              </w:rPr>
              <w:t>1</w:t>
            </w:r>
          </w:p>
        </w:tc>
        <w:tc>
          <w:tcPr>
            <w:tcW w:w="324" w:type="pct"/>
          </w:tcPr>
          <w:p w14:paraId="7D84FCFE" w14:textId="77777777" w:rsidR="00DA4D74" w:rsidRPr="00E3015D" w:rsidRDefault="00DA4D74" w:rsidP="00D039FD">
            <w:pPr>
              <w:rPr>
                <w:b/>
                <w:sz w:val="16"/>
                <w:szCs w:val="16"/>
              </w:rPr>
            </w:pPr>
            <w:r>
              <w:rPr>
                <w:b/>
                <w:sz w:val="16"/>
                <w:szCs w:val="16"/>
              </w:rPr>
              <w:t>&lt;.001</w:t>
            </w:r>
          </w:p>
        </w:tc>
        <w:tc>
          <w:tcPr>
            <w:tcW w:w="503" w:type="pct"/>
          </w:tcPr>
          <w:p w14:paraId="71EA8E16" w14:textId="77777777" w:rsidR="00DA4D74" w:rsidRPr="00C37C93" w:rsidRDefault="00DA4D74" w:rsidP="00D039FD">
            <w:pPr>
              <w:rPr>
                <w:b/>
                <w:sz w:val="16"/>
                <w:szCs w:val="16"/>
              </w:rPr>
            </w:pPr>
            <w:r w:rsidRPr="00C37C93">
              <w:rPr>
                <w:sz w:val="16"/>
                <w:szCs w:val="16"/>
              </w:rPr>
              <w:t>.722</w:t>
            </w:r>
          </w:p>
        </w:tc>
        <w:tc>
          <w:tcPr>
            <w:tcW w:w="417" w:type="pct"/>
            <w:gridSpan w:val="2"/>
          </w:tcPr>
          <w:p w14:paraId="4E59DEE6" w14:textId="77777777" w:rsidR="00DA4D74" w:rsidRPr="00C37C93" w:rsidRDefault="00DA4D74" w:rsidP="00D039FD">
            <w:pPr>
              <w:rPr>
                <w:b/>
                <w:sz w:val="16"/>
                <w:szCs w:val="16"/>
              </w:rPr>
            </w:pPr>
            <w:r w:rsidRPr="00C37C93">
              <w:rPr>
                <w:sz w:val="16"/>
                <w:szCs w:val="16"/>
              </w:rPr>
              <w:t>1.386</w:t>
            </w:r>
          </w:p>
        </w:tc>
      </w:tr>
      <w:tr w:rsidR="00DA4D74" w:rsidRPr="000C3ACA" w14:paraId="6866E3A8" w14:textId="77777777" w:rsidTr="00D039FD">
        <w:tc>
          <w:tcPr>
            <w:tcW w:w="1549" w:type="pct"/>
          </w:tcPr>
          <w:p w14:paraId="7F9CBCCF" w14:textId="77777777" w:rsidR="00DA4D74" w:rsidRPr="00E24DA8" w:rsidRDefault="00DA4D74" w:rsidP="00D039FD">
            <w:pPr>
              <w:rPr>
                <w:sz w:val="16"/>
                <w:szCs w:val="16"/>
              </w:rPr>
            </w:pPr>
            <w:r w:rsidRPr="00E24DA8">
              <w:rPr>
                <w:sz w:val="16"/>
                <w:szCs w:val="16"/>
              </w:rPr>
              <w:t>(Scale)</w:t>
            </w:r>
          </w:p>
        </w:tc>
        <w:tc>
          <w:tcPr>
            <w:tcW w:w="338" w:type="pct"/>
          </w:tcPr>
          <w:p w14:paraId="3B04578C" w14:textId="77777777" w:rsidR="00DA4D74" w:rsidRPr="00E3015D" w:rsidRDefault="00DA4D74" w:rsidP="00D039FD">
            <w:pPr>
              <w:rPr>
                <w:sz w:val="16"/>
                <w:szCs w:val="16"/>
              </w:rPr>
            </w:pPr>
            <w:r w:rsidRPr="00E3015D">
              <w:rPr>
                <w:sz w:val="16"/>
                <w:szCs w:val="16"/>
              </w:rPr>
              <w:t>1</w:t>
            </w:r>
          </w:p>
        </w:tc>
        <w:tc>
          <w:tcPr>
            <w:tcW w:w="385" w:type="pct"/>
          </w:tcPr>
          <w:p w14:paraId="309F6390" w14:textId="77777777" w:rsidR="00DA4D74" w:rsidRPr="00E3015D" w:rsidRDefault="00DA4D74" w:rsidP="00D039FD">
            <w:pPr>
              <w:rPr>
                <w:sz w:val="16"/>
                <w:szCs w:val="16"/>
              </w:rPr>
            </w:pPr>
          </w:p>
        </w:tc>
        <w:tc>
          <w:tcPr>
            <w:tcW w:w="405" w:type="pct"/>
          </w:tcPr>
          <w:p w14:paraId="6DBB4CA6" w14:textId="77777777" w:rsidR="00DA4D74" w:rsidRPr="00E3015D" w:rsidRDefault="00DA4D74" w:rsidP="00D039FD">
            <w:pPr>
              <w:rPr>
                <w:sz w:val="16"/>
                <w:szCs w:val="16"/>
              </w:rPr>
            </w:pPr>
          </w:p>
        </w:tc>
        <w:tc>
          <w:tcPr>
            <w:tcW w:w="406" w:type="pct"/>
          </w:tcPr>
          <w:p w14:paraId="45786521" w14:textId="77777777" w:rsidR="00DA4D74" w:rsidRPr="00E3015D" w:rsidRDefault="00DA4D74" w:rsidP="00D039FD">
            <w:pPr>
              <w:rPr>
                <w:sz w:val="16"/>
                <w:szCs w:val="16"/>
              </w:rPr>
            </w:pPr>
          </w:p>
        </w:tc>
        <w:tc>
          <w:tcPr>
            <w:tcW w:w="432" w:type="pct"/>
          </w:tcPr>
          <w:p w14:paraId="36CC8153" w14:textId="77777777" w:rsidR="00DA4D74" w:rsidRPr="00E3015D" w:rsidRDefault="00DA4D74" w:rsidP="00D039FD">
            <w:pPr>
              <w:rPr>
                <w:sz w:val="16"/>
                <w:szCs w:val="16"/>
              </w:rPr>
            </w:pPr>
          </w:p>
        </w:tc>
        <w:tc>
          <w:tcPr>
            <w:tcW w:w="240" w:type="pct"/>
          </w:tcPr>
          <w:p w14:paraId="5E8A1AED" w14:textId="77777777" w:rsidR="00DA4D74" w:rsidRPr="00E3015D" w:rsidRDefault="00DA4D74" w:rsidP="00D039FD">
            <w:pPr>
              <w:rPr>
                <w:sz w:val="16"/>
                <w:szCs w:val="16"/>
              </w:rPr>
            </w:pPr>
          </w:p>
        </w:tc>
        <w:tc>
          <w:tcPr>
            <w:tcW w:w="324" w:type="pct"/>
          </w:tcPr>
          <w:p w14:paraId="7337E4C4" w14:textId="77777777" w:rsidR="00DA4D74" w:rsidRPr="00E3015D" w:rsidRDefault="00DA4D74" w:rsidP="00D039FD">
            <w:pPr>
              <w:rPr>
                <w:sz w:val="16"/>
                <w:szCs w:val="16"/>
              </w:rPr>
            </w:pPr>
          </w:p>
        </w:tc>
        <w:tc>
          <w:tcPr>
            <w:tcW w:w="503" w:type="pct"/>
          </w:tcPr>
          <w:p w14:paraId="425017E8" w14:textId="77777777" w:rsidR="00DA4D74" w:rsidRPr="00C37C93" w:rsidRDefault="00DA4D74" w:rsidP="00D039FD">
            <w:pPr>
              <w:rPr>
                <w:sz w:val="16"/>
                <w:szCs w:val="16"/>
              </w:rPr>
            </w:pPr>
          </w:p>
        </w:tc>
        <w:tc>
          <w:tcPr>
            <w:tcW w:w="417" w:type="pct"/>
            <w:gridSpan w:val="2"/>
          </w:tcPr>
          <w:p w14:paraId="15B1FDEB" w14:textId="77777777" w:rsidR="00DA4D74" w:rsidRPr="00C37C93" w:rsidRDefault="00DA4D74" w:rsidP="00D039FD">
            <w:pPr>
              <w:rPr>
                <w:sz w:val="16"/>
                <w:szCs w:val="16"/>
              </w:rPr>
            </w:pPr>
          </w:p>
        </w:tc>
      </w:tr>
      <w:tr w:rsidR="00DA4D74" w:rsidRPr="000C3ACA" w14:paraId="60BA0590" w14:textId="77777777" w:rsidTr="00D039FD">
        <w:tc>
          <w:tcPr>
            <w:tcW w:w="1549" w:type="pct"/>
          </w:tcPr>
          <w:p w14:paraId="4E388237" w14:textId="77777777" w:rsidR="00DA4D74" w:rsidRPr="00E24DA8" w:rsidRDefault="00DA4D74" w:rsidP="00D039FD">
            <w:pPr>
              <w:rPr>
                <w:sz w:val="16"/>
                <w:szCs w:val="16"/>
              </w:rPr>
            </w:pPr>
            <w:r w:rsidRPr="00E24DA8">
              <w:rPr>
                <w:sz w:val="16"/>
                <w:szCs w:val="16"/>
              </w:rPr>
              <w:t>(Negative binomial)</w:t>
            </w:r>
          </w:p>
        </w:tc>
        <w:tc>
          <w:tcPr>
            <w:tcW w:w="338" w:type="pct"/>
          </w:tcPr>
          <w:p w14:paraId="68E85E2E" w14:textId="77777777" w:rsidR="00DA4D74" w:rsidRPr="00E3015D" w:rsidRDefault="00DA4D74" w:rsidP="00D039FD">
            <w:pPr>
              <w:rPr>
                <w:sz w:val="16"/>
                <w:szCs w:val="16"/>
              </w:rPr>
            </w:pPr>
            <w:r w:rsidRPr="00E3015D">
              <w:rPr>
                <w:sz w:val="16"/>
                <w:szCs w:val="16"/>
              </w:rPr>
              <w:t>1</w:t>
            </w:r>
          </w:p>
        </w:tc>
        <w:tc>
          <w:tcPr>
            <w:tcW w:w="385" w:type="pct"/>
          </w:tcPr>
          <w:p w14:paraId="357201A0" w14:textId="77777777" w:rsidR="00DA4D74" w:rsidRPr="00E3015D" w:rsidRDefault="00DA4D74" w:rsidP="00D039FD">
            <w:pPr>
              <w:rPr>
                <w:sz w:val="16"/>
                <w:szCs w:val="16"/>
              </w:rPr>
            </w:pPr>
          </w:p>
        </w:tc>
        <w:tc>
          <w:tcPr>
            <w:tcW w:w="405" w:type="pct"/>
          </w:tcPr>
          <w:p w14:paraId="71B514B7" w14:textId="77777777" w:rsidR="00DA4D74" w:rsidRPr="00E3015D" w:rsidRDefault="00DA4D74" w:rsidP="00D039FD">
            <w:pPr>
              <w:rPr>
                <w:sz w:val="16"/>
                <w:szCs w:val="16"/>
              </w:rPr>
            </w:pPr>
          </w:p>
        </w:tc>
        <w:tc>
          <w:tcPr>
            <w:tcW w:w="406" w:type="pct"/>
          </w:tcPr>
          <w:p w14:paraId="4AE89628" w14:textId="77777777" w:rsidR="00DA4D74" w:rsidRPr="00E3015D" w:rsidRDefault="00DA4D74" w:rsidP="00D039FD">
            <w:pPr>
              <w:rPr>
                <w:sz w:val="16"/>
                <w:szCs w:val="16"/>
              </w:rPr>
            </w:pPr>
          </w:p>
        </w:tc>
        <w:tc>
          <w:tcPr>
            <w:tcW w:w="432" w:type="pct"/>
          </w:tcPr>
          <w:p w14:paraId="57D5691A" w14:textId="77777777" w:rsidR="00DA4D74" w:rsidRPr="00E3015D" w:rsidRDefault="00DA4D74" w:rsidP="00D039FD">
            <w:pPr>
              <w:rPr>
                <w:sz w:val="16"/>
                <w:szCs w:val="16"/>
              </w:rPr>
            </w:pPr>
          </w:p>
        </w:tc>
        <w:tc>
          <w:tcPr>
            <w:tcW w:w="240" w:type="pct"/>
          </w:tcPr>
          <w:p w14:paraId="312DEBDA" w14:textId="77777777" w:rsidR="00DA4D74" w:rsidRPr="00E3015D" w:rsidRDefault="00DA4D74" w:rsidP="00D039FD">
            <w:pPr>
              <w:rPr>
                <w:sz w:val="16"/>
                <w:szCs w:val="16"/>
              </w:rPr>
            </w:pPr>
          </w:p>
        </w:tc>
        <w:tc>
          <w:tcPr>
            <w:tcW w:w="324" w:type="pct"/>
          </w:tcPr>
          <w:p w14:paraId="49BDE921" w14:textId="77777777" w:rsidR="00DA4D74" w:rsidRPr="00E3015D" w:rsidRDefault="00DA4D74" w:rsidP="00D039FD">
            <w:pPr>
              <w:rPr>
                <w:sz w:val="16"/>
                <w:szCs w:val="16"/>
              </w:rPr>
            </w:pPr>
          </w:p>
        </w:tc>
        <w:tc>
          <w:tcPr>
            <w:tcW w:w="503" w:type="pct"/>
          </w:tcPr>
          <w:p w14:paraId="15A57626" w14:textId="77777777" w:rsidR="00DA4D74" w:rsidRPr="00E3015D" w:rsidRDefault="00DA4D74" w:rsidP="00D039FD">
            <w:pPr>
              <w:rPr>
                <w:sz w:val="16"/>
                <w:szCs w:val="16"/>
              </w:rPr>
            </w:pPr>
          </w:p>
        </w:tc>
        <w:tc>
          <w:tcPr>
            <w:tcW w:w="417" w:type="pct"/>
            <w:gridSpan w:val="2"/>
          </w:tcPr>
          <w:p w14:paraId="07B25D82" w14:textId="77777777" w:rsidR="00DA4D74" w:rsidRPr="00E3015D" w:rsidRDefault="00DA4D74" w:rsidP="00D039FD">
            <w:pPr>
              <w:rPr>
                <w:sz w:val="16"/>
                <w:szCs w:val="16"/>
              </w:rPr>
            </w:pPr>
          </w:p>
        </w:tc>
      </w:tr>
    </w:tbl>
    <w:p w14:paraId="5B744E23" w14:textId="77777777" w:rsidR="00DA4D74" w:rsidRPr="007D241B" w:rsidRDefault="00DA4D74" w:rsidP="00DA4D74">
      <w:pPr>
        <w:rPr>
          <w:sz w:val="16"/>
          <w:szCs w:val="16"/>
        </w:rPr>
      </w:pPr>
      <w:r w:rsidRPr="007D241B">
        <w:rPr>
          <w:sz w:val="16"/>
          <w:szCs w:val="16"/>
        </w:rPr>
        <w:t xml:space="preserve">Footnote: CHIT= Cambridge-Chicago Trait Compulsivity Scale; BIS= Barratt Impulsiveness Scale; </w:t>
      </w:r>
      <w:r>
        <w:rPr>
          <w:sz w:val="16"/>
          <w:szCs w:val="16"/>
        </w:rPr>
        <w:t>SPQ=Schizotypal Personality Q</w:t>
      </w:r>
      <w:r w:rsidRPr="007D241B">
        <w:rPr>
          <w:sz w:val="16"/>
          <w:szCs w:val="16"/>
        </w:rPr>
        <w:t>uestionnaire</w:t>
      </w:r>
      <w:r>
        <w:rPr>
          <w:sz w:val="16"/>
          <w:szCs w:val="16"/>
        </w:rPr>
        <w:t xml:space="preserve">; </w:t>
      </w:r>
      <w:r w:rsidRPr="007D241B">
        <w:rPr>
          <w:sz w:val="16"/>
          <w:szCs w:val="16"/>
        </w:rPr>
        <w:t xml:space="preserve">DASS-21= Depression Anxiety Stress Scale-21; </w:t>
      </w:r>
      <w:r>
        <w:rPr>
          <w:sz w:val="16"/>
          <w:szCs w:val="16"/>
        </w:rPr>
        <w:t>HRS=Hoarding Rating Scale.</w:t>
      </w:r>
    </w:p>
    <w:p w14:paraId="17E672FA" w14:textId="77777777" w:rsidR="00DA4D74" w:rsidRDefault="00DA4D74" w:rsidP="00DA4D74"/>
    <w:p w14:paraId="7ED5A7A0" w14:textId="77777777" w:rsidR="00DA4D74" w:rsidRDefault="00DA4D74" w:rsidP="00DA4D74"/>
    <w:p w14:paraId="658C97EA" w14:textId="77777777" w:rsidR="00DA4D74" w:rsidRDefault="00DA4D74" w:rsidP="00DA4D74"/>
    <w:p w14:paraId="5DACD056" w14:textId="77777777" w:rsidR="00DA4D74" w:rsidRDefault="00DA4D74" w:rsidP="00DA4D74"/>
    <w:p w14:paraId="49C15566" w14:textId="77777777" w:rsidR="00DA4D74" w:rsidRDefault="00DA4D74" w:rsidP="00DA4D74"/>
    <w:p w14:paraId="18F601F3" w14:textId="77777777" w:rsidR="00DA4D74" w:rsidRDefault="00DA4D74" w:rsidP="00DA4D74"/>
    <w:p w14:paraId="30B57D3A" w14:textId="77777777" w:rsidR="00DA4D74" w:rsidRDefault="00DA4D74" w:rsidP="00DA4D74"/>
    <w:p w14:paraId="3D91EB85" w14:textId="77777777" w:rsidR="00DA4D74" w:rsidRDefault="00DA4D74" w:rsidP="00DA4D74"/>
    <w:p w14:paraId="220511CE" w14:textId="77777777" w:rsidR="00DA4D74" w:rsidRDefault="00DA4D74" w:rsidP="00DA4D74"/>
    <w:p w14:paraId="3788C010" w14:textId="77777777" w:rsidR="00DA4D74" w:rsidRDefault="00DA4D74" w:rsidP="00DA4D74"/>
    <w:p w14:paraId="143CF072" w14:textId="77777777" w:rsidR="00DA4D74" w:rsidRDefault="00DA4D74" w:rsidP="00DA4D74"/>
    <w:p w14:paraId="00E0F599" w14:textId="77777777" w:rsidR="00DA4D74" w:rsidRDefault="00DA4D74" w:rsidP="00DA4D74"/>
    <w:p w14:paraId="513A9A31" w14:textId="77777777" w:rsidR="00DA4D74" w:rsidRDefault="00DA4D74" w:rsidP="00DA4D74"/>
    <w:p w14:paraId="503A18B3" w14:textId="77777777" w:rsidR="00DA4D74" w:rsidRDefault="00DA4D74" w:rsidP="00DA4D74"/>
    <w:p w14:paraId="5FD27A98" w14:textId="77777777" w:rsidR="00DA4D74" w:rsidRDefault="00DA4D74" w:rsidP="00DA4D74"/>
    <w:p w14:paraId="28B604D1" w14:textId="77777777" w:rsidR="00DA4D74" w:rsidRDefault="00DA4D74" w:rsidP="00DA4D74"/>
    <w:p w14:paraId="69E39978" w14:textId="77777777" w:rsidR="00DA4D74" w:rsidRDefault="00DA4D74" w:rsidP="00DA4D74"/>
    <w:p w14:paraId="5B837EBD" w14:textId="77777777" w:rsidR="00DA4D74" w:rsidRDefault="00DA4D74" w:rsidP="00DA4D74"/>
    <w:p w14:paraId="5EA1F2F2" w14:textId="77777777" w:rsidR="00DA4D74" w:rsidRDefault="00DA4D74" w:rsidP="00DA4D74"/>
    <w:p w14:paraId="05F22966" w14:textId="77777777" w:rsidR="00DA4D74" w:rsidRDefault="00DA4D74" w:rsidP="00DA4D74"/>
    <w:p w14:paraId="362AEEB8" w14:textId="77777777" w:rsidR="00DA4D74" w:rsidRDefault="00DA4D74" w:rsidP="00DA4D74"/>
    <w:p w14:paraId="2814D952" w14:textId="77777777" w:rsidR="00DA4D74" w:rsidRDefault="00DA4D74" w:rsidP="00DA4D74"/>
    <w:p w14:paraId="42E1D569" w14:textId="77777777" w:rsidR="00DA4D74" w:rsidRDefault="00DA4D74" w:rsidP="00DA4D74"/>
    <w:p w14:paraId="6CC506F1" w14:textId="77777777" w:rsidR="00DA4D74" w:rsidRDefault="00DA4D74" w:rsidP="00DA4D74"/>
    <w:p w14:paraId="5DA837AC" w14:textId="77777777" w:rsidR="00DA4D74" w:rsidRDefault="00DA4D74" w:rsidP="00DA4D74"/>
    <w:p w14:paraId="19DA1BEB" w14:textId="77777777" w:rsidR="007D026C" w:rsidRDefault="007D026C" w:rsidP="00DA4D74"/>
    <w:p w14:paraId="77308994" w14:textId="2792EEDF" w:rsidR="00DA4D74" w:rsidRPr="00EE4588" w:rsidRDefault="00DA4D74" w:rsidP="00DA4D74">
      <w:pPr>
        <w:tabs>
          <w:tab w:val="left" w:pos="6949"/>
        </w:tabs>
        <w:rPr>
          <w:sz w:val="16"/>
          <w:szCs w:val="16"/>
        </w:rPr>
      </w:pPr>
      <w:r>
        <w:rPr>
          <w:sz w:val="16"/>
          <w:szCs w:val="16"/>
        </w:rPr>
        <w:t xml:space="preserve">Table 4: Negative binomial model with </w:t>
      </w:r>
      <w:r w:rsidR="002D76D0">
        <w:rPr>
          <w:sz w:val="16"/>
          <w:szCs w:val="16"/>
        </w:rPr>
        <w:t>intra-</w:t>
      </w:r>
      <w:r w:rsidR="00A21B3F">
        <w:rPr>
          <w:sz w:val="16"/>
          <w:szCs w:val="16"/>
        </w:rPr>
        <w:t>COVID-19</w:t>
      </w:r>
      <w:r w:rsidR="002D76D0">
        <w:rPr>
          <w:sz w:val="16"/>
          <w:szCs w:val="16"/>
        </w:rPr>
        <w:t xml:space="preserve"> pandemic</w:t>
      </w:r>
      <w:r>
        <w:rPr>
          <w:sz w:val="16"/>
          <w:szCs w:val="16"/>
        </w:rPr>
        <w:t xml:space="preserve"> scores on the Skin Picking Scale (n=221)</w:t>
      </w:r>
      <w:r w:rsidRPr="00EE4588">
        <w:rPr>
          <w:sz w:val="16"/>
          <w:szCs w:val="16"/>
        </w:rPr>
        <w:tab/>
      </w:r>
    </w:p>
    <w:tbl>
      <w:tblPr>
        <w:tblStyle w:val="TableGrid"/>
        <w:tblW w:w="5000" w:type="pct"/>
        <w:tblLook w:val="04A0" w:firstRow="1" w:lastRow="0" w:firstColumn="1" w:lastColumn="0" w:noHBand="0" w:noVBand="1"/>
      </w:tblPr>
      <w:tblGrid>
        <w:gridCol w:w="2558"/>
        <w:gridCol w:w="551"/>
        <w:gridCol w:w="629"/>
        <w:gridCol w:w="662"/>
        <w:gridCol w:w="665"/>
        <w:gridCol w:w="708"/>
        <w:gridCol w:w="390"/>
        <w:gridCol w:w="588"/>
        <w:gridCol w:w="856"/>
        <w:gridCol w:w="683"/>
      </w:tblGrid>
      <w:tr w:rsidR="00DA4D74" w:rsidRPr="00963A7F" w14:paraId="638F7EFE" w14:textId="77777777" w:rsidTr="00D039FD">
        <w:tc>
          <w:tcPr>
            <w:tcW w:w="4080" w:type="pct"/>
            <w:gridSpan w:val="8"/>
          </w:tcPr>
          <w:p w14:paraId="1C1AF1EC" w14:textId="77777777" w:rsidR="00DA4D74" w:rsidRPr="00EE4588" w:rsidRDefault="00DA4D74" w:rsidP="00D039FD">
            <w:pPr>
              <w:tabs>
                <w:tab w:val="left" w:pos="1260"/>
                <w:tab w:val="center" w:pos="4150"/>
              </w:tabs>
              <w:rPr>
                <w:sz w:val="16"/>
                <w:szCs w:val="16"/>
              </w:rPr>
            </w:pPr>
            <w:r w:rsidRPr="00EE4588">
              <w:rPr>
                <w:sz w:val="16"/>
                <w:szCs w:val="16"/>
              </w:rPr>
              <w:tab/>
            </w:r>
            <w:r w:rsidRPr="00EE4588">
              <w:rPr>
                <w:sz w:val="16"/>
                <w:szCs w:val="16"/>
              </w:rPr>
              <w:tab/>
              <w:t>Parameter Estimates</w:t>
            </w:r>
          </w:p>
        </w:tc>
        <w:tc>
          <w:tcPr>
            <w:tcW w:w="920" w:type="pct"/>
            <w:gridSpan w:val="2"/>
          </w:tcPr>
          <w:p w14:paraId="50BFA7A6" w14:textId="77777777" w:rsidR="00DA4D74" w:rsidRPr="00EE4588" w:rsidRDefault="00DA4D74" w:rsidP="00D039FD">
            <w:pPr>
              <w:tabs>
                <w:tab w:val="left" w:pos="1260"/>
                <w:tab w:val="center" w:pos="4150"/>
              </w:tabs>
              <w:rPr>
                <w:sz w:val="16"/>
                <w:szCs w:val="16"/>
              </w:rPr>
            </w:pPr>
          </w:p>
        </w:tc>
      </w:tr>
      <w:tr w:rsidR="00DA4D74" w:rsidRPr="00CA0A5E" w14:paraId="6C89EEE9" w14:textId="77777777" w:rsidTr="00D039FD">
        <w:tc>
          <w:tcPr>
            <w:tcW w:w="1548" w:type="pct"/>
          </w:tcPr>
          <w:p w14:paraId="1307C180" w14:textId="77777777" w:rsidR="00DA4D74" w:rsidRPr="00EE4588" w:rsidRDefault="00DA4D74" w:rsidP="00D039FD">
            <w:pPr>
              <w:jc w:val="center"/>
              <w:rPr>
                <w:sz w:val="16"/>
                <w:szCs w:val="16"/>
              </w:rPr>
            </w:pPr>
            <w:r w:rsidRPr="00EE4588">
              <w:rPr>
                <w:sz w:val="16"/>
                <w:szCs w:val="16"/>
              </w:rPr>
              <w:t>Parameter</w:t>
            </w:r>
          </w:p>
        </w:tc>
        <w:tc>
          <w:tcPr>
            <w:tcW w:w="338" w:type="pct"/>
          </w:tcPr>
          <w:p w14:paraId="2B96FC34" w14:textId="77777777" w:rsidR="00DA4D74" w:rsidRPr="00EE4588" w:rsidRDefault="00DA4D74" w:rsidP="00D039FD">
            <w:pPr>
              <w:jc w:val="center"/>
              <w:rPr>
                <w:sz w:val="16"/>
                <w:szCs w:val="16"/>
              </w:rPr>
            </w:pPr>
            <w:r w:rsidRPr="00EE4588">
              <w:rPr>
                <w:sz w:val="16"/>
                <w:szCs w:val="16"/>
              </w:rPr>
              <w:t>B</w:t>
            </w:r>
          </w:p>
        </w:tc>
        <w:tc>
          <w:tcPr>
            <w:tcW w:w="385" w:type="pct"/>
          </w:tcPr>
          <w:p w14:paraId="5A563347" w14:textId="77777777" w:rsidR="00DA4D74" w:rsidRPr="00EE4588" w:rsidRDefault="00DA4D74" w:rsidP="00D039FD">
            <w:pPr>
              <w:jc w:val="center"/>
              <w:rPr>
                <w:sz w:val="16"/>
                <w:szCs w:val="16"/>
              </w:rPr>
            </w:pPr>
            <w:r w:rsidRPr="00EE4588">
              <w:rPr>
                <w:sz w:val="16"/>
                <w:szCs w:val="16"/>
              </w:rPr>
              <w:t>Std. Error</w:t>
            </w:r>
          </w:p>
        </w:tc>
        <w:tc>
          <w:tcPr>
            <w:tcW w:w="811" w:type="pct"/>
            <w:gridSpan w:val="2"/>
          </w:tcPr>
          <w:p w14:paraId="37FA0336" w14:textId="77777777" w:rsidR="00DA4D74" w:rsidRPr="00EE4588" w:rsidRDefault="00DA4D74" w:rsidP="00D039FD">
            <w:pPr>
              <w:jc w:val="center"/>
              <w:rPr>
                <w:sz w:val="16"/>
                <w:szCs w:val="16"/>
              </w:rPr>
            </w:pPr>
            <w:r w:rsidRPr="00EE4588">
              <w:rPr>
                <w:sz w:val="16"/>
                <w:szCs w:val="16"/>
              </w:rPr>
              <w:t>95% Wald Confidence Interval</w:t>
            </w:r>
          </w:p>
        </w:tc>
        <w:tc>
          <w:tcPr>
            <w:tcW w:w="998" w:type="pct"/>
            <w:gridSpan w:val="3"/>
          </w:tcPr>
          <w:p w14:paraId="0D59EEFC" w14:textId="77777777" w:rsidR="00DA4D74" w:rsidRPr="0011786E" w:rsidRDefault="00DA4D74" w:rsidP="00D039FD">
            <w:pPr>
              <w:jc w:val="center"/>
              <w:rPr>
                <w:sz w:val="16"/>
                <w:szCs w:val="16"/>
              </w:rPr>
            </w:pPr>
            <w:r w:rsidRPr="0011786E">
              <w:rPr>
                <w:sz w:val="16"/>
                <w:szCs w:val="16"/>
              </w:rPr>
              <w:t>Hypothesis Test</w:t>
            </w:r>
          </w:p>
        </w:tc>
        <w:tc>
          <w:tcPr>
            <w:tcW w:w="920" w:type="pct"/>
            <w:gridSpan w:val="2"/>
          </w:tcPr>
          <w:p w14:paraId="4E31EE25" w14:textId="77777777" w:rsidR="00DA4D74" w:rsidRPr="0011786E" w:rsidRDefault="00DA4D74" w:rsidP="00D039FD">
            <w:pPr>
              <w:jc w:val="center"/>
              <w:rPr>
                <w:sz w:val="16"/>
                <w:szCs w:val="16"/>
              </w:rPr>
            </w:pPr>
            <w:r w:rsidRPr="0011786E">
              <w:rPr>
                <w:sz w:val="16"/>
                <w:szCs w:val="16"/>
              </w:rPr>
              <w:t>Collinearity statistics</w:t>
            </w:r>
          </w:p>
        </w:tc>
      </w:tr>
      <w:tr w:rsidR="00DA4D74" w:rsidRPr="00CA0A5E" w14:paraId="0398756E" w14:textId="77777777" w:rsidTr="00D039FD">
        <w:tc>
          <w:tcPr>
            <w:tcW w:w="1548" w:type="pct"/>
          </w:tcPr>
          <w:p w14:paraId="029F48F3" w14:textId="77777777" w:rsidR="00DA4D74" w:rsidRPr="00EE4588" w:rsidRDefault="00DA4D74" w:rsidP="00D039FD">
            <w:pPr>
              <w:jc w:val="center"/>
              <w:rPr>
                <w:sz w:val="16"/>
                <w:szCs w:val="16"/>
              </w:rPr>
            </w:pPr>
          </w:p>
        </w:tc>
        <w:tc>
          <w:tcPr>
            <w:tcW w:w="338" w:type="pct"/>
          </w:tcPr>
          <w:p w14:paraId="33BE3FC3" w14:textId="77777777" w:rsidR="00DA4D74" w:rsidRPr="00EE4588" w:rsidRDefault="00DA4D74" w:rsidP="00D039FD">
            <w:pPr>
              <w:jc w:val="center"/>
              <w:rPr>
                <w:sz w:val="16"/>
                <w:szCs w:val="16"/>
              </w:rPr>
            </w:pPr>
          </w:p>
        </w:tc>
        <w:tc>
          <w:tcPr>
            <w:tcW w:w="385" w:type="pct"/>
          </w:tcPr>
          <w:p w14:paraId="24A0D923" w14:textId="77777777" w:rsidR="00DA4D74" w:rsidRPr="00EE4588" w:rsidRDefault="00DA4D74" w:rsidP="00D039FD">
            <w:pPr>
              <w:jc w:val="center"/>
              <w:rPr>
                <w:sz w:val="16"/>
                <w:szCs w:val="16"/>
              </w:rPr>
            </w:pPr>
          </w:p>
        </w:tc>
        <w:tc>
          <w:tcPr>
            <w:tcW w:w="405" w:type="pct"/>
          </w:tcPr>
          <w:p w14:paraId="49B6CE29" w14:textId="77777777" w:rsidR="00DA4D74" w:rsidRPr="00EE4588" w:rsidRDefault="00DA4D74" w:rsidP="00D039FD">
            <w:pPr>
              <w:jc w:val="center"/>
              <w:rPr>
                <w:sz w:val="16"/>
                <w:szCs w:val="16"/>
              </w:rPr>
            </w:pPr>
            <w:r w:rsidRPr="00EE4588">
              <w:rPr>
                <w:sz w:val="16"/>
                <w:szCs w:val="16"/>
              </w:rPr>
              <w:t>Lower</w:t>
            </w:r>
          </w:p>
        </w:tc>
        <w:tc>
          <w:tcPr>
            <w:tcW w:w="406" w:type="pct"/>
          </w:tcPr>
          <w:p w14:paraId="050FC873" w14:textId="77777777" w:rsidR="00DA4D74" w:rsidRPr="00EE4588" w:rsidRDefault="00DA4D74" w:rsidP="00D039FD">
            <w:pPr>
              <w:jc w:val="center"/>
              <w:rPr>
                <w:sz w:val="16"/>
                <w:szCs w:val="16"/>
              </w:rPr>
            </w:pPr>
            <w:r w:rsidRPr="00EE4588">
              <w:rPr>
                <w:sz w:val="16"/>
                <w:szCs w:val="16"/>
              </w:rPr>
              <w:t>Upper</w:t>
            </w:r>
          </w:p>
        </w:tc>
        <w:tc>
          <w:tcPr>
            <w:tcW w:w="432" w:type="pct"/>
          </w:tcPr>
          <w:p w14:paraId="4989972E" w14:textId="77777777" w:rsidR="00DA4D74" w:rsidRPr="0011786E" w:rsidRDefault="00DA4D74" w:rsidP="00D039FD">
            <w:pPr>
              <w:jc w:val="center"/>
              <w:rPr>
                <w:sz w:val="16"/>
                <w:szCs w:val="16"/>
              </w:rPr>
            </w:pPr>
            <w:r w:rsidRPr="0011786E">
              <w:rPr>
                <w:sz w:val="16"/>
                <w:szCs w:val="16"/>
              </w:rPr>
              <w:t>Wald Chi-Square</w:t>
            </w:r>
          </w:p>
        </w:tc>
        <w:tc>
          <w:tcPr>
            <w:tcW w:w="240" w:type="pct"/>
          </w:tcPr>
          <w:p w14:paraId="3E798A6A" w14:textId="77777777" w:rsidR="00DA4D74" w:rsidRPr="0011786E" w:rsidRDefault="00DA4D74" w:rsidP="00D039FD">
            <w:pPr>
              <w:jc w:val="center"/>
              <w:rPr>
                <w:sz w:val="16"/>
                <w:szCs w:val="16"/>
              </w:rPr>
            </w:pPr>
            <w:r w:rsidRPr="0011786E">
              <w:rPr>
                <w:sz w:val="16"/>
                <w:szCs w:val="16"/>
              </w:rPr>
              <w:t>df</w:t>
            </w:r>
          </w:p>
        </w:tc>
        <w:tc>
          <w:tcPr>
            <w:tcW w:w="326" w:type="pct"/>
          </w:tcPr>
          <w:p w14:paraId="57BFE204" w14:textId="77777777" w:rsidR="00DA4D74" w:rsidRPr="0011786E" w:rsidRDefault="00DA4D74" w:rsidP="00D039FD">
            <w:pPr>
              <w:jc w:val="center"/>
              <w:rPr>
                <w:sz w:val="16"/>
                <w:szCs w:val="16"/>
              </w:rPr>
            </w:pPr>
            <w:r w:rsidRPr="0011786E">
              <w:rPr>
                <w:sz w:val="16"/>
                <w:szCs w:val="16"/>
              </w:rPr>
              <w:t>Sig.</w:t>
            </w:r>
          </w:p>
        </w:tc>
        <w:tc>
          <w:tcPr>
            <w:tcW w:w="503" w:type="pct"/>
          </w:tcPr>
          <w:p w14:paraId="774EA7AA" w14:textId="77777777" w:rsidR="00DA4D74" w:rsidRPr="0011786E" w:rsidRDefault="00DA4D74" w:rsidP="00D039FD">
            <w:pPr>
              <w:jc w:val="center"/>
              <w:rPr>
                <w:sz w:val="16"/>
                <w:szCs w:val="16"/>
              </w:rPr>
            </w:pPr>
            <w:r w:rsidRPr="0011786E">
              <w:rPr>
                <w:sz w:val="16"/>
                <w:szCs w:val="16"/>
              </w:rPr>
              <w:t>Tolerance</w:t>
            </w:r>
          </w:p>
        </w:tc>
        <w:tc>
          <w:tcPr>
            <w:tcW w:w="417" w:type="pct"/>
          </w:tcPr>
          <w:p w14:paraId="1F831A66" w14:textId="77777777" w:rsidR="00DA4D74" w:rsidRPr="0011786E" w:rsidRDefault="00DA4D74" w:rsidP="00D039FD">
            <w:pPr>
              <w:jc w:val="center"/>
              <w:rPr>
                <w:sz w:val="16"/>
                <w:szCs w:val="16"/>
              </w:rPr>
            </w:pPr>
            <w:r w:rsidRPr="0011786E">
              <w:rPr>
                <w:sz w:val="16"/>
                <w:szCs w:val="16"/>
              </w:rPr>
              <w:t>VIF</w:t>
            </w:r>
          </w:p>
        </w:tc>
      </w:tr>
      <w:tr w:rsidR="00DA4D74" w:rsidRPr="00CA0A5E" w14:paraId="38045DF0" w14:textId="77777777" w:rsidTr="00D039FD">
        <w:tc>
          <w:tcPr>
            <w:tcW w:w="1548" w:type="pct"/>
          </w:tcPr>
          <w:p w14:paraId="0ADD9D2F" w14:textId="77777777" w:rsidR="00DA4D74" w:rsidRPr="00C521B7" w:rsidRDefault="00DA4D74" w:rsidP="00D039FD">
            <w:pPr>
              <w:rPr>
                <w:sz w:val="16"/>
                <w:szCs w:val="16"/>
              </w:rPr>
            </w:pPr>
            <w:r w:rsidRPr="00C521B7">
              <w:rPr>
                <w:sz w:val="16"/>
                <w:szCs w:val="16"/>
              </w:rPr>
              <w:t>(Intercept)</w:t>
            </w:r>
          </w:p>
        </w:tc>
        <w:tc>
          <w:tcPr>
            <w:tcW w:w="338" w:type="pct"/>
          </w:tcPr>
          <w:p w14:paraId="72E3CB98" w14:textId="77777777" w:rsidR="00DA4D74" w:rsidRPr="00C521B7" w:rsidRDefault="00DA4D74" w:rsidP="00D039FD">
            <w:pPr>
              <w:rPr>
                <w:sz w:val="16"/>
                <w:szCs w:val="16"/>
              </w:rPr>
            </w:pPr>
            <w:r w:rsidRPr="00C521B7">
              <w:rPr>
                <w:sz w:val="16"/>
                <w:szCs w:val="16"/>
              </w:rPr>
              <w:t>.893</w:t>
            </w:r>
          </w:p>
        </w:tc>
        <w:tc>
          <w:tcPr>
            <w:tcW w:w="385" w:type="pct"/>
          </w:tcPr>
          <w:p w14:paraId="280676EA" w14:textId="77777777" w:rsidR="00DA4D74" w:rsidRPr="00C521B7" w:rsidRDefault="00DA4D74" w:rsidP="00D039FD">
            <w:pPr>
              <w:rPr>
                <w:sz w:val="16"/>
                <w:szCs w:val="16"/>
              </w:rPr>
            </w:pPr>
            <w:r w:rsidRPr="00C521B7">
              <w:rPr>
                <w:sz w:val="16"/>
                <w:szCs w:val="16"/>
              </w:rPr>
              <w:t>.9224</w:t>
            </w:r>
          </w:p>
        </w:tc>
        <w:tc>
          <w:tcPr>
            <w:tcW w:w="405" w:type="pct"/>
          </w:tcPr>
          <w:p w14:paraId="1B0CA9AE" w14:textId="77777777" w:rsidR="00DA4D74" w:rsidRPr="00C521B7" w:rsidRDefault="00DA4D74" w:rsidP="00D039FD">
            <w:pPr>
              <w:rPr>
                <w:sz w:val="16"/>
                <w:szCs w:val="16"/>
              </w:rPr>
            </w:pPr>
            <w:r w:rsidRPr="00C521B7">
              <w:rPr>
                <w:sz w:val="16"/>
                <w:szCs w:val="16"/>
              </w:rPr>
              <w:t>-.914</w:t>
            </w:r>
          </w:p>
        </w:tc>
        <w:tc>
          <w:tcPr>
            <w:tcW w:w="406" w:type="pct"/>
          </w:tcPr>
          <w:p w14:paraId="4FD6344E" w14:textId="77777777" w:rsidR="00DA4D74" w:rsidRPr="00C521B7" w:rsidRDefault="00DA4D74" w:rsidP="00D039FD">
            <w:pPr>
              <w:rPr>
                <w:sz w:val="16"/>
                <w:szCs w:val="16"/>
              </w:rPr>
            </w:pPr>
            <w:r w:rsidRPr="00C521B7">
              <w:rPr>
                <w:sz w:val="16"/>
                <w:szCs w:val="16"/>
              </w:rPr>
              <w:t>2.701</w:t>
            </w:r>
          </w:p>
        </w:tc>
        <w:tc>
          <w:tcPr>
            <w:tcW w:w="432" w:type="pct"/>
          </w:tcPr>
          <w:p w14:paraId="67A161BC" w14:textId="77777777" w:rsidR="00DA4D74" w:rsidRPr="0011786E" w:rsidRDefault="00DA4D74" w:rsidP="00D039FD">
            <w:pPr>
              <w:rPr>
                <w:sz w:val="16"/>
                <w:szCs w:val="16"/>
              </w:rPr>
            </w:pPr>
            <w:r w:rsidRPr="0011786E">
              <w:rPr>
                <w:sz w:val="16"/>
                <w:szCs w:val="16"/>
              </w:rPr>
              <w:t>.938</w:t>
            </w:r>
          </w:p>
        </w:tc>
        <w:tc>
          <w:tcPr>
            <w:tcW w:w="240" w:type="pct"/>
          </w:tcPr>
          <w:p w14:paraId="352F5B7D" w14:textId="77777777" w:rsidR="00DA4D74" w:rsidRPr="0011786E" w:rsidRDefault="00DA4D74" w:rsidP="00D039FD">
            <w:pPr>
              <w:rPr>
                <w:sz w:val="16"/>
                <w:szCs w:val="16"/>
              </w:rPr>
            </w:pPr>
            <w:r w:rsidRPr="0011786E">
              <w:rPr>
                <w:sz w:val="16"/>
                <w:szCs w:val="16"/>
              </w:rPr>
              <w:t>1</w:t>
            </w:r>
          </w:p>
        </w:tc>
        <w:tc>
          <w:tcPr>
            <w:tcW w:w="326" w:type="pct"/>
          </w:tcPr>
          <w:p w14:paraId="74D59D5A" w14:textId="77777777" w:rsidR="00DA4D74" w:rsidRPr="0011786E" w:rsidRDefault="00DA4D74" w:rsidP="00D039FD">
            <w:pPr>
              <w:rPr>
                <w:sz w:val="16"/>
                <w:szCs w:val="16"/>
              </w:rPr>
            </w:pPr>
            <w:r w:rsidRPr="0011786E">
              <w:rPr>
                <w:sz w:val="16"/>
                <w:szCs w:val="16"/>
              </w:rPr>
              <w:t>.333</w:t>
            </w:r>
          </w:p>
        </w:tc>
        <w:tc>
          <w:tcPr>
            <w:tcW w:w="503" w:type="pct"/>
          </w:tcPr>
          <w:p w14:paraId="420288D2" w14:textId="77777777" w:rsidR="00DA4D74" w:rsidRPr="0011786E" w:rsidRDefault="00DA4D74" w:rsidP="00D039FD">
            <w:pPr>
              <w:rPr>
                <w:sz w:val="16"/>
                <w:szCs w:val="16"/>
              </w:rPr>
            </w:pPr>
          </w:p>
        </w:tc>
        <w:tc>
          <w:tcPr>
            <w:tcW w:w="417" w:type="pct"/>
          </w:tcPr>
          <w:p w14:paraId="7647B554" w14:textId="77777777" w:rsidR="00DA4D74" w:rsidRPr="0011786E" w:rsidRDefault="00DA4D74" w:rsidP="00D039FD">
            <w:pPr>
              <w:rPr>
                <w:sz w:val="16"/>
                <w:szCs w:val="16"/>
              </w:rPr>
            </w:pPr>
          </w:p>
        </w:tc>
      </w:tr>
      <w:tr w:rsidR="00DA4D74" w:rsidRPr="00CA0A5E" w14:paraId="5D4F7870" w14:textId="77777777" w:rsidTr="00D039FD">
        <w:tc>
          <w:tcPr>
            <w:tcW w:w="1548" w:type="pct"/>
          </w:tcPr>
          <w:p w14:paraId="1A9494EF" w14:textId="77777777" w:rsidR="00DA4D74" w:rsidRPr="00C521B7" w:rsidRDefault="00DA4D74" w:rsidP="00D039FD">
            <w:pPr>
              <w:rPr>
                <w:sz w:val="16"/>
                <w:szCs w:val="16"/>
              </w:rPr>
            </w:pPr>
            <w:r w:rsidRPr="00C521B7">
              <w:rPr>
                <w:sz w:val="16"/>
                <w:szCs w:val="16"/>
              </w:rPr>
              <w:t>Age</w:t>
            </w:r>
          </w:p>
        </w:tc>
        <w:tc>
          <w:tcPr>
            <w:tcW w:w="338" w:type="pct"/>
          </w:tcPr>
          <w:p w14:paraId="51225902" w14:textId="77777777" w:rsidR="00DA4D74" w:rsidRPr="00C521B7" w:rsidRDefault="00DA4D74" w:rsidP="00D039FD">
            <w:pPr>
              <w:rPr>
                <w:sz w:val="16"/>
                <w:szCs w:val="16"/>
              </w:rPr>
            </w:pPr>
            <w:r w:rsidRPr="00C521B7">
              <w:rPr>
                <w:sz w:val="16"/>
                <w:szCs w:val="16"/>
              </w:rPr>
              <w:t>-.002</w:t>
            </w:r>
          </w:p>
        </w:tc>
        <w:tc>
          <w:tcPr>
            <w:tcW w:w="385" w:type="pct"/>
          </w:tcPr>
          <w:p w14:paraId="2DBD86CE" w14:textId="77777777" w:rsidR="00DA4D74" w:rsidRPr="00C521B7" w:rsidRDefault="00DA4D74" w:rsidP="00D039FD">
            <w:pPr>
              <w:rPr>
                <w:sz w:val="16"/>
                <w:szCs w:val="16"/>
              </w:rPr>
            </w:pPr>
            <w:r w:rsidRPr="00C521B7">
              <w:rPr>
                <w:sz w:val="16"/>
                <w:szCs w:val="16"/>
              </w:rPr>
              <w:t>.0072</w:t>
            </w:r>
          </w:p>
        </w:tc>
        <w:tc>
          <w:tcPr>
            <w:tcW w:w="405" w:type="pct"/>
          </w:tcPr>
          <w:p w14:paraId="5AE967F3" w14:textId="77777777" w:rsidR="00DA4D74" w:rsidRPr="00C521B7" w:rsidRDefault="00DA4D74" w:rsidP="00D039FD">
            <w:pPr>
              <w:rPr>
                <w:sz w:val="16"/>
                <w:szCs w:val="16"/>
              </w:rPr>
            </w:pPr>
            <w:r w:rsidRPr="00C521B7">
              <w:rPr>
                <w:sz w:val="16"/>
                <w:szCs w:val="16"/>
              </w:rPr>
              <w:t>-.016</w:t>
            </w:r>
          </w:p>
        </w:tc>
        <w:tc>
          <w:tcPr>
            <w:tcW w:w="406" w:type="pct"/>
          </w:tcPr>
          <w:p w14:paraId="4745AA52" w14:textId="77777777" w:rsidR="00DA4D74" w:rsidRPr="00C521B7" w:rsidRDefault="00DA4D74" w:rsidP="00D039FD">
            <w:pPr>
              <w:rPr>
                <w:sz w:val="16"/>
                <w:szCs w:val="16"/>
              </w:rPr>
            </w:pPr>
            <w:r w:rsidRPr="00C521B7">
              <w:rPr>
                <w:sz w:val="16"/>
                <w:szCs w:val="16"/>
              </w:rPr>
              <w:t>.012</w:t>
            </w:r>
          </w:p>
        </w:tc>
        <w:tc>
          <w:tcPr>
            <w:tcW w:w="432" w:type="pct"/>
          </w:tcPr>
          <w:p w14:paraId="56A3EBD9" w14:textId="77777777" w:rsidR="00DA4D74" w:rsidRPr="0011786E" w:rsidRDefault="00DA4D74" w:rsidP="00D039FD">
            <w:pPr>
              <w:rPr>
                <w:sz w:val="16"/>
                <w:szCs w:val="16"/>
              </w:rPr>
            </w:pPr>
            <w:r w:rsidRPr="0011786E">
              <w:rPr>
                <w:sz w:val="16"/>
                <w:szCs w:val="16"/>
              </w:rPr>
              <w:t>.053</w:t>
            </w:r>
          </w:p>
        </w:tc>
        <w:tc>
          <w:tcPr>
            <w:tcW w:w="240" w:type="pct"/>
          </w:tcPr>
          <w:p w14:paraId="699BB86D" w14:textId="77777777" w:rsidR="00DA4D74" w:rsidRPr="0011786E" w:rsidRDefault="00DA4D74" w:rsidP="00D039FD">
            <w:pPr>
              <w:rPr>
                <w:sz w:val="16"/>
                <w:szCs w:val="16"/>
              </w:rPr>
            </w:pPr>
            <w:r w:rsidRPr="0011786E">
              <w:rPr>
                <w:sz w:val="16"/>
                <w:szCs w:val="16"/>
              </w:rPr>
              <w:t>1</w:t>
            </w:r>
          </w:p>
        </w:tc>
        <w:tc>
          <w:tcPr>
            <w:tcW w:w="326" w:type="pct"/>
          </w:tcPr>
          <w:p w14:paraId="15FF0A36" w14:textId="77777777" w:rsidR="00DA4D74" w:rsidRPr="0011786E" w:rsidRDefault="00DA4D74" w:rsidP="00D039FD">
            <w:pPr>
              <w:rPr>
                <w:sz w:val="16"/>
                <w:szCs w:val="16"/>
              </w:rPr>
            </w:pPr>
            <w:r w:rsidRPr="0011786E">
              <w:rPr>
                <w:sz w:val="16"/>
                <w:szCs w:val="16"/>
              </w:rPr>
              <w:t>.818</w:t>
            </w:r>
          </w:p>
        </w:tc>
        <w:tc>
          <w:tcPr>
            <w:tcW w:w="503" w:type="pct"/>
          </w:tcPr>
          <w:p w14:paraId="74378092" w14:textId="77777777" w:rsidR="00DA4D74" w:rsidRPr="0011786E" w:rsidRDefault="00DA4D74" w:rsidP="00D039FD">
            <w:pPr>
              <w:rPr>
                <w:sz w:val="16"/>
                <w:szCs w:val="16"/>
              </w:rPr>
            </w:pPr>
            <w:r w:rsidRPr="0011786E">
              <w:rPr>
                <w:sz w:val="16"/>
                <w:szCs w:val="16"/>
              </w:rPr>
              <w:t>.785</w:t>
            </w:r>
          </w:p>
        </w:tc>
        <w:tc>
          <w:tcPr>
            <w:tcW w:w="417" w:type="pct"/>
          </w:tcPr>
          <w:p w14:paraId="104C61C5" w14:textId="77777777" w:rsidR="00DA4D74" w:rsidRPr="0011786E" w:rsidRDefault="00DA4D74" w:rsidP="00D039FD">
            <w:pPr>
              <w:rPr>
                <w:sz w:val="16"/>
                <w:szCs w:val="16"/>
              </w:rPr>
            </w:pPr>
            <w:r w:rsidRPr="0011786E">
              <w:rPr>
                <w:sz w:val="16"/>
                <w:szCs w:val="16"/>
              </w:rPr>
              <w:t>1.274</w:t>
            </w:r>
          </w:p>
        </w:tc>
      </w:tr>
      <w:tr w:rsidR="00DA4D74" w:rsidRPr="00CA0A5E" w14:paraId="76C5EE65" w14:textId="77777777" w:rsidTr="00D039FD">
        <w:tc>
          <w:tcPr>
            <w:tcW w:w="1548" w:type="pct"/>
          </w:tcPr>
          <w:p w14:paraId="4CCC5187" w14:textId="77777777" w:rsidR="00DA4D74" w:rsidRPr="00C521B7" w:rsidRDefault="00DA4D74" w:rsidP="00D039FD">
            <w:pPr>
              <w:rPr>
                <w:sz w:val="16"/>
                <w:szCs w:val="16"/>
              </w:rPr>
            </w:pPr>
            <w:r w:rsidRPr="00C521B7">
              <w:rPr>
                <w:sz w:val="16"/>
                <w:szCs w:val="16"/>
              </w:rPr>
              <w:t>Male (vs. other) gender</w:t>
            </w:r>
          </w:p>
        </w:tc>
        <w:tc>
          <w:tcPr>
            <w:tcW w:w="338" w:type="pct"/>
          </w:tcPr>
          <w:p w14:paraId="55609703" w14:textId="77777777" w:rsidR="00DA4D74" w:rsidRPr="00C521B7" w:rsidRDefault="00DA4D74" w:rsidP="00D039FD">
            <w:pPr>
              <w:rPr>
                <w:sz w:val="16"/>
                <w:szCs w:val="16"/>
              </w:rPr>
            </w:pPr>
            <w:r w:rsidRPr="00C521B7">
              <w:rPr>
                <w:sz w:val="16"/>
                <w:szCs w:val="16"/>
              </w:rPr>
              <w:t>-.171</w:t>
            </w:r>
          </w:p>
        </w:tc>
        <w:tc>
          <w:tcPr>
            <w:tcW w:w="385" w:type="pct"/>
          </w:tcPr>
          <w:p w14:paraId="758E284D" w14:textId="77777777" w:rsidR="00DA4D74" w:rsidRPr="00C521B7" w:rsidRDefault="00DA4D74" w:rsidP="00D039FD">
            <w:pPr>
              <w:rPr>
                <w:sz w:val="16"/>
                <w:szCs w:val="16"/>
              </w:rPr>
            </w:pPr>
            <w:r w:rsidRPr="00C521B7">
              <w:rPr>
                <w:sz w:val="16"/>
                <w:szCs w:val="16"/>
              </w:rPr>
              <w:t>.1556</w:t>
            </w:r>
          </w:p>
        </w:tc>
        <w:tc>
          <w:tcPr>
            <w:tcW w:w="405" w:type="pct"/>
          </w:tcPr>
          <w:p w14:paraId="69AD067C" w14:textId="77777777" w:rsidR="00DA4D74" w:rsidRPr="00C521B7" w:rsidRDefault="00DA4D74" w:rsidP="00D039FD">
            <w:pPr>
              <w:rPr>
                <w:sz w:val="16"/>
                <w:szCs w:val="16"/>
              </w:rPr>
            </w:pPr>
            <w:r w:rsidRPr="00C521B7">
              <w:rPr>
                <w:sz w:val="16"/>
                <w:szCs w:val="16"/>
              </w:rPr>
              <w:t>-.476</w:t>
            </w:r>
          </w:p>
        </w:tc>
        <w:tc>
          <w:tcPr>
            <w:tcW w:w="406" w:type="pct"/>
          </w:tcPr>
          <w:p w14:paraId="2DDEAE45" w14:textId="77777777" w:rsidR="00DA4D74" w:rsidRPr="00C521B7" w:rsidRDefault="00DA4D74" w:rsidP="00D039FD">
            <w:pPr>
              <w:rPr>
                <w:sz w:val="16"/>
                <w:szCs w:val="16"/>
              </w:rPr>
            </w:pPr>
            <w:r w:rsidRPr="00C521B7">
              <w:rPr>
                <w:sz w:val="16"/>
                <w:szCs w:val="16"/>
              </w:rPr>
              <w:t>.134</w:t>
            </w:r>
          </w:p>
        </w:tc>
        <w:tc>
          <w:tcPr>
            <w:tcW w:w="432" w:type="pct"/>
          </w:tcPr>
          <w:p w14:paraId="52D06422" w14:textId="77777777" w:rsidR="00DA4D74" w:rsidRPr="0011786E" w:rsidRDefault="00DA4D74" w:rsidP="00D039FD">
            <w:pPr>
              <w:rPr>
                <w:sz w:val="16"/>
                <w:szCs w:val="16"/>
              </w:rPr>
            </w:pPr>
            <w:r w:rsidRPr="0011786E">
              <w:rPr>
                <w:sz w:val="16"/>
                <w:szCs w:val="16"/>
              </w:rPr>
              <w:t>1.206</w:t>
            </w:r>
          </w:p>
        </w:tc>
        <w:tc>
          <w:tcPr>
            <w:tcW w:w="240" w:type="pct"/>
          </w:tcPr>
          <w:p w14:paraId="1F9E48BE" w14:textId="77777777" w:rsidR="00DA4D74" w:rsidRPr="0011786E" w:rsidRDefault="00DA4D74" w:rsidP="00D039FD">
            <w:pPr>
              <w:rPr>
                <w:sz w:val="16"/>
                <w:szCs w:val="16"/>
              </w:rPr>
            </w:pPr>
            <w:r w:rsidRPr="0011786E">
              <w:rPr>
                <w:sz w:val="16"/>
                <w:szCs w:val="16"/>
              </w:rPr>
              <w:t>1</w:t>
            </w:r>
          </w:p>
        </w:tc>
        <w:tc>
          <w:tcPr>
            <w:tcW w:w="326" w:type="pct"/>
          </w:tcPr>
          <w:p w14:paraId="16595314" w14:textId="77777777" w:rsidR="00DA4D74" w:rsidRPr="0011786E" w:rsidRDefault="00DA4D74" w:rsidP="00D039FD">
            <w:pPr>
              <w:rPr>
                <w:sz w:val="16"/>
                <w:szCs w:val="16"/>
              </w:rPr>
            </w:pPr>
            <w:r w:rsidRPr="0011786E">
              <w:rPr>
                <w:sz w:val="16"/>
                <w:szCs w:val="16"/>
              </w:rPr>
              <w:t>.272</w:t>
            </w:r>
          </w:p>
        </w:tc>
        <w:tc>
          <w:tcPr>
            <w:tcW w:w="503" w:type="pct"/>
          </w:tcPr>
          <w:p w14:paraId="7BD4E6A0" w14:textId="77777777" w:rsidR="00DA4D74" w:rsidRPr="0011786E" w:rsidRDefault="00DA4D74" w:rsidP="00D039FD">
            <w:pPr>
              <w:rPr>
                <w:sz w:val="16"/>
                <w:szCs w:val="16"/>
              </w:rPr>
            </w:pPr>
            <w:r w:rsidRPr="0011786E">
              <w:rPr>
                <w:sz w:val="16"/>
                <w:szCs w:val="16"/>
              </w:rPr>
              <w:t>.912</w:t>
            </w:r>
          </w:p>
        </w:tc>
        <w:tc>
          <w:tcPr>
            <w:tcW w:w="417" w:type="pct"/>
          </w:tcPr>
          <w:p w14:paraId="31A08974" w14:textId="77777777" w:rsidR="00DA4D74" w:rsidRPr="0011786E" w:rsidRDefault="00DA4D74" w:rsidP="00D039FD">
            <w:pPr>
              <w:rPr>
                <w:sz w:val="16"/>
                <w:szCs w:val="16"/>
              </w:rPr>
            </w:pPr>
            <w:r w:rsidRPr="0011786E">
              <w:rPr>
                <w:sz w:val="16"/>
                <w:szCs w:val="16"/>
              </w:rPr>
              <w:t>1.097</w:t>
            </w:r>
          </w:p>
        </w:tc>
      </w:tr>
      <w:tr w:rsidR="00DA4D74" w:rsidRPr="00CA0A5E" w14:paraId="044D5B4E" w14:textId="77777777" w:rsidTr="00D039FD">
        <w:tc>
          <w:tcPr>
            <w:tcW w:w="1548" w:type="pct"/>
          </w:tcPr>
          <w:p w14:paraId="22578EEE" w14:textId="77777777" w:rsidR="00DA4D74" w:rsidRPr="00C521B7" w:rsidRDefault="00DA4D74" w:rsidP="00D039FD">
            <w:pPr>
              <w:rPr>
                <w:sz w:val="16"/>
                <w:szCs w:val="16"/>
              </w:rPr>
            </w:pPr>
            <w:r w:rsidRPr="00C521B7">
              <w:rPr>
                <w:sz w:val="16"/>
                <w:szCs w:val="16"/>
              </w:rPr>
              <w:t>Lower (vs. higher) education levels</w:t>
            </w:r>
          </w:p>
        </w:tc>
        <w:tc>
          <w:tcPr>
            <w:tcW w:w="338" w:type="pct"/>
          </w:tcPr>
          <w:p w14:paraId="14130C37" w14:textId="77777777" w:rsidR="00DA4D74" w:rsidRPr="00C521B7" w:rsidRDefault="00DA4D74" w:rsidP="00D039FD">
            <w:pPr>
              <w:rPr>
                <w:sz w:val="16"/>
                <w:szCs w:val="16"/>
              </w:rPr>
            </w:pPr>
            <w:r w:rsidRPr="00C521B7">
              <w:rPr>
                <w:sz w:val="16"/>
                <w:szCs w:val="16"/>
              </w:rPr>
              <w:t>-.027</w:t>
            </w:r>
          </w:p>
        </w:tc>
        <w:tc>
          <w:tcPr>
            <w:tcW w:w="385" w:type="pct"/>
          </w:tcPr>
          <w:p w14:paraId="39C865F5" w14:textId="77777777" w:rsidR="00DA4D74" w:rsidRPr="00C521B7" w:rsidRDefault="00DA4D74" w:rsidP="00D039FD">
            <w:pPr>
              <w:rPr>
                <w:sz w:val="16"/>
                <w:szCs w:val="16"/>
              </w:rPr>
            </w:pPr>
            <w:r w:rsidRPr="00C521B7">
              <w:rPr>
                <w:sz w:val="16"/>
                <w:szCs w:val="16"/>
              </w:rPr>
              <w:t>.2594</w:t>
            </w:r>
          </w:p>
        </w:tc>
        <w:tc>
          <w:tcPr>
            <w:tcW w:w="405" w:type="pct"/>
          </w:tcPr>
          <w:p w14:paraId="57FC48E3" w14:textId="77777777" w:rsidR="00DA4D74" w:rsidRPr="00C521B7" w:rsidRDefault="00DA4D74" w:rsidP="00D039FD">
            <w:pPr>
              <w:rPr>
                <w:sz w:val="16"/>
                <w:szCs w:val="16"/>
              </w:rPr>
            </w:pPr>
            <w:r w:rsidRPr="00C521B7">
              <w:rPr>
                <w:sz w:val="16"/>
                <w:szCs w:val="16"/>
              </w:rPr>
              <w:t>-.535</w:t>
            </w:r>
          </w:p>
        </w:tc>
        <w:tc>
          <w:tcPr>
            <w:tcW w:w="406" w:type="pct"/>
          </w:tcPr>
          <w:p w14:paraId="048500FD" w14:textId="77777777" w:rsidR="00DA4D74" w:rsidRPr="00C521B7" w:rsidRDefault="00DA4D74" w:rsidP="00D039FD">
            <w:pPr>
              <w:rPr>
                <w:sz w:val="16"/>
                <w:szCs w:val="16"/>
              </w:rPr>
            </w:pPr>
            <w:r w:rsidRPr="00C521B7">
              <w:rPr>
                <w:sz w:val="16"/>
                <w:szCs w:val="16"/>
              </w:rPr>
              <w:t>.481</w:t>
            </w:r>
          </w:p>
        </w:tc>
        <w:tc>
          <w:tcPr>
            <w:tcW w:w="432" w:type="pct"/>
          </w:tcPr>
          <w:p w14:paraId="7D839930" w14:textId="77777777" w:rsidR="00DA4D74" w:rsidRPr="0011786E" w:rsidRDefault="00DA4D74" w:rsidP="00D039FD">
            <w:pPr>
              <w:rPr>
                <w:sz w:val="16"/>
                <w:szCs w:val="16"/>
              </w:rPr>
            </w:pPr>
            <w:r w:rsidRPr="0011786E">
              <w:rPr>
                <w:sz w:val="16"/>
                <w:szCs w:val="16"/>
              </w:rPr>
              <w:t>.011</w:t>
            </w:r>
          </w:p>
        </w:tc>
        <w:tc>
          <w:tcPr>
            <w:tcW w:w="240" w:type="pct"/>
          </w:tcPr>
          <w:p w14:paraId="3C98B7E1" w14:textId="77777777" w:rsidR="00DA4D74" w:rsidRPr="0011786E" w:rsidRDefault="00DA4D74" w:rsidP="00D039FD">
            <w:pPr>
              <w:rPr>
                <w:sz w:val="16"/>
                <w:szCs w:val="16"/>
              </w:rPr>
            </w:pPr>
            <w:r w:rsidRPr="0011786E">
              <w:rPr>
                <w:sz w:val="16"/>
                <w:szCs w:val="16"/>
              </w:rPr>
              <w:t>1</w:t>
            </w:r>
          </w:p>
        </w:tc>
        <w:tc>
          <w:tcPr>
            <w:tcW w:w="326" w:type="pct"/>
          </w:tcPr>
          <w:p w14:paraId="49D30CE0" w14:textId="77777777" w:rsidR="00DA4D74" w:rsidRPr="0011786E" w:rsidRDefault="00DA4D74" w:rsidP="00D039FD">
            <w:pPr>
              <w:rPr>
                <w:sz w:val="16"/>
                <w:szCs w:val="16"/>
              </w:rPr>
            </w:pPr>
            <w:r w:rsidRPr="0011786E">
              <w:rPr>
                <w:sz w:val="16"/>
                <w:szCs w:val="16"/>
              </w:rPr>
              <w:t>.917</w:t>
            </w:r>
          </w:p>
        </w:tc>
        <w:tc>
          <w:tcPr>
            <w:tcW w:w="503" w:type="pct"/>
          </w:tcPr>
          <w:p w14:paraId="40A1DAEC" w14:textId="77777777" w:rsidR="00DA4D74" w:rsidRPr="0011786E" w:rsidRDefault="00DA4D74" w:rsidP="00D039FD">
            <w:pPr>
              <w:rPr>
                <w:sz w:val="16"/>
                <w:szCs w:val="16"/>
              </w:rPr>
            </w:pPr>
            <w:r w:rsidRPr="0011786E">
              <w:rPr>
                <w:sz w:val="16"/>
                <w:szCs w:val="16"/>
              </w:rPr>
              <w:t>.935</w:t>
            </w:r>
          </w:p>
        </w:tc>
        <w:tc>
          <w:tcPr>
            <w:tcW w:w="417" w:type="pct"/>
          </w:tcPr>
          <w:p w14:paraId="1C5858A4" w14:textId="77777777" w:rsidR="00DA4D74" w:rsidRPr="0011786E" w:rsidRDefault="00DA4D74" w:rsidP="00D039FD">
            <w:pPr>
              <w:rPr>
                <w:sz w:val="16"/>
                <w:szCs w:val="16"/>
              </w:rPr>
            </w:pPr>
            <w:r w:rsidRPr="0011786E">
              <w:rPr>
                <w:sz w:val="16"/>
                <w:szCs w:val="16"/>
              </w:rPr>
              <w:t>1.069</w:t>
            </w:r>
          </w:p>
        </w:tc>
      </w:tr>
      <w:tr w:rsidR="00DA4D74" w:rsidRPr="00CA0A5E" w14:paraId="06116851" w14:textId="77777777" w:rsidTr="00D039FD">
        <w:tc>
          <w:tcPr>
            <w:tcW w:w="1548" w:type="pct"/>
          </w:tcPr>
          <w:p w14:paraId="26B47D01" w14:textId="77777777" w:rsidR="00DA4D74" w:rsidRPr="00C521B7" w:rsidRDefault="00DA4D74" w:rsidP="00D039FD">
            <w:pPr>
              <w:rPr>
                <w:sz w:val="16"/>
                <w:szCs w:val="16"/>
              </w:rPr>
            </w:pPr>
            <w:r w:rsidRPr="00C521B7">
              <w:rPr>
                <w:sz w:val="16"/>
                <w:szCs w:val="16"/>
              </w:rPr>
              <w:t>Non-white (vs. white) ethnicity</w:t>
            </w:r>
          </w:p>
        </w:tc>
        <w:tc>
          <w:tcPr>
            <w:tcW w:w="338" w:type="pct"/>
          </w:tcPr>
          <w:p w14:paraId="752C55A5" w14:textId="77777777" w:rsidR="00DA4D74" w:rsidRPr="00C521B7" w:rsidRDefault="00DA4D74" w:rsidP="00D039FD">
            <w:pPr>
              <w:rPr>
                <w:sz w:val="16"/>
                <w:szCs w:val="16"/>
              </w:rPr>
            </w:pPr>
            <w:r w:rsidRPr="00C521B7">
              <w:rPr>
                <w:sz w:val="16"/>
                <w:szCs w:val="16"/>
              </w:rPr>
              <w:t>-.109</w:t>
            </w:r>
          </w:p>
        </w:tc>
        <w:tc>
          <w:tcPr>
            <w:tcW w:w="385" w:type="pct"/>
          </w:tcPr>
          <w:p w14:paraId="40DE8351" w14:textId="77777777" w:rsidR="00DA4D74" w:rsidRPr="00C521B7" w:rsidRDefault="00DA4D74" w:rsidP="00D039FD">
            <w:pPr>
              <w:rPr>
                <w:sz w:val="16"/>
                <w:szCs w:val="16"/>
              </w:rPr>
            </w:pPr>
            <w:r w:rsidRPr="00C521B7">
              <w:rPr>
                <w:sz w:val="16"/>
                <w:szCs w:val="16"/>
              </w:rPr>
              <w:t>.1814</w:t>
            </w:r>
          </w:p>
        </w:tc>
        <w:tc>
          <w:tcPr>
            <w:tcW w:w="405" w:type="pct"/>
          </w:tcPr>
          <w:p w14:paraId="33609551" w14:textId="77777777" w:rsidR="00DA4D74" w:rsidRPr="00C521B7" w:rsidRDefault="00DA4D74" w:rsidP="00D039FD">
            <w:pPr>
              <w:rPr>
                <w:sz w:val="16"/>
                <w:szCs w:val="16"/>
              </w:rPr>
            </w:pPr>
            <w:r w:rsidRPr="00C521B7">
              <w:rPr>
                <w:sz w:val="16"/>
                <w:szCs w:val="16"/>
              </w:rPr>
              <w:t>-.464</w:t>
            </w:r>
          </w:p>
        </w:tc>
        <w:tc>
          <w:tcPr>
            <w:tcW w:w="406" w:type="pct"/>
          </w:tcPr>
          <w:p w14:paraId="1B4D0491" w14:textId="77777777" w:rsidR="00DA4D74" w:rsidRPr="00C521B7" w:rsidRDefault="00DA4D74" w:rsidP="00D039FD">
            <w:pPr>
              <w:rPr>
                <w:sz w:val="16"/>
                <w:szCs w:val="16"/>
              </w:rPr>
            </w:pPr>
            <w:r w:rsidRPr="00C521B7">
              <w:rPr>
                <w:sz w:val="16"/>
                <w:szCs w:val="16"/>
              </w:rPr>
              <w:t>.247</w:t>
            </w:r>
          </w:p>
        </w:tc>
        <w:tc>
          <w:tcPr>
            <w:tcW w:w="432" w:type="pct"/>
          </w:tcPr>
          <w:p w14:paraId="74B4F4BB" w14:textId="77777777" w:rsidR="00DA4D74" w:rsidRPr="0011786E" w:rsidRDefault="00DA4D74" w:rsidP="00D039FD">
            <w:pPr>
              <w:rPr>
                <w:sz w:val="16"/>
                <w:szCs w:val="16"/>
              </w:rPr>
            </w:pPr>
            <w:r w:rsidRPr="0011786E">
              <w:rPr>
                <w:sz w:val="16"/>
                <w:szCs w:val="16"/>
              </w:rPr>
              <w:t>.361</w:t>
            </w:r>
          </w:p>
        </w:tc>
        <w:tc>
          <w:tcPr>
            <w:tcW w:w="240" w:type="pct"/>
          </w:tcPr>
          <w:p w14:paraId="5D1DA3C4" w14:textId="77777777" w:rsidR="00DA4D74" w:rsidRPr="0011786E" w:rsidRDefault="00DA4D74" w:rsidP="00D039FD">
            <w:pPr>
              <w:rPr>
                <w:sz w:val="16"/>
                <w:szCs w:val="16"/>
              </w:rPr>
            </w:pPr>
            <w:r w:rsidRPr="0011786E">
              <w:rPr>
                <w:sz w:val="16"/>
                <w:szCs w:val="16"/>
              </w:rPr>
              <w:t>1</w:t>
            </w:r>
          </w:p>
        </w:tc>
        <w:tc>
          <w:tcPr>
            <w:tcW w:w="326" w:type="pct"/>
          </w:tcPr>
          <w:p w14:paraId="55207D87" w14:textId="77777777" w:rsidR="00DA4D74" w:rsidRPr="0011786E" w:rsidRDefault="00DA4D74" w:rsidP="00D039FD">
            <w:pPr>
              <w:rPr>
                <w:sz w:val="16"/>
                <w:szCs w:val="16"/>
              </w:rPr>
            </w:pPr>
            <w:r w:rsidRPr="0011786E">
              <w:rPr>
                <w:sz w:val="16"/>
                <w:szCs w:val="16"/>
              </w:rPr>
              <w:t>.548</w:t>
            </w:r>
          </w:p>
        </w:tc>
        <w:tc>
          <w:tcPr>
            <w:tcW w:w="503" w:type="pct"/>
          </w:tcPr>
          <w:p w14:paraId="5A7C9063" w14:textId="77777777" w:rsidR="00DA4D74" w:rsidRPr="0011786E" w:rsidRDefault="00DA4D74" w:rsidP="00D039FD">
            <w:pPr>
              <w:rPr>
                <w:sz w:val="16"/>
                <w:szCs w:val="16"/>
              </w:rPr>
            </w:pPr>
            <w:r w:rsidRPr="0011786E">
              <w:rPr>
                <w:sz w:val="16"/>
                <w:szCs w:val="16"/>
              </w:rPr>
              <w:t>.826</w:t>
            </w:r>
          </w:p>
        </w:tc>
        <w:tc>
          <w:tcPr>
            <w:tcW w:w="417" w:type="pct"/>
          </w:tcPr>
          <w:p w14:paraId="77BC18D4" w14:textId="77777777" w:rsidR="00DA4D74" w:rsidRPr="0011786E" w:rsidRDefault="00DA4D74" w:rsidP="00D039FD">
            <w:pPr>
              <w:rPr>
                <w:sz w:val="16"/>
                <w:szCs w:val="16"/>
              </w:rPr>
            </w:pPr>
            <w:r w:rsidRPr="0011786E">
              <w:rPr>
                <w:sz w:val="16"/>
                <w:szCs w:val="16"/>
              </w:rPr>
              <w:t>1.210</w:t>
            </w:r>
          </w:p>
        </w:tc>
      </w:tr>
      <w:tr w:rsidR="00DA4D74" w:rsidRPr="00CA0A5E" w14:paraId="3FF034ED" w14:textId="77777777" w:rsidTr="00D039FD">
        <w:tc>
          <w:tcPr>
            <w:tcW w:w="1548" w:type="pct"/>
          </w:tcPr>
          <w:p w14:paraId="64DBA318" w14:textId="77777777" w:rsidR="00DA4D74" w:rsidRPr="00C521B7" w:rsidRDefault="00DA4D74" w:rsidP="00D039FD">
            <w:pPr>
              <w:rPr>
                <w:sz w:val="16"/>
                <w:szCs w:val="16"/>
              </w:rPr>
            </w:pPr>
            <w:r w:rsidRPr="00C521B7">
              <w:rPr>
                <w:sz w:val="16"/>
                <w:szCs w:val="16"/>
              </w:rPr>
              <w:t xml:space="preserve">Non-married (vs. married) status </w:t>
            </w:r>
          </w:p>
        </w:tc>
        <w:tc>
          <w:tcPr>
            <w:tcW w:w="338" w:type="pct"/>
          </w:tcPr>
          <w:p w14:paraId="590CCE59" w14:textId="77777777" w:rsidR="00DA4D74" w:rsidRPr="00C521B7" w:rsidRDefault="00DA4D74" w:rsidP="00D039FD">
            <w:pPr>
              <w:rPr>
                <w:sz w:val="16"/>
                <w:szCs w:val="16"/>
              </w:rPr>
            </w:pPr>
            <w:r w:rsidRPr="00C521B7">
              <w:rPr>
                <w:sz w:val="16"/>
                <w:szCs w:val="16"/>
              </w:rPr>
              <w:t>.095</w:t>
            </w:r>
          </w:p>
        </w:tc>
        <w:tc>
          <w:tcPr>
            <w:tcW w:w="385" w:type="pct"/>
          </w:tcPr>
          <w:p w14:paraId="5B55051F" w14:textId="77777777" w:rsidR="00DA4D74" w:rsidRPr="00C521B7" w:rsidRDefault="00DA4D74" w:rsidP="00D039FD">
            <w:pPr>
              <w:rPr>
                <w:sz w:val="16"/>
                <w:szCs w:val="16"/>
              </w:rPr>
            </w:pPr>
            <w:r w:rsidRPr="00C521B7">
              <w:rPr>
                <w:sz w:val="16"/>
                <w:szCs w:val="16"/>
              </w:rPr>
              <w:t>.1645</w:t>
            </w:r>
          </w:p>
        </w:tc>
        <w:tc>
          <w:tcPr>
            <w:tcW w:w="405" w:type="pct"/>
          </w:tcPr>
          <w:p w14:paraId="67B25977" w14:textId="77777777" w:rsidR="00DA4D74" w:rsidRPr="00C521B7" w:rsidRDefault="00DA4D74" w:rsidP="00D039FD">
            <w:pPr>
              <w:rPr>
                <w:sz w:val="16"/>
                <w:szCs w:val="16"/>
              </w:rPr>
            </w:pPr>
            <w:r w:rsidRPr="00C521B7">
              <w:rPr>
                <w:sz w:val="16"/>
                <w:szCs w:val="16"/>
              </w:rPr>
              <w:t>-.227</w:t>
            </w:r>
          </w:p>
        </w:tc>
        <w:tc>
          <w:tcPr>
            <w:tcW w:w="406" w:type="pct"/>
          </w:tcPr>
          <w:p w14:paraId="401F16F4" w14:textId="77777777" w:rsidR="00DA4D74" w:rsidRPr="00C521B7" w:rsidRDefault="00DA4D74" w:rsidP="00D039FD">
            <w:pPr>
              <w:rPr>
                <w:sz w:val="16"/>
                <w:szCs w:val="16"/>
              </w:rPr>
            </w:pPr>
            <w:r w:rsidRPr="00C521B7">
              <w:rPr>
                <w:sz w:val="16"/>
                <w:szCs w:val="16"/>
              </w:rPr>
              <w:t>.418</w:t>
            </w:r>
          </w:p>
        </w:tc>
        <w:tc>
          <w:tcPr>
            <w:tcW w:w="432" w:type="pct"/>
          </w:tcPr>
          <w:p w14:paraId="03C057A0" w14:textId="77777777" w:rsidR="00DA4D74" w:rsidRPr="0011786E" w:rsidRDefault="00DA4D74" w:rsidP="00D039FD">
            <w:pPr>
              <w:rPr>
                <w:sz w:val="16"/>
                <w:szCs w:val="16"/>
              </w:rPr>
            </w:pPr>
            <w:r w:rsidRPr="0011786E">
              <w:rPr>
                <w:sz w:val="16"/>
                <w:szCs w:val="16"/>
              </w:rPr>
              <w:t>.336</w:t>
            </w:r>
          </w:p>
        </w:tc>
        <w:tc>
          <w:tcPr>
            <w:tcW w:w="240" w:type="pct"/>
          </w:tcPr>
          <w:p w14:paraId="04EE4575" w14:textId="77777777" w:rsidR="00DA4D74" w:rsidRPr="0011786E" w:rsidRDefault="00DA4D74" w:rsidP="00D039FD">
            <w:pPr>
              <w:rPr>
                <w:sz w:val="16"/>
                <w:szCs w:val="16"/>
              </w:rPr>
            </w:pPr>
            <w:r w:rsidRPr="0011786E">
              <w:rPr>
                <w:sz w:val="16"/>
                <w:szCs w:val="16"/>
              </w:rPr>
              <w:t>1</w:t>
            </w:r>
          </w:p>
        </w:tc>
        <w:tc>
          <w:tcPr>
            <w:tcW w:w="326" w:type="pct"/>
          </w:tcPr>
          <w:p w14:paraId="43EB530D" w14:textId="77777777" w:rsidR="00DA4D74" w:rsidRPr="0011786E" w:rsidRDefault="00DA4D74" w:rsidP="00D039FD">
            <w:pPr>
              <w:rPr>
                <w:sz w:val="16"/>
                <w:szCs w:val="16"/>
              </w:rPr>
            </w:pPr>
            <w:r w:rsidRPr="0011786E">
              <w:rPr>
                <w:sz w:val="16"/>
                <w:szCs w:val="16"/>
              </w:rPr>
              <w:t>.562</w:t>
            </w:r>
          </w:p>
        </w:tc>
        <w:tc>
          <w:tcPr>
            <w:tcW w:w="503" w:type="pct"/>
          </w:tcPr>
          <w:p w14:paraId="35DDE062" w14:textId="77777777" w:rsidR="00DA4D74" w:rsidRPr="0011786E" w:rsidRDefault="00DA4D74" w:rsidP="00D039FD">
            <w:pPr>
              <w:rPr>
                <w:sz w:val="16"/>
                <w:szCs w:val="16"/>
              </w:rPr>
            </w:pPr>
            <w:r w:rsidRPr="0011786E">
              <w:rPr>
                <w:sz w:val="16"/>
                <w:szCs w:val="16"/>
              </w:rPr>
              <w:t>.815</w:t>
            </w:r>
          </w:p>
        </w:tc>
        <w:tc>
          <w:tcPr>
            <w:tcW w:w="417" w:type="pct"/>
          </w:tcPr>
          <w:p w14:paraId="1BF5CE18" w14:textId="77777777" w:rsidR="00DA4D74" w:rsidRPr="0011786E" w:rsidRDefault="00DA4D74" w:rsidP="00D039FD">
            <w:pPr>
              <w:rPr>
                <w:sz w:val="16"/>
                <w:szCs w:val="16"/>
              </w:rPr>
            </w:pPr>
            <w:r w:rsidRPr="0011786E">
              <w:rPr>
                <w:sz w:val="16"/>
                <w:szCs w:val="16"/>
              </w:rPr>
              <w:t>1.227</w:t>
            </w:r>
          </w:p>
        </w:tc>
      </w:tr>
      <w:tr w:rsidR="00DA4D74" w:rsidRPr="00CA0A5E" w14:paraId="3F26AF89" w14:textId="77777777" w:rsidTr="00D039FD">
        <w:tc>
          <w:tcPr>
            <w:tcW w:w="1548" w:type="pct"/>
          </w:tcPr>
          <w:p w14:paraId="7D2B4980" w14:textId="77777777" w:rsidR="00DA4D74" w:rsidRPr="00C521B7" w:rsidRDefault="00DA4D74" w:rsidP="00D039FD">
            <w:pPr>
              <w:rPr>
                <w:sz w:val="16"/>
                <w:szCs w:val="16"/>
              </w:rPr>
            </w:pPr>
            <w:r w:rsidRPr="00C521B7">
              <w:rPr>
                <w:sz w:val="16"/>
                <w:szCs w:val="16"/>
              </w:rPr>
              <w:t xml:space="preserve">Unemployed (vs. employed) </w:t>
            </w:r>
          </w:p>
        </w:tc>
        <w:tc>
          <w:tcPr>
            <w:tcW w:w="338" w:type="pct"/>
          </w:tcPr>
          <w:p w14:paraId="00AFB8CD" w14:textId="77777777" w:rsidR="00DA4D74" w:rsidRPr="00C521B7" w:rsidRDefault="00DA4D74" w:rsidP="00D039FD">
            <w:pPr>
              <w:rPr>
                <w:sz w:val="16"/>
                <w:szCs w:val="16"/>
              </w:rPr>
            </w:pPr>
            <w:r w:rsidRPr="00C521B7">
              <w:rPr>
                <w:sz w:val="16"/>
                <w:szCs w:val="16"/>
              </w:rPr>
              <w:t>-.125</w:t>
            </w:r>
          </w:p>
        </w:tc>
        <w:tc>
          <w:tcPr>
            <w:tcW w:w="385" w:type="pct"/>
          </w:tcPr>
          <w:p w14:paraId="70514957" w14:textId="77777777" w:rsidR="00DA4D74" w:rsidRPr="00C521B7" w:rsidRDefault="00DA4D74" w:rsidP="00D039FD">
            <w:pPr>
              <w:rPr>
                <w:sz w:val="16"/>
                <w:szCs w:val="16"/>
              </w:rPr>
            </w:pPr>
            <w:r w:rsidRPr="00C521B7">
              <w:rPr>
                <w:sz w:val="16"/>
                <w:szCs w:val="16"/>
              </w:rPr>
              <w:t>.3268</w:t>
            </w:r>
          </w:p>
        </w:tc>
        <w:tc>
          <w:tcPr>
            <w:tcW w:w="405" w:type="pct"/>
          </w:tcPr>
          <w:p w14:paraId="797789A3" w14:textId="77777777" w:rsidR="00DA4D74" w:rsidRPr="00C521B7" w:rsidRDefault="00DA4D74" w:rsidP="00D039FD">
            <w:pPr>
              <w:rPr>
                <w:sz w:val="16"/>
                <w:szCs w:val="16"/>
              </w:rPr>
            </w:pPr>
            <w:r w:rsidRPr="00C521B7">
              <w:rPr>
                <w:sz w:val="16"/>
                <w:szCs w:val="16"/>
              </w:rPr>
              <w:t>-.765</w:t>
            </w:r>
          </w:p>
        </w:tc>
        <w:tc>
          <w:tcPr>
            <w:tcW w:w="406" w:type="pct"/>
          </w:tcPr>
          <w:p w14:paraId="79E82155" w14:textId="77777777" w:rsidR="00DA4D74" w:rsidRPr="00C521B7" w:rsidRDefault="00DA4D74" w:rsidP="00D039FD">
            <w:pPr>
              <w:rPr>
                <w:sz w:val="16"/>
                <w:szCs w:val="16"/>
              </w:rPr>
            </w:pPr>
            <w:r w:rsidRPr="00C521B7">
              <w:rPr>
                <w:sz w:val="16"/>
                <w:szCs w:val="16"/>
              </w:rPr>
              <w:t>.515</w:t>
            </w:r>
          </w:p>
        </w:tc>
        <w:tc>
          <w:tcPr>
            <w:tcW w:w="432" w:type="pct"/>
          </w:tcPr>
          <w:p w14:paraId="5953A21A" w14:textId="77777777" w:rsidR="00DA4D74" w:rsidRPr="0011786E" w:rsidRDefault="00DA4D74" w:rsidP="00D039FD">
            <w:pPr>
              <w:rPr>
                <w:sz w:val="16"/>
                <w:szCs w:val="16"/>
              </w:rPr>
            </w:pPr>
            <w:r w:rsidRPr="0011786E">
              <w:rPr>
                <w:sz w:val="16"/>
                <w:szCs w:val="16"/>
              </w:rPr>
              <w:t>.146</w:t>
            </w:r>
          </w:p>
        </w:tc>
        <w:tc>
          <w:tcPr>
            <w:tcW w:w="240" w:type="pct"/>
          </w:tcPr>
          <w:p w14:paraId="787EB2C2" w14:textId="77777777" w:rsidR="00DA4D74" w:rsidRPr="0011786E" w:rsidRDefault="00DA4D74" w:rsidP="00D039FD">
            <w:pPr>
              <w:rPr>
                <w:sz w:val="16"/>
                <w:szCs w:val="16"/>
              </w:rPr>
            </w:pPr>
            <w:r w:rsidRPr="0011786E">
              <w:rPr>
                <w:sz w:val="16"/>
                <w:szCs w:val="16"/>
              </w:rPr>
              <w:t>1</w:t>
            </w:r>
          </w:p>
        </w:tc>
        <w:tc>
          <w:tcPr>
            <w:tcW w:w="326" w:type="pct"/>
          </w:tcPr>
          <w:p w14:paraId="2F9CAB39" w14:textId="77777777" w:rsidR="00DA4D74" w:rsidRPr="0011786E" w:rsidRDefault="00DA4D74" w:rsidP="00D039FD">
            <w:pPr>
              <w:rPr>
                <w:sz w:val="16"/>
                <w:szCs w:val="16"/>
              </w:rPr>
            </w:pPr>
            <w:r w:rsidRPr="0011786E">
              <w:rPr>
                <w:sz w:val="16"/>
                <w:szCs w:val="16"/>
              </w:rPr>
              <w:t>.702</w:t>
            </w:r>
          </w:p>
        </w:tc>
        <w:tc>
          <w:tcPr>
            <w:tcW w:w="503" w:type="pct"/>
          </w:tcPr>
          <w:p w14:paraId="28616F2B" w14:textId="77777777" w:rsidR="00DA4D74" w:rsidRPr="0011786E" w:rsidRDefault="00DA4D74" w:rsidP="00D039FD">
            <w:pPr>
              <w:rPr>
                <w:sz w:val="16"/>
                <w:szCs w:val="16"/>
              </w:rPr>
            </w:pPr>
            <w:r w:rsidRPr="0011786E">
              <w:rPr>
                <w:sz w:val="16"/>
                <w:szCs w:val="16"/>
              </w:rPr>
              <w:t>.866</w:t>
            </w:r>
          </w:p>
        </w:tc>
        <w:tc>
          <w:tcPr>
            <w:tcW w:w="417" w:type="pct"/>
          </w:tcPr>
          <w:p w14:paraId="3CF286B5" w14:textId="77777777" w:rsidR="00DA4D74" w:rsidRPr="0011786E" w:rsidRDefault="00DA4D74" w:rsidP="00D039FD">
            <w:pPr>
              <w:rPr>
                <w:sz w:val="16"/>
                <w:szCs w:val="16"/>
              </w:rPr>
            </w:pPr>
            <w:r w:rsidRPr="0011786E">
              <w:rPr>
                <w:sz w:val="16"/>
                <w:szCs w:val="16"/>
              </w:rPr>
              <w:t>1.155</w:t>
            </w:r>
          </w:p>
        </w:tc>
      </w:tr>
      <w:tr w:rsidR="00DA4D74" w:rsidRPr="00CA0A5E" w14:paraId="1F75FFF4" w14:textId="77777777" w:rsidTr="00D039FD">
        <w:tc>
          <w:tcPr>
            <w:tcW w:w="1548" w:type="pct"/>
          </w:tcPr>
          <w:p w14:paraId="4A28F62F" w14:textId="77777777" w:rsidR="00DA4D74" w:rsidRPr="00C521B7" w:rsidRDefault="00DA4D74" w:rsidP="00D039FD">
            <w:pPr>
              <w:rPr>
                <w:sz w:val="16"/>
                <w:szCs w:val="16"/>
              </w:rPr>
            </w:pPr>
            <w:r w:rsidRPr="00C521B7">
              <w:rPr>
                <w:sz w:val="16"/>
                <w:szCs w:val="16"/>
              </w:rPr>
              <w:t>Lack vs. presence of past SPD diagnosis</w:t>
            </w:r>
          </w:p>
        </w:tc>
        <w:tc>
          <w:tcPr>
            <w:tcW w:w="338" w:type="pct"/>
          </w:tcPr>
          <w:p w14:paraId="207933A1" w14:textId="77777777" w:rsidR="00DA4D74" w:rsidRPr="00C521B7" w:rsidRDefault="00DA4D74" w:rsidP="00D039FD">
            <w:pPr>
              <w:rPr>
                <w:sz w:val="16"/>
                <w:szCs w:val="16"/>
              </w:rPr>
            </w:pPr>
            <w:r w:rsidRPr="00C521B7">
              <w:rPr>
                <w:sz w:val="16"/>
                <w:szCs w:val="16"/>
              </w:rPr>
              <w:t>-.112</w:t>
            </w:r>
          </w:p>
        </w:tc>
        <w:tc>
          <w:tcPr>
            <w:tcW w:w="385" w:type="pct"/>
          </w:tcPr>
          <w:p w14:paraId="64BE770F" w14:textId="77777777" w:rsidR="00DA4D74" w:rsidRPr="00C521B7" w:rsidRDefault="00DA4D74" w:rsidP="00D039FD">
            <w:pPr>
              <w:rPr>
                <w:sz w:val="16"/>
                <w:szCs w:val="16"/>
              </w:rPr>
            </w:pPr>
            <w:r w:rsidRPr="00C521B7">
              <w:rPr>
                <w:sz w:val="16"/>
                <w:szCs w:val="16"/>
              </w:rPr>
              <w:t>.4191</w:t>
            </w:r>
          </w:p>
        </w:tc>
        <w:tc>
          <w:tcPr>
            <w:tcW w:w="405" w:type="pct"/>
          </w:tcPr>
          <w:p w14:paraId="79EA76E7" w14:textId="77777777" w:rsidR="00DA4D74" w:rsidRPr="00C521B7" w:rsidRDefault="00DA4D74" w:rsidP="00D039FD">
            <w:pPr>
              <w:rPr>
                <w:sz w:val="16"/>
                <w:szCs w:val="16"/>
              </w:rPr>
            </w:pPr>
            <w:r w:rsidRPr="00C521B7">
              <w:rPr>
                <w:sz w:val="16"/>
                <w:szCs w:val="16"/>
              </w:rPr>
              <w:t>-.934</w:t>
            </w:r>
          </w:p>
        </w:tc>
        <w:tc>
          <w:tcPr>
            <w:tcW w:w="406" w:type="pct"/>
          </w:tcPr>
          <w:p w14:paraId="32E070CF" w14:textId="77777777" w:rsidR="00DA4D74" w:rsidRPr="00C521B7" w:rsidRDefault="00DA4D74" w:rsidP="00D039FD">
            <w:pPr>
              <w:rPr>
                <w:sz w:val="16"/>
                <w:szCs w:val="16"/>
              </w:rPr>
            </w:pPr>
            <w:r w:rsidRPr="00C521B7">
              <w:rPr>
                <w:sz w:val="16"/>
                <w:szCs w:val="16"/>
              </w:rPr>
              <w:t>.709</w:t>
            </w:r>
          </w:p>
        </w:tc>
        <w:tc>
          <w:tcPr>
            <w:tcW w:w="432" w:type="pct"/>
          </w:tcPr>
          <w:p w14:paraId="67547676" w14:textId="77777777" w:rsidR="00DA4D74" w:rsidRPr="0011786E" w:rsidRDefault="00DA4D74" w:rsidP="00D039FD">
            <w:pPr>
              <w:rPr>
                <w:sz w:val="16"/>
                <w:szCs w:val="16"/>
              </w:rPr>
            </w:pPr>
            <w:r w:rsidRPr="0011786E">
              <w:rPr>
                <w:sz w:val="16"/>
                <w:szCs w:val="16"/>
              </w:rPr>
              <w:t>.072</w:t>
            </w:r>
          </w:p>
        </w:tc>
        <w:tc>
          <w:tcPr>
            <w:tcW w:w="240" w:type="pct"/>
          </w:tcPr>
          <w:p w14:paraId="2E516EBA" w14:textId="77777777" w:rsidR="00DA4D74" w:rsidRPr="0011786E" w:rsidRDefault="00DA4D74" w:rsidP="00D039FD">
            <w:pPr>
              <w:rPr>
                <w:sz w:val="16"/>
                <w:szCs w:val="16"/>
              </w:rPr>
            </w:pPr>
            <w:r w:rsidRPr="0011786E">
              <w:rPr>
                <w:sz w:val="16"/>
                <w:szCs w:val="16"/>
              </w:rPr>
              <w:t>1</w:t>
            </w:r>
          </w:p>
        </w:tc>
        <w:tc>
          <w:tcPr>
            <w:tcW w:w="326" w:type="pct"/>
          </w:tcPr>
          <w:p w14:paraId="05119198" w14:textId="77777777" w:rsidR="00DA4D74" w:rsidRPr="0011786E" w:rsidRDefault="00DA4D74" w:rsidP="00D039FD">
            <w:pPr>
              <w:rPr>
                <w:sz w:val="16"/>
                <w:szCs w:val="16"/>
              </w:rPr>
            </w:pPr>
            <w:r w:rsidRPr="0011786E">
              <w:rPr>
                <w:sz w:val="16"/>
                <w:szCs w:val="16"/>
              </w:rPr>
              <w:t>.789</w:t>
            </w:r>
          </w:p>
        </w:tc>
        <w:tc>
          <w:tcPr>
            <w:tcW w:w="503" w:type="pct"/>
          </w:tcPr>
          <w:p w14:paraId="0E0B144B" w14:textId="77777777" w:rsidR="00DA4D74" w:rsidRPr="0011786E" w:rsidRDefault="00DA4D74" w:rsidP="00D039FD">
            <w:pPr>
              <w:rPr>
                <w:b/>
                <w:sz w:val="16"/>
                <w:szCs w:val="16"/>
              </w:rPr>
            </w:pPr>
            <w:r w:rsidRPr="0011786E">
              <w:rPr>
                <w:sz w:val="16"/>
                <w:szCs w:val="16"/>
              </w:rPr>
              <w:t>.824</w:t>
            </w:r>
          </w:p>
        </w:tc>
        <w:tc>
          <w:tcPr>
            <w:tcW w:w="417" w:type="pct"/>
          </w:tcPr>
          <w:p w14:paraId="5A162AD4" w14:textId="77777777" w:rsidR="00DA4D74" w:rsidRPr="0011786E" w:rsidRDefault="00DA4D74" w:rsidP="00D039FD">
            <w:pPr>
              <w:rPr>
                <w:b/>
                <w:sz w:val="16"/>
                <w:szCs w:val="16"/>
              </w:rPr>
            </w:pPr>
            <w:r w:rsidRPr="0011786E">
              <w:rPr>
                <w:sz w:val="16"/>
                <w:szCs w:val="16"/>
              </w:rPr>
              <w:t>1.214</w:t>
            </w:r>
          </w:p>
        </w:tc>
      </w:tr>
      <w:tr w:rsidR="00DA4D74" w:rsidRPr="00CA0A5E" w14:paraId="08C4F6FB" w14:textId="77777777" w:rsidTr="00D039FD">
        <w:tc>
          <w:tcPr>
            <w:tcW w:w="1548" w:type="pct"/>
          </w:tcPr>
          <w:p w14:paraId="0CE8ED90" w14:textId="77777777" w:rsidR="00DA4D74" w:rsidRPr="00C521B7" w:rsidRDefault="00DA4D74" w:rsidP="00D039FD">
            <w:pPr>
              <w:rPr>
                <w:sz w:val="16"/>
                <w:szCs w:val="16"/>
              </w:rPr>
            </w:pPr>
            <w:r w:rsidRPr="00C521B7">
              <w:rPr>
                <w:sz w:val="16"/>
                <w:szCs w:val="16"/>
              </w:rPr>
              <w:t>Negative (vs. positive) family history of SPD</w:t>
            </w:r>
          </w:p>
        </w:tc>
        <w:tc>
          <w:tcPr>
            <w:tcW w:w="338" w:type="pct"/>
          </w:tcPr>
          <w:p w14:paraId="5EEE7072" w14:textId="77777777" w:rsidR="00DA4D74" w:rsidRPr="00C521B7" w:rsidRDefault="00DA4D74" w:rsidP="00D039FD">
            <w:pPr>
              <w:rPr>
                <w:sz w:val="16"/>
                <w:szCs w:val="16"/>
              </w:rPr>
            </w:pPr>
            <w:r w:rsidRPr="00C521B7">
              <w:rPr>
                <w:sz w:val="16"/>
                <w:szCs w:val="16"/>
              </w:rPr>
              <w:t>-.016</w:t>
            </w:r>
          </w:p>
        </w:tc>
        <w:tc>
          <w:tcPr>
            <w:tcW w:w="385" w:type="pct"/>
          </w:tcPr>
          <w:p w14:paraId="7C5CBC06" w14:textId="77777777" w:rsidR="00DA4D74" w:rsidRPr="00C521B7" w:rsidRDefault="00DA4D74" w:rsidP="00D039FD">
            <w:pPr>
              <w:rPr>
                <w:sz w:val="16"/>
                <w:szCs w:val="16"/>
              </w:rPr>
            </w:pPr>
            <w:r w:rsidRPr="00C521B7">
              <w:rPr>
                <w:sz w:val="16"/>
                <w:szCs w:val="16"/>
              </w:rPr>
              <w:t>.5679</w:t>
            </w:r>
          </w:p>
        </w:tc>
        <w:tc>
          <w:tcPr>
            <w:tcW w:w="405" w:type="pct"/>
          </w:tcPr>
          <w:p w14:paraId="0CA620A1" w14:textId="77777777" w:rsidR="00DA4D74" w:rsidRPr="00C521B7" w:rsidRDefault="00DA4D74" w:rsidP="00D039FD">
            <w:pPr>
              <w:rPr>
                <w:sz w:val="16"/>
                <w:szCs w:val="16"/>
              </w:rPr>
            </w:pPr>
            <w:r w:rsidRPr="00C521B7">
              <w:rPr>
                <w:sz w:val="16"/>
                <w:szCs w:val="16"/>
              </w:rPr>
              <w:t>-1.129</w:t>
            </w:r>
          </w:p>
        </w:tc>
        <w:tc>
          <w:tcPr>
            <w:tcW w:w="406" w:type="pct"/>
          </w:tcPr>
          <w:p w14:paraId="5C3E6A12" w14:textId="77777777" w:rsidR="00DA4D74" w:rsidRPr="00C521B7" w:rsidRDefault="00DA4D74" w:rsidP="00D039FD">
            <w:pPr>
              <w:rPr>
                <w:sz w:val="16"/>
                <w:szCs w:val="16"/>
              </w:rPr>
            </w:pPr>
            <w:r w:rsidRPr="00C521B7">
              <w:rPr>
                <w:sz w:val="16"/>
                <w:szCs w:val="16"/>
              </w:rPr>
              <w:t>1.097</w:t>
            </w:r>
          </w:p>
        </w:tc>
        <w:tc>
          <w:tcPr>
            <w:tcW w:w="432" w:type="pct"/>
          </w:tcPr>
          <w:p w14:paraId="61782D79" w14:textId="77777777" w:rsidR="00DA4D74" w:rsidRPr="0011786E" w:rsidRDefault="00DA4D74" w:rsidP="00D039FD">
            <w:pPr>
              <w:rPr>
                <w:sz w:val="16"/>
                <w:szCs w:val="16"/>
              </w:rPr>
            </w:pPr>
            <w:r w:rsidRPr="0011786E">
              <w:rPr>
                <w:sz w:val="16"/>
                <w:szCs w:val="16"/>
              </w:rPr>
              <w:t>.001</w:t>
            </w:r>
          </w:p>
        </w:tc>
        <w:tc>
          <w:tcPr>
            <w:tcW w:w="240" w:type="pct"/>
          </w:tcPr>
          <w:p w14:paraId="5A755B3D" w14:textId="77777777" w:rsidR="00DA4D74" w:rsidRPr="0011786E" w:rsidRDefault="00DA4D74" w:rsidP="00D039FD">
            <w:pPr>
              <w:rPr>
                <w:sz w:val="16"/>
                <w:szCs w:val="16"/>
              </w:rPr>
            </w:pPr>
            <w:r w:rsidRPr="0011786E">
              <w:rPr>
                <w:sz w:val="16"/>
                <w:szCs w:val="16"/>
              </w:rPr>
              <w:t>1</w:t>
            </w:r>
          </w:p>
        </w:tc>
        <w:tc>
          <w:tcPr>
            <w:tcW w:w="326" w:type="pct"/>
          </w:tcPr>
          <w:p w14:paraId="633A1CA8" w14:textId="77777777" w:rsidR="00DA4D74" w:rsidRPr="0011786E" w:rsidRDefault="00DA4D74" w:rsidP="00D039FD">
            <w:pPr>
              <w:rPr>
                <w:sz w:val="16"/>
                <w:szCs w:val="16"/>
              </w:rPr>
            </w:pPr>
            <w:r w:rsidRPr="0011786E">
              <w:rPr>
                <w:sz w:val="16"/>
                <w:szCs w:val="16"/>
              </w:rPr>
              <w:t>.978</w:t>
            </w:r>
          </w:p>
        </w:tc>
        <w:tc>
          <w:tcPr>
            <w:tcW w:w="503" w:type="pct"/>
          </w:tcPr>
          <w:p w14:paraId="476A4FA5" w14:textId="77777777" w:rsidR="00DA4D74" w:rsidRPr="0011786E" w:rsidRDefault="00DA4D74" w:rsidP="00D039FD">
            <w:pPr>
              <w:rPr>
                <w:sz w:val="16"/>
                <w:szCs w:val="16"/>
              </w:rPr>
            </w:pPr>
            <w:r w:rsidRPr="0011786E">
              <w:rPr>
                <w:sz w:val="16"/>
                <w:szCs w:val="16"/>
              </w:rPr>
              <w:t>.717</w:t>
            </w:r>
          </w:p>
        </w:tc>
        <w:tc>
          <w:tcPr>
            <w:tcW w:w="417" w:type="pct"/>
          </w:tcPr>
          <w:p w14:paraId="547E3506" w14:textId="77777777" w:rsidR="00DA4D74" w:rsidRPr="0011786E" w:rsidRDefault="00DA4D74" w:rsidP="00D039FD">
            <w:pPr>
              <w:rPr>
                <w:sz w:val="16"/>
                <w:szCs w:val="16"/>
              </w:rPr>
            </w:pPr>
            <w:r w:rsidRPr="0011786E">
              <w:rPr>
                <w:sz w:val="16"/>
                <w:szCs w:val="16"/>
              </w:rPr>
              <w:t>1.394</w:t>
            </w:r>
          </w:p>
        </w:tc>
      </w:tr>
      <w:tr w:rsidR="00DA4D74" w:rsidRPr="00CA0A5E" w14:paraId="2A76F790" w14:textId="77777777" w:rsidTr="00D039FD">
        <w:tc>
          <w:tcPr>
            <w:tcW w:w="1548" w:type="pct"/>
          </w:tcPr>
          <w:p w14:paraId="0743BFD2" w14:textId="4AE2B6F4" w:rsidR="00DA4D74" w:rsidRPr="00C521B7" w:rsidRDefault="00DA4D74" w:rsidP="00D039FD">
            <w:pPr>
              <w:rPr>
                <w:sz w:val="16"/>
                <w:szCs w:val="16"/>
              </w:rPr>
            </w:pPr>
            <w:r w:rsidRPr="00C521B7">
              <w:rPr>
                <w:sz w:val="16"/>
                <w:szCs w:val="16"/>
              </w:rPr>
              <w:t xml:space="preserve">Number of </w:t>
            </w:r>
            <w:r w:rsidR="00A21B3F">
              <w:rPr>
                <w:sz w:val="16"/>
                <w:szCs w:val="16"/>
              </w:rPr>
              <w:t>COVID-19</w:t>
            </w:r>
            <w:r w:rsidRPr="00C521B7">
              <w:rPr>
                <w:sz w:val="16"/>
                <w:szCs w:val="16"/>
              </w:rPr>
              <w:t xml:space="preserve"> related events</w:t>
            </w:r>
          </w:p>
        </w:tc>
        <w:tc>
          <w:tcPr>
            <w:tcW w:w="338" w:type="pct"/>
          </w:tcPr>
          <w:p w14:paraId="4D229D73" w14:textId="77777777" w:rsidR="00DA4D74" w:rsidRPr="00C521B7" w:rsidRDefault="00DA4D74" w:rsidP="00D039FD">
            <w:pPr>
              <w:rPr>
                <w:sz w:val="16"/>
                <w:szCs w:val="16"/>
              </w:rPr>
            </w:pPr>
            <w:r w:rsidRPr="00C521B7">
              <w:rPr>
                <w:sz w:val="16"/>
                <w:szCs w:val="16"/>
              </w:rPr>
              <w:t>.015</w:t>
            </w:r>
          </w:p>
        </w:tc>
        <w:tc>
          <w:tcPr>
            <w:tcW w:w="385" w:type="pct"/>
          </w:tcPr>
          <w:p w14:paraId="43FF2D87" w14:textId="77777777" w:rsidR="00DA4D74" w:rsidRPr="00C521B7" w:rsidRDefault="00DA4D74" w:rsidP="00D039FD">
            <w:pPr>
              <w:rPr>
                <w:sz w:val="16"/>
                <w:szCs w:val="16"/>
              </w:rPr>
            </w:pPr>
            <w:r w:rsidRPr="00C521B7">
              <w:rPr>
                <w:sz w:val="16"/>
                <w:szCs w:val="16"/>
              </w:rPr>
              <w:t>.0512</w:t>
            </w:r>
          </w:p>
        </w:tc>
        <w:tc>
          <w:tcPr>
            <w:tcW w:w="405" w:type="pct"/>
          </w:tcPr>
          <w:p w14:paraId="2F826B56" w14:textId="77777777" w:rsidR="00DA4D74" w:rsidRPr="00C521B7" w:rsidRDefault="00DA4D74" w:rsidP="00D039FD">
            <w:pPr>
              <w:rPr>
                <w:sz w:val="16"/>
                <w:szCs w:val="16"/>
              </w:rPr>
            </w:pPr>
            <w:r w:rsidRPr="00C521B7">
              <w:rPr>
                <w:sz w:val="16"/>
                <w:szCs w:val="16"/>
              </w:rPr>
              <w:t>-.085</w:t>
            </w:r>
          </w:p>
        </w:tc>
        <w:tc>
          <w:tcPr>
            <w:tcW w:w="406" w:type="pct"/>
          </w:tcPr>
          <w:p w14:paraId="395C8D2C" w14:textId="77777777" w:rsidR="00DA4D74" w:rsidRPr="00C521B7" w:rsidRDefault="00DA4D74" w:rsidP="00D039FD">
            <w:pPr>
              <w:rPr>
                <w:sz w:val="16"/>
                <w:szCs w:val="16"/>
              </w:rPr>
            </w:pPr>
            <w:r w:rsidRPr="00C521B7">
              <w:rPr>
                <w:sz w:val="16"/>
                <w:szCs w:val="16"/>
              </w:rPr>
              <w:t>.116</w:t>
            </w:r>
          </w:p>
        </w:tc>
        <w:tc>
          <w:tcPr>
            <w:tcW w:w="432" w:type="pct"/>
          </w:tcPr>
          <w:p w14:paraId="2EA09D0A" w14:textId="77777777" w:rsidR="00DA4D74" w:rsidRPr="0011786E" w:rsidRDefault="00DA4D74" w:rsidP="00D039FD">
            <w:pPr>
              <w:rPr>
                <w:sz w:val="16"/>
                <w:szCs w:val="16"/>
              </w:rPr>
            </w:pPr>
            <w:r w:rsidRPr="0011786E">
              <w:rPr>
                <w:sz w:val="16"/>
                <w:szCs w:val="16"/>
              </w:rPr>
              <w:t>.091</w:t>
            </w:r>
          </w:p>
        </w:tc>
        <w:tc>
          <w:tcPr>
            <w:tcW w:w="240" w:type="pct"/>
          </w:tcPr>
          <w:p w14:paraId="62B54A1E" w14:textId="77777777" w:rsidR="00DA4D74" w:rsidRPr="0011786E" w:rsidRDefault="00DA4D74" w:rsidP="00D039FD">
            <w:pPr>
              <w:rPr>
                <w:sz w:val="16"/>
                <w:szCs w:val="16"/>
              </w:rPr>
            </w:pPr>
            <w:r w:rsidRPr="0011786E">
              <w:rPr>
                <w:sz w:val="16"/>
                <w:szCs w:val="16"/>
              </w:rPr>
              <w:t>1</w:t>
            </w:r>
          </w:p>
        </w:tc>
        <w:tc>
          <w:tcPr>
            <w:tcW w:w="326" w:type="pct"/>
          </w:tcPr>
          <w:p w14:paraId="5FE957A8" w14:textId="77777777" w:rsidR="00DA4D74" w:rsidRPr="0011786E" w:rsidRDefault="00DA4D74" w:rsidP="00D039FD">
            <w:pPr>
              <w:rPr>
                <w:sz w:val="16"/>
                <w:szCs w:val="16"/>
              </w:rPr>
            </w:pPr>
            <w:r w:rsidRPr="0011786E">
              <w:rPr>
                <w:sz w:val="16"/>
                <w:szCs w:val="16"/>
              </w:rPr>
              <w:t>.763</w:t>
            </w:r>
          </w:p>
        </w:tc>
        <w:tc>
          <w:tcPr>
            <w:tcW w:w="503" w:type="pct"/>
          </w:tcPr>
          <w:p w14:paraId="15D4C46A" w14:textId="77777777" w:rsidR="00DA4D74" w:rsidRPr="0011786E" w:rsidRDefault="00DA4D74" w:rsidP="00D039FD">
            <w:pPr>
              <w:rPr>
                <w:sz w:val="16"/>
                <w:szCs w:val="16"/>
              </w:rPr>
            </w:pPr>
            <w:r w:rsidRPr="0011786E">
              <w:rPr>
                <w:sz w:val="16"/>
                <w:szCs w:val="16"/>
              </w:rPr>
              <w:t>.431</w:t>
            </w:r>
          </w:p>
        </w:tc>
        <w:tc>
          <w:tcPr>
            <w:tcW w:w="417" w:type="pct"/>
          </w:tcPr>
          <w:p w14:paraId="1E7FDE11" w14:textId="77777777" w:rsidR="00DA4D74" w:rsidRPr="0011786E" w:rsidRDefault="00DA4D74" w:rsidP="00D039FD">
            <w:pPr>
              <w:rPr>
                <w:sz w:val="16"/>
                <w:szCs w:val="16"/>
              </w:rPr>
            </w:pPr>
            <w:r w:rsidRPr="0011786E">
              <w:rPr>
                <w:sz w:val="16"/>
                <w:szCs w:val="16"/>
              </w:rPr>
              <w:t>2.318</w:t>
            </w:r>
          </w:p>
        </w:tc>
      </w:tr>
      <w:tr w:rsidR="00DA4D74" w:rsidRPr="00CA0A5E" w14:paraId="7F185A29" w14:textId="77777777" w:rsidTr="00D039FD">
        <w:tc>
          <w:tcPr>
            <w:tcW w:w="1548" w:type="pct"/>
          </w:tcPr>
          <w:p w14:paraId="31040A6F" w14:textId="76919597" w:rsidR="00DA4D74" w:rsidRPr="00C521B7" w:rsidRDefault="00DA4D74" w:rsidP="00D039FD">
            <w:pPr>
              <w:rPr>
                <w:sz w:val="16"/>
                <w:szCs w:val="16"/>
              </w:rPr>
            </w:pPr>
            <w:r w:rsidRPr="00C521B7">
              <w:rPr>
                <w:sz w:val="16"/>
                <w:szCs w:val="16"/>
              </w:rPr>
              <w:t xml:space="preserve">Number of </w:t>
            </w:r>
            <w:r w:rsidR="00A21B3F">
              <w:rPr>
                <w:sz w:val="16"/>
                <w:szCs w:val="16"/>
              </w:rPr>
              <w:t>COVID-19</w:t>
            </w:r>
            <w:r w:rsidRPr="00C521B7">
              <w:rPr>
                <w:sz w:val="16"/>
                <w:szCs w:val="16"/>
              </w:rPr>
              <w:t xml:space="preserve"> related </w:t>
            </w:r>
            <w:r w:rsidRPr="00C521B7">
              <w:rPr>
                <w:i/>
                <w:sz w:val="16"/>
                <w:szCs w:val="16"/>
              </w:rPr>
              <w:t>stressful</w:t>
            </w:r>
            <w:r w:rsidRPr="00C521B7">
              <w:rPr>
                <w:sz w:val="16"/>
                <w:szCs w:val="16"/>
              </w:rPr>
              <w:t xml:space="preserve"> events</w:t>
            </w:r>
          </w:p>
        </w:tc>
        <w:tc>
          <w:tcPr>
            <w:tcW w:w="338" w:type="pct"/>
          </w:tcPr>
          <w:p w14:paraId="031103DE" w14:textId="77777777" w:rsidR="00DA4D74" w:rsidRPr="00C521B7" w:rsidRDefault="00DA4D74" w:rsidP="00D039FD">
            <w:pPr>
              <w:rPr>
                <w:sz w:val="16"/>
                <w:szCs w:val="16"/>
              </w:rPr>
            </w:pPr>
            <w:r w:rsidRPr="00C521B7">
              <w:rPr>
                <w:sz w:val="16"/>
                <w:szCs w:val="16"/>
              </w:rPr>
              <w:t>.041</w:t>
            </w:r>
          </w:p>
        </w:tc>
        <w:tc>
          <w:tcPr>
            <w:tcW w:w="385" w:type="pct"/>
          </w:tcPr>
          <w:p w14:paraId="3ECE1053" w14:textId="77777777" w:rsidR="00DA4D74" w:rsidRPr="00C521B7" w:rsidRDefault="00DA4D74" w:rsidP="00D039FD">
            <w:pPr>
              <w:rPr>
                <w:sz w:val="16"/>
                <w:szCs w:val="16"/>
              </w:rPr>
            </w:pPr>
            <w:r w:rsidRPr="00C521B7">
              <w:rPr>
                <w:sz w:val="16"/>
                <w:szCs w:val="16"/>
              </w:rPr>
              <w:t>.0436</w:t>
            </w:r>
          </w:p>
        </w:tc>
        <w:tc>
          <w:tcPr>
            <w:tcW w:w="405" w:type="pct"/>
          </w:tcPr>
          <w:p w14:paraId="02550E3C" w14:textId="77777777" w:rsidR="00DA4D74" w:rsidRPr="00C521B7" w:rsidRDefault="00DA4D74" w:rsidP="00D039FD">
            <w:pPr>
              <w:rPr>
                <w:sz w:val="16"/>
                <w:szCs w:val="16"/>
              </w:rPr>
            </w:pPr>
            <w:r w:rsidRPr="00C521B7">
              <w:rPr>
                <w:sz w:val="16"/>
                <w:szCs w:val="16"/>
              </w:rPr>
              <w:t>-.044</w:t>
            </w:r>
          </w:p>
        </w:tc>
        <w:tc>
          <w:tcPr>
            <w:tcW w:w="406" w:type="pct"/>
          </w:tcPr>
          <w:p w14:paraId="140FC241" w14:textId="77777777" w:rsidR="00DA4D74" w:rsidRPr="00C521B7" w:rsidRDefault="00DA4D74" w:rsidP="00D039FD">
            <w:pPr>
              <w:rPr>
                <w:sz w:val="16"/>
                <w:szCs w:val="16"/>
              </w:rPr>
            </w:pPr>
            <w:r w:rsidRPr="00C521B7">
              <w:rPr>
                <w:sz w:val="16"/>
                <w:szCs w:val="16"/>
              </w:rPr>
              <w:t>.127</w:t>
            </w:r>
          </w:p>
        </w:tc>
        <w:tc>
          <w:tcPr>
            <w:tcW w:w="432" w:type="pct"/>
          </w:tcPr>
          <w:p w14:paraId="3B9C02C5" w14:textId="77777777" w:rsidR="00DA4D74" w:rsidRPr="0011786E" w:rsidRDefault="00DA4D74" w:rsidP="00D039FD">
            <w:pPr>
              <w:rPr>
                <w:sz w:val="16"/>
                <w:szCs w:val="16"/>
              </w:rPr>
            </w:pPr>
            <w:r w:rsidRPr="0011786E">
              <w:rPr>
                <w:sz w:val="16"/>
                <w:szCs w:val="16"/>
              </w:rPr>
              <w:t>.895</w:t>
            </w:r>
          </w:p>
        </w:tc>
        <w:tc>
          <w:tcPr>
            <w:tcW w:w="240" w:type="pct"/>
          </w:tcPr>
          <w:p w14:paraId="6B231129" w14:textId="77777777" w:rsidR="00DA4D74" w:rsidRPr="0011786E" w:rsidRDefault="00DA4D74" w:rsidP="00D039FD">
            <w:pPr>
              <w:rPr>
                <w:sz w:val="16"/>
                <w:szCs w:val="16"/>
              </w:rPr>
            </w:pPr>
            <w:r w:rsidRPr="0011786E">
              <w:rPr>
                <w:sz w:val="16"/>
                <w:szCs w:val="16"/>
              </w:rPr>
              <w:t>1</w:t>
            </w:r>
          </w:p>
        </w:tc>
        <w:tc>
          <w:tcPr>
            <w:tcW w:w="326" w:type="pct"/>
          </w:tcPr>
          <w:p w14:paraId="3B564AAE" w14:textId="77777777" w:rsidR="00DA4D74" w:rsidRPr="0011786E" w:rsidRDefault="00DA4D74" w:rsidP="00D039FD">
            <w:pPr>
              <w:rPr>
                <w:sz w:val="16"/>
                <w:szCs w:val="16"/>
              </w:rPr>
            </w:pPr>
            <w:r w:rsidRPr="0011786E">
              <w:rPr>
                <w:sz w:val="16"/>
                <w:szCs w:val="16"/>
              </w:rPr>
              <w:t>.344</w:t>
            </w:r>
          </w:p>
        </w:tc>
        <w:tc>
          <w:tcPr>
            <w:tcW w:w="503" w:type="pct"/>
          </w:tcPr>
          <w:p w14:paraId="787BC78E" w14:textId="77777777" w:rsidR="00DA4D74" w:rsidRPr="0011786E" w:rsidRDefault="00DA4D74" w:rsidP="00D039FD">
            <w:pPr>
              <w:rPr>
                <w:sz w:val="16"/>
                <w:szCs w:val="16"/>
              </w:rPr>
            </w:pPr>
            <w:r w:rsidRPr="0011786E">
              <w:rPr>
                <w:sz w:val="16"/>
                <w:szCs w:val="16"/>
              </w:rPr>
              <w:t>.400</w:t>
            </w:r>
          </w:p>
        </w:tc>
        <w:tc>
          <w:tcPr>
            <w:tcW w:w="417" w:type="pct"/>
          </w:tcPr>
          <w:p w14:paraId="3FA38454" w14:textId="77777777" w:rsidR="00DA4D74" w:rsidRPr="0011786E" w:rsidRDefault="00DA4D74" w:rsidP="00D039FD">
            <w:pPr>
              <w:rPr>
                <w:sz w:val="16"/>
                <w:szCs w:val="16"/>
              </w:rPr>
            </w:pPr>
            <w:r w:rsidRPr="0011786E">
              <w:rPr>
                <w:sz w:val="16"/>
                <w:szCs w:val="16"/>
              </w:rPr>
              <w:t>2.497</w:t>
            </w:r>
          </w:p>
        </w:tc>
      </w:tr>
      <w:tr w:rsidR="00DA4D74" w:rsidRPr="00CA0A5E" w14:paraId="2276CB4F" w14:textId="77777777" w:rsidTr="00D039FD">
        <w:tc>
          <w:tcPr>
            <w:tcW w:w="1548" w:type="pct"/>
          </w:tcPr>
          <w:p w14:paraId="6447DA51" w14:textId="77777777" w:rsidR="00DA4D74" w:rsidRPr="00C521B7" w:rsidRDefault="00DA4D74" w:rsidP="00D039FD">
            <w:pPr>
              <w:rPr>
                <w:sz w:val="16"/>
                <w:szCs w:val="16"/>
              </w:rPr>
            </w:pPr>
            <w:r w:rsidRPr="00C521B7">
              <w:rPr>
                <w:sz w:val="16"/>
                <w:szCs w:val="16"/>
              </w:rPr>
              <w:t>CHIT total</w:t>
            </w:r>
          </w:p>
        </w:tc>
        <w:tc>
          <w:tcPr>
            <w:tcW w:w="338" w:type="pct"/>
          </w:tcPr>
          <w:p w14:paraId="338F4658" w14:textId="77777777" w:rsidR="00DA4D74" w:rsidRPr="00C521B7" w:rsidRDefault="00DA4D74" w:rsidP="00D039FD">
            <w:pPr>
              <w:rPr>
                <w:sz w:val="16"/>
                <w:szCs w:val="16"/>
              </w:rPr>
            </w:pPr>
            <w:r w:rsidRPr="00C521B7">
              <w:rPr>
                <w:sz w:val="16"/>
                <w:szCs w:val="16"/>
              </w:rPr>
              <w:t>-.001</w:t>
            </w:r>
          </w:p>
        </w:tc>
        <w:tc>
          <w:tcPr>
            <w:tcW w:w="385" w:type="pct"/>
          </w:tcPr>
          <w:p w14:paraId="1A8A6D8C" w14:textId="77777777" w:rsidR="00DA4D74" w:rsidRPr="00C521B7" w:rsidRDefault="00DA4D74" w:rsidP="00D039FD">
            <w:pPr>
              <w:rPr>
                <w:sz w:val="16"/>
                <w:szCs w:val="16"/>
              </w:rPr>
            </w:pPr>
            <w:r w:rsidRPr="00C521B7">
              <w:rPr>
                <w:sz w:val="16"/>
                <w:szCs w:val="16"/>
              </w:rPr>
              <w:t>.0138</w:t>
            </w:r>
          </w:p>
        </w:tc>
        <w:tc>
          <w:tcPr>
            <w:tcW w:w="405" w:type="pct"/>
          </w:tcPr>
          <w:p w14:paraId="4B994397" w14:textId="77777777" w:rsidR="00DA4D74" w:rsidRPr="00C521B7" w:rsidRDefault="00DA4D74" w:rsidP="00D039FD">
            <w:pPr>
              <w:rPr>
                <w:sz w:val="16"/>
                <w:szCs w:val="16"/>
              </w:rPr>
            </w:pPr>
            <w:r w:rsidRPr="00C521B7">
              <w:rPr>
                <w:sz w:val="16"/>
                <w:szCs w:val="16"/>
              </w:rPr>
              <w:t>-.028</w:t>
            </w:r>
          </w:p>
        </w:tc>
        <w:tc>
          <w:tcPr>
            <w:tcW w:w="406" w:type="pct"/>
          </w:tcPr>
          <w:p w14:paraId="51C2C661" w14:textId="77777777" w:rsidR="00DA4D74" w:rsidRPr="00C521B7" w:rsidRDefault="00DA4D74" w:rsidP="00D039FD">
            <w:pPr>
              <w:rPr>
                <w:sz w:val="16"/>
                <w:szCs w:val="16"/>
              </w:rPr>
            </w:pPr>
            <w:r w:rsidRPr="00C521B7">
              <w:rPr>
                <w:sz w:val="16"/>
                <w:szCs w:val="16"/>
              </w:rPr>
              <w:t>.026</w:t>
            </w:r>
          </w:p>
        </w:tc>
        <w:tc>
          <w:tcPr>
            <w:tcW w:w="432" w:type="pct"/>
          </w:tcPr>
          <w:p w14:paraId="38415EDD" w14:textId="77777777" w:rsidR="00DA4D74" w:rsidRPr="0011786E" w:rsidRDefault="00DA4D74" w:rsidP="00D039FD">
            <w:pPr>
              <w:rPr>
                <w:sz w:val="16"/>
                <w:szCs w:val="16"/>
              </w:rPr>
            </w:pPr>
            <w:r w:rsidRPr="0011786E">
              <w:rPr>
                <w:sz w:val="16"/>
                <w:szCs w:val="16"/>
              </w:rPr>
              <w:t>.010</w:t>
            </w:r>
          </w:p>
        </w:tc>
        <w:tc>
          <w:tcPr>
            <w:tcW w:w="240" w:type="pct"/>
          </w:tcPr>
          <w:p w14:paraId="3EE12624" w14:textId="77777777" w:rsidR="00DA4D74" w:rsidRPr="0011786E" w:rsidRDefault="00DA4D74" w:rsidP="00D039FD">
            <w:pPr>
              <w:rPr>
                <w:sz w:val="16"/>
                <w:szCs w:val="16"/>
              </w:rPr>
            </w:pPr>
            <w:r w:rsidRPr="0011786E">
              <w:rPr>
                <w:sz w:val="16"/>
                <w:szCs w:val="16"/>
              </w:rPr>
              <w:t>1</w:t>
            </w:r>
          </w:p>
        </w:tc>
        <w:tc>
          <w:tcPr>
            <w:tcW w:w="326" w:type="pct"/>
          </w:tcPr>
          <w:p w14:paraId="5E811575" w14:textId="77777777" w:rsidR="00DA4D74" w:rsidRPr="0011786E" w:rsidRDefault="00DA4D74" w:rsidP="00D039FD">
            <w:pPr>
              <w:rPr>
                <w:sz w:val="16"/>
                <w:szCs w:val="16"/>
              </w:rPr>
            </w:pPr>
            <w:r w:rsidRPr="0011786E">
              <w:rPr>
                <w:sz w:val="16"/>
                <w:szCs w:val="16"/>
              </w:rPr>
              <w:t>.921</w:t>
            </w:r>
          </w:p>
        </w:tc>
        <w:tc>
          <w:tcPr>
            <w:tcW w:w="503" w:type="pct"/>
          </w:tcPr>
          <w:p w14:paraId="1921164D" w14:textId="77777777" w:rsidR="00DA4D74" w:rsidRPr="0011786E" w:rsidRDefault="00DA4D74" w:rsidP="00D039FD">
            <w:pPr>
              <w:rPr>
                <w:b/>
                <w:sz w:val="16"/>
                <w:szCs w:val="16"/>
              </w:rPr>
            </w:pPr>
            <w:r w:rsidRPr="0011786E">
              <w:rPr>
                <w:sz w:val="16"/>
                <w:szCs w:val="16"/>
              </w:rPr>
              <w:t>.717</w:t>
            </w:r>
          </w:p>
        </w:tc>
        <w:tc>
          <w:tcPr>
            <w:tcW w:w="417" w:type="pct"/>
          </w:tcPr>
          <w:p w14:paraId="256157EC" w14:textId="77777777" w:rsidR="00DA4D74" w:rsidRPr="0011786E" w:rsidRDefault="00DA4D74" w:rsidP="00D039FD">
            <w:pPr>
              <w:rPr>
                <w:b/>
                <w:sz w:val="16"/>
                <w:szCs w:val="16"/>
              </w:rPr>
            </w:pPr>
            <w:r w:rsidRPr="0011786E">
              <w:rPr>
                <w:sz w:val="16"/>
                <w:szCs w:val="16"/>
              </w:rPr>
              <w:t>1.395</w:t>
            </w:r>
          </w:p>
        </w:tc>
      </w:tr>
      <w:tr w:rsidR="00DA4D74" w:rsidRPr="00CA0A5E" w14:paraId="73C72EBA" w14:textId="77777777" w:rsidTr="00D039FD">
        <w:tc>
          <w:tcPr>
            <w:tcW w:w="1548" w:type="pct"/>
          </w:tcPr>
          <w:p w14:paraId="42624F9E" w14:textId="77777777" w:rsidR="00DA4D74" w:rsidRPr="00C521B7" w:rsidRDefault="00DA4D74" w:rsidP="00D039FD">
            <w:pPr>
              <w:rPr>
                <w:sz w:val="16"/>
                <w:szCs w:val="16"/>
              </w:rPr>
            </w:pPr>
            <w:r w:rsidRPr="00C521B7">
              <w:rPr>
                <w:sz w:val="16"/>
                <w:szCs w:val="16"/>
              </w:rPr>
              <w:t>BIS total</w:t>
            </w:r>
          </w:p>
        </w:tc>
        <w:tc>
          <w:tcPr>
            <w:tcW w:w="338" w:type="pct"/>
          </w:tcPr>
          <w:p w14:paraId="509549E6" w14:textId="77777777" w:rsidR="00DA4D74" w:rsidRPr="00C521B7" w:rsidRDefault="00DA4D74" w:rsidP="00D039FD">
            <w:pPr>
              <w:rPr>
                <w:sz w:val="16"/>
                <w:szCs w:val="16"/>
              </w:rPr>
            </w:pPr>
            <w:r w:rsidRPr="00C521B7">
              <w:rPr>
                <w:sz w:val="16"/>
                <w:szCs w:val="16"/>
              </w:rPr>
              <w:t>.024</w:t>
            </w:r>
          </w:p>
        </w:tc>
        <w:tc>
          <w:tcPr>
            <w:tcW w:w="385" w:type="pct"/>
          </w:tcPr>
          <w:p w14:paraId="0A40CCCE" w14:textId="77777777" w:rsidR="00DA4D74" w:rsidRPr="00C521B7" w:rsidRDefault="00DA4D74" w:rsidP="00D039FD">
            <w:pPr>
              <w:rPr>
                <w:sz w:val="16"/>
                <w:szCs w:val="16"/>
              </w:rPr>
            </w:pPr>
            <w:r w:rsidRPr="00C521B7">
              <w:rPr>
                <w:sz w:val="16"/>
                <w:szCs w:val="16"/>
              </w:rPr>
              <w:t>.0169</w:t>
            </w:r>
          </w:p>
        </w:tc>
        <w:tc>
          <w:tcPr>
            <w:tcW w:w="405" w:type="pct"/>
          </w:tcPr>
          <w:p w14:paraId="72FDC2EA" w14:textId="77777777" w:rsidR="00DA4D74" w:rsidRPr="00C521B7" w:rsidRDefault="00DA4D74" w:rsidP="00D039FD">
            <w:pPr>
              <w:rPr>
                <w:sz w:val="16"/>
                <w:szCs w:val="16"/>
              </w:rPr>
            </w:pPr>
            <w:r w:rsidRPr="00C521B7">
              <w:rPr>
                <w:sz w:val="16"/>
                <w:szCs w:val="16"/>
              </w:rPr>
              <w:t>-.009</w:t>
            </w:r>
          </w:p>
        </w:tc>
        <w:tc>
          <w:tcPr>
            <w:tcW w:w="406" w:type="pct"/>
          </w:tcPr>
          <w:p w14:paraId="0C2B812C" w14:textId="77777777" w:rsidR="00DA4D74" w:rsidRPr="00C521B7" w:rsidRDefault="00DA4D74" w:rsidP="00D039FD">
            <w:pPr>
              <w:rPr>
                <w:sz w:val="16"/>
                <w:szCs w:val="16"/>
              </w:rPr>
            </w:pPr>
            <w:r w:rsidRPr="00C521B7">
              <w:rPr>
                <w:sz w:val="16"/>
                <w:szCs w:val="16"/>
              </w:rPr>
              <w:t>.057</w:t>
            </w:r>
          </w:p>
        </w:tc>
        <w:tc>
          <w:tcPr>
            <w:tcW w:w="432" w:type="pct"/>
          </w:tcPr>
          <w:p w14:paraId="7C0739B1" w14:textId="77777777" w:rsidR="00DA4D74" w:rsidRPr="0011786E" w:rsidRDefault="00DA4D74" w:rsidP="00D039FD">
            <w:pPr>
              <w:rPr>
                <w:sz w:val="16"/>
                <w:szCs w:val="16"/>
              </w:rPr>
            </w:pPr>
            <w:r w:rsidRPr="0011786E">
              <w:rPr>
                <w:sz w:val="16"/>
                <w:szCs w:val="16"/>
              </w:rPr>
              <w:t>2.039</w:t>
            </w:r>
          </w:p>
        </w:tc>
        <w:tc>
          <w:tcPr>
            <w:tcW w:w="240" w:type="pct"/>
          </w:tcPr>
          <w:p w14:paraId="3C3D2ACB" w14:textId="77777777" w:rsidR="00DA4D74" w:rsidRPr="0011786E" w:rsidRDefault="00DA4D74" w:rsidP="00D039FD">
            <w:pPr>
              <w:rPr>
                <w:sz w:val="16"/>
                <w:szCs w:val="16"/>
              </w:rPr>
            </w:pPr>
            <w:r w:rsidRPr="0011786E">
              <w:rPr>
                <w:sz w:val="16"/>
                <w:szCs w:val="16"/>
              </w:rPr>
              <w:t>1</w:t>
            </w:r>
          </w:p>
        </w:tc>
        <w:tc>
          <w:tcPr>
            <w:tcW w:w="326" w:type="pct"/>
          </w:tcPr>
          <w:p w14:paraId="119F9261" w14:textId="77777777" w:rsidR="00DA4D74" w:rsidRPr="0011786E" w:rsidRDefault="00DA4D74" w:rsidP="00D039FD">
            <w:pPr>
              <w:rPr>
                <w:sz w:val="16"/>
                <w:szCs w:val="16"/>
              </w:rPr>
            </w:pPr>
            <w:r w:rsidRPr="0011786E">
              <w:rPr>
                <w:sz w:val="16"/>
                <w:szCs w:val="16"/>
              </w:rPr>
              <w:t>.153</w:t>
            </w:r>
          </w:p>
        </w:tc>
        <w:tc>
          <w:tcPr>
            <w:tcW w:w="503" w:type="pct"/>
          </w:tcPr>
          <w:p w14:paraId="31BF448B" w14:textId="77777777" w:rsidR="00DA4D74" w:rsidRPr="0011786E" w:rsidRDefault="00DA4D74" w:rsidP="00D039FD">
            <w:pPr>
              <w:rPr>
                <w:sz w:val="16"/>
                <w:szCs w:val="16"/>
              </w:rPr>
            </w:pPr>
            <w:r w:rsidRPr="0011786E">
              <w:rPr>
                <w:sz w:val="16"/>
                <w:szCs w:val="16"/>
              </w:rPr>
              <w:t>.750</w:t>
            </w:r>
          </w:p>
        </w:tc>
        <w:tc>
          <w:tcPr>
            <w:tcW w:w="417" w:type="pct"/>
          </w:tcPr>
          <w:p w14:paraId="11B54FE8" w14:textId="77777777" w:rsidR="00DA4D74" w:rsidRPr="0011786E" w:rsidRDefault="00DA4D74" w:rsidP="00D039FD">
            <w:pPr>
              <w:rPr>
                <w:sz w:val="16"/>
                <w:szCs w:val="16"/>
              </w:rPr>
            </w:pPr>
            <w:r w:rsidRPr="0011786E">
              <w:rPr>
                <w:sz w:val="16"/>
                <w:szCs w:val="16"/>
              </w:rPr>
              <w:t>1.334</w:t>
            </w:r>
          </w:p>
        </w:tc>
      </w:tr>
      <w:tr w:rsidR="00DA4D74" w:rsidRPr="00CA0A5E" w14:paraId="756329AD" w14:textId="77777777" w:rsidTr="00D039FD">
        <w:tc>
          <w:tcPr>
            <w:tcW w:w="1548" w:type="pct"/>
          </w:tcPr>
          <w:p w14:paraId="3B587F4B" w14:textId="77777777" w:rsidR="00DA4D74" w:rsidRPr="00C521B7" w:rsidRDefault="00DA4D74" w:rsidP="00D039FD">
            <w:pPr>
              <w:rPr>
                <w:sz w:val="16"/>
                <w:szCs w:val="16"/>
              </w:rPr>
            </w:pPr>
            <w:r w:rsidRPr="00C521B7">
              <w:rPr>
                <w:sz w:val="16"/>
                <w:szCs w:val="16"/>
              </w:rPr>
              <w:t>SPQ total</w:t>
            </w:r>
          </w:p>
        </w:tc>
        <w:tc>
          <w:tcPr>
            <w:tcW w:w="338" w:type="pct"/>
          </w:tcPr>
          <w:p w14:paraId="4D184579" w14:textId="77777777" w:rsidR="00DA4D74" w:rsidRPr="00C521B7" w:rsidRDefault="00DA4D74" w:rsidP="00D039FD">
            <w:pPr>
              <w:rPr>
                <w:sz w:val="16"/>
                <w:szCs w:val="16"/>
              </w:rPr>
            </w:pPr>
            <w:r w:rsidRPr="00C521B7">
              <w:rPr>
                <w:sz w:val="16"/>
                <w:szCs w:val="16"/>
              </w:rPr>
              <w:t>.005</w:t>
            </w:r>
          </w:p>
        </w:tc>
        <w:tc>
          <w:tcPr>
            <w:tcW w:w="385" w:type="pct"/>
          </w:tcPr>
          <w:p w14:paraId="372E1C02" w14:textId="77777777" w:rsidR="00DA4D74" w:rsidRPr="00C521B7" w:rsidRDefault="00DA4D74" w:rsidP="00D039FD">
            <w:pPr>
              <w:rPr>
                <w:sz w:val="16"/>
                <w:szCs w:val="16"/>
              </w:rPr>
            </w:pPr>
            <w:r w:rsidRPr="00C521B7">
              <w:rPr>
                <w:sz w:val="16"/>
                <w:szCs w:val="16"/>
              </w:rPr>
              <w:t>.0163</w:t>
            </w:r>
          </w:p>
        </w:tc>
        <w:tc>
          <w:tcPr>
            <w:tcW w:w="405" w:type="pct"/>
          </w:tcPr>
          <w:p w14:paraId="7EF54586" w14:textId="77777777" w:rsidR="00DA4D74" w:rsidRPr="00C521B7" w:rsidRDefault="00DA4D74" w:rsidP="00D039FD">
            <w:pPr>
              <w:rPr>
                <w:sz w:val="16"/>
                <w:szCs w:val="16"/>
              </w:rPr>
            </w:pPr>
            <w:r w:rsidRPr="00C521B7">
              <w:rPr>
                <w:sz w:val="16"/>
                <w:szCs w:val="16"/>
              </w:rPr>
              <w:t>-.027</w:t>
            </w:r>
          </w:p>
        </w:tc>
        <w:tc>
          <w:tcPr>
            <w:tcW w:w="406" w:type="pct"/>
          </w:tcPr>
          <w:p w14:paraId="22792CDA" w14:textId="77777777" w:rsidR="00DA4D74" w:rsidRPr="00C521B7" w:rsidRDefault="00DA4D74" w:rsidP="00D039FD">
            <w:pPr>
              <w:rPr>
                <w:sz w:val="16"/>
                <w:szCs w:val="16"/>
              </w:rPr>
            </w:pPr>
            <w:r w:rsidRPr="00C521B7">
              <w:rPr>
                <w:sz w:val="16"/>
                <w:szCs w:val="16"/>
              </w:rPr>
              <w:t>.036</w:t>
            </w:r>
          </w:p>
        </w:tc>
        <w:tc>
          <w:tcPr>
            <w:tcW w:w="432" w:type="pct"/>
          </w:tcPr>
          <w:p w14:paraId="1DBA74C0" w14:textId="77777777" w:rsidR="00DA4D74" w:rsidRPr="0011786E" w:rsidRDefault="00DA4D74" w:rsidP="00D039FD">
            <w:pPr>
              <w:rPr>
                <w:sz w:val="16"/>
                <w:szCs w:val="16"/>
              </w:rPr>
            </w:pPr>
            <w:r w:rsidRPr="0011786E">
              <w:rPr>
                <w:sz w:val="16"/>
                <w:szCs w:val="16"/>
              </w:rPr>
              <w:t>.082</w:t>
            </w:r>
          </w:p>
        </w:tc>
        <w:tc>
          <w:tcPr>
            <w:tcW w:w="240" w:type="pct"/>
          </w:tcPr>
          <w:p w14:paraId="151D9D27" w14:textId="77777777" w:rsidR="00DA4D74" w:rsidRPr="0011786E" w:rsidRDefault="00DA4D74" w:rsidP="00D039FD">
            <w:pPr>
              <w:rPr>
                <w:sz w:val="16"/>
                <w:szCs w:val="16"/>
              </w:rPr>
            </w:pPr>
            <w:r w:rsidRPr="0011786E">
              <w:rPr>
                <w:sz w:val="16"/>
                <w:szCs w:val="16"/>
              </w:rPr>
              <w:t>1</w:t>
            </w:r>
          </w:p>
        </w:tc>
        <w:tc>
          <w:tcPr>
            <w:tcW w:w="326" w:type="pct"/>
          </w:tcPr>
          <w:p w14:paraId="2C22ABDF" w14:textId="77777777" w:rsidR="00DA4D74" w:rsidRPr="0011786E" w:rsidRDefault="00DA4D74" w:rsidP="00D039FD">
            <w:pPr>
              <w:rPr>
                <w:sz w:val="16"/>
                <w:szCs w:val="16"/>
              </w:rPr>
            </w:pPr>
            <w:r w:rsidRPr="0011786E">
              <w:rPr>
                <w:sz w:val="16"/>
                <w:szCs w:val="16"/>
              </w:rPr>
              <w:t>.775</w:t>
            </w:r>
          </w:p>
        </w:tc>
        <w:tc>
          <w:tcPr>
            <w:tcW w:w="503" w:type="pct"/>
          </w:tcPr>
          <w:p w14:paraId="49286786" w14:textId="77777777" w:rsidR="00DA4D74" w:rsidRPr="0011786E" w:rsidRDefault="00DA4D74" w:rsidP="00D039FD">
            <w:pPr>
              <w:rPr>
                <w:b/>
                <w:sz w:val="16"/>
                <w:szCs w:val="16"/>
              </w:rPr>
            </w:pPr>
            <w:r w:rsidRPr="0011786E">
              <w:rPr>
                <w:sz w:val="16"/>
                <w:szCs w:val="16"/>
              </w:rPr>
              <w:t>.703</w:t>
            </w:r>
          </w:p>
        </w:tc>
        <w:tc>
          <w:tcPr>
            <w:tcW w:w="417" w:type="pct"/>
          </w:tcPr>
          <w:p w14:paraId="2E184D88" w14:textId="77777777" w:rsidR="00DA4D74" w:rsidRPr="0011786E" w:rsidRDefault="00DA4D74" w:rsidP="00D039FD">
            <w:pPr>
              <w:rPr>
                <w:b/>
                <w:sz w:val="16"/>
                <w:szCs w:val="16"/>
              </w:rPr>
            </w:pPr>
            <w:r w:rsidRPr="0011786E">
              <w:rPr>
                <w:sz w:val="16"/>
                <w:szCs w:val="16"/>
              </w:rPr>
              <w:t>1.423</w:t>
            </w:r>
          </w:p>
        </w:tc>
      </w:tr>
      <w:tr w:rsidR="00DA4D74" w:rsidRPr="00CA0A5E" w14:paraId="31AD74BC" w14:textId="77777777" w:rsidTr="00D039FD">
        <w:tc>
          <w:tcPr>
            <w:tcW w:w="1548" w:type="pct"/>
          </w:tcPr>
          <w:p w14:paraId="7842D8CA" w14:textId="77777777" w:rsidR="00DA4D74" w:rsidRPr="00C521B7" w:rsidRDefault="00DA4D74" w:rsidP="00D039FD">
            <w:pPr>
              <w:rPr>
                <w:sz w:val="16"/>
                <w:szCs w:val="16"/>
              </w:rPr>
            </w:pPr>
            <w:r w:rsidRPr="00C521B7">
              <w:rPr>
                <w:sz w:val="16"/>
                <w:szCs w:val="16"/>
              </w:rPr>
              <w:t>DASS21 depression (before)</w:t>
            </w:r>
          </w:p>
        </w:tc>
        <w:tc>
          <w:tcPr>
            <w:tcW w:w="338" w:type="pct"/>
          </w:tcPr>
          <w:p w14:paraId="3783C2D5" w14:textId="77777777" w:rsidR="00DA4D74" w:rsidRPr="00C521B7" w:rsidRDefault="00DA4D74" w:rsidP="00D039FD">
            <w:pPr>
              <w:rPr>
                <w:sz w:val="16"/>
                <w:szCs w:val="16"/>
              </w:rPr>
            </w:pPr>
            <w:r w:rsidRPr="00C521B7">
              <w:rPr>
                <w:sz w:val="16"/>
                <w:szCs w:val="16"/>
              </w:rPr>
              <w:t>.002</w:t>
            </w:r>
          </w:p>
        </w:tc>
        <w:tc>
          <w:tcPr>
            <w:tcW w:w="385" w:type="pct"/>
          </w:tcPr>
          <w:p w14:paraId="54D62C2F" w14:textId="77777777" w:rsidR="00DA4D74" w:rsidRPr="00C521B7" w:rsidRDefault="00DA4D74" w:rsidP="00D039FD">
            <w:pPr>
              <w:rPr>
                <w:sz w:val="16"/>
                <w:szCs w:val="16"/>
              </w:rPr>
            </w:pPr>
            <w:r w:rsidRPr="00C521B7">
              <w:rPr>
                <w:sz w:val="16"/>
                <w:szCs w:val="16"/>
              </w:rPr>
              <w:t>.0245</w:t>
            </w:r>
          </w:p>
        </w:tc>
        <w:tc>
          <w:tcPr>
            <w:tcW w:w="405" w:type="pct"/>
          </w:tcPr>
          <w:p w14:paraId="3769F9DD" w14:textId="77777777" w:rsidR="00DA4D74" w:rsidRPr="00C521B7" w:rsidRDefault="00DA4D74" w:rsidP="00D039FD">
            <w:pPr>
              <w:rPr>
                <w:sz w:val="16"/>
                <w:szCs w:val="16"/>
              </w:rPr>
            </w:pPr>
            <w:r w:rsidRPr="00C521B7">
              <w:rPr>
                <w:sz w:val="16"/>
                <w:szCs w:val="16"/>
              </w:rPr>
              <w:t>-.046</w:t>
            </w:r>
          </w:p>
        </w:tc>
        <w:tc>
          <w:tcPr>
            <w:tcW w:w="406" w:type="pct"/>
          </w:tcPr>
          <w:p w14:paraId="77A3779C" w14:textId="77777777" w:rsidR="00DA4D74" w:rsidRPr="00C521B7" w:rsidRDefault="00DA4D74" w:rsidP="00D039FD">
            <w:pPr>
              <w:rPr>
                <w:sz w:val="16"/>
                <w:szCs w:val="16"/>
              </w:rPr>
            </w:pPr>
            <w:r w:rsidRPr="00C521B7">
              <w:rPr>
                <w:sz w:val="16"/>
                <w:szCs w:val="16"/>
              </w:rPr>
              <w:t>.050</w:t>
            </w:r>
          </w:p>
        </w:tc>
        <w:tc>
          <w:tcPr>
            <w:tcW w:w="432" w:type="pct"/>
          </w:tcPr>
          <w:p w14:paraId="5530A431" w14:textId="77777777" w:rsidR="00DA4D74" w:rsidRPr="0011786E" w:rsidRDefault="00DA4D74" w:rsidP="00D039FD">
            <w:pPr>
              <w:rPr>
                <w:sz w:val="16"/>
                <w:szCs w:val="16"/>
              </w:rPr>
            </w:pPr>
            <w:r w:rsidRPr="0011786E">
              <w:rPr>
                <w:sz w:val="16"/>
                <w:szCs w:val="16"/>
              </w:rPr>
              <w:t>.008</w:t>
            </w:r>
          </w:p>
        </w:tc>
        <w:tc>
          <w:tcPr>
            <w:tcW w:w="240" w:type="pct"/>
          </w:tcPr>
          <w:p w14:paraId="4617C3D7" w14:textId="77777777" w:rsidR="00DA4D74" w:rsidRPr="0011786E" w:rsidRDefault="00DA4D74" w:rsidP="00D039FD">
            <w:pPr>
              <w:rPr>
                <w:sz w:val="16"/>
                <w:szCs w:val="16"/>
              </w:rPr>
            </w:pPr>
            <w:r w:rsidRPr="0011786E">
              <w:rPr>
                <w:sz w:val="16"/>
                <w:szCs w:val="16"/>
              </w:rPr>
              <w:t>1</w:t>
            </w:r>
          </w:p>
        </w:tc>
        <w:tc>
          <w:tcPr>
            <w:tcW w:w="326" w:type="pct"/>
          </w:tcPr>
          <w:p w14:paraId="18C0F95B" w14:textId="77777777" w:rsidR="00DA4D74" w:rsidRPr="0011786E" w:rsidRDefault="00DA4D74" w:rsidP="00D039FD">
            <w:pPr>
              <w:rPr>
                <w:sz w:val="16"/>
                <w:szCs w:val="16"/>
              </w:rPr>
            </w:pPr>
            <w:r w:rsidRPr="0011786E">
              <w:rPr>
                <w:sz w:val="16"/>
                <w:szCs w:val="16"/>
              </w:rPr>
              <w:t>.928</w:t>
            </w:r>
          </w:p>
        </w:tc>
        <w:tc>
          <w:tcPr>
            <w:tcW w:w="503" w:type="pct"/>
          </w:tcPr>
          <w:p w14:paraId="3E2AE144" w14:textId="77777777" w:rsidR="00DA4D74" w:rsidRPr="0011786E" w:rsidRDefault="00DA4D74" w:rsidP="00D039FD">
            <w:pPr>
              <w:rPr>
                <w:sz w:val="16"/>
                <w:szCs w:val="16"/>
              </w:rPr>
            </w:pPr>
            <w:r w:rsidRPr="0011786E">
              <w:rPr>
                <w:sz w:val="16"/>
                <w:szCs w:val="16"/>
              </w:rPr>
              <w:t>.362</w:t>
            </w:r>
          </w:p>
        </w:tc>
        <w:tc>
          <w:tcPr>
            <w:tcW w:w="417" w:type="pct"/>
          </w:tcPr>
          <w:p w14:paraId="0E10B2F1" w14:textId="77777777" w:rsidR="00DA4D74" w:rsidRPr="0011786E" w:rsidRDefault="00DA4D74" w:rsidP="00D039FD">
            <w:pPr>
              <w:rPr>
                <w:sz w:val="16"/>
                <w:szCs w:val="16"/>
              </w:rPr>
            </w:pPr>
            <w:r w:rsidRPr="0011786E">
              <w:rPr>
                <w:sz w:val="16"/>
                <w:szCs w:val="16"/>
              </w:rPr>
              <w:t>2.761</w:t>
            </w:r>
          </w:p>
        </w:tc>
      </w:tr>
      <w:tr w:rsidR="00DA4D74" w:rsidRPr="00CA0A5E" w14:paraId="0D3DC1DF" w14:textId="77777777" w:rsidTr="00D039FD">
        <w:tc>
          <w:tcPr>
            <w:tcW w:w="1548" w:type="pct"/>
          </w:tcPr>
          <w:p w14:paraId="66641813" w14:textId="77777777" w:rsidR="00DA4D74" w:rsidRPr="00C521B7" w:rsidRDefault="00DA4D74" w:rsidP="00D039FD">
            <w:pPr>
              <w:rPr>
                <w:sz w:val="16"/>
                <w:szCs w:val="16"/>
              </w:rPr>
            </w:pPr>
            <w:r w:rsidRPr="00C521B7">
              <w:rPr>
                <w:sz w:val="16"/>
                <w:szCs w:val="16"/>
              </w:rPr>
              <w:t>DASS21_anxiety (before)</w:t>
            </w:r>
          </w:p>
        </w:tc>
        <w:tc>
          <w:tcPr>
            <w:tcW w:w="338" w:type="pct"/>
          </w:tcPr>
          <w:p w14:paraId="28FC918E" w14:textId="77777777" w:rsidR="00DA4D74" w:rsidRPr="00C521B7" w:rsidRDefault="00DA4D74" w:rsidP="00D039FD">
            <w:pPr>
              <w:rPr>
                <w:sz w:val="16"/>
                <w:szCs w:val="16"/>
              </w:rPr>
            </w:pPr>
            <w:r w:rsidRPr="00C521B7">
              <w:rPr>
                <w:sz w:val="16"/>
                <w:szCs w:val="16"/>
              </w:rPr>
              <w:t>-.002</w:t>
            </w:r>
          </w:p>
        </w:tc>
        <w:tc>
          <w:tcPr>
            <w:tcW w:w="385" w:type="pct"/>
          </w:tcPr>
          <w:p w14:paraId="7C68C9B3" w14:textId="77777777" w:rsidR="00DA4D74" w:rsidRPr="00C521B7" w:rsidRDefault="00DA4D74" w:rsidP="00D039FD">
            <w:pPr>
              <w:rPr>
                <w:sz w:val="16"/>
                <w:szCs w:val="16"/>
              </w:rPr>
            </w:pPr>
            <w:r w:rsidRPr="00C521B7">
              <w:rPr>
                <w:sz w:val="16"/>
                <w:szCs w:val="16"/>
              </w:rPr>
              <w:t>.0344</w:t>
            </w:r>
          </w:p>
        </w:tc>
        <w:tc>
          <w:tcPr>
            <w:tcW w:w="405" w:type="pct"/>
          </w:tcPr>
          <w:p w14:paraId="5B0EE56A" w14:textId="77777777" w:rsidR="00DA4D74" w:rsidRPr="00C521B7" w:rsidRDefault="00DA4D74" w:rsidP="00D039FD">
            <w:pPr>
              <w:rPr>
                <w:sz w:val="16"/>
                <w:szCs w:val="16"/>
              </w:rPr>
            </w:pPr>
            <w:r w:rsidRPr="00C521B7">
              <w:rPr>
                <w:sz w:val="16"/>
                <w:szCs w:val="16"/>
              </w:rPr>
              <w:t>-.070</w:t>
            </w:r>
          </w:p>
        </w:tc>
        <w:tc>
          <w:tcPr>
            <w:tcW w:w="406" w:type="pct"/>
          </w:tcPr>
          <w:p w14:paraId="65840A6B" w14:textId="77777777" w:rsidR="00DA4D74" w:rsidRPr="00C521B7" w:rsidRDefault="00DA4D74" w:rsidP="00D039FD">
            <w:pPr>
              <w:rPr>
                <w:sz w:val="16"/>
                <w:szCs w:val="16"/>
              </w:rPr>
            </w:pPr>
            <w:r w:rsidRPr="00C521B7">
              <w:rPr>
                <w:sz w:val="16"/>
                <w:szCs w:val="16"/>
              </w:rPr>
              <w:t>.065</w:t>
            </w:r>
          </w:p>
        </w:tc>
        <w:tc>
          <w:tcPr>
            <w:tcW w:w="432" w:type="pct"/>
          </w:tcPr>
          <w:p w14:paraId="15908ED4" w14:textId="77777777" w:rsidR="00DA4D74" w:rsidRPr="0011786E" w:rsidRDefault="00DA4D74" w:rsidP="00D039FD">
            <w:pPr>
              <w:rPr>
                <w:sz w:val="16"/>
                <w:szCs w:val="16"/>
              </w:rPr>
            </w:pPr>
            <w:r w:rsidRPr="0011786E">
              <w:rPr>
                <w:sz w:val="16"/>
                <w:szCs w:val="16"/>
              </w:rPr>
              <w:t>.005</w:t>
            </w:r>
          </w:p>
        </w:tc>
        <w:tc>
          <w:tcPr>
            <w:tcW w:w="240" w:type="pct"/>
          </w:tcPr>
          <w:p w14:paraId="65C41A54" w14:textId="77777777" w:rsidR="00DA4D74" w:rsidRPr="0011786E" w:rsidRDefault="00DA4D74" w:rsidP="00D039FD">
            <w:pPr>
              <w:rPr>
                <w:sz w:val="16"/>
                <w:szCs w:val="16"/>
              </w:rPr>
            </w:pPr>
            <w:r w:rsidRPr="0011786E">
              <w:rPr>
                <w:sz w:val="16"/>
                <w:szCs w:val="16"/>
              </w:rPr>
              <w:t>1</w:t>
            </w:r>
          </w:p>
        </w:tc>
        <w:tc>
          <w:tcPr>
            <w:tcW w:w="326" w:type="pct"/>
          </w:tcPr>
          <w:p w14:paraId="2F32F503" w14:textId="77777777" w:rsidR="00DA4D74" w:rsidRPr="0011786E" w:rsidRDefault="00DA4D74" w:rsidP="00D039FD">
            <w:pPr>
              <w:rPr>
                <w:sz w:val="16"/>
                <w:szCs w:val="16"/>
              </w:rPr>
            </w:pPr>
            <w:r w:rsidRPr="0011786E">
              <w:rPr>
                <w:sz w:val="16"/>
                <w:szCs w:val="16"/>
              </w:rPr>
              <w:t>.942</w:t>
            </w:r>
          </w:p>
        </w:tc>
        <w:tc>
          <w:tcPr>
            <w:tcW w:w="503" w:type="pct"/>
          </w:tcPr>
          <w:p w14:paraId="50EE4E87" w14:textId="77777777" w:rsidR="00DA4D74" w:rsidRPr="0011786E" w:rsidRDefault="00DA4D74" w:rsidP="00D039FD">
            <w:pPr>
              <w:rPr>
                <w:sz w:val="16"/>
                <w:szCs w:val="16"/>
              </w:rPr>
            </w:pPr>
            <w:r w:rsidRPr="0011786E">
              <w:rPr>
                <w:sz w:val="16"/>
                <w:szCs w:val="16"/>
              </w:rPr>
              <w:t>.339</w:t>
            </w:r>
          </w:p>
        </w:tc>
        <w:tc>
          <w:tcPr>
            <w:tcW w:w="417" w:type="pct"/>
          </w:tcPr>
          <w:p w14:paraId="61477419" w14:textId="77777777" w:rsidR="00DA4D74" w:rsidRPr="0011786E" w:rsidRDefault="00DA4D74" w:rsidP="00D039FD">
            <w:pPr>
              <w:rPr>
                <w:sz w:val="16"/>
                <w:szCs w:val="16"/>
              </w:rPr>
            </w:pPr>
            <w:r w:rsidRPr="0011786E">
              <w:rPr>
                <w:sz w:val="16"/>
                <w:szCs w:val="16"/>
              </w:rPr>
              <w:t>2.946</w:t>
            </w:r>
          </w:p>
        </w:tc>
      </w:tr>
      <w:tr w:rsidR="00DA4D74" w:rsidRPr="00CA0A5E" w14:paraId="72EA1C8D" w14:textId="77777777" w:rsidTr="00D039FD">
        <w:tc>
          <w:tcPr>
            <w:tcW w:w="1548" w:type="pct"/>
          </w:tcPr>
          <w:p w14:paraId="154332E0" w14:textId="77777777" w:rsidR="00DA4D74" w:rsidRPr="00C521B7" w:rsidRDefault="00DA4D74" w:rsidP="00D039FD">
            <w:pPr>
              <w:rPr>
                <w:sz w:val="16"/>
                <w:szCs w:val="16"/>
              </w:rPr>
            </w:pPr>
            <w:r w:rsidRPr="00C521B7">
              <w:rPr>
                <w:sz w:val="16"/>
                <w:szCs w:val="16"/>
              </w:rPr>
              <w:t xml:space="preserve">DASS21_stress_(before) </w:t>
            </w:r>
          </w:p>
        </w:tc>
        <w:tc>
          <w:tcPr>
            <w:tcW w:w="338" w:type="pct"/>
          </w:tcPr>
          <w:p w14:paraId="4E036AF4" w14:textId="77777777" w:rsidR="00DA4D74" w:rsidRPr="00C521B7" w:rsidRDefault="00DA4D74" w:rsidP="00D039FD">
            <w:pPr>
              <w:rPr>
                <w:sz w:val="16"/>
                <w:szCs w:val="16"/>
              </w:rPr>
            </w:pPr>
            <w:r w:rsidRPr="00C521B7">
              <w:rPr>
                <w:sz w:val="16"/>
                <w:szCs w:val="16"/>
              </w:rPr>
              <w:t>-.012</w:t>
            </w:r>
          </w:p>
        </w:tc>
        <w:tc>
          <w:tcPr>
            <w:tcW w:w="385" w:type="pct"/>
          </w:tcPr>
          <w:p w14:paraId="742AF997" w14:textId="77777777" w:rsidR="00DA4D74" w:rsidRPr="00C521B7" w:rsidRDefault="00DA4D74" w:rsidP="00D039FD">
            <w:pPr>
              <w:rPr>
                <w:sz w:val="16"/>
                <w:szCs w:val="16"/>
              </w:rPr>
            </w:pPr>
            <w:r w:rsidRPr="00C521B7">
              <w:rPr>
                <w:sz w:val="16"/>
                <w:szCs w:val="16"/>
              </w:rPr>
              <w:t>.0317</w:t>
            </w:r>
          </w:p>
        </w:tc>
        <w:tc>
          <w:tcPr>
            <w:tcW w:w="405" w:type="pct"/>
          </w:tcPr>
          <w:p w14:paraId="2FB605BA" w14:textId="77777777" w:rsidR="00DA4D74" w:rsidRPr="00C521B7" w:rsidRDefault="00DA4D74" w:rsidP="00D039FD">
            <w:pPr>
              <w:rPr>
                <w:sz w:val="16"/>
                <w:szCs w:val="16"/>
              </w:rPr>
            </w:pPr>
            <w:r w:rsidRPr="00C521B7">
              <w:rPr>
                <w:sz w:val="16"/>
                <w:szCs w:val="16"/>
              </w:rPr>
              <w:t>-.074</w:t>
            </w:r>
          </w:p>
        </w:tc>
        <w:tc>
          <w:tcPr>
            <w:tcW w:w="406" w:type="pct"/>
          </w:tcPr>
          <w:p w14:paraId="75066B63" w14:textId="77777777" w:rsidR="00DA4D74" w:rsidRPr="00C521B7" w:rsidRDefault="00DA4D74" w:rsidP="00D039FD">
            <w:pPr>
              <w:rPr>
                <w:sz w:val="16"/>
                <w:szCs w:val="16"/>
              </w:rPr>
            </w:pPr>
            <w:r w:rsidRPr="00C521B7">
              <w:rPr>
                <w:sz w:val="16"/>
                <w:szCs w:val="16"/>
              </w:rPr>
              <w:t>.051</w:t>
            </w:r>
          </w:p>
        </w:tc>
        <w:tc>
          <w:tcPr>
            <w:tcW w:w="432" w:type="pct"/>
          </w:tcPr>
          <w:p w14:paraId="1252A55C" w14:textId="77777777" w:rsidR="00DA4D74" w:rsidRPr="0011786E" w:rsidRDefault="00DA4D74" w:rsidP="00D039FD">
            <w:pPr>
              <w:rPr>
                <w:sz w:val="16"/>
                <w:szCs w:val="16"/>
              </w:rPr>
            </w:pPr>
            <w:r w:rsidRPr="0011786E">
              <w:rPr>
                <w:sz w:val="16"/>
                <w:szCs w:val="16"/>
              </w:rPr>
              <w:t>.133</w:t>
            </w:r>
          </w:p>
        </w:tc>
        <w:tc>
          <w:tcPr>
            <w:tcW w:w="240" w:type="pct"/>
          </w:tcPr>
          <w:p w14:paraId="079E7F96" w14:textId="77777777" w:rsidR="00DA4D74" w:rsidRPr="0011786E" w:rsidRDefault="00DA4D74" w:rsidP="00D039FD">
            <w:pPr>
              <w:rPr>
                <w:sz w:val="16"/>
                <w:szCs w:val="16"/>
              </w:rPr>
            </w:pPr>
            <w:r w:rsidRPr="0011786E">
              <w:rPr>
                <w:sz w:val="16"/>
                <w:szCs w:val="16"/>
              </w:rPr>
              <w:t>1</w:t>
            </w:r>
          </w:p>
        </w:tc>
        <w:tc>
          <w:tcPr>
            <w:tcW w:w="326" w:type="pct"/>
          </w:tcPr>
          <w:p w14:paraId="669143B4" w14:textId="77777777" w:rsidR="00DA4D74" w:rsidRPr="0011786E" w:rsidRDefault="00DA4D74" w:rsidP="00D039FD">
            <w:pPr>
              <w:rPr>
                <w:sz w:val="16"/>
                <w:szCs w:val="16"/>
              </w:rPr>
            </w:pPr>
            <w:r w:rsidRPr="0011786E">
              <w:rPr>
                <w:sz w:val="16"/>
                <w:szCs w:val="16"/>
              </w:rPr>
              <w:t>.715</w:t>
            </w:r>
          </w:p>
        </w:tc>
        <w:tc>
          <w:tcPr>
            <w:tcW w:w="503" w:type="pct"/>
          </w:tcPr>
          <w:p w14:paraId="6DDF42A7" w14:textId="77777777" w:rsidR="00DA4D74" w:rsidRPr="0011786E" w:rsidRDefault="00DA4D74" w:rsidP="00D039FD">
            <w:pPr>
              <w:rPr>
                <w:sz w:val="16"/>
                <w:szCs w:val="16"/>
              </w:rPr>
            </w:pPr>
            <w:r w:rsidRPr="0011786E">
              <w:rPr>
                <w:sz w:val="16"/>
                <w:szCs w:val="16"/>
              </w:rPr>
              <w:t>.315</w:t>
            </w:r>
          </w:p>
        </w:tc>
        <w:tc>
          <w:tcPr>
            <w:tcW w:w="417" w:type="pct"/>
          </w:tcPr>
          <w:p w14:paraId="290D00F2" w14:textId="77777777" w:rsidR="00DA4D74" w:rsidRPr="0011786E" w:rsidRDefault="00DA4D74" w:rsidP="00D039FD">
            <w:pPr>
              <w:rPr>
                <w:sz w:val="16"/>
                <w:szCs w:val="16"/>
              </w:rPr>
            </w:pPr>
            <w:r w:rsidRPr="0011786E">
              <w:rPr>
                <w:sz w:val="16"/>
                <w:szCs w:val="16"/>
              </w:rPr>
              <w:t>3.170</w:t>
            </w:r>
          </w:p>
        </w:tc>
      </w:tr>
      <w:tr w:rsidR="00DA4D74" w:rsidRPr="00CA0A5E" w14:paraId="7FE000B4" w14:textId="77777777" w:rsidTr="00D039FD">
        <w:tc>
          <w:tcPr>
            <w:tcW w:w="1548" w:type="pct"/>
          </w:tcPr>
          <w:p w14:paraId="1A5648DB" w14:textId="77777777" w:rsidR="00DA4D74" w:rsidRPr="00DA0430" w:rsidRDefault="00DA4D74" w:rsidP="00D039FD">
            <w:pPr>
              <w:rPr>
                <w:b/>
                <w:sz w:val="16"/>
                <w:szCs w:val="16"/>
              </w:rPr>
            </w:pPr>
            <w:r w:rsidRPr="00DA0430">
              <w:rPr>
                <w:b/>
                <w:sz w:val="16"/>
                <w:szCs w:val="16"/>
              </w:rPr>
              <w:t xml:space="preserve">SPS_total_(before) </w:t>
            </w:r>
          </w:p>
        </w:tc>
        <w:tc>
          <w:tcPr>
            <w:tcW w:w="338" w:type="pct"/>
          </w:tcPr>
          <w:p w14:paraId="7B35C84E" w14:textId="77777777" w:rsidR="00DA4D74" w:rsidRPr="00DA0430" w:rsidRDefault="00DA4D74" w:rsidP="00D039FD">
            <w:pPr>
              <w:rPr>
                <w:b/>
                <w:sz w:val="16"/>
                <w:szCs w:val="16"/>
              </w:rPr>
            </w:pPr>
            <w:r w:rsidRPr="00DA0430">
              <w:rPr>
                <w:b/>
                <w:sz w:val="16"/>
                <w:szCs w:val="16"/>
              </w:rPr>
              <w:t>.065</w:t>
            </w:r>
          </w:p>
        </w:tc>
        <w:tc>
          <w:tcPr>
            <w:tcW w:w="385" w:type="pct"/>
          </w:tcPr>
          <w:p w14:paraId="595254DE" w14:textId="77777777" w:rsidR="00DA4D74" w:rsidRPr="00DA0430" w:rsidRDefault="00DA4D74" w:rsidP="00D039FD">
            <w:pPr>
              <w:rPr>
                <w:b/>
                <w:sz w:val="16"/>
                <w:szCs w:val="16"/>
              </w:rPr>
            </w:pPr>
            <w:r w:rsidRPr="00DA0430">
              <w:rPr>
                <w:b/>
                <w:sz w:val="16"/>
                <w:szCs w:val="16"/>
              </w:rPr>
              <w:t>.0170</w:t>
            </w:r>
          </w:p>
        </w:tc>
        <w:tc>
          <w:tcPr>
            <w:tcW w:w="405" w:type="pct"/>
          </w:tcPr>
          <w:p w14:paraId="468E9E4B" w14:textId="77777777" w:rsidR="00DA4D74" w:rsidRPr="00DA0430" w:rsidRDefault="00DA4D74" w:rsidP="00D039FD">
            <w:pPr>
              <w:rPr>
                <w:b/>
                <w:sz w:val="16"/>
                <w:szCs w:val="16"/>
              </w:rPr>
            </w:pPr>
            <w:r w:rsidRPr="00DA0430">
              <w:rPr>
                <w:b/>
                <w:sz w:val="16"/>
                <w:szCs w:val="16"/>
              </w:rPr>
              <w:t>.032</w:t>
            </w:r>
          </w:p>
        </w:tc>
        <w:tc>
          <w:tcPr>
            <w:tcW w:w="406" w:type="pct"/>
          </w:tcPr>
          <w:p w14:paraId="685B6E52" w14:textId="77777777" w:rsidR="00DA4D74" w:rsidRPr="00DA0430" w:rsidRDefault="00DA4D74" w:rsidP="00D039FD">
            <w:pPr>
              <w:rPr>
                <w:b/>
                <w:sz w:val="16"/>
                <w:szCs w:val="16"/>
              </w:rPr>
            </w:pPr>
            <w:r w:rsidRPr="00DA0430">
              <w:rPr>
                <w:b/>
                <w:sz w:val="16"/>
                <w:szCs w:val="16"/>
              </w:rPr>
              <w:t>.098</w:t>
            </w:r>
          </w:p>
        </w:tc>
        <w:tc>
          <w:tcPr>
            <w:tcW w:w="432" w:type="pct"/>
          </w:tcPr>
          <w:p w14:paraId="16A44025" w14:textId="77777777" w:rsidR="00DA4D74" w:rsidRPr="00DA0430" w:rsidRDefault="00DA4D74" w:rsidP="00D039FD">
            <w:pPr>
              <w:rPr>
                <w:b/>
                <w:sz w:val="16"/>
                <w:szCs w:val="16"/>
              </w:rPr>
            </w:pPr>
            <w:r w:rsidRPr="00DA0430">
              <w:rPr>
                <w:b/>
                <w:sz w:val="16"/>
                <w:szCs w:val="16"/>
              </w:rPr>
              <w:t>14.765</w:t>
            </w:r>
          </w:p>
        </w:tc>
        <w:tc>
          <w:tcPr>
            <w:tcW w:w="240" w:type="pct"/>
          </w:tcPr>
          <w:p w14:paraId="363D84B0" w14:textId="77777777" w:rsidR="00DA4D74" w:rsidRPr="00DA0430" w:rsidRDefault="00DA4D74" w:rsidP="00D039FD">
            <w:pPr>
              <w:rPr>
                <w:b/>
                <w:sz w:val="16"/>
                <w:szCs w:val="16"/>
              </w:rPr>
            </w:pPr>
            <w:r w:rsidRPr="00DA0430">
              <w:rPr>
                <w:b/>
                <w:sz w:val="16"/>
                <w:szCs w:val="16"/>
              </w:rPr>
              <w:t>1</w:t>
            </w:r>
          </w:p>
        </w:tc>
        <w:tc>
          <w:tcPr>
            <w:tcW w:w="326" w:type="pct"/>
          </w:tcPr>
          <w:p w14:paraId="71182515" w14:textId="77777777" w:rsidR="00DA4D74" w:rsidRPr="00DA0430" w:rsidRDefault="00DA4D74" w:rsidP="00D039FD">
            <w:pPr>
              <w:rPr>
                <w:b/>
                <w:sz w:val="16"/>
                <w:szCs w:val="16"/>
              </w:rPr>
            </w:pPr>
            <w:r>
              <w:rPr>
                <w:b/>
                <w:sz w:val="16"/>
                <w:szCs w:val="16"/>
              </w:rPr>
              <w:t>&lt;.001</w:t>
            </w:r>
          </w:p>
        </w:tc>
        <w:tc>
          <w:tcPr>
            <w:tcW w:w="503" w:type="pct"/>
          </w:tcPr>
          <w:p w14:paraId="46538BF7" w14:textId="77777777" w:rsidR="00DA4D74" w:rsidRPr="0011786E" w:rsidRDefault="00DA4D74" w:rsidP="00D039FD">
            <w:pPr>
              <w:rPr>
                <w:b/>
                <w:sz w:val="16"/>
                <w:szCs w:val="16"/>
              </w:rPr>
            </w:pPr>
            <w:r w:rsidRPr="0011786E">
              <w:rPr>
                <w:sz w:val="16"/>
                <w:szCs w:val="16"/>
              </w:rPr>
              <w:t>.718</w:t>
            </w:r>
          </w:p>
        </w:tc>
        <w:tc>
          <w:tcPr>
            <w:tcW w:w="417" w:type="pct"/>
          </w:tcPr>
          <w:p w14:paraId="0E2D6DF5" w14:textId="77777777" w:rsidR="00DA4D74" w:rsidRPr="0011786E" w:rsidRDefault="00DA4D74" w:rsidP="00D039FD">
            <w:pPr>
              <w:rPr>
                <w:b/>
                <w:sz w:val="16"/>
                <w:szCs w:val="16"/>
              </w:rPr>
            </w:pPr>
            <w:r w:rsidRPr="0011786E">
              <w:rPr>
                <w:sz w:val="16"/>
                <w:szCs w:val="16"/>
              </w:rPr>
              <w:t>1.393</w:t>
            </w:r>
          </w:p>
        </w:tc>
      </w:tr>
      <w:tr w:rsidR="00DA4D74" w:rsidRPr="00CA0A5E" w14:paraId="055F8D8E" w14:textId="77777777" w:rsidTr="00D039FD">
        <w:tc>
          <w:tcPr>
            <w:tcW w:w="1548" w:type="pct"/>
          </w:tcPr>
          <w:p w14:paraId="4F87FC24" w14:textId="77777777" w:rsidR="00DA4D74" w:rsidRPr="00C521B7" w:rsidRDefault="00DA4D74" w:rsidP="00D039FD">
            <w:pPr>
              <w:rPr>
                <w:sz w:val="16"/>
                <w:szCs w:val="16"/>
              </w:rPr>
            </w:pPr>
            <w:r w:rsidRPr="00C521B7">
              <w:rPr>
                <w:sz w:val="16"/>
                <w:szCs w:val="16"/>
              </w:rPr>
              <w:t>(Scale)</w:t>
            </w:r>
          </w:p>
        </w:tc>
        <w:tc>
          <w:tcPr>
            <w:tcW w:w="338" w:type="pct"/>
          </w:tcPr>
          <w:p w14:paraId="2EE0C992" w14:textId="77777777" w:rsidR="00DA4D74" w:rsidRPr="00C521B7" w:rsidRDefault="00DA4D74" w:rsidP="00D039FD">
            <w:pPr>
              <w:rPr>
                <w:sz w:val="16"/>
                <w:szCs w:val="16"/>
              </w:rPr>
            </w:pPr>
            <w:r w:rsidRPr="00C521B7">
              <w:rPr>
                <w:sz w:val="16"/>
                <w:szCs w:val="16"/>
              </w:rPr>
              <w:t>1</w:t>
            </w:r>
          </w:p>
        </w:tc>
        <w:tc>
          <w:tcPr>
            <w:tcW w:w="385" w:type="pct"/>
          </w:tcPr>
          <w:p w14:paraId="00A1AD60" w14:textId="77777777" w:rsidR="00DA4D74" w:rsidRPr="00C521B7" w:rsidRDefault="00DA4D74" w:rsidP="00D039FD">
            <w:pPr>
              <w:rPr>
                <w:sz w:val="16"/>
                <w:szCs w:val="16"/>
              </w:rPr>
            </w:pPr>
          </w:p>
        </w:tc>
        <w:tc>
          <w:tcPr>
            <w:tcW w:w="405" w:type="pct"/>
          </w:tcPr>
          <w:p w14:paraId="5584EC5A" w14:textId="77777777" w:rsidR="00DA4D74" w:rsidRPr="00C521B7" w:rsidRDefault="00DA4D74" w:rsidP="00D039FD">
            <w:pPr>
              <w:rPr>
                <w:sz w:val="16"/>
                <w:szCs w:val="16"/>
              </w:rPr>
            </w:pPr>
          </w:p>
        </w:tc>
        <w:tc>
          <w:tcPr>
            <w:tcW w:w="406" w:type="pct"/>
          </w:tcPr>
          <w:p w14:paraId="676C268A" w14:textId="77777777" w:rsidR="00DA4D74" w:rsidRPr="00C521B7" w:rsidRDefault="00DA4D74" w:rsidP="00D039FD">
            <w:pPr>
              <w:rPr>
                <w:sz w:val="16"/>
                <w:szCs w:val="16"/>
              </w:rPr>
            </w:pPr>
          </w:p>
        </w:tc>
        <w:tc>
          <w:tcPr>
            <w:tcW w:w="432" w:type="pct"/>
          </w:tcPr>
          <w:p w14:paraId="3B0F6C60" w14:textId="77777777" w:rsidR="00DA4D74" w:rsidRPr="0011786E" w:rsidRDefault="00DA4D74" w:rsidP="00D039FD">
            <w:pPr>
              <w:rPr>
                <w:sz w:val="16"/>
                <w:szCs w:val="16"/>
              </w:rPr>
            </w:pPr>
          </w:p>
        </w:tc>
        <w:tc>
          <w:tcPr>
            <w:tcW w:w="240" w:type="pct"/>
          </w:tcPr>
          <w:p w14:paraId="59BD7C76" w14:textId="77777777" w:rsidR="00DA4D74" w:rsidRPr="0011786E" w:rsidRDefault="00DA4D74" w:rsidP="00D039FD">
            <w:pPr>
              <w:rPr>
                <w:sz w:val="16"/>
                <w:szCs w:val="16"/>
              </w:rPr>
            </w:pPr>
          </w:p>
        </w:tc>
        <w:tc>
          <w:tcPr>
            <w:tcW w:w="326" w:type="pct"/>
          </w:tcPr>
          <w:p w14:paraId="555C8FAF" w14:textId="77777777" w:rsidR="00DA4D74" w:rsidRPr="0011786E" w:rsidRDefault="00DA4D74" w:rsidP="00D039FD">
            <w:pPr>
              <w:rPr>
                <w:sz w:val="16"/>
                <w:szCs w:val="16"/>
              </w:rPr>
            </w:pPr>
          </w:p>
        </w:tc>
        <w:tc>
          <w:tcPr>
            <w:tcW w:w="503" w:type="pct"/>
          </w:tcPr>
          <w:p w14:paraId="5B011E17" w14:textId="77777777" w:rsidR="00DA4D74" w:rsidRPr="0011786E" w:rsidRDefault="00DA4D74" w:rsidP="00D039FD">
            <w:pPr>
              <w:rPr>
                <w:sz w:val="16"/>
                <w:szCs w:val="16"/>
              </w:rPr>
            </w:pPr>
          </w:p>
        </w:tc>
        <w:tc>
          <w:tcPr>
            <w:tcW w:w="417" w:type="pct"/>
          </w:tcPr>
          <w:p w14:paraId="54EC3950" w14:textId="77777777" w:rsidR="00DA4D74" w:rsidRPr="0011786E" w:rsidRDefault="00DA4D74" w:rsidP="00D039FD">
            <w:pPr>
              <w:rPr>
                <w:sz w:val="16"/>
                <w:szCs w:val="16"/>
              </w:rPr>
            </w:pPr>
          </w:p>
        </w:tc>
      </w:tr>
      <w:tr w:rsidR="00DA4D74" w:rsidRPr="00CA0A5E" w14:paraId="195AB3B7" w14:textId="77777777" w:rsidTr="00D039FD">
        <w:tc>
          <w:tcPr>
            <w:tcW w:w="1548" w:type="pct"/>
          </w:tcPr>
          <w:p w14:paraId="3DC62BBF" w14:textId="77777777" w:rsidR="00DA4D74" w:rsidRPr="00C521B7" w:rsidRDefault="00DA4D74" w:rsidP="00D039FD">
            <w:pPr>
              <w:rPr>
                <w:sz w:val="16"/>
                <w:szCs w:val="16"/>
              </w:rPr>
            </w:pPr>
            <w:r w:rsidRPr="00C521B7">
              <w:rPr>
                <w:sz w:val="16"/>
                <w:szCs w:val="16"/>
              </w:rPr>
              <w:t>(Negative binomial)</w:t>
            </w:r>
          </w:p>
        </w:tc>
        <w:tc>
          <w:tcPr>
            <w:tcW w:w="338" w:type="pct"/>
          </w:tcPr>
          <w:p w14:paraId="768909D6" w14:textId="77777777" w:rsidR="00DA4D74" w:rsidRPr="00C521B7" w:rsidRDefault="00DA4D74" w:rsidP="00D039FD">
            <w:pPr>
              <w:rPr>
                <w:sz w:val="16"/>
                <w:szCs w:val="16"/>
              </w:rPr>
            </w:pPr>
            <w:r w:rsidRPr="00C521B7">
              <w:rPr>
                <w:sz w:val="16"/>
                <w:szCs w:val="16"/>
              </w:rPr>
              <w:t>1</w:t>
            </w:r>
          </w:p>
        </w:tc>
        <w:tc>
          <w:tcPr>
            <w:tcW w:w="385" w:type="pct"/>
          </w:tcPr>
          <w:p w14:paraId="024B5394" w14:textId="77777777" w:rsidR="00DA4D74" w:rsidRPr="00C521B7" w:rsidRDefault="00DA4D74" w:rsidP="00D039FD">
            <w:pPr>
              <w:rPr>
                <w:sz w:val="16"/>
                <w:szCs w:val="16"/>
              </w:rPr>
            </w:pPr>
          </w:p>
        </w:tc>
        <w:tc>
          <w:tcPr>
            <w:tcW w:w="405" w:type="pct"/>
          </w:tcPr>
          <w:p w14:paraId="1ED1F98F" w14:textId="77777777" w:rsidR="00DA4D74" w:rsidRPr="00C521B7" w:rsidRDefault="00DA4D74" w:rsidP="00D039FD">
            <w:pPr>
              <w:rPr>
                <w:sz w:val="16"/>
                <w:szCs w:val="16"/>
              </w:rPr>
            </w:pPr>
          </w:p>
        </w:tc>
        <w:tc>
          <w:tcPr>
            <w:tcW w:w="406" w:type="pct"/>
          </w:tcPr>
          <w:p w14:paraId="785F9D8B" w14:textId="77777777" w:rsidR="00DA4D74" w:rsidRPr="00C521B7" w:rsidRDefault="00DA4D74" w:rsidP="00D039FD">
            <w:pPr>
              <w:rPr>
                <w:sz w:val="16"/>
                <w:szCs w:val="16"/>
              </w:rPr>
            </w:pPr>
          </w:p>
        </w:tc>
        <w:tc>
          <w:tcPr>
            <w:tcW w:w="432" w:type="pct"/>
          </w:tcPr>
          <w:p w14:paraId="072BCFFE" w14:textId="77777777" w:rsidR="00DA4D74" w:rsidRPr="0011786E" w:rsidRDefault="00DA4D74" w:rsidP="00D039FD">
            <w:pPr>
              <w:rPr>
                <w:sz w:val="16"/>
                <w:szCs w:val="16"/>
              </w:rPr>
            </w:pPr>
          </w:p>
        </w:tc>
        <w:tc>
          <w:tcPr>
            <w:tcW w:w="240" w:type="pct"/>
          </w:tcPr>
          <w:p w14:paraId="36D6E55E" w14:textId="77777777" w:rsidR="00DA4D74" w:rsidRPr="0011786E" w:rsidRDefault="00DA4D74" w:rsidP="00D039FD">
            <w:pPr>
              <w:rPr>
                <w:sz w:val="16"/>
                <w:szCs w:val="16"/>
              </w:rPr>
            </w:pPr>
          </w:p>
        </w:tc>
        <w:tc>
          <w:tcPr>
            <w:tcW w:w="326" w:type="pct"/>
          </w:tcPr>
          <w:p w14:paraId="6D2A136C" w14:textId="77777777" w:rsidR="00DA4D74" w:rsidRPr="0011786E" w:rsidRDefault="00DA4D74" w:rsidP="00D039FD">
            <w:pPr>
              <w:rPr>
                <w:sz w:val="16"/>
                <w:szCs w:val="16"/>
              </w:rPr>
            </w:pPr>
          </w:p>
        </w:tc>
        <w:tc>
          <w:tcPr>
            <w:tcW w:w="503" w:type="pct"/>
          </w:tcPr>
          <w:p w14:paraId="023812FE" w14:textId="77777777" w:rsidR="00DA4D74" w:rsidRPr="0011786E" w:rsidRDefault="00DA4D74" w:rsidP="00D039FD">
            <w:pPr>
              <w:rPr>
                <w:sz w:val="16"/>
                <w:szCs w:val="16"/>
              </w:rPr>
            </w:pPr>
          </w:p>
        </w:tc>
        <w:tc>
          <w:tcPr>
            <w:tcW w:w="417" w:type="pct"/>
          </w:tcPr>
          <w:p w14:paraId="3C3D5E62" w14:textId="77777777" w:rsidR="00DA4D74" w:rsidRPr="0011786E" w:rsidRDefault="00DA4D74" w:rsidP="00D039FD">
            <w:pPr>
              <w:rPr>
                <w:sz w:val="16"/>
                <w:szCs w:val="16"/>
              </w:rPr>
            </w:pPr>
          </w:p>
        </w:tc>
      </w:tr>
    </w:tbl>
    <w:p w14:paraId="47AD435B" w14:textId="77777777" w:rsidR="00DA4D74" w:rsidRPr="007D241B" w:rsidRDefault="00DA4D74" w:rsidP="00DA4D74">
      <w:pPr>
        <w:rPr>
          <w:sz w:val="16"/>
          <w:szCs w:val="16"/>
        </w:rPr>
      </w:pPr>
      <w:r w:rsidRPr="007D241B">
        <w:rPr>
          <w:sz w:val="16"/>
          <w:szCs w:val="16"/>
        </w:rPr>
        <w:t xml:space="preserve">Footnote: CHIT= Cambridge-Chicago Trait Compulsivity Scale; BIS= Barratt Impulsiveness Scale; </w:t>
      </w:r>
      <w:r>
        <w:rPr>
          <w:sz w:val="16"/>
          <w:szCs w:val="16"/>
        </w:rPr>
        <w:t>SPQ=Schizotypal Personality Q</w:t>
      </w:r>
      <w:r w:rsidRPr="007D241B">
        <w:rPr>
          <w:sz w:val="16"/>
          <w:szCs w:val="16"/>
        </w:rPr>
        <w:t>uestionnaire</w:t>
      </w:r>
      <w:r>
        <w:rPr>
          <w:sz w:val="16"/>
          <w:szCs w:val="16"/>
        </w:rPr>
        <w:t xml:space="preserve">; </w:t>
      </w:r>
      <w:r w:rsidRPr="007D241B">
        <w:rPr>
          <w:sz w:val="16"/>
          <w:szCs w:val="16"/>
        </w:rPr>
        <w:t xml:space="preserve">DASS-21= Depression Anxiety Stress Scale-21; </w:t>
      </w:r>
      <w:r>
        <w:rPr>
          <w:sz w:val="16"/>
          <w:szCs w:val="16"/>
        </w:rPr>
        <w:t>MGH-HPS=</w:t>
      </w:r>
      <w:r w:rsidRPr="00E60CA4">
        <w:rPr>
          <w:sz w:val="16"/>
          <w:szCs w:val="16"/>
        </w:rPr>
        <w:t xml:space="preserve"> </w:t>
      </w:r>
      <w:r>
        <w:rPr>
          <w:sz w:val="16"/>
          <w:szCs w:val="16"/>
        </w:rPr>
        <w:t>Massachusetts General Hospital Hair Pulling Scale</w:t>
      </w:r>
    </w:p>
    <w:p w14:paraId="5CFDC5A9" w14:textId="77777777" w:rsidR="00DA4D74" w:rsidRDefault="00DA4D74" w:rsidP="00DA4D74"/>
    <w:p w14:paraId="0E94C8CD" w14:textId="77777777" w:rsidR="00DA4D74" w:rsidRDefault="00DA4D74" w:rsidP="00DA4D74"/>
    <w:p w14:paraId="7CE8233B" w14:textId="77777777" w:rsidR="00DA4D74" w:rsidRDefault="00DA4D74" w:rsidP="00DA4D74"/>
    <w:p w14:paraId="709C8890" w14:textId="77777777" w:rsidR="00DA4D74" w:rsidRDefault="00DA4D74" w:rsidP="00DA4D74"/>
    <w:p w14:paraId="402FFF83" w14:textId="77777777" w:rsidR="00DA4D74" w:rsidRDefault="00DA4D74" w:rsidP="00DA4D74"/>
    <w:p w14:paraId="0C6A2088" w14:textId="77777777" w:rsidR="00DA4D74" w:rsidRDefault="00DA4D74" w:rsidP="00DA4D74"/>
    <w:p w14:paraId="5E6EB003" w14:textId="77777777" w:rsidR="00DA4D74" w:rsidRDefault="00DA4D74" w:rsidP="00DA4D74"/>
    <w:p w14:paraId="57633C2E" w14:textId="77777777" w:rsidR="00DA4D74" w:rsidRDefault="00DA4D74" w:rsidP="00DA4D74"/>
    <w:p w14:paraId="1508896E" w14:textId="77777777" w:rsidR="00DA4D74" w:rsidRDefault="00DA4D74" w:rsidP="00DA4D74"/>
    <w:p w14:paraId="038CF6D7" w14:textId="77777777" w:rsidR="00DA4D74" w:rsidRDefault="00DA4D74" w:rsidP="00DA4D74"/>
    <w:p w14:paraId="51E63A38" w14:textId="77777777" w:rsidR="00DA4D74" w:rsidRDefault="00DA4D74" w:rsidP="00DA4D74"/>
    <w:p w14:paraId="08546551" w14:textId="77777777" w:rsidR="00DA4D74" w:rsidRDefault="00DA4D74" w:rsidP="00DA4D74"/>
    <w:p w14:paraId="28BF8847" w14:textId="77777777" w:rsidR="00DA4D74" w:rsidRDefault="00DA4D74" w:rsidP="00DA4D74"/>
    <w:p w14:paraId="56DBD9F1" w14:textId="77777777" w:rsidR="00DA4D74" w:rsidRDefault="00DA4D74" w:rsidP="00DA4D74"/>
    <w:p w14:paraId="4B44DDB3" w14:textId="77777777" w:rsidR="00DA4D74" w:rsidRDefault="00DA4D74" w:rsidP="00DA4D74"/>
    <w:p w14:paraId="2BF9EC21" w14:textId="77777777" w:rsidR="00DA4D74" w:rsidRDefault="00DA4D74" w:rsidP="00DA4D74"/>
    <w:p w14:paraId="2DE46822" w14:textId="77777777" w:rsidR="00DA4D74" w:rsidRDefault="00DA4D74" w:rsidP="00DA4D74"/>
    <w:p w14:paraId="2E7BB865" w14:textId="77777777" w:rsidR="00DA4D74" w:rsidRDefault="00DA4D74" w:rsidP="00DA4D74"/>
    <w:p w14:paraId="5B5DBE93" w14:textId="77777777" w:rsidR="00DA4D74" w:rsidRDefault="00DA4D74" w:rsidP="00DA4D74"/>
    <w:p w14:paraId="3664FCF9" w14:textId="77777777" w:rsidR="00DA4D74" w:rsidRDefault="00DA4D74" w:rsidP="00DA4D74"/>
    <w:p w14:paraId="5B49A1B0" w14:textId="77777777" w:rsidR="00DA4D74" w:rsidRDefault="00DA4D74" w:rsidP="00DA4D74"/>
    <w:p w14:paraId="32CCD6D9" w14:textId="77777777" w:rsidR="00DA4D74" w:rsidRDefault="00DA4D74" w:rsidP="00DA4D74"/>
    <w:p w14:paraId="775B0A9C" w14:textId="77777777" w:rsidR="00DA4D74" w:rsidRDefault="00DA4D74" w:rsidP="00DA4D74"/>
    <w:p w14:paraId="7AB30352" w14:textId="77777777" w:rsidR="00DA4D74" w:rsidRDefault="00DA4D74" w:rsidP="00DA4D74"/>
    <w:p w14:paraId="40935C59" w14:textId="77777777" w:rsidR="00DA4D74" w:rsidRDefault="00DA4D74" w:rsidP="00DA4D74"/>
    <w:p w14:paraId="704A8A09" w14:textId="77777777" w:rsidR="00DA4D74" w:rsidRDefault="00DA4D74" w:rsidP="00DA4D74"/>
    <w:p w14:paraId="769E74F3" w14:textId="4A24B1B9" w:rsidR="00DA4D74" w:rsidRDefault="00DA4D74" w:rsidP="00DA4D74">
      <w:r>
        <w:rPr>
          <w:sz w:val="16"/>
          <w:szCs w:val="16"/>
        </w:rPr>
        <w:t xml:space="preserve">Table 5: Negative binomial model with </w:t>
      </w:r>
      <w:r w:rsidR="002D76D0">
        <w:rPr>
          <w:sz w:val="16"/>
          <w:szCs w:val="16"/>
        </w:rPr>
        <w:t>intra-</w:t>
      </w:r>
      <w:r w:rsidR="00A21B3F">
        <w:rPr>
          <w:sz w:val="16"/>
          <w:szCs w:val="16"/>
        </w:rPr>
        <w:t>COVID-19</w:t>
      </w:r>
      <w:r>
        <w:rPr>
          <w:sz w:val="16"/>
          <w:szCs w:val="16"/>
        </w:rPr>
        <w:t xml:space="preserve"> </w:t>
      </w:r>
      <w:r w:rsidR="002D76D0">
        <w:rPr>
          <w:sz w:val="16"/>
          <w:szCs w:val="16"/>
        </w:rPr>
        <w:t xml:space="preserve">pandemic </w:t>
      </w:r>
      <w:r>
        <w:rPr>
          <w:sz w:val="16"/>
          <w:szCs w:val="16"/>
        </w:rPr>
        <w:t>scores on the Dimensional Obsessive-Compulsive Scale (DOCS) as the dependent variable and pre-covid DOCS subscores as independent variables</w:t>
      </w:r>
    </w:p>
    <w:tbl>
      <w:tblPr>
        <w:tblStyle w:val="TableGrid"/>
        <w:tblW w:w="5000" w:type="pct"/>
        <w:tblLook w:val="04A0" w:firstRow="1" w:lastRow="0" w:firstColumn="1" w:lastColumn="0" w:noHBand="0" w:noVBand="1"/>
      </w:tblPr>
      <w:tblGrid>
        <w:gridCol w:w="2576"/>
        <w:gridCol w:w="576"/>
        <w:gridCol w:w="576"/>
        <w:gridCol w:w="711"/>
        <w:gridCol w:w="616"/>
        <w:gridCol w:w="736"/>
        <w:gridCol w:w="350"/>
        <w:gridCol w:w="588"/>
        <w:gridCol w:w="856"/>
        <w:gridCol w:w="705"/>
      </w:tblGrid>
      <w:tr w:rsidR="00DA4D74" w:rsidRPr="00E24DA8" w14:paraId="498ACB31" w14:textId="77777777" w:rsidTr="00D039FD">
        <w:tc>
          <w:tcPr>
            <w:tcW w:w="4031" w:type="pct"/>
            <w:gridSpan w:val="8"/>
          </w:tcPr>
          <w:p w14:paraId="37F98DE2" w14:textId="77777777" w:rsidR="00DA4D74" w:rsidRPr="003E5866" w:rsidRDefault="00DA4D74" w:rsidP="00D039FD">
            <w:pPr>
              <w:jc w:val="center"/>
              <w:rPr>
                <w:sz w:val="16"/>
                <w:szCs w:val="16"/>
              </w:rPr>
            </w:pPr>
            <w:r w:rsidRPr="003E5866">
              <w:rPr>
                <w:sz w:val="16"/>
                <w:szCs w:val="16"/>
              </w:rPr>
              <w:t>Parameter Estimates</w:t>
            </w:r>
          </w:p>
        </w:tc>
        <w:tc>
          <w:tcPr>
            <w:tcW w:w="969" w:type="pct"/>
            <w:gridSpan w:val="2"/>
          </w:tcPr>
          <w:p w14:paraId="7BC4D776" w14:textId="77777777" w:rsidR="00DA4D74" w:rsidRPr="003D42B7" w:rsidRDefault="00DA4D74" w:rsidP="00D039FD">
            <w:pPr>
              <w:jc w:val="center"/>
              <w:rPr>
                <w:sz w:val="16"/>
                <w:szCs w:val="16"/>
                <w:highlight w:val="red"/>
              </w:rPr>
            </w:pPr>
          </w:p>
        </w:tc>
      </w:tr>
      <w:tr w:rsidR="00DA4D74" w:rsidRPr="00E24DA8" w14:paraId="0B049FC8" w14:textId="77777777" w:rsidTr="00D039FD">
        <w:tc>
          <w:tcPr>
            <w:tcW w:w="1581" w:type="pct"/>
          </w:tcPr>
          <w:p w14:paraId="6CA2046B" w14:textId="77777777" w:rsidR="00DA4D74" w:rsidRPr="00B3571A" w:rsidRDefault="00DA4D74" w:rsidP="00D039FD">
            <w:pPr>
              <w:jc w:val="center"/>
              <w:rPr>
                <w:sz w:val="16"/>
                <w:szCs w:val="16"/>
              </w:rPr>
            </w:pPr>
            <w:r w:rsidRPr="00B3571A">
              <w:rPr>
                <w:sz w:val="16"/>
                <w:szCs w:val="16"/>
              </w:rPr>
              <w:t>Parameter</w:t>
            </w:r>
          </w:p>
        </w:tc>
        <w:tc>
          <w:tcPr>
            <w:tcW w:w="338" w:type="pct"/>
          </w:tcPr>
          <w:p w14:paraId="1E90731C" w14:textId="77777777" w:rsidR="00DA4D74" w:rsidRPr="00B3571A" w:rsidRDefault="00DA4D74" w:rsidP="00D039FD">
            <w:pPr>
              <w:jc w:val="center"/>
              <w:rPr>
                <w:sz w:val="16"/>
                <w:szCs w:val="16"/>
              </w:rPr>
            </w:pPr>
            <w:r w:rsidRPr="00B3571A">
              <w:rPr>
                <w:sz w:val="16"/>
                <w:szCs w:val="16"/>
              </w:rPr>
              <w:t>B</w:t>
            </w:r>
          </w:p>
        </w:tc>
        <w:tc>
          <w:tcPr>
            <w:tcW w:w="338" w:type="pct"/>
          </w:tcPr>
          <w:p w14:paraId="269CC4ED" w14:textId="77777777" w:rsidR="00DA4D74" w:rsidRPr="003E5866" w:rsidRDefault="00DA4D74" w:rsidP="00D039FD">
            <w:pPr>
              <w:jc w:val="center"/>
              <w:rPr>
                <w:sz w:val="16"/>
                <w:szCs w:val="16"/>
              </w:rPr>
            </w:pPr>
            <w:r w:rsidRPr="003E5866">
              <w:rPr>
                <w:sz w:val="16"/>
                <w:szCs w:val="16"/>
              </w:rPr>
              <w:t>Std. Error</w:t>
            </w:r>
          </w:p>
        </w:tc>
        <w:tc>
          <w:tcPr>
            <w:tcW w:w="817" w:type="pct"/>
            <w:gridSpan w:val="2"/>
          </w:tcPr>
          <w:p w14:paraId="673B8413" w14:textId="77777777" w:rsidR="00DA4D74" w:rsidRPr="003E5866" w:rsidRDefault="00DA4D74" w:rsidP="00D039FD">
            <w:pPr>
              <w:jc w:val="center"/>
              <w:rPr>
                <w:sz w:val="16"/>
                <w:szCs w:val="16"/>
              </w:rPr>
            </w:pPr>
            <w:r w:rsidRPr="003E5866">
              <w:rPr>
                <w:sz w:val="16"/>
                <w:szCs w:val="16"/>
              </w:rPr>
              <w:t>95% Wald Confidence Interval</w:t>
            </w:r>
          </w:p>
        </w:tc>
        <w:tc>
          <w:tcPr>
            <w:tcW w:w="956" w:type="pct"/>
            <w:gridSpan w:val="3"/>
          </w:tcPr>
          <w:p w14:paraId="7146ADC8" w14:textId="77777777" w:rsidR="00DA4D74" w:rsidRPr="00B3571A" w:rsidRDefault="00DA4D74" w:rsidP="00D039FD">
            <w:pPr>
              <w:jc w:val="center"/>
              <w:rPr>
                <w:sz w:val="16"/>
                <w:szCs w:val="16"/>
              </w:rPr>
            </w:pPr>
            <w:r w:rsidRPr="00B3571A">
              <w:rPr>
                <w:sz w:val="16"/>
                <w:szCs w:val="16"/>
              </w:rPr>
              <w:t>Hypothesis Test</w:t>
            </w:r>
          </w:p>
        </w:tc>
        <w:tc>
          <w:tcPr>
            <w:tcW w:w="969" w:type="pct"/>
            <w:gridSpan w:val="2"/>
          </w:tcPr>
          <w:p w14:paraId="3F85CC8A" w14:textId="77777777" w:rsidR="00DA4D74" w:rsidRPr="00B3571A" w:rsidRDefault="00DA4D74" w:rsidP="00D039FD">
            <w:pPr>
              <w:jc w:val="center"/>
              <w:rPr>
                <w:sz w:val="16"/>
                <w:szCs w:val="16"/>
              </w:rPr>
            </w:pPr>
            <w:r>
              <w:rPr>
                <w:sz w:val="16"/>
                <w:szCs w:val="16"/>
              </w:rPr>
              <w:t>Collinearity statistics</w:t>
            </w:r>
          </w:p>
        </w:tc>
      </w:tr>
      <w:tr w:rsidR="00DA4D74" w:rsidRPr="00E24DA8" w14:paraId="0DBCA7A6" w14:textId="77777777" w:rsidTr="00D039FD">
        <w:tc>
          <w:tcPr>
            <w:tcW w:w="1581" w:type="pct"/>
          </w:tcPr>
          <w:p w14:paraId="4B72605F" w14:textId="77777777" w:rsidR="00DA4D74" w:rsidRPr="00B3571A" w:rsidRDefault="00DA4D74" w:rsidP="00D039FD">
            <w:pPr>
              <w:jc w:val="center"/>
              <w:rPr>
                <w:sz w:val="16"/>
                <w:szCs w:val="16"/>
              </w:rPr>
            </w:pPr>
          </w:p>
        </w:tc>
        <w:tc>
          <w:tcPr>
            <w:tcW w:w="338" w:type="pct"/>
          </w:tcPr>
          <w:p w14:paraId="7DE7F67F" w14:textId="77777777" w:rsidR="00DA4D74" w:rsidRPr="00B3571A" w:rsidRDefault="00DA4D74" w:rsidP="00D039FD">
            <w:pPr>
              <w:jc w:val="center"/>
              <w:rPr>
                <w:sz w:val="16"/>
                <w:szCs w:val="16"/>
              </w:rPr>
            </w:pPr>
          </w:p>
        </w:tc>
        <w:tc>
          <w:tcPr>
            <w:tcW w:w="338" w:type="pct"/>
          </w:tcPr>
          <w:p w14:paraId="46E86C1C" w14:textId="77777777" w:rsidR="00DA4D74" w:rsidRPr="00B3571A" w:rsidRDefault="00DA4D74" w:rsidP="00D039FD">
            <w:pPr>
              <w:jc w:val="center"/>
              <w:rPr>
                <w:sz w:val="16"/>
                <w:szCs w:val="16"/>
              </w:rPr>
            </w:pPr>
          </w:p>
        </w:tc>
        <w:tc>
          <w:tcPr>
            <w:tcW w:w="456" w:type="pct"/>
          </w:tcPr>
          <w:p w14:paraId="5D883F51" w14:textId="77777777" w:rsidR="00DA4D74" w:rsidRPr="00B3571A" w:rsidRDefault="00DA4D74" w:rsidP="00D039FD">
            <w:pPr>
              <w:jc w:val="center"/>
              <w:rPr>
                <w:sz w:val="16"/>
                <w:szCs w:val="16"/>
              </w:rPr>
            </w:pPr>
            <w:r w:rsidRPr="00B3571A">
              <w:rPr>
                <w:sz w:val="16"/>
                <w:szCs w:val="16"/>
              </w:rPr>
              <w:t>Lower</w:t>
            </w:r>
          </w:p>
        </w:tc>
        <w:tc>
          <w:tcPr>
            <w:tcW w:w="362" w:type="pct"/>
          </w:tcPr>
          <w:p w14:paraId="4EF1FBC3" w14:textId="77777777" w:rsidR="00DA4D74" w:rsidRPr="00B3571A" w:rsidRDefault="00DA4D74" w:rsidP="00D039FD">
            <w:pPr>
              <w:jc w:val="center"/>
              <w:rPr>
                <w:sz w:val="16"/>
                <w:szCs w:val="16"/>
              </w:rPr>
            </w:pPr>
            <w:r w:rsidRPr="00B3571A">
              <w:rPr>
                <w:sz w:val="16"/>
                <w:szCs w:val="16"/>
              </w:rPr>
              <w:t>Upper</w:t>
            </w:r>
          </w:p>
        </w:tc>
        <w:tc>
          <w:tcPr>
            <w:tcW w:w="456" w:type="pct"/>
          </w:tcPr>
          <w:p w14:paraId="345452EA" w14:textId="77777777" w:rsidR="00DA4D74" w:rsidRPr="00B3571A" w:rsidRDefault="00DA4D74" w:rsidP="00D039FD">
            <w:pPr>
              <w:jc w:val="center"/>
              <w:rPr>
                <w:sz w:val="16"/>
                <w:szCs w:val="16"/>
              </w:rPr>
            </w:pPr>
            <w:r w:rsidRPr="00B3571A">
              <w:rPr>
                <w:sz w:val="16"/>
                <w:szCs w:val="16"/>
              </w:rPr>
              <w:t>Wald Chi-Square</w:t>
            </w:r>
          </w:p>
        </w:tc>
        <w:tc>
          <w:tcPr>
            <w:tcW w:w="205" w:type="pct"/>
          </w:tcPr>
          <w:p w14:paraId="21FDA424" w14:textId="77777777" w:rsidR="00DA4D74" w:rsidRPr="00B3571A" w:rsidRDefault="00DA4D74" w:rsidP="00D039FD">
            <w:pPr>
              <w:jc w:val="center"/>
              <w:rPr>
                <w:sz w:val="16"/>
                <w:szCs w:val="16"/>
              </w:rPr>
            </w:pPr>
            <w:r w:rsidRPr="00B3571A">
              <w:rPr>
                <w:sz w:val="16"/>
                <w:szCs w:val="16"/>
              </w:rPr>
              <w:t>df</w:t>
            </w:r>
          </w:p>
        </w:tc>
        <w:tc>
          <w:tcPr>
            <w:tcW w:w="295" w:type="pct"/>
          </w:tcPr>
          <w:p w14:paraId="1A8EB759" w14:textId="77777777" w:rsidR="00DA4D74" w:rsidRPr="00B3571A" w:rsidRDefault="00DA4D74" w:rsidP="00D039FD">
            <w:pPr>
              <w:jc w:val="center"/>
              <w:rPr>
                <w:sz w:val="16"/>
                <w:szCs w:val="16"/>
              </w:rPr>
            </w:pPr>
            <w:r w:rsidRPr="00B3571A">
              <w:rPr>
                <w:sz w:val="16"/>
                <w:szCs w:val="16"/>
              </w:rPr>
              <w:t>Sig.</w:t>
            </w:r>
          </w:p>
        </w:tc>
        <w:tc>
          <w:tcPr>
            <w:tcW w:w="503" w:type="pct"/>
          </w:tcPr>
          <w:p w14:paraId="701C82A2" w14:textId="77777777" w:rsidR="00DA4D74" w:rsidRPr="00B3571A" w:rsidRDefault="00DA4D74" w:rsidP="00D039FD">
            <w:pPr>
              <w:jc w:val="center"/>
              <w:rPr>
                <w:sz w:val="16"/>
                <w:szCs w:val="16"/>
              </w:rPr>
            </w:pPr>
            <w:r>
              <w:rPr>
                <w:sz w:val="16"/>
                <w:szCs w:val="16"/>
              </w:rPr>
              <w:t>Tolerance</w:t>
            </w:r>
          </w:p>
        </w:tc>
        <w:tc>
          <w:tcPr>
            <w:tcW w:w="466" w:type="pct"/>
          </w:tcPr>
          <w:p w14:paraId="10CC6EA0" w14:textId="77777777" w:rsidR="00DA4D74" w:rsidRPr="00B3571A" w:rsidRDefault="00DA4D74" w:rsidP="00D039FD">
            <w:pPr>
              <w:jc w:val="center"/>
              <w:rPr>
                <w:sz w:val="16"/>
                <w:szCs w:val="16"/>
              </w:rPr>
            </w:pPr>
            <w:r>
              <w:rPr>
                <w:sz w:val="16"/>
                <w:szCs w:val="16"/>
              </w:rPr>
              <w:t>VIF</w:t>
            </w:r>
          </w:p>
        </w:tc>
      </w:tr>
      <w:tr w:rsidR="00DA4D74" w:rsidRPr="00E24DA8" w14:paraId="5A58F830" w14:textId="77777777" w:rsidTr="00D039FD">
        <w:tc>
          <w:tcPr>
            <w:tcW w:w="1581" w:type="pct"/>
          </w:tcPr>
          <w:p w14:paraId="197855A3" w14:textId="77777777" w:rsidR="00DA4D74" w:rsidRPr="00B3571A" w:rsidRDefault="00DA4D74" w:rsidP="00D039FD">
            <w:pPr>
              <w:rPr>
                <w:sz w:val="16"/>
                <w:szCs w:val="16"/>
              </w:rPr>
            </w:pPr>
            <w:r w:rsidRPr="00E24DA8">
              <w:rPr>
                <w:sz w:val="16"/>
                <w:szCs w:val="16"/>
              </w:rPr>
              <w:t>(Intercept)</w:t>
            </w:r>
          </w:p>
        </w:tc>
        <w:tc>
          <w:tcPr>
            <w:tcW w:w="338" w:type="pct"/>
          </w:tcPr>
          <w:p w14:paraId="387A08E2" w14:textId="77777777" w:rsidR="00DA4D74" w:rsidRPr="00B3571A" w:rsidRDefault="00DA4D74" w:rsidP="00D039FD">
            <w:pPr>
              <w:rPr>
                <w:sz w:val="16"/>
                <w:szCs w:val="16"/>
              </w:rPr>
            </w:pPr>
            <w:r w:rsidRPr="00B3571A">
              <w:rPr>
                <w:sz w:val="16"/>
                <w:szCs w:val="16"/>
              </w:rPr>
              <w:t>2.470</w:t>
            </w:r>
          </w:p>
        </w:tc>
        <w:tc>
          <w:tcPr>
            <w:tcW w:w="338" w:type="pct"/>
          </w:tcPr>
          <w:p w14:paraId="3CB3A88F" w14:textId="77777777" w:rsidR="00DA4D74" w:rsidRPr="00B3571A" w:rsidRDefault="00DA4D74" w:rsidP="00D039FD">
            <w:pPr>
              <w:rPr>
                <w:sz w:val="16"/>
                <w:szCs w:val="16"/>
              </w:rPr>
            </w:pPr>
            <w:r w:rsidRPr="00B3571A">
              <w:rPr>
                <w:sz w:val="16"/>
                <w:szCs w:val="16"/>
              </w:rPr>
              <w:t>.1668</w:t>
            </w:r>
          </w:p>
        </w:tc>
        <w:tc>
          <w:tcPr>
            <w:tcW w:w="456" w:type="pct"/>
          </w:tcPr>
          <w:p w14:paraId="53564359" w14:textId="77777777" w:rsidR="00DA4D74" w:rsidRPr="00B3571A" w:rsidRDefault="00DA4D74" w:rsidP="00D039FD">
            <w:pPr>
              <w:rPr>
                <w:sz w:val="16"/>
                <w:szCs w:val="16"/>
              </w:rPr>
            </w:pPr>
            <w:r w:rsidRPr="00B3571A">
              <w:rPr>
                <w:sz w:val="16"/>
                <w:szCs w:val="16"/>
              </w:rPr>
              <w:t>2.143</w:t>
            </w:r>
          </w:p>
        </w:tc>
        <w:tc>
          <w:tcPr>
            <w:tcW w:w="362" w:type="pct"/>
          </w:tcPr>
          <w:p w14:paraId="2F629F86" w14:textId="77777777" w:rsidR="00DA4D74" w:rsidRPr="00B3571A" w:rsidRDefault="00DA4D74" w:rsidP="00D039FD">
            <w:pPr>
              <w:rPr>
                <w:sz w:val="16"/>
                <w:szCs w:val="16"/>
              </w:rPr>
            </w:pPr>
            <w:r w:rsidRPr="00B3571A">
              <w:rPr>
                <w:sz w:val="16"/>
                <w:szCs w:val="16"/>
              </w:rPr>
              <w:t>2.797</w:t>
            </w:r>
          </w:p>
        </w:tc>
        <w:tc>
          <w:tcPr>
            <w:tcW w:w="456" w:type="pct"/>
          </w:tcPr>
          <w:p w14:paraId="758EAA9F" w14:textId="77777777" w:rsidR="00DA4D74" w:rsidRPr="00BF45EF" w:rsidRDefault="00DA4D74" w:rsidP="00D039FD">
            <w:pPr>
              <w:rPr>
                <w:sz w:val="16"/>
                <w:szCs w:val="16"/>
              </w:rPr>
            </w:pPr>
            <w:r w:rsidRPr="00BF45EF">
              <w:rPr>
                <w:sz w:val="16"/>
                <w:szCs w:val="16"/>
              </w:rPr>
              <w:t>219.268</w:t>
            </w:r>
          </w:p>
        </w:tc>
        <w:tc>
          <w:tcPr>
            <w:tcW w:w="205" w:type="pct"/>
          </w:tcPr>
          <w:p w14:paraId="7D3498E2" w14:textId="77777777" w:rsidR="00DA4D74" w:rsidRPr="00BF45EF" w:rsidRDefault="00DA4D74" w:rsidP="00D039FD">
            <w:pPr>
              <w:rPr>
                <w:sz w:val="16"/>
                <w:szCs w:val="16"/>
              </w:rPr>
            </w:pPr>
            <w:r w:rsidRPr="00BF45EF">
              <w:rPr>
                <w:sz w:val="16"/>
                <w:szCs w:val="16"/>
              </w:rPr>
              <w:t>1</w:t>
            </w:r>
          </w:p>
        </w:tc>
        <w:tc>
          <w:tcPr>
            <w:tcW w:w="295" w:type="pct"/>
          </w:tcPr>
          <w:p w14:paraId="65DA1182" w14:textId="77777777" w:rsidR="00DA4D74" w:rsidRPr="00BF45EF" w:rsidRDefault="00DA4D74" w:rsidP="00D039FD">
            <w:pPr>
              <w:rPr>
                <w:sz w:val="16"/>
                <w:szCs w:val="16"/>
              </w:rPr>
            </w:pPr>
            <w:r w:rsidRPr="00BF45EF">
              <w:rPr>
                <w:sz w:val="16"/>
                <w:szCs w:val="16"/>
              </w:rPr>
              <w:t>.000</w:t>
            </w:r>
          </w:p>
        </w:tc>
        <w:tc>
          <w:tcPr>
            <w:tcW w:w="503" w:type="pct"/>
          </w:tcPr>
          <w:p w14:paraId="79DE885B" w14:textId="77777777" w:rsidR="00DA4D74" w:rsidRPr="00BF45EF" w:rsidRDefault="00DA4D74" w:rsidP="00D039FD">
            <w:pPr>
              <w:rPr>
                <w:sz w:val="16"/>
                <w:szCs w:val="16"/>
              </w:rPr>
            </w:pPr>
          </w:p>
        </w:tc>
        <w:tc>
          <w:tcPr>
            <w:tcW w:w="466" w:type="pct"/>
          </w:tcPr>
          <w:p w14:paraId="69220CFB" w14:textId="77777777" w:rsidR="00DA4D74" w:rsidRPr="00BF45EF" w:rsidRDefault="00DA4D74" w:rsidP="00D039FD">
            <w:pPr>
              <w:rPr>
                <w:sz w:val="16"/>
                <w:szCs w:val="16"/>
              </w:rPr>
            </w:pPr>
          </w:p>
        </w:tc>
      </w:tr>
      <w:tr w:rsidR="00DA4D74" w:rsidRPr="00E24DA8" w14:paraId="3BAD4FC4" w14:textId="77777777" w:rsidTr="00D039FD">
        <w:tc>
          <w:tcPr>
            <w:tcW w:w="1581" w:type="pct"/>
          </w:tcPr>
          <w:p w14:paraId="22361EB5" w14:textId="77777777" w:rsidR="00DA4D74" w:rsidRPr="00B3571A" w:rsidRDefault="00DA4D74" w:rsidP="00D039FD">
            <w:pPr>
              <w:rPr>
                <w:sz w:val="16"/>
                <w:szCs w:val="16"/>
              </w:rPr>
            </w:pPr>
            <w:r>
              <w:rPr>
                <w:sz w:val="16"/>
                <w:szCs w:val="16"/>
              </w:rPr>
              <w:t>Age</w:t>
            </w:r>
          </w:p>
        </w:tc>
        <w:tc>
          <w:tcPr>
            <w:tcW w:w="338" w:type="pct"/>
          </w:tcPr>
          <w:p w14:paraId="1144D45B" w14:textId="77777777" w:rsidR="00DA4D74" w:rsidRPr="00B3571A" w:rsidRDefault="00DA4D74" w:rsidP="00D039FD">
            <w:pPr>
              <w:rPr>
                <w:sz w:val="16"/>
                <w:szCs w:val="16"/>
              </w:rPr>
            </w:pPr>
            <w:r w:rsidRPr="00B3571A">
              <w:rPr>
                <w:sz w:val="16"/>
                <w:szCs w:val="16"/>
              </w:rPr>
              <w:t>-.005</w:t>
            </w:r>
          </w:p>
        </w:tc>
        <w:tc>
          <w:tcPr>
            <w:tcW w:w="338" w:type="pct"/>
          </w:tcPr>
          <w:p w14:paraId="18936F4B" w14:textId="77777777" w:rsidR="00DA4D74" w:rsidRPr="00B3571A" w:rsidRDefault="00DA4D74" w:rsidP="00D039FD">
            <w:pPr>
              <w:rPr>
                <w:sz w:val="16"/>
                <w:szCs w:val="16"/>
              </w:rPr>
            </w:pPr>
            <w:r w:rsidRPr="00B3571A">
              <w:rPr>
                <w:sz w:val="16"/>
                <w:szCs w:val="16"/>
              </w:rPr>
              <w:t>.0032</w:t>
            </w:r>
          </w:p>
        </w:tc>
        <w:tc>
          <w:tcPr>
            <w:tcW w:w="456" w:type="pct"/>
          </w:tcPr>
          <w:p w14:paraId="6B21479E" w14:textId="77777777" w:rsidR="00DA4D74" w:rsidRPr="00B3571A" w:rsidRDefault="00DA4D74" w:rsidP="00D039FD">
            <w:pPr>
              <w:rPr>
                <w:sz w:val="16"/>
                <w:szCs w:val="16"/>
              </w:rPr>
            </w:pPr>
            <w:r w:rsidRPr="00B3571A">
              <w:rPr>
                <w:sz w:val="16"/>
                <w:szCs w:val="16"/>
              </w:rPr>
              <w:t>-.011</w:t>
            </w:r>
          </w:p>
        </w:tc>
        <w:tc>
          <w:tcPr>
            <w:tcW w:w="362" w:type="pct"/>
          </w:tcPr>
          <w:p w14:paraId="76C55B27" w14:textId="77777777" w:rsidR="00DA4D74" w:rsidRPr="00B3571A" w:rsidRDefault="00DA4D74" w:rsidP="00D039FD">
            <w:pPr>
              <w:rPr>
                <w:sz w:val="16"/>
                <w:szCs w:val="16"/>
              </w:rPr>
            </w:pPr>
            <w:r w:rsidRPr="00B3571A">
              <w:rPr>
                <w:sz w:val="16"/>
                <w:szCs w:val="16"/>
              </w:rPr>
              <w:t>.001</w:t>
            </w:r>
          </w:p>
        </w:tc>
        <w:tc>
          <w:tcPr>
            <w:tcW w:w="456" w:type="pct"/>
          </w:tcPr>
          <w:p w14:paraId="0C46D098" w14:textId="77777777" w:rsidR="00DA4D74" w:rsidRPr="00BF45EF" w:rsidRDefault="00DA4D74" w:rsidP="00D039FD">
            <w:pPr>
              <w:rPr>
                <w:sz w:val="16"/>
                <w:szCs w:val="16"/>
              </w:rPr>
            </w:pPr>
            <w:r w:rsidRPr="00BF45EF">
              <w:rPr>
                <w:sz w:val="16"/>
                <w:szCs w:val="16"/>
              </w:rPr>
              <w:t>2.684</w:t>
            </w:r>
          </w:p>
        </w:tc>
        <w:tc>
          <w:tcPr>
            <w:tcW w:w="205" w:type="pct"/>
          </w:tcPr>
          <w:p w14:paraId="13BD2094" w14:textId="77777777" w:rsidR="00DA4D74" w:rsidRPr="00BF45EF" w:rsidRDefault="00DA4D74" w:rsidP="00D039FD">
            <w:pPr>
              <w:rPr>
                <w:sz w:val="16"/>
                <w:szCs w:val="16"/>
              </w:rPr>
            </w:pPr>
            <w:r w:rsidRPr="00BF45EF">
              <w:rPr>
                <w:sz w:val="16"/>
                <w:szCs w:val="16"/>
              </w:rPr>
              <w:t>1</w:t>
            </w:r>
          </w:p>
        </w:tc>
        <w:tc>
          <w:tcPr>
            <w:tcW w:w="295" w:type="pct"/>
          </w:tcPr>
          <w:p w14:paraId="59977A92" w14:textId="77777777" w:rsidR="00DA4D74" w:rsidRPr="00BF45EF" w:rsidRDefault="00DA4D74" w:rsidP="00D039FD">
            <w:pPr>
              <w:rPr>
                <w:sz w:val="16"/>
                <w:szCs w:val="16"/>
              </w:rPr>
            </w:pPr>
            <w:r w:rsidRPr="00BF45EF">
              <w:rPr>
                <w:sz w:val="16"/>
                <w:szCs w:val="16"/>
              </w:rPr>
              <w:t>.101</w:t>
            </w:r>
          </w:p>
        </w:tc>
        <w:tc>
          <w:tcPr>
            <w:tcW w:w="503" w:type="pct"/>
          </w:tcPr>
          <w:p w14:paraId="234624B5" w14:textId="77777777" w:rsidR="00DA4D74" w:rsidRPr="00BF45EF" w:rsidRDefault="00DA4D74" w:rsidP="00D039FD">
            <w:pPr>
              <w:rPr>
                <w:sz w:val="16"/>
                <w:szCs w:val="16"/>
              </w:rPr>
            </w:pPr>
            <w:r w:rsidRPr="00BF45EF">
              <w:rPr>
                <w:sz w:val="16"/>
                <w:szCs w:val="16"/>
              </w:rPr>
              <w:t>.887</w:t>
            </w:r>
          </w:p>
        </w:tc>
        <w:tc>
          <w:tcPr>
            <w:tcW w:w="466" w:type="pct"/>
          </w:tcPr>
          <w:p w14:paraId="54FAFC49" w14:textId="77777777" w:rsidR="00DA4D74" w:rsidRPr="00BF45EF" w:rsidRDefault="00DA4D74" w:rsidP="00D039FD">
            <w:pPr>
              <w:rPr>
                <w:sz w:val="16"/>
                <w:szCs w:val="16"/>
              </w:rPr>
            </w:pPr>
            <w:r w:rsidRPr="00BF45EF">
              <w:rPr>
                <w:sz w:val="16"/>
                <w:szCs w:val="16"/>
              </w:rPr>
              <w:t>1.127</w:t>
            </w:r>
          </w:p>
        </w:tc>
      </w:tr>
      <w:tr w:rsidR="00DA4D74" w:rsidRPr="00E24DA8" w14:paraId="3E3B3ADC" w14:textId="77777777" w:rsidTr="00D039FD">
        <w:tc>
          <w:tcPr>
            <w:tcW w:w="1581" w:type="pct"/>
          </w:tcPr>
          <w:p w14:paraId="02D9E47A" w14:textId="77777777" w:rsidR="00DA4D74" w:rsidRPr="006835F3" w:rsidRDefault="00DA4D74" w:rsidP="00D039FD">
            <w:pPr>
              <w:rPr>
                <w:b/>
                <w:sz w:val="16"/>
                <w:szCs w:val="16"/>
              </w:rPr>
            </w:pPr>
            <w:r w:rsidRPr="006835F3">
              <w:rPr>
                <w:b/>
                <w:sz w:val="16"/>
                <w:szCs w:val="16"/>
              </w:rPr>
              <w:t>Male (vs. other) gender</w:t>
            </w:r>
          </w:p>
        </w:tc>
        <w:tc>
          <w:tcPr>
            <w:tcW w:w="338" w:type="pct"/>
          </w:tcPr>
          <w:p w14:paraId="7C1EE0BA" w14:textId="77777777" w:rsidR="00DA4D74" w:rsidRPr="006835F3" w:rsidRDefault="00DA4D74" w:rsidP="00D039FD">
            <w:pPr>
              <w:rPr>
                <w:b/>
                <w:sz w:val="16"/>
                <w:szCs w:val="16"/>
              </w:rPr>
            </w:pPr>
            <w:r w:rsidRPr="006835F3">
              <w:rPr>
                <w:b/>
                <w:sz w:val="16"/>
                <w:szCs w:val="16"/>
              </w:rPr>
              <w:t>-.153</w:t>
            </w:r>
          </w:p>
        </w:tc>
        <w:tc>
          <w:tcPr>
            <w:tcW w:w="338" w:type="pct"/>
          </w:tcPr>
          <w:p w14:paraId="47A0398E" w14:textId="77777777" w:rsidR="00DA4D74" w:rsidRPr="006835F3" w:rsidRDefault="00DA4D74" w:rsidP="00D039FD">
            <w:pPr>
              <w:rPr>
                <w:b/>
                <w:sz w:val="16"/>
                <w:szCs w:val="16"/>
              </w:rPr>
            </w:pPr>
            <w:r w:rsidRPr="006835F3">
              <w:rPr>
                <w:b/>
                <w:sz w:val="16"/>
                <w:szCs w:val="16"/>
              </w:rPr>
              <w:t>.0764</w:t>
            </w:r>
          </w:p>
        </w:tc>
        <w:tc>
          <w:tcPr>
            <w:tcW w:w="456" w:type="pct"/>
          </w:tcPr>
          <w:p w14:paraId="68CCE269" w14:textId="77777777" w:rsidR="00DA4D74" w:rsidRPr="006835F3" w:rsidRDefault="00DA4D74" w:rsidP="00D039FD">
            <w:pPr>
              <w:rPr>
                <w:b/>
                <w:sz w:val="16"/>
                <w:szCs w:val="16"/>
              </w:rPr>
            </w:pPr>
            <w:r w:rsidRPr="006835F3">
              <w:rPr>
                <w:b/>
                <w:sz w:val="16"/>
                <w:szCs w:val="16"/>
              </w:rPr>
              <w:t>-.303</w:t>
            </w:r>
          </w:p>
        </w:tc>
        <w:tc>
          <w:tcPr>
            <w:tcW w:w="362" w:type="pct"/>
          </w:tcPr>
          <w:p w14:paraId="1716D095" w14:textId="77777777" w:rsidR="00DA4D74" w:rsidRPr="006835F3" w:rsidRDefault="00DA4D74" w:rsidP="00D039FD">
            <w:pPr>
              <w:rPr>
                <w:b/>
                <w:sz w:val="16"/>
                <w:szCs w:val="16"/>
              </w:rPr>
            </w:pPr>
            <w:r w:rsidRPr="006835F3">
              <w:rPr>
                <w:b/>
                <w:sz w:val="16"/>
                <w:szCs w:val="16"/>
              </w:rPr>
              <w:t>-.003</w:t>
            </w:r>
          </w:p>
        </w:tc>
        <w:tc>
          <w:tcPr>
            <w:tcW w:w="456" w:type="pct"/>
          </w:tcPr>
          <w:p w14:paraId="614C8FF6" w14:textId="77777777" w:rsidR="00DA4D74" w:rsidRPr="00BF45EF" w:rsidRDefault="00DA4D74" w:rsidP="00D039FD">
            <w:pPr>
              <w:rPr>
                <w:b/>
                <w:sz w:val="16"/>
                <w:szCs w:val="16"/>
              </w:rPr>
            </w:pPr>
            <w:r w:rsidRPr="00BF45EF">
              <w:rPr>
                <w:b/>
                <w:sz w:val="16"/>
                <w:szCs w:val="16"/>
              </w:rPr>
              <w:t>4.022</w:t>
            </w:r>
          </w:p>
        </w:tc>
        <w:tc>
          <w:tcPr>
            <w:tcW w:w="205" w:type="pct"/>
          </w:tcPr>
          <w:p w14:paraId="513BB42C" w14:textId="77777777" w:rsidR="00DA4D74" w:rsidRPr="00BF45EF" w:rsidRDefault="00DA4D74" w:rsidP="00D039FD">
            <w:pPr>
              <w:rPr>
                <w:b/>
                <w:sz w:val="16"/>
                <w:szCs w:val="16"/>
              </w:rPr>
            </w:pPr>
            <w:r w:rsidRPr="00BF45EF">
              <w:rPr>
                <w:b/>
                <w:sz w:val="16"/>
                <w:szCs w:val="16"/>
              </w:rPr>
              <w:t>1</w:t>
            </w:r>
          </w:p>
        </w:tc>
        <w:tc>
          <w:tcPr>
            <w:tcW w:w="295" w:type="pct"/>
          </w:tcPr>
          <w:p w14:paraId="7A7BD3B9" w14:textId="77777777" w:rsidR="00DA4D74" w:rsidRPr="00BF45EF" w:rsidRDefault="00DA4D74" w:rsidP="00D039FD">
            <w:pPr>
              <w:rPr>
                <w:b/>
                <w:sz w:val="16"/>
                <w:szCs w:val="16"/>
              </w:rPr>
            </w:pPr>
            <w:r w:rsidRPr="00BF45EF">
              <w:rPr>
                <w:b/>
                <w:sz w:val="16"/>
                <w:szCs w:val="16"/>
              </w:rPr>
              <w:t>.045</w:t>
            </w:r>
          </w:p>
        </w:tc>
        <w:tc>
          <w:tcPr>
            <w:tcW w:w="503" w:type="pct"/>
          </w:tcPr>
          <w:p w14:paraId="7B7654F1" w14:textId="77777777" w:rsidR="00DA4D74" w:rsidRPr="00BF45EF" w:rsidRDefault="00DA4D74" w:rsidP="00D039FD">
            <w:pPr>
              <w:rPr>
                <w:b/>
                <w:sz w:val="16"/>
                <w:szCs w:val="16"/>
              </w:rPr>
            </w:pPr>
            <w:r w:rsidRPr="00BF45EF">
              <w:rPr>
                <w:sz w:val="16"/>
                <w:szCs w:val="16"/>
              </w:rPr>
              <w:t>.973</w:t>
            </w:r>
          </w:p>
        </w:tc>
        <w:tc>
          <w:tcPr>
            <w:tcW w:w="466" w:type="pct"/>
          </w:tcPr>
          <w:p w14:paraId="05A5A1C2" w14:textId="77777777" w:rsidR="00DA4D74" w:rsidRPr="00BF45EF" w:rsidRDefault="00DA4D74" w:rsidP="00D039FD">
            <w:pPr>
              <w:rPr>
                <w:b/>
                <w:sz w:val="16"/>
                <w:szCs w:val="16"/>
              </w:rPr>
            </w:pPr>
            <w:r w:rsidRPr="00BF45EF">
              <w:rPr>
                <w:sz w:val="16"/>
                <w:szCs w:val="16"/>
              </w:rPr>
              <w:t>1.028</w:t>
            </w:r>
          </w:p>
        </w:tc>
      </w:tr>
      <w:tr w:rsidR="00DA4D74" w:rsidRPr="00E24DA8" w14:paraId="13DA811B" w14:textId="77777777" w:rsidTr="00D039FD">
        <w:tc>
          <w:tcPr>
            <w:tcW w:w="1581" w:type="pct"/>
          </w:tcPr>
          <w:p w14:paraId="014DEA49" w14:textId="77777777" w:rsidR="00DA4D74" w:rsidRPr="00B3571A" w:rsidRDefault="00DA4D74" w:rsidP="00D039FD">
            <w:pPr>
              <w:rPr>
                <w:sz w:val="16"/>
                <w:szCs w:val="16"/>
              </w:rPr>
            </w:pPr>
            <w:r>
              <w:rPr>
                <w:sz w:val="16"/>
                <w:szCs w:val="16"/>
              </w:rPr>
              <w:t>Lower (vs. higher) education levels</w:t>
            </w:r>
          </w:p>
        </w:tc>
        <w:tc>
          <w:tcPr>
            <w:tcW w:w="338" w:type="pct"/>
          </w:tcPr>
          <w:p w14:paraId="25219643" w14:textId="77777777" w:rsidR="00DA4D74" w:rsidRPr="00B3571A" w:rsidRDefault="00DA4D74" w:rsidP="00D039FD">
            <w:pPr>
              <w:rPr>
                <w:sz w:val="16"/>
                <w:szCs w:val="16"/>
              </w:rPr>
            </w:pPr>
            <w:r w:rsidRPr="00B3571A">
              <w:rPr>
                <w:sz w:val="16"/>
                <w:szCs w:val="16"/>
              </w:rPr>
              <w:t>-.093</w:t>
            </w:r>
          </w:p>
        </w:tc>
        <w:tc>
          <w:tcPr>
            <w:tcW w:w="338" w:type="pct"/>
          </w:tcPr>
          <w:p w14:paraId="148E5479" w14:textId="77777777" w:rsidR="00DA4D74" w:rsidRPr="00B3571A" w:rsidRDefault="00DA4D74" w:rsidP="00D039FD">
            <w:pPr>
              <w:rPr>
                <w:sz w:val="16"/>
                <w:szCs w:val="16"/>
              </w:rPr>
            </w:pPr>
            <w:r w:rsidRPr="00B3571A">
              <w:rPr>
                <w:sz w:val="16"/>
                <w:szCs w:val="16"/>
              </w:rPr>
              <w:t>.1325</w:t>
            </w:r>
          </w:p>
        </w:tc>
        <w:tc>
          <w:tcPr>
            <w:tcW w:w="456" w:type="pct"/>
          </w:tcPr>
          <w:p w14:paraId="334B538D" w14:textId="77777777" w:rsidR="00DA4D74" w:rsidRPr="00B3571A" w:rsidRDefault="00DA4D74" w:rsidP="00D039FD">
            <w:pPr>
              <w:rPr>
                <w:sz w:val="16"/>
                <w:szCs w:val="16"/>
              </w:rPr>
            </w:pPr>
            <w:r w:rsidRPr="00B3571A">
              <w:rPr>
                <w:sz w:val="16"/>
                <w:szCs w:val="16"/>
              </w:rPr>
              <w:t>-.353</w:t>
            </w:r>
          </w:p>
        </w:tc>
        <w:tc>
          <w:tcPr>
            <w:tcW w:w="362" w:type="pct"/>
          </w:tcPr>
          <w:p w14:paraId="6BD12325" w14:textId="77777777" w:rsidR="00DA4D74" w:rsidRPr="00B3571A" w:rsidRDefault="00DA4D74" w:rsidP="00D039FD">
            <w:pPr>
              <w:rPr>
                <w:sz w:val="16"/>
                <w:szCs w:val="16"/>
              </w:rPr>
            </w:pPr>
            <w:r w:rsidRPr="00B3571A">
              <w:rPr>
                <w:sz w:val="16"/>
                <w:szCs w:val="16"/>
              </w:rPr>
              <w:t>.167</w:t>
            </w:r>
          </w:p>
        </w:tc>
        <w:tc>
          <w:tcPr>
            <w:tcW w:w="456" w:type="pct"/>
          </w:tcPr>
          <w:p w14:paraId="513E3F9C" w14:textId="77777777" w:rsidR="00DA4D74" w:rsidRPr="00BF45EF" w:rsidRDefault="00DA4D74" w:rsidP="00D039FD">
            <w:pPr>
              <w:rPr>
                <w:sz w:val="16"/>
                <w:szCs w:val="16"/>
              </w:rPr>
            </w:pPr>
            <w:r w:rsidRPr="00BF45EF">
              <w:rPr>
                <w:sz w:val="16"/>
                <w:szCs w:val="16"/>
              </w:rPr>
              <w:t>.495</w:t>
            </w:r>
          </w:p>
        </w:tc>
        <w:tc>
          <w:tcPr>
            <w:tcW w:w="205" w:type="pct"/>
          </w:tcPr>
          <w:p w14:paraId="5C1B1AF6" w14:textId="77777777" w:rsidR="00DA4D74" w:rsidRPr="00BF45EF" w:rsidRDefault="00DA4D74" w:rsidP="00D039FD">
            <w:pPr>
              <w:rPr>
                <w:sz w:val="16"/>
                <w:szCs w:val="16"/>
              </w:rPr>
            </w:pPr>
            <w:r w:rsidRPr="00BF45EF">
              <w:rPr>
                <w:sz w:val="16"/>
                <w:szCs w:val="16"/>
              </w:rPr>
              <w:t>1</w:t>
            </w:r>
          </w:p>
        </w:tc>
        <w:tc>
          <w:tcPr>
            <w:tcW w:w="295" w:type="pct"/>
          </w:tcPr>
          <w:p w14:paraId="16E640A9" w14:textId="77777777" w:rsidR="00DA4D74" w:rsidRPr="00BF45EF" w:rsidRDefault="00DA4D74" w:rsidP="00D039FD">
            <w:pPr>
              <w:rPr>
                <w:sz w:val="16"/>
                <w:szCs w:val="16"/>
              </w:rPr>
            </w:pPr>
            <w:r w:rsidRPr="00BF45EF">
              <w:rPr>
                <w:sz w:val="16"/>
                <w:szCs w:val="16"/>
              </w:rPr>
              <w:t>.482</w:t>
            </w:r>
          </w:p>
        </w:tc>
        <w:tc>
          <w:tcPr>
            <w:tcW w:w="503" w:type="pct"/>
          </w:tcPr>
          <w:p w14:paraId="1A4B5F73" w14:textId="77777777" w:rsidR="00DA4D74" w:rsidRPr="00BF45EF" w:rsidRDefault="00DA4D74" w:rsidP="00D039FD">
            <w:pPr>
              <w:rPr>
                <w:sz w:val="16"/>
                <w:szCs w:val="16"/>
              </w:rPr>
            </w:pPr>
            <w:r w:rsidRPr="00BF45EF">
              <w:rPr>
                <w:sz w:val="16"/>
                <w:szCs w:val="16"/>
              </w:rPr>
              <w:t>.973</w:t>
            </w:r>
          </w:p>
        </w:tc>
        <w:tc>
          <w:tcPr>
            <w:tcW w:w="466" w:type="pct"/>
          </w:tcPr>
          <w:p w14:paraId="58998043" w14:textId="77777777" w:rsidR="00DA4D74" w:rsidRPr="00BF45EF" w:rsidRDefault="00DA4D74" w:rsidP="00D039FD">
            <w:pPr>
              <w:rPr>
                <w:sz w:val="16"/>
                <w:szCs w:val="16"/>
              </w:rPr>
            </w:pPr>
            <w:r w:rsidRPr="00BF45EF">
              <w:rPr>
                <w:sz w:val="16"/>
                <w:szCs w:val="16"/>
              </w:rPr>
              <w:t>1.027</w:t>
            </w:r>
          </w:p>
        </w:tc>
      </w:tr>
      <w:tr w:rsidR="00DA4D74" w:rsidRPr="00E24DA8" w14:paraId="72BB6CC2" w14:textId="77777777" w:rsidTr="00D039FD">
        <w:tc>
          <w:tcPr>
            <w:tcW w:w="1581" w:type="pct"/>
          </w:tcPr>
          <w:p w14:paraId="40979877" w14:textId="77777777" w:rsidR="00DA4D74" w:rsidRPr="00B3571A" w:rsidRDefault="00DA4D74" w:rsidP="00D039FD">
            <w:pPr>
              <w:rPr>
                <w:sz w:val="16"/>
                <w:szCs w:val="16"/>
              </w:rPr>
            </w:pPr>
            <w:r>
              <w:rPr>
                <w:sz w:val="16"/>
                <w:szCs w:val="16"/>
              </w:rPr>
              <w:t>Non-white (vs. white) ethnicity</w:t>
            </w:r>
          </w:p>
        </w:tc>
        <w:tc>
          <w:tcPr>
            <w:tcW w:w="338" w:type="pct"/>
          </w:tcPr>
          <w:p w14:paraId="12C0D4CA" w14:textId="77777777" w:rsidR="00DA4D74" w:rsidRPr="00B3571A" w:rsidRDefault="00DA4D74" w:rsidP="00D039FD">
            <w:pPr>
              <w:rPr>
                <w:sz w:val="16"/>
                <w:szCs w:val="16"/>
              </w:rPr>
            </w:pPr>
            <w:r w:rsidRPr="00B3571A">
              <w:rPr>
                <w:sz w:val="16"/>
                <w:szCs w:val="16"/>
              </w:rPr>
              <w:t>.112</w:t>
            </w:r>
          </w:p>
        </w:tc>
        <w:tc>
          <w:tcPr>
            <w:tcW w:w="338" w:type="pct"/>
          </w:tcPr>
          <w:p w14:paraId="0AB00EC5" w14:textId="77777777" w:rsidR="00DA4D74" w:rsidRPr="00B3571A" w:rsidRDefault="00DA4D74" w:rsidP="00D039FD">
            <w:pPr>
              <w:rPr>
                <w:sz w:val="16"/>
                <w:szCs w:val="16"/>
              </w:rPr>
            </w:pPr>
            <w:r w:rsidRPr="00B3571A">
              <w:rPr>
                <w:sz w:val="16"/>
                <w:szCs w:val="16"/>
              </w:rPr>
              <w:t>.0874</w:t>
            </w:r>
          </w:p>
        </w:tc>
        <w:tc>
          <w:tcPr>
            <w:tcW w:w="456" w:type="pct"/>
          </w:tcPr>
          <w:p w14:paraId="1F3356B0" w14:textId="77777777" w:rsidR="00DA4D74" w:rsidRPr="00B3571A" w:rsidRDefault="00DA4D74" w:rsidP="00D039FD">
            <w:pPr>
              <w:rPr>
                <w:sz w:val="16"/>
                <w:szCs w:val="16"/>
              </w:rPr>
            </w:pPr>
            <w:r w:rsidRPr="00B3571A">
              <w:rPr>
                <w:sz w:val="16"/>
                <w:szCs w:val="16"/>
              </w:rPr>
              <w:t>-.059</w:t>
            </w:r>
          </w:p>
        </w:tc>
        <w:tc>
          <w:tcPr>
            <w:tcW w:w="362" w:type="pct"/>
          </w:tcPr>
          <w:p w14:paraId="0F915D7B" w14:textId="77777777" w:rsidR="00DA4D74" w:rsidRPr="00B3571A" w:rsidRDefault="00DA4D74" w:rsidP="00D039FD">
            <w:pPr>
              <w:rPr>
                <w:sz w:val="16"/>
                <w:szCs w:val="16"/>
              </w:rPr>
            </w:pPr>
            <w:r w:rsidRPr="00B3571A">
              <w:rPr>
                <w:sz w:val="16"/>
                <w:szCs w:val="16"/>
              </w:rPr>
              <w:t>.284</w:t>
            </w:r>
          </w:p>
        </w:tc>
        <w:tc>
          <w:tcPr>
            <w:tcW w:w="456" w:type="pct"/>
          </w:tcPr>
          <w:p w14:paraId="56BBEC5B" w14:textId="77777777" w:rsidR="00DA4D74" w:rsidRPr="00BF45EF" w:rsidRDefault="00DA4D74" w:rsidP="00D039FD">
            <w:pPr>
              <w:rPr>
                <w:sz w:val="16"/>
                <w:szCs w:val="16"/>
              </w:rPr>
            </w:pPr>
            <w:r w:rsidRPr="00BF45EF">
              <w:rPr>
                <w:sz w:val="16"/>
                <w:szCs w:val="16"/>
              </w:rPr>
              <w:t>1.656</w:t>
            </w:r>
          </w:p>
        </w:tc>
        <w:tc>
          <w:tcPr>
            <w:tcW w:w="205" w:type="pct"/>
          </w:tcPr>
          <w:p w14:paraId="02675380" w14:textId="77777777" w:rsidR="00DA4D74" w:rsidRPr="00BF45EF" w:rsidRDefault="00DA4D74" w:rsidP="00D039FD">
            <w:pPr>
              <w:rPr>
                <w:sz w:val="16"/>
                <w:szCs w:val="16"/>
              </w:rPr>
            </w:pPr>
            <w:r w:rsidRPr="00BF45EF">
              <w:rPr>
                <w:sz w:val="16"/>
                <w:szCs w:val="16"/>
              </w:rPr>
              <w:t>1</w:t>
            </w:r>
          </w:p>
        </w:tc>
        <w:tc>
          <w:tcPr>
            <w:tcW w:w="295" w:type="pct"/>
          </w:tcPr>
          <w:p w14:paraId="50FB1351" w14:textId="77777777" w:rsidR="00DA4D74" w:rsidRPr="00BF45EF" w:rsidRDefault="00DA4D74" w:rsidP="00D039FD">
            <w:pPr>
              <w:rPr>
                <w:sz w:val="16"/>
                <w:szCs w:val="16"/>
              </w:rPr>
            </w:pPr>
            <w:r w:rsidRPr="00BF45EF">
              <w:rPr>
                <w:sz w:val="16"/>
                <w:szCs w:val="16"/>
              </w:rPr>
              <w:t>.198</w:t>
            </w:r>
          </w:p>
        </w:tc>
        <w:tc>
          <w:tcPr>
            <w:tcW w:w="503" w:type="pct"/>
          </w:tcPr>
          <w:p w14:paraId="4B20DEA6" w14:textId="77777777" w:rsidR="00DA4D74" w:rsidRPr="00BF45EF" w:rsidRDefault="00DA4D74" w:rsidP="00D039FD">
            <w:pPr>
              <w:rPr>
                <w:sz w:val="16"/>
                <w:szCs w:val="16"/>
              </w:rPr>
            </w:pPr>
            <w:r w:rsidRPr="00BF45EF">
              <w:rPr>
                <w:sz w:val="16"/>
                <w:szCs w:val="16"/>
              </w:rPr>
              <w:t>.923</w:t>
            </w:r>
          </w:p>
        </w:tc>
        <w:tc>
          <w:tcPr>
            <w:tcW w:w="466" w:type="pct"/>
          </w:tcPr>
          <w:p w14:paraId="470A5714" w14:textId="77777777" w:rsidR="00DA4D74" w:rsidRPr="00BF45EF" w:rsidRDefault="00DA4D74" w:rsidP="00D039FD">
            <w:pPr>
              <w:rPr>
                <w:sz w:val="16"/>
                <w:szCs w:val="16"/>
              </w:rPr>
            </w:pPr>
            <w:r w:rsidRPr="00BF45EF">
              <w:rPr>
                <w:sz w:val="16"/>
                <w:szCs w:val="16"/>
              </w:rPr>
              <w:t>1.084</w:t>
            </w:r>
          </w:p>
        </w:tc>
      </w:tr>
      <w:tr w:rsidR="00DA4D74" w:rsidRPr="00E24DA8" w14:paraId="36E34B29" w14:textId="77777777" w:rsidTr="00D039FD">
        <w:tc>
          <w:tcPr>
            <w:tcW w:w="1581" w:type="pct"/>
          </w:tcPr>
          <w:p w14:paraId="1B484E28" w14:textId="77777777" w:rsidR="00DA4D74" w:rsidRPr="00B3571A" w:rsidRDefault="00DA4D74" w:rsidP="00D039FD">
            <w:pPr>
              <w:rPr>
                <w:sz w:val="16"/>
                <w:szCs w:val="16"/>
              </w:rPr>
            </w:pPr>
            <w:r>
              <w:rPr>
                <w:sz w:val="16"/>
                <w:szCs w:val="16"/>
              </w:rPr>
              <w:t xml:space="preserve">Non-married (vs. married) status </w:t>
            </w:r>
          </w:p>
        </w:tc>
        <w:tc>
          <w:tcPr>
            <w:tcW w:w="338" w:type="pct"/>
          </w:tcPr>
          <w:p w14:paraId="3FEB1BCA" w14:textId="77777777" w:rsidR="00DA4D74" w:rsidRPr="00B3571A" w:rsidRDefault="00DA4D74" w:rsidP="00D039FD">
            <w:pPr>
              <w:rPr>
                <w:sz w:val="16"/>
                <w:szCs w:val="16"/>
              </w:rPr>
            </w:pPr>
            <w:r w:rsidRPr="00B3571A">
              <w:rPr>
                <w:sz w:val="16"/>
                <w:szCs w:val="16"/>
              </w:rPr>
              <w:t>-.050</w:t>
            </w:r>
          </w:p>
        </w:tc>
        <w:tc>
          <w:tcPr>
            <w:tcW w:w="338" w:type="pct"/>
          </w:tcPr>
          <w:p w14:paraId="3995E442" w14:textId="77777777" w:rsidR="00DA4D74" w:rsidRPr="00B3571A" w:rsidRDefault="00DA4D74" w:rsidP="00D039FD">
            <w:pPr>
              <w:rPr>
                <w:sz w:val="16"/>
                <w:szCs w:val="16"/>
              </w:rPr>
            </w:pPr>
            <w:r w:rsidRPr="00B3571A">
              <w:rPr>
                <w:sz w:val="16"/>
                <w:szCs w:val="16"/>
              </w:rPr>
              <w:t>.0788</w:t>
            </w:r>
          </w:p>
        </w:tc>
        <w:tc>
          <w:tcPr>
            <w:tcW w:w="456" w:type="pct"/>
          </w:tcPr>
          <w:p w14:paraId="46628394" w14:textId="77777777" w:rsidR="00DA4D74" w:rsidRPr="00B3571A" w:rsidRDefault="00DA4D74" w:rsidP="00D039FD">
            <w:pPr>
              <w:rPr>
                <w:sz w:val="16"/>
                <w:szCs w:val="16"/>
              </w:rPr>
            </w:pPr>
            <w:r w:rsidRPr="00B3571A">
              <w:rPr>
                <w:sz w:val="16"/>
                <w:szCs w:val="16"/>
              </w:rPr>
              <w:t>-.205</w:t>
            </w:r>
          </w:p>
        </w:tc>
        <w:tc>
          <w:tcPr>
            <w:tcW w:w="362" w:type="pct"/>
          </w:tcPr>
          <w:p w14:paraId="4C5EA92B" w14:textId="77777777" w:rsidR="00DA4D74" w:rsidRPr="00B3571A" w:rsidRDefault="00DA4D74" w:rsidP="00D039FD">
            <w:pPr>
              <w:rPr>
                <w:sz w:val="16"/>
                <w:szCs w:val="16"/>
              </w:rPr>
            </w:pPr>
            <w:r w:rsidRPr="00B3571A">
              <w:rPr>
                <w:sz w:val="16"/>
                <w:szCs w:val="16"/>
              </w:rPr>
              <w:t>.104</w:t>
            </w:r>
          </w:p>
        </w:tc>
        <w:tc>
          <w:tcPr>
            <w:tcW w:w="456" w:type="pct"/>
          </w:tcPr>
          <w:p w14:paraId="668CBFBE" w14:textId="77777777" w:rsidR="00DA4D74" w:rsidRPr="00BF45EF" w:rsidRDefault="00DA4D74" w:rsidP="00D039FD">
            <w:pPr>
              <w:rPr>
                <w:sz w:val="16"/>
                <w:szCs w:val="16"/>
              </w:rPr>
            </w:pPr>
            <w:r w:rsidRPr="00BF45EF">
              <w:rPr>
                <w:sz w:val="16"/>
                <w:szCs w:val="16"/>
              </w:rPr>
              <w:t>.409</w:t>
            </w:r>
          </w:p>
        </w:tc>
        <w:tc>
          <w:tcPr>
            <w:tcW w:w="205" w:type="pct"/>
          </w:tcPr>
          <w:p w14:paraId="40A4D628" w14:textId="77777777" w:rsidR="00DA4D74" w:rsidRPr="00BF45EF" w:rsidRDefault="00DA4D74" w:rsidP="00D039FD">
            <w:pPr>
              <w:rPr>
                <w:sz w:val="16"/>
                <w:szCs w:val="16"/>
              </w:rPr>
            </w:pPr>
            <w:r w:rsidRPr="00BF45EF">
              <w:rPr>
                <w:sz w:val="16"/>
                <w:szCs w:val="16"/>
              </w:rPr>
              <w:t>1</w:t>
            </w:r>
          </w:p>
        </w:tc>
        <w:tc>
          <w:tcPr>
            <w:tcW w:w="295" w:type="pct"/>
          </w:tcPr>
          <w:p w14:paraId="0EB89939" w14:textId="77777777" w:rsidR="00DA4D74" w:rsidRPr="00BF45EF" w:rsidRDefault="00DA4D74" w:rsidP="00D039FD">
            <w:pPr>
              <w:rPr>
                <w:sz w:val="16"/>
                <w:szCs w:val="16"/>
              </w:rPr>
            </w:pPr>
            <w:r w:rsidRPr="00BF45EF">
              <w:rPr>
                <w:sz w:val="16"/>
                <w:szCs w:val="16"/>
              </w:rPr>
              <w:t>.522</w:t>
            </w:r>
          </w:p>
        </w:tc>
        <w:tc>
          <w:tcPr>
            <w:tcW w:w="503" w:type="pct"/>
          </w:tcPr>
          <w:p w14:paraId="5ADAC745" w14:textId="77777777" w:rsidR="00DA4D74" w:rsidRPr="00BF45EF" w:rsidRDefault="00DA4D74" w:rsidP="00D039FD">
            <w:pPr>
              <w:rPr>
                <w:sz w:val="16"/>
                <w:szCs w:val="16"/>
              </w:rPr>
            </w:pPr>
            <w:r w:rsidRPr="00BF45EF">
              <w:rPr>
                <w:sz w:val="16"/>
                <w:szCs w:val="16"/>
              </w:rPr>
              <w:t>.924</w:t>
            </w:r>
          </w:p>
        </w:tc>
        <w:tc>
          <w:tcPr>
            <w:tcW w:w="466" w:type="pct"/>
          </w:tcPr>
          <w:p w14:paraId="161B7850" w14:textId="77777777" w:rsidR="00DA4D74" w:rsidRPr="00BF45EF" w:rsidRDefault="00DA4D74" w:rsidP="00D039FD">
            <w:pPr>
              <w:rPr>
                <w:sz w:val="16"/>
                <w:szCs w:val="16"/>
              </w:rPr>
            </w:pPr>
            <w:r w:rsidRPr="00BF45EF">
              <w:rPr>
                <w:sz w:val="16"/>
                <w:szCs w:val="16"/>
              </w:rPr>
              <w:t>1.082</w:t>
            </w:r>
          </w:p>
        </w:tc>
      </w:tr>
      <w:tr w:rsidR="00DA4D74" w:rsidRPr="00E24DA8" w14:paraId="366FAB46" w14:textId="77777777" w:rsidTr="00D039FD">
        <w:tc>
          <w:tcPr>
            <w:tcW w:w="1581" w:type="pct"/>
          </w:tcPr>
          <w:p w14:paraId="48C74347" w14:textId="77777777" w:rsidR="00DA4D74" w:rsidRPr="00B3571A" w:rsidRDefault="00DA4D74" w:rsidP="00D039FD">
            <w:pPr>
              <w:rPr>
                <w:b/>
                <w:sz w:val="16"/>
                <w:szCs w:val="16"/>
              </w:rPr>
            </w:pPr>
            <w:r>
              <w:rPr>
                <w:sz w:val="16"/>
                <w:szCs w:val="16"/>
              </w:rPr>
              <w:t xml:space="preserve">Unemployed (vs. employed) </w:t>
            </w:r>
          </w:p>
        </w:tc>
        <w:tc>
          <w:tcPr>
            <w:tcW w:w="338" w:type="pct"/>
          </w:tcPr>
          <w:p w14:paraId="1F6CDD67" w14:textId="77777777" w:rsidR="00DA4D74" w:rsidRPr="00B3571A" w:rsidRDefault="00DA4D74" w:rsidP="00D039FD">
            <w:pPr>
              <w:rPr>
                <w:b/>
                <w:sz w:val="16"/>
                <w:szCs w:val="16"/>
              </w:rPr>
            </w:pPr>
            <w:r w:rsidRPr="00B3571A">
              <w:rPr>
                <w:sz w:val="16"/>
                <w:szCs w:val="16"/>
              </w:rPr>
              <w:t>.014</w:t>
            </w:r>
          </w:p>
        </w:tc>
        <w:tc>
          <w:tcPr>
            <w:tcW w:w="338" w:type="pct"/>
          </w:tcPr>
          <w:p w14:paraId="2E766D65" w14:textId="77777777" w:rsidR="00DA4D74" w:rsidRPr="00B3571A" w:rsidRDefault="00DA4D74" w:rsidP="00D039FD">
            <w:pPr>
              <w:rPr>
                <w:b/>
                <w:sz w:val="16"/>
                <w:szCs w:val="16"/>
              </w:rPr>
            </w:pPr>
            <w:r w:rsidRPr="00B3571A">
              <w:rPr>
                <w:sz w:val="16"/>
                <w:szCs w:val="16"/>
              </w:rPr>
              <w:t>.1547</w:t>
            </w:r>
          </w:p>
        </w:tc>
        <w:tc>
          <w:tcPr>
            <w:tcW w:w="456" w:type="pct"/>
          </w:tcPr>
          <w:p w14:paraId="104F7F48" w14:textId="77777777" w:rsidR="00DA4D74" w:rsidRPr="00B3571A" w:rsidRDefault="00DA4D74" w:rsidP="00D039FD">
            <w:pPr>
              <w:rPr>
                <w:b/>
                <w:sz w:val="16"/>
                <w:szCs w:val="16"/>
              </w:rPr>
            </w:pPr>
            <w:r w:rsidRPr="00B3571A">
              <w:rPr>
                <w:sz w:val="16"/>
                <w:szCs w:val="16"/>
              </w:rPr>
              <w:t>-.289</w:t>
            </w:r>
          </w:p>
        </w:tc>
        <w:tc>
          <w:tcPr>
            <w:tcW w:w="362" w:type="pct"/>
          </w:tcPr>
          <w:p w14:paraId="54D29A7D" w14:textId="77777777" w:rsidR="00DA4D74" w:rsidRPr="00B3571A" w:rsidRDefault="00DA4D74" w:rsidP="00D039FD">
            <w:pPr>
              <w:rPr>
                <w:b/>
                <w:sz w:val="16"/>
                <w:szCs w:val="16"/>
              </w:rPr>
            </w:pPr>
            <w:r w:rsidRPr="00B3571A">
              <w:rPr>
                <w:sz w:val="16"/>
                <w:szCs w:val="16"/>
              </w:rPr>
              <w:t>.318</w:t>
            </w:r>
          </w:p>
        </w:tc>
        <w:tc>
          <w:tcPr>
            <w:tcW w:w="456" w:type="pct"/>
          </w:tcPr>
          <w:p w14:paraId="2E7D8321" w14:textId="77777777" w:rsidR="00DA4D74" w:rsidRPr="00BF45EF" w:rsidRDefault="00DA4D74" w:rsidP="00D039FD">
            <w:pPr>
              <w:rPr>
                <w:b/>
                <w:sz w:val="16"/>
                <w:szCs w:val="16"/>
              </w:rPr>
            </w:pPr>
            <w:r w:rsidRPr="00BF45EF">
              <w:rPr>
                <w:sz w:val="16"/>
                <w:szCs w:val="16"/>
              </w:rPr>
              <w:t>.009</w:t>
            </w:r>
          </w:p>
        </w:tc>
        <w:tc>
          <w:tcPr>
            <w:tcW w:w="205" w:type="pct"/>
          </w:tcPr>
          <w:p w14:paraId="201C5B09" w14:textId="77777777" w:rsidR="00DA4D74" w:rsidRPr="00BF45EF" w:rsidRDefault="00DA4D74" w:rsidP="00D039FD">
            <w:pPr>
              <w:rPr>
                <w:b/>
                <w:sz w:val="16"/>
                <w:szCs w:val="16"/>
              </w:rPr>
            </w:pPr>
            <w:r w:rsidRPr="00BF45EF">
              <w:rPr>
                <w:sz w:val="16"/>
                <w:szCs w:val="16"/>
              </w:rPr>
              <w:t>1</w:t>
            </w:r>
          </w:p>
        </w:tc>
        <w:tc>
          <w:tcPr>
            <w:tcW w:w="295" w:type="pct"/>
          </w:tcPr>
          <w:p w14:paraId="7ADD3E22" w14:textId="77777777" w:rsidR="00DA4D74" w:rsidRPr="00BF45EF" w:rsidRDefault="00DA4D74" w:rsidP="00D039FD">
            <w:pPr>
              <w:rPr>
                <w:b/>
                <w:sz w:val="16"/>
                <w:szCs w:val="16"/>
              </w:rPr>
            </w:pPr>
            <w:r w:rsidRPr="00BF45EF">
              <w:rPr>
                <w:sz w:val="16"/>
                <w:szCs w:val="16"/>
              </w:rPr>
              <w:t>.926</w:t>
            </w:r>
          </w:p>
        </w:tc>
        <w:tc>
          <w:tcPr>
            <w:tcW w:w="503" w:type="pct"/>
          </w:tcPr>
          <w:p w14:paraId="14A5A4B3" w14:textId="77777777" w:rsidR="00DA4D74" w:rsidRPr="00BF45EF" w:rsidRDefault="00DA4D74" w:rsidP="00D039FD">
            <w:pPr>
              <w:rPr>
                <w:sz w:val="16"/>
                <w:szCs w:val="16"/>
              </w:rPr>
            </w:pPr>
            <w:r w:rsidRPr="00BF45EF">
              <w:rPr>
                <w:sz w:val="16"/>
                <w:szCs w:val="16"/>
              </w:rPr>
              <w:t>.974</w:t>
            </w:r>
          </w:p>
        </w:tc>
        <w:tc>
          <w:tcPr>
            <w:tcW w:w="466" w:type="pct"/>
          </w:tcPr>
          <w:p w14:paraId="31AC34BB" w14:textId="77777777" w:rsidR="00DA4D74" w:rsidRPr="00BF45EF" w:rsidRDefault="00DA4D74" w:rsidP="00D039FD">
            <w:pPr>
              <w:rPr>
                <w:sz w:val="16"/>
                <w:szCs w:val="16"/>
              </w:rPr>
            </w:pPr>
            <w:r w:rsidRPr="00BF45EF">
              <w:rPr>
                <w:sz w:val="16"/>
                <w:szCs w:val="16"/>
              </w:rPr>
              <w:t>1.027</w:t>
            </w:r>
          </w:p>
        </w:tc>
      </w:tr>
      <w:tr w:rsidR="00DA4D74" w:rsidRPr="00E24DA8" w14:paraId="0AB4E0BA" w14:textId="77777777" w:rsidTr="00D039FD">
        <w:tc>
          <w:tcPr>
            <w:tcW w:w="1581" w:type="pct"/>
          </w:tcPr>
          <w:p w14:paraId="750A5EE3" w14:textId="7CC2E763" w:rsidR="00DA4D74" w:rsidRPr="006835F3" w:rsidRDefault="00DA4D74" w:rsidP="00D039FD">
            <w:pPr>
              <w:rPr>
                <w:b/>
                <w:sz w:val="16"/>
                <w:szCs w:val="16"/>
              </w:rPr>
            </w:pPr>
            <w:r>
              <w:rPr>
                <w:sz w:val="16"/>
                <w:szCs w:val="16"/>
              </w:rPr>
              <w:t xml:space="preserve">Number of </w:t>
            </w:r>
            <w:r w:rsidR="00A21B3F">
              <w:rPr>
                <w:sz w:val="16"/>
                <w:szCs w:val="16"/>
              </w:rPr>
              <w:t>COVID-19</w:t>
            </w:r>
            <w:r>
              <w:rPr>
                <w:sz w:val="16"/>
                <w:szCs w:val="16"/>
              </w:rPr>
              <w:t xml:space="preserve"> related events</w:t>
            </w:r>
          </w:p>
        </w:tc>
        <w:tc>
          <w:tcPr>
            <w:tcW w:w="338" w:type="pct"/>
          </w:tcPr>
          <w:p w14:paraId="29E72F17" w14:textId="77777777" w:rsidR="00DA4D74" w:rsidRPr="006835F3" w:rsidRDefault="00DA4D74" w:rsidP="00D039FD">
            <w:pPr>
              <w:rPr>
                <w:b/>
                <w:sz w:val="16"/>
                <w:szCs w:val="16"/>
              </w:rPr>
            </w:pPr>
            <w:r w:rsidRPr="00B3571A">
              <w:rPr>
                <w:sz w:val="16"/>
                <w:szCs w:val="16"/>
              </w:rPr>
              <w:t>.034</w:t>
            </w:r>
          </w:p>
        </w:tc>
        <w:tc>
          <w:tcPr>
            <w:tcW w:w="338" w:type="pct"/>
          </w:tcPr>
          <w:p w14:paraId="25064C51" w14:textId="77777777" w:rsidR="00DA4D74" w:rsidRPr="006835F3" w:rsidRDefault="00DA4D74" w:rsidP="00D039FD">
            <w:pPr>
              <w:rPr>
                <w:b/>
                <w:sz w:val="16"/>
                <w:szCs w:val="16"/>
              </w:rPr>
            </w:pPr>
            <w:r w:rsidRPr="00B3571A">
              <w:rPr>
                <w:sz w:val="16"/>
                <w:szCs w:val="16"/>
              </w:rPr>
              <w:t>.0316</w:t>
            </w:r>
          </w:p>
        </w:tc>
        <w:tc>
          <w:tcPr>
            <w:tcW w:w="456" w:type="pct"/>
          </w:tcPr>
          <w:p w14:paraId="7DAA736C" w14:textId="77777777" w:rsidR="00DA4D74" w:rsidRPr="006835F3" w:rsidRDefault="00DA4D74" w:rsidP="00D039FD">
            <w:pPr>
              <w:rPr>
                <w:b/>
                <w:sz w:val="16"/>
                <w:szCs w:val="16"/>
              </w:rPr>
            </w:pPr>
            <w:r w:rsidRPr="00B3571A">
              <w:rPr>
                <w:sz w:val="16"/>
                <w:szCs w:val="16"/>
              </w:rPr>
              <w:t>-.028</w:t>
            </w:r>
          </w:p>
        </w:tc>
        <w:tc>
          <w:tcPr>
            <w:tcW w:w="362" w:type="pct"/>
          </w:tcPr>
          <w:p w14:paraId="0F1AF8B0" w14:textId="77777777" w:rsidR="00DA4D74" w:rsidRPr="006835F3" w:rsidRDefault="00DA4D74" w:rsidP="00D039FD">
            <w:pPr>
              <w:rPr>
                <w:b/>
                <w:sz w:val="16"/>
                <w:szCs w:val="16"/>
              </w:rPr>
            </w:pPr>
            <w:r w:rsidRPr="00B3571A">
              <w:rPr>
                <w:sz w:val="16"/>
                <w:szCs w:val="16"/>
              </w:rPr>
              <w:t>.096</w:t>
            </w:r>
          </w:p>
        </w:tc>
        <w:tc>
          <w:tcPr>
            <w:tcW w:w="456" w:type="pct"/>
          </w:tcPr>
          <w:p w14:paraId="18C3348F" w14:textId="77777777" w:rsidR="00DA4D74" w:rsidRPr="00BF45EF" w:rsidRDefault="00DA4D74" w:rsidP="00D039FD">
            <w:pPr>
              <w:rPr>
                <w:b/>
                <w:sz w:val="16"/>
                <w:szCs w:val="16"/>
              </w:rPr>
            </w:pPr>
            <w:r w:rsidRPr="00BF45EF">
              <w:rPr>
                <w:sz w:val="16"/>
                <w:szCs w:val="16"/>
              </w:rPr>
              <w:t>1.139</w:t>
            </w:r>
          </w:p>
        </w:tc>
        <w:tc>
          <w:tcPr>
            <w:tcW w:w="205" w:type="pct"/>
          </w:tcPr>
          <w:p w14:paraId="13C40368" w14:textId="77777777" w:rsidR="00DA4D74" w:rsidRPr="00BF45EF" w:rsidRDefault="00DA4D74" w:rsidP="00D039FD">
            <w:pPr>
              <w:rPr>
                <w:b/>
                <w:sz w:val="16"/>
                <w:szCs w:val="16"/>
              </w:rPr>
            </w:pPr>
            <w:r w:rsidRPr="00BF45EF">
              <w:rPr>
                <w:sz w:val="16"/>
                <w:szCs w:val="16"/>
              </w:rPr>
              <w:t>1</w:t>
            </w:r>
          </w:p>
        </w:tc>
        <w:tc>
          <w:tcPr>
            <w:tcW w:w="295" w:type="pct"/>
          </w:tcPr>
          <w:p w14:paraId="61C35BC2" w14:textId="77777777" w:rsidR="00DA4D74" w:rsidRPr="00BF45EF" w:rsidRDefault="00DA4D74" w:rsidP="00D039FD">
            <w:pPr>
              <w:rPr>
                <w:b/>
                <w:sz w:val="16"/>
                <w:szCs w:val="16"/>
              </w:rPr>
            </w:pPr>
            <w:r w:rsidRPr="00BF45EF">
              <w:rPr>
                <w:sz w:val="16"/>
                <w:szCs w:val="16"/>
              </w:rPr>
              <w:t>.286</w:t>
            </w:r>
          </w:p>
        </w:tc>
        <w:tc>
          <w:tcPr>
            <w:tcW w:w="503" w:type="pct"/>
          </w:tcPr>
          <w:p w14:paraId="1EA41D69" w14:textId="77777777" w:rsidR="00DA4D74" w:rsidRPr="00BF45EF" w:rsidRDefault="00DA4D74" w:rsidP="00D039FD">
            <w:pPr>
              <w:rPr>
                <w:sz w:val="16"/>
                <w:szCs w:val="16"/>
              </w:rPr>
            </w:pPr>
            <w:r w:rsidRPr="00BF45EF">
              <w:rPr>
                <w:sz w:val="16"/>
                <w:szCs w:val="16"/>
              </w:rPr>
              <w:t>.492</w:t>
            </w:r>
          </w:p>
        </w:tc>
        <w:tc>
          <w:tcPr>
            <w:tcW w:w="466" w:type="pct"/>
          </w:tcPr>
          <w:p w14:paraId="19090942" w14:textId="77777777" w:rsidR="00DA4D74" w:rsidRPr="00BF45EF" w:rsidRDefault="00DA4D74" w:rsidP="00D039FD">
            <w:pPr>
              <w:rPr>
                <w:sz w:val="16"/>
                <w:szCs w:val="16"/>
              </w:rPr>
            </w:pPr>
            <w:r w:rsidRPr="00BF45EF">
              <w:rPr>
                <w:sz w:val="16"/>
                <w:szCs w:val="16"/>
              </w:rPr>
              <w:t>2.034</w:t>
            </w:r>
          </w:p>
        </w:tc>
      </w:tr>
      <w:tr w:rsidR="00DA4D74" w:rsidRPr="00E24DA8" w14:paraId="0A16489A" w14:textId="77777777" w:rsidTr="00D039FD">
        <w:tc>
          <w:tcPr>
            <w:tcW w:w="1581" w:type="pct"/>
          </w:tcPr>
          <w:p w14:paraId="581DF871" w14:textId="5C33B15B" w:rsidR="00DA4D74" w:rsidRPr="006835F3" w:rsidRDefault="00DA4D74" w:rsidP="00D039FD">
            <w:pPr>
              <w:rPr>
                <w:b/>
                <w:sz w:val="16"/>
                <w:szCs w:val="16"/>
              </w:rPr>
            </w:pPr>
            <w:r w:rsidRPr="006835F3">
              <w:rPr>
                <w:b/>
                <w:sz w:val="16"/>
                <w:szCs w:val="16"/>
              </w:rPr>
              <w:t xml:space="preserve">Number of </w:t>
            </w:r>
            <w:r w:rsidR="00A21B3F">
              <w:rPr>
                <w:b/>
                <w:sz w:val="16"/>
                <w:szCs w:val="16"/>
              </w:rPr>
              <w:t>COVID-19</w:t>
            </w:r>
            <w:r w:rsidRPr="006835F3">
              <w:rPr>
                <w:b/>
                <w:sz w:val="16"/>
                <w:szCs w:val="16"/>
              </w:rPr>
              <w:t xml:space="preserve"> related </w:t>
            </w:r>
            <w:r w:rsidRPr="006835F3">
              <w:rPr>
                <w:b/>
                <w:i/>
                <w:sz w:val="16"/>
                <w:szCs w:val="16"/>
              </w:rPr>
              <w:t>stressful</w:t>
            </w:r>
            <w:r w:rsidRPr="006835F3">
              <w:rPr>
                <w:b/>
                <w:sz w:val="16"/>
                <w:szCs w:val="16"/>
              </w:rPr>
              <w:t xml:space="preserve"> events</w:t>
            </w:r>
          </w:p>
        </w:tc>
        <w:tc>
          <w:tcPr>
            <w:tcW w:w="338" w:type="pct"/>
          </w:tcPr>
          <w:p w14:paraId="10D0DBB9" w14:textId="77777777" w:rsidR="00DA4D74" w:rsidRPr="006835F3" w:rsidRDefault="00DA4D74" w:rsidP="00D039FD">
            <w:pPr>
              <w:rPr>
                <w:b/>
                <w:sz w:val="16"/>
                <w:szCs w:val="16"/>
              </w:rPr>
            </w:pPr>
            <w:r w:rsidRPr="006835F3">
              <w:rPr>
                <w:b/>
                <w:sz w:val="16"/>
                <w:szCs w:val="16"/>
              </w:rPr>
              <w:t>.064</w:t>
            </w:r>
          </w:p>
        </w:tc>
        <w:tc>
          <w:tcPr>
            <w:tcW w:w="338" w:type="pct"/>
          </w:tcPr>
          <w:p w14:paraId="378A056D" w14:textId="77777777" w:rsidR="00DA4D74" w:rsidRPr="006835F3" w:rsidRDefault="00DA4D74" w:rsidP="00D039FD">
            <w:pPr>
              <w:rPr>
                <w:b/>
                <w:sz w:val="16"/>
                <w:szCs w:val="16"/>
              </w:rPr>
            </w:pPr>
            <w:r w:rsidRPr="006835F3">
              <w:rPr>
                <w:b/>
                <w:sz w:val="16"/>
                <w:szCs w:val="16"/>
              </w:rPr>
              <w:t>.0233</w:t>
            </w:r>
          </w:p>
        </w:tc>
        <w:tc>
          <w:tcPr>
            <w:tcW w:w="456" w:type="pct"/>
          </w:tcPr>
          <w:p w14:paraId="44FEE96F" w14:textId="77777777" w:rsidR="00DA4D74" w:rsidRPr="006835F3" w:rsidRDefault="00DA4D74" w:rsidP="00D039FD">
            <w:pPr>
              <w:rPr>
                <w:b/>
                <w:sz w:val="16"/>
                <w:szCs w:val="16"/>
              </w:rPr>
            </w:pPr>
            <w:r w:rsidRPr="006835F3">
              <w:rPr>
                <w:b/>
                <w:sz w:val="16"/>
                <w:szCs w:val="16"/>
              </w:rPr>
              <w:t>.019</w:t>
            </w:r>
          </w:p>
        </w:tc>
        <w:tc>
          <w:tcPr>
            <w:tcW w:w="362" w:type="pct"/>
          </w:tcPr>
          <w:p w14:paraId="024E2211" w14:textId="77777777" w:rsidR="00DA4D74" w:rsidRPr="006835F3" w:rsidRDefault="00DA4D74" w:rsidP="00D039FD">
            <w:pPr>
              <w:rPr>
                <w:b/>
                <w:sz w:val="16"/>
                <w:szCs w:val="16"/>
              </w:rPr>
            </w:pPr>
            <w:r w:rsidRPr="006835F3">
              <w:rPr>
                <w:b/>
                <w:sz w:val="16"/>
                <w:szCs w:val="16"/>
              </w:rPr>
              <w:t>.110</w:t>
            </w:r>
          </w:p>
        </w:tc>
        <w:tc>
          <w:tcPr>
            <w:tcW w:w="456" w:type="pct"/>
          </w:tcPr>
          <w:p w14:paraId="0A7D9862" w14:textId="77777777" w:rsidR="00DA4D74" w:rsidRPr="00BF45EF" w:rsidRDefault="00DA4D74" w:rsidP="00D039FD">
            <w:pPr>
              <w:rPr>
                <w:b/>
                <w:sz w:val="16"/>
                <w:szCs w:val="16"/>
              </w:rPr>
            </w:pPr>
            <w:r w:rsidRPr="00BF45EF">
              <w:rPr>
                <w:b/>
                <w:sz w:val="16"/>
                <w:szCs w:val="16"/>
              </w:rPr>
              <w:t>7.635</w:t>
            </w:r>
          </w:p>
        </w:tc>
        <w:tc>
          <w:tcPr>
            <w:tcW w:w="205" w:type="pct"/>
          </w:tcPr>
          <w:p w14:paraId="0F4B8F8B" w14:textId="77777777" w:rsidR="00DA4D74" w:rsidRPr="00BF45EF" w:rsidRDefault="00DA4D74" w:rsidP="00D039FD">
            <w:pPr>
              <w:rPr>
                <w:b/>
                <w:sz w:val="16"/>
                <w:szCs w:val="16"/>
              </w:rPr>
            </w:pPr>
            <w:r w:rsidRPr="00BF45EF">
              <w:rPr>
                <w:b/>
                <w:sz w:val="16"/>
                <w:szCs w:val="16"/>
              </w:rPr>
              <w:t>1</w:t>
            </w:r>
          </w:p>
        </w:tc>
        <w:tc>
          <w:tcPr>
            <w:tcW w:w="295" w:type="pct"/>
          </w:tcPr>
          <w:p w14:paraId="60CE8AD8" w14:textId="77777777" w:rsidR="00DA4D74" w:rsidRPr="00BF45EF" w:rsidRDefault="00DA4D74" w:rsidP="00D039FD">
            <w:pPr>
              <w:rPr>
                <w:b/>
                <w:sz w:val="16"/>
                <w:szCs w:val="16"/>
              </w:rPr>
            </w:pPr>
            <w:r w:rsidRPr="00BF45EF">
              <w:rPr>
                <w:b/>
                <w:sz w:val="16"/>
                <w:szCs w:val="16"/>
              </w:rPr>
              <w:t>.006</w:t>
            </w:r>
          </w:p>
        </w:tc>
        <w:tc>
          <w:tcPr>
            <w:tcW w:w="503" w:type="pct"/>
          </w:tcPr>
          <w:p w14:paraId="6EB17CBC" w14:textId="77777777" w:rsidR="00DA4D74" w:rsidRPr="00BF45EF" w:rsidRDefault="00DA4D74" w:rsidP="00D039FD">
            <w:pPr>
              <w:rPr>
                <w:sz w:val="16"/>
                <w:szCs w:val="16"/>
              </w:rPr>
            </w:pPr>
            <w:r w:rsidRPr="00BF45EF">
              <w:rPr>
                <w:sz w:val="16"/>
                <w:szCs w:val="16"/>
              </w:rPr>
              <w:t>.514</w:t>
            </w:r>
          </w:p>
        </w:tc>
        <w:tc>
          <w:tcPr>
            <w:tcW w:w="466" w:type="pct"/>
          </w:tcPr>
          <w:p w14:paraId="2A0B2EFC" w14:textId="77777777" w:rsidR="00DA4D74" w:rsidRPr="00BF45EF" w:rsidRDefault="00DA4D74" w:rsidP="00D039FD">
            <w:pPr>
              <w:rPr>
                <w:sz w:val="16"/>
                <w:szCs w:val="16"/>
              </w:rPr>
            </w:pPr>
            <w:r w:rsidRPr="00BF45EF">
              <w:rPr>
                <w:sz w:val="16"/>
                <w:szCs w:val="16"/>
              </w:rPr>
              <w:t>1.946</w:t>
            </w:r>
          </w:p>
        </w:tc>
      </w:tr>
      <w:tr w:rsidR="00DA4D74" w:rsidRPr="00E24DA8" w14:paraId="62F80C20" w14:textId="77777777" w:rsidTr="00D039FD">
        <w:tc>
          <w:tcPr>
            <w:tcW w:w="1581" w:type="pct"/>
          </w:tcPr>
          <w:p w14:paraId="13EBE143" w14:textId="77777777" w:rsidR="00DA4D74" w:rsidRPr="006835F3" w:rsidRDefault="00DA4D74" w:rsidP="00D039FD">
            <w:pPr>
              <w:rPr>
                <w:b/>
                <w:sz w:val="16"/>
                <w:szCs w:val="16"/>
              </w:rPr>
            </w:pPr>
            <w:r w:rsidRPr="006835F3">
              <w:rPr>
                <w:b/>
                <w:sz w:val="16"/>
                <w:szCs w:val="16"/>
              </w:rPr>
              <w:t>DOCS fear of harm - before</w:t>
            </w:r>
          </w:p>
        </w:tc>
        <w:tc>
          <w:tcPr>
            <w:tcW w:w="338" w:type="pct"/>
          </w:tcPr>
          <w:p w14:paraId="5B2D8C59" w14:textId="77777777" w:rsidR="00DA4D74" w:rsidRPr="006835F3" w:rsidRDefault="00DA4D74" w:rsidP="00D039FD">
            <w:pPr>
              <w:rPr>
                <w:b/>
                <w:sz w:val="16"/>
                <w:szCs w:val="16"/>
              </w:rPr>
            </w:pPr>
            <w:r w:rsidRPr="006835F3">
              <w:rPr>
                <w:b/>
                <w:sz w:val="16"/>
                <w:szCs w:val="16"/>
              </w:rPr>
              <w:t>.069</w:t>
            </w:r>
          </w:p>
        </w:tc>
        <w:tc>
          <w:tcPr>
            <w:tcW w:w="338" w:type="pct"/>
          </w:tcPr>
          <w:p w14:paraId="7D6E1755" w14:textId="77777777" w:rsidR="00DA4D74" w:rsidRPr="006835F3" w:rsidRDefault="00DA4D74" w:rsidP="00D039FD">
            <w:pPr>
              <w:rPr>
                <w:b/>
                <w:sz w:val="16"/>
                <w:szCs w:val="16"/>
              </w:rPr>
            </w:pPr>
            <w:r w:rsidRPr="006835F3">
              <w:rPr>
                <w:b/>
                <w:sz w:val="16"/>
                <w:szCs w:val="16"/>
              </w:rPr>
              <w:t>.0176</w:t>
            </w:r>
          </w:p>
        </w:tc>
        <w:tc>
          <w:tcPr>
            <w:tcW w:w="456" w:type="pct"/>
          </w:tcPr>
          <w:p w14:paraId="03821264" w14:textId="77777777" w:rsidR="00DA4D74" w:rsidRPr="006835F3" w:rsidRDefault="00DA4D74" w:rsidP="00D039FD">
            <w:pPr>
              <w:rPr>
                <w:b/>
                <w:sz w:val="16"/>
                <w:szCs w:val="16"/>
              </w:rPr>
            </w:pPr>
            <w:r w:rsidRPr="006835F3">
              <w:rPr>
                <w:b/>
                <w:sz w:val="16"/>
                <w:szCs w:val="16"/>
              </w:rPr>
              <w:t>.034</w:t>
            </w:r>
          </w:p>
        </w:tc>
        <w:tc>
          <w:tcPr>
            <w:tcW w:w="362" w:type="pct"/>
          </w:tcPr>
          <w:p w14:paraId="30083935" w14:textId="77777777" w:rsidR="00DA4D74" w:rsidRPr="006835F3" w:rsidRDefault="00DA4D74" w:rsidP="00D039FD">
            <w:pPr>
              <w:rPr>
                <w:b/>
                <w:sz w:val="16"/>
                <w:szCs w:val="16"/>
              </w:rPr>
            </w:pPr>
            <w:r w:rsidRPr="006835F3">
              <w:rPr>
                <w:b/>
                <w:sz w:val="16"/>
                <w:szCs w:val="16"/>
              </w:rPr>
              <w:t>.103</w:t>
            </w:r>
          </w:p>
        </w:tc>
        <w:tc>
          <w:tcPr>
            <w:tcW w:w="456" w:type="pct"/>
          </w:tcPr>
          <w:p w14:paraId="4687668B" w14:textId="77777777" w:rsidR="00DA4D74" w:rsidRPr="00BF45EF" w:rsidRDefault="00DA4D74" w:rsidP="00D039FD">
            <w:pPr>
              <w:rPr>
                <w:b/>
                <w:sz w:val="16"/>
                <w:szCs w:val="16"/>
              </w:rPr>
            </w:pPr>
            <w:r w:rsidRPr="00BF45EF">
              <w:rPr>
                <w:b/>
                <w:sz w:val="16"/>
                <w:szCs w:val="16"/>
              </w:rPr>
              <w:t>15.198</w:t>
            </w:r>
          </w:p>
        </w:tc>
        <w:tc>
          <w:tcPr>
            <w:tcW w:w="205" w:type="pct"/>
          </w:tcPr>
          <w:p w14:paraId="5375B67D" w14:textId="77777777" w:rsidR="00DA4D74" w:rsidRPr="00BF45EF" w:rsidRDefault="00DA4D74" w:rsidP="00D039FD">
            <w:pPr>
              <w:rPr>
                <w:b/>
                <w:sz w:val="16"/>
                <w:szCs w:val="16"/>
              </w:rPr>
            </w:pPr>
            <w:r w:rsidRPr="00BF45EF">
              <w:rPr>
                <w:b/>
                <w:sz w:val="16"/>
                <w:szCs w:val="16"/>
              </w:rPr>
              <w:t>1</w:t>
            </w:r>
          </w:p>
        </w:tc>
        <w:tc>
          <w:tcPr>
            <w:tcW w:w="295" w:type="pct"/>
          </w:tcPr>
          <w:p w14:paraId="65E6CB00" w14:textId="77777777" w:rsidR="00DA4D74" w:rsidRPr="00BF45EF" w:rsidRDefault="00DA4D74" w:rsidP="00D039FD">
            <w:pPr>
              <w:rPr>
                <w:b/>
                <w:sz w:val="16"/>
                <w:szCs w:val="16"/>
              </w:rPr>
            </w:pPr>
            <w:r>
              <w:rPr>
                <w:b/>
                <w:sz w:val="16"/>
                <w:szCs w:val="16"/>
              </w:rPr>
              <w:t>&lt;.001</w:t>
            </w:r>
          </w:p>
        </w:tc>
        <w:tc>
          <w:tcPr>
            <w:tcW w:w="503" w:type="pct"/>
          </w:tcPr>
          <w:p w14:paraId="6206A6EC" w14:textId="77777777" w:rsidR="00DA4D74" w:rsidRPr="00BF45EF" w:rsidRDefault="00DA4D74" w:rsidP="00D039FD">
            <w:pPr>
              <w:rPr>
                <w:b/>
                <w:sz w:val="16"/>
                <w:szCs w:val="16"/>
              </w:rPr>
            </w:pPr>
            <w:r w:rsidRPr="00BF45EF">
              <w:rPr>
                <w:sz w:val="16"/>
                <w:szCs w:val="16"/>
              </w:rPr>
              <w:t>.364</w:t>
            </w:r>
          </w:p>
        </w:tc>
        <w:tc>
          <w:tcPr>
            <w:tcW w:w="466" w:type="pct"/>
          </w:tcPr>
          <w:p w14:paraId="343EA977" w14:textId="77777777" w:rsidR="00DA4D74" w:rsidRPr="00BF45EF" w:rsidRDefault="00DA4D74" w:rsidP="00D039FD">
            <w:pPr>
              <w:rPr>
                <w:b/>
                <w:sz w:val="16"/>
                <w:szCs w:val="16"/>
              </w:rPr>
            </w:pPr>
            <w:r w:rsidRPr="00BF45EF">
              <w:rPr>
                <w:sz w:val="16"/>
                <w:szCs w:val="16"/>
              </w:rPr>
              <w:t>2.748</w:t>
            </w:r>
          </w:p>
        </w:tc>
      </w:tr>
      <w:tr w:rsidR="00DA4D74" w:rsidRPr="00E24DA8" w14:paraId="6257C452" w14:textId="77777777" w:rsidTr="00D039FD">
        <w:tc>
          <w:tcPr>
            <w:tcW w:w="1581" w:type="pct"/>
          </w:tcPr>
          <w:p w14:paraId="60F615EB" w14:textId="77777777" w:rsidR="00DA4D74" w:rsidRPr="00B3571A" w:rsidRDefault="00DA4D74" w:rsidP="00D039FD">
            <w:pPr>
              <w:rPr>
                <w:sz w:val="16"/>
                <w:szCs w:val="16"/>
              </w:rPr>
            </w:pPr>
            <w:r w:rsidRPr="00B3571A">
              <w:rPr>
                <w:sz w:val="16"/>
                <w:szCs w:val="16"/>
              </w:rPr>
              <w:t>DOCS contamination - before</w:t>
            </w:r>
          </w:p>
        </w:tc>
        <w:tc>
          <w:tcPr>
            <w:tcW w:w="338" w:type="pct"/>
          </w:tcPr>
          <w:p w14:paraId="5BB3C098" w14:textId="77777777" w:rsidR="00DA4D74" w:rsidRPr="00B3571A" w:rsidRDefault="00DA4D74" w:rsidP="00D039FD">
            <w:pPr>
              <w:rPr>
                <w:sz w:val="16"/>
                <w:szCs w:val="16"/>
              </w:rPr>
            </w:pPr>
            <w:r w:rsidRPr="00B3571A">
              <w:rPr>
                <w:sz w:val="16"/>
                <w:szCs w:val="16"/>
              </w:rPr>
              <w:t>.019</w:t>
            </w:r>
          </w:p>
        </w:tc>
        <w:tc>
          <w:tcPr>
            <w:tcW w:w="338" w:type="pct"/>
          </w:tcPr>
          <w:p w14:paraId="19F07A76" w14:textId="77777777" w:rsidR="00DA4D74" w:rsidRPr="00B3571A" w:rsidRDefault="00DA4D74" w:rsidP="00D039FD">
            <w:pPr>
              <w:rPr>
                <w:sz w:val="16"/>
                <w:szCs w:val="16"/>
              </w:rPr>
            </w:pPr>
            <w:r w:rsidRPr="00B3571A">
              <w:rPr>
                <w:sz w:val="16"/>
                <w:szCs w:val="16"/>
              </w:rPr>
              <w:t>.0158</w:t>
            </w:r>
          </w:p>
        </w:tc>
        <w:tc>
          <w:tcPr>
            <w:tcW w:w="456" w:type="pct"/>
          </w:tcPr>
          <w:p w14:paraId="3996C248" w14:textId="77777777" w:rsidR="00DA4D74" w:rsidRPr="00B3571A" w:rsidRDefault="00DA4D74" w:rsidP="00D039FD">
            <w:pPr>
              <w:rPr>
                <w:sz w:val="16"/>
                <w:szCs w:val="16"/>
              </w:rPr>
            </w:pPr>
            <w:r w:rsidRPr="00B3571A">
              <w:rPr>
                <w:sz w:val="16"/>
                <w:szCs w:val="16"/>
              </w:rPr>
              <w:t>-.012</w:t>
            </w:r>
          </w:p>
        </w:tc>
        <w:tc>
          <w:tcPr>
            <w:tcW w:w="362" w:type="pct"/>
          </w:tcPr>
          <w:p w14:paraId="67A80D95" w14:textId="77777777" w:rsidR="00DA4D74" w:rsidRPr="00B3571A" w:rsidRDefault="00DA4D74" w:rsidP="00D039FD">
            <w:pPr>
              <w:rPr>
                <w:sz w:val="16"/>
                <w:szCs w:val="16"/>
              </w:rPr>
            </w:pPr>
            <w:r w:rsidRPr="00B3571A">
              <w:rPr>
                <w:sz w:val="16"/>
                <w:szCs w:val="16"/>
              </w:rPr>
              <w:t>.050</w:t>
            </w:r>
          </w:p>
        </w:tc>
        <w:tc>
          <w:tcPr>
            <w:tcW w:w="456" w:type="pct"/>
          </w:tcPr>
          <w:p w14:paraId="351E0DA2" w14:textId="77777777" w:rsidR="00DA4D74" w:rsidRPr="00BF45EF" w:rsidRDefault="00DA4D74" w:rsidP="00D039FD">
            <w:pPr>
              <w:rPr>
                <w:sz w:val="16"/>
                <w:szCs w:val="16"/>
              </w:rPr>
            </w:pPr>
            <w:r w:rsidRPr="00BF45EF">
              <w:rPr>
                <w:sz w:val="16"/>
                <w:szCs w:val="16"/>
              </w:rPr>
              <w:t>1.394</w:t>
            </w:r>
          </w:p>
        </w:tc>
        <w:tc>
          <w:tcPr>
            <w:tcW w:w="205" w:type="pct"/>
          </w:tcPr>
          <w:p w14:paraId="5CFDC708" w14:textId="77777777" w:rsidR="00DA4D74" w:rsidRPr="00BF45EF" w:rsidRDefault="00DA4D74" w:rsidP="00D039FD">
            <w:pPr>
              <w:rPr>
                <w:sz w:val="16"/>
                <w:szCs w:val="16"/>
              </w:rPr>
            </w:pPr>
            <w:r w:rsidRPr="00BF45EF">
              <w:rPr>
                <w:sz w:val="16"/>
                <w:szCs w:val="16"/>
              </w:rPr>
              <w:t>1</w:t>
            </w:r>
          </w:p>
        </w:tc>
        <w:tc>
          <w:tcPr>
            <w:tcW w:w="295" w:type="pct"/>
          </w:tcPr>
          <w:p w14:paraId="0EC96D2E" w14:textId="77777777" w:rsidR="00DA4D74" w:rsidRPr="00BF45EF" w:rsidRDefault="00DA4D74" w:rsidP="00D039FD">
            <w:pPr>
              <w:rPr>
                <w:sz w:val="16"/>
                <w:szCs w:val="16"/>
              </w:rPr>
            </w:pPr>
            <w:r w:rsidRPr="00BF45EF">
              <w:rPr>
                <w:sz w:val="16"/>
                <w:szCs w:val="16"/>
              </w:rPr>
              <w:t>.238</w:t>
            </w:r>
          </w:p>
        </w:tc>
        <w:tc>
          <w:tcPr>
            <w:tcW w:w="503" w:type="pct"/>
          </w:tcPr>
          <w:p w14:paraId="606E2712" w14:textId="77777777" w:rsidR="00DA4D74" w:rsidRPr="00BF45EF" w:rsidRDefault="00DA4D74" w:rsidP="00D039FD">
            <w:pPr>
              <w:rPr>
                <w:sz w:val="16"/>
                <w:szCs w:val="16"/>
              </w:rPr>
            </w:pPr>
            <w:r w:rsidRPr="00BF45EF">
              <w:rPr>
                <w:sz w:val="16"/>
                <w:szCs w:val="16"/>
              </w:rPr>
              <w:t>.592</w:t>
            </w:r>
          </w:p>
        </w:tc>
        <w:tc>
          <w:tcPr>
            <w:tcW w:w="466" w:type="pct"/>
          </w:tcPr>
          <w:p w14:paraId="7CDDC191" w14:textId="77777777" w:rsidR="00DA4D74" w:rsidRPr="00BF45EF" w:rsidRDefault="00DA4D74" w:rsidP="00D039FD">
            <w:pPr>
              <w:rPr>
                <w:sz w:val="16"/>
                <w:szCs w:val="16"/>
              </w:rPr>
            </w:pPr>
            <w:r w:rsidRPr="00BF45EF">
              <w:rPr>
                <w:sz w:val="16"/>
                <w:szCs w:val="16"/>
              </w:rPr>
              <w:t>1.689</w:t>
            </w:r>
          </w:p>
        </w:tc>
      </w:tr>
      <w:tr w:rsidR="00DA4D74" w:rsidRPr="00E24DA8" w14:paraId="58012AC2" w14:textId="77777777" w:rsidTr="00D039FD">
        <w:tc>
          <w:tcPr>
            <w:tcW w:w="1581" w:type="pct"/>
          </w:tcPr>
          <w:p w14:paraId="5C136650" w14:textId="77777777" w:rsidR="00DA4D74" w:rsidRPr="006835F3" w:rsidRDefault="00DA4D74" w:rsidP="00D039FD">
            <w:pPr>
              <w:rPr>
                <w:b/>
                <w:sz w:val="16"/>
                <w:szCs w:val="16"/>
              </w:rPr>
            </w:pPr>
            <w:r w:rsidRPr="006835F3">
              <w:rPr>
                <w:b/>
                <w:sz w:val="16"/>
                <w:szCs w:val="16"/>
              </w:rPr>
              <w:t>DOCS symmetry - before</w:t>
            </w:r>
          </w:p>
        </w:tc>
        <w:tc>
          <w:tcPr>
            <w:tcW w:w="338" w:type="pct"/>
          </w:tcPr>
          <w:p w14:paraId="6F48F3CF" w14:textId="77777777" w:rsidR="00DA4D74" w:rsidRPr="006835F3" w:rsidRDefault="00DA4D74" w:rsidP="00D039FD">
            <w:pPr>
              <w:rPr>
                <w:b/>
                <w:sz w:val="16"/>
                <w:szCs w:val="16"/>
              </w:rPr>
            </w:pPr>
            <w:r w:rsidRPr="006835F3">
              <w:rPr>
                <w:b/>
                <w:sz w:val="16"/>
                <w:szCs w:val="16"/>
              </w:rPr>
              <w:t>.052</w:t>
            </w:r>
          </w:p>
        </w:tc>
        <w:tc>
          <w:tcPr>
            <w:tcW w:w="338" w:type="pct"/>
          </w:tcPr>
          <w:p w14:paraId="5CBE49DA" w14:textId="77777777" w:rsidR="00DA4D74" w:rsidRPr="006835F3" w:rsidRDefault="00DA4D74" w:rsidP="00D039FD">
            <w:pPr>
              <w:rPr>
                <w:b/>
                <w:sz w:val="16"/>
                <w:szCs w:val="16"/>
              </w:rPr>
            </w:pPr>
            <w:r w:rsidRPr="006835F3">
              <w:rPr>
                <w:b/>
                <w:sz w:val="16"/>
                <w:szCs w:val="16"/>
              </w:rPr>
              <w:t>.0175</w:t>
            </w:r>
          </w:p>
        </w:tc>
        <w:tc>
          <w:tcPr>
            <w:tcW w:w="456" w:type="pct"/>
          </w:tcPr>
          <w:p w14:paraId="0B242191" w14:textId="77777777" w:rsidR="00DA4D74" w:rsidRPr="006835F3" w:rsidRDefault="00DA4D74" w:rsidP="00D039FD">
            <w:pPr>
              <w:rPr>
                <w:b/>
                <w:sz w:val="16"/>
                <w:szCs w:val="16"/>
              </w:rPr>
            </w:pPr>
            <w:r w:rsidRPr="006835F3">
              <w:rPr>
                <w:b/>
                <w:sz w:val="16"/>
                <w:szCs w:val="16"/>
              </w:rPr>
              <w:t>.018</w:t>
            </w:r>
          </w:p>
        </w:tc>
        <w:tc>
          <w:tcPr>
            <w:tcW w:w="362" w:type="pct"/>
          </w:tcPr>
          <w:p w14:paraId="04286456" w14:textId="77777777" w:rsidR="00DA4D74" w:rsidRPr="006835F3" w:rsidRDefault="00DA4D74" w:rsidP="00D039FD">
            <w:pPr>
              <w:rPr>
                <w:b/>
                <w:sz w:val="16"/>
                <w:szCs w:val="16"/>
              </w:rPr>
            </w:pPr>
            <w:r w:rsidRPr="006835F3">
              <w:rPr>
                <w:b/>
                <w:sz w:val="16"/>
                <w:szCs w:val="16"/>
              </w:rPr>
              <w:t>.087</w:t>
            </w:r>
          </w:p>
        </w:tc>
        <w:tc>
          <w:tcPr>
            <w:tcW w:w="456" w:type="pct"/>
          </w:tcPr>
          <w:p w14:paraId="1C9DF49C" w14:textId="77777777" w:rsidR="00DA4D74" w:rsidRPr="00BF45EF" w:rsidRDefault="00DA4D74" w:rsidP="00D039FD">
            <w:pPr>
              <w:rPr>
                <w:b/>
                <w:sz w:val="16"/>
                <w:szCs w:val="16"/>
              </w:rPr>
            </w:pPr>
            <w:r w:rsidRPr="00BF45EF">
              <w:rPr>
                <w:b/>
                <w:sz w:val="16"/>
                <w:szCs w:val="16"/>
              </w:rPr>
              <w:t>9.003</w:t>
            </w:r>
          </w:p>
        </w:tc>
        <w:tc>
          <w:tcPr>
            <w:tcW w:w="205" w:type="pct"/>
          </w:tcPr>
          <w:p w14:paraId="72BDD571" w14:textId="77777777" w:rsidR="00DA4D74" w:rsidRPr="00BF45EF" w:rsidRDefault="00DA4D74" w:rsidP="00D039FD">
            <w:pPr>
              <w:rPr>
                <w:b/>
                <w:sz w:val="16"/>
                <w:szCs w:val="16"/>
              </w:rPr>
            </w:pPr>
            <w:r w:rsidRPr="00BF45EF">
              <w:rPr>
                <w:b/>
                <w:sz w:val="16"/>
                <w:szCs w:val="16"/>
              </w:rPr>
              <w:t>1</w:t>
            </w:r>
          </w:p>
        </w:tc>
        <w:tc>
          <w:tcPr>
            <w:tcW w:w="295" w:type="pct"/>
          </w:tcPr>
          <w:p w14:paraId="77B248E8" w14:textId="77777777" w:rsidR="00DA4D74" w:rsidRPr="00BF45EF" w:rsidRDefault="00DA4D74" w:rsidP="00D039FD">
            <w:pPr>
              <w:rPr>
                <w:b/>
                <w:sz w:val="16"/>
                <w:szCs w:val="16"/>
              </w:rPr>
            </w:pPr>
            <w:r w:rsidRPr="00BF45EF">
              <w:rPr>
                <w:b/>
                <w:sz w:val="16"/>
                <w:szCs w:val="16"/>
              </w:rPr>
              <w:t>.003</w:t>
            </w:r>
          </w:p>
        </w:tc>
        <w:tc>
          <w:tcPr>
            <w:tcW w:w="503" w:type="pct"/>
          </w:tcPr>
          <w:p w14:paraId="0DA3EC0A" w14:textId="77777777" w:rsidR="00DA4D74" w:rsidRPr="00BF45EF" w:rsidRDefault="00DA4D74" w:rsidP="00D039FD">
            <w:pPr>
              <w:rPr>
                <w:b/>
                <w:sz w:val="16"/>
                <w:szCs w:val="16"/>
              </w:rPr>
            </w:pPr>
            <w:r w:rsidRPr="00BF45EF">
              <w:rPr>
                <w:sz w:val="16"/>
                <w:szCs w:val="16"/>
              </w:rPr>
              <w:t>.451</w:t>
            </w:r>
          </w:p>
        </w:tc>
        <w:tc>
          <w:tcPr>
            <w:tcW w:w="466" w:type="pct"/>
          </w:tcPr>
          <w:p w14:paraId="64A2E391" w14:textId="77777777" w:rsidR="00DA4D74" w:rsidRPr="00BF45EF" w:rsidRDefault="00DA4D74" w:rsidP="00D039FD">
            <w:pPr>
              <w:rPr>
                <w:b/>
                <w:sz w:val="16"/>
                <w:szCs w:val="16"/>
              </w:rPr>
            </w:pPr>
            <w:r w:rsidRPr="00BF45EF">
              <w:rPr>
                <w:sz w:val="16"/>
                <w:szCs w:val="16"/>
              </w:rPr>
              <w:t>2.217</w:t>
            </w:r>
          </w:p>
        </w:tc>
      </w:tr>
      <w:tr w:rsidR="00DA4D74" w:rsidRPr="00E24DA8" w14:paraId="6905DC62" w14:textId="77777777" w:rsidTr="00D039FD">
        <w:tc>
          <w:tcPr>
            <w:tcW w:w="1581" w:type="pct"/>
          </w:tcPr>
          <w:p w14:paraId="3FD242B2" w14:textId="77777777" w:rsidR="00DA4D74" w:rsidRPr="00B3571A" w:rsidRDefault="00DA4D74" w:rsidP="00D039FD">
            <w:pPr>
              <w:rPr>
                <w:sz w:val="16"/>
                <w:szCs w:val="16"/>
              </w:rPr>
            </w:pPr>
            <w:r w:rsidRPr="00B3571A">
              <w:rPr>
                <w:sz w:val="16"/>
                <w:szCs w:val="16"/>
              </w:rPr>
              <w:t>DOCS unacceptable thoughts - before</w:t>
            </w:r>
          </w:p>
        </w:tc>
        <w:tc>
          <w:tcPr>
            <w:tcW w:w="338" w:type="pct"/>
          </w:tcPr>
          <w:p w14:paraId="005587ED" w14:textId="77777777" w:rsidR="00DA4D74" w:rsidRPr="00B3571A" w:rsidRDefault="00DA4D74" w:rsidP="00D039FD">
            <w:pPr>
              <w:rPr>
                <w:sz w:val="16"/>
                <w:szCs w:val="16"/>
              </w:rPr>
            </w:pPr>
            <w:r w:rsidRPr="00B3571A">
              <w:rPr>
                <w:sz w:val="16"/>
                <w:szCs w:val="16"/>
              </w:rPr>
              <w:t>.022</w:t>
            </w:r>
          </w:p>
        </w:tc>
        <w:tc>
          <w:tcPr>
            <w:tcW w:w="338" w:type="pct"/>
          </w:tcPr>
          <w:p w14:paraId="6C4C39BB" w14:textId="77777777" w:rsidR="00DA4D74" w:rsidRPr="00B3571A" w:rsidRDefault="00DA4D74" w:rsidP="00D039FD">
            <w:pPr>
              <w:rPr>
                <w:sz w:val="16"/>
                <w:szCs w:val="16"/>
              </w:rPr>
            </w:pPr>
            <w:r w:rsidRPr="00B3571A">
              <w:rPr>
                <w:sz w:val="16"/>
                <w:szCs w:val="16"/>
              </w:rPr>
              <w:t>.0149</w:t>
            </w:r>
          </w:p>
        </w:tc>
        <w:tc>
          <w:tcPr>
            <w:tcW w:w="456" w:type="pct"/>
          </w:tcPr>
          <w:p w14:paraId="434FA256" w14:textId="77777777" w:rsidR="00DA4D74" w:rsidRPr="00B3571A" w:rsidRDefault="00DA4D74" w:rsidP="00D039FD">
            <w:pPr>
              <w:rPr>
                <w:sz w:val="16"/>
                <w:szCs w:val="16"/>
              </w:rPr>
            </w:pPr>
            <w:r w:rsidRPr="00B3571A">
              <w:rPr>
                <w:sz w:val="16"/>
                <w:szCs w:val="16"/>
              </w:rPr>
              <w:t>-.007</w:t>
            </w:r>
          </w:p>
        </w:tc>
        <w:tc>
          <w:tcPr>
            <w:tcW w:w="362" w:type="pct"/>
          </w:tcPr>
          <w:p w14:paraId="61139894" w14:textId="77777777" w:rsidR="00DA4D74" w:rsidRPr="00B3571A" w:rsidRDefault="00DA4D74" w:rsidP="00D039FD">
            <w:pPr>
              <w:rPr>
                <w:sz w:val="16"/>
                <w:szCs w:val="16"/>
              </w:rPr>
            </w:pPr>
            <w:r w:rsidRPr="00B3571A">
              <w:rPr>
                <w:sz w:val="16"/>
                <w:szCs w:val="16"/>
              </w:rPr>
              <w:t>.051</w:t>
            </w:r>
          </w:p>
        </w:tc>
        <w:tc>
          <w:tcPr>
            <w:tcW w:w="456" w:type="pct"/>
          </w:tcPr>
          <w:p w14:paraId="47D14FB7" w14:textId="77777777" w:rsidR="00DA4D74" w:rsidRPr="00BF45EF" w:rsidRDefault="00DA4D74" w:rsidP="00D039FD">
            <w:pPr>
              <w:rPr>
                <w:sz w:val="16"/>
                <w:szCs w:val="16"/>
              </w:rPr>
            </w:pPr>
            <w:r w:rsidRPr="00BF45EF">
              <w:rPr>
                <w:sz w:val="16"/>
                <w:szCs w:val="16"/>
              </w:rPr>
              <w:t>2.175</w:t>
            </w:r>
          </w:p>
        </w:tc>
        <w:tc>
          <w:tcPr>
            <w:tcW w:w="205" w:type="pct"/>
          </w:tcPr>
          <w:p w14:paraId="43EBF32D" w14:textId="77777777" w:rsidR="00DA4D74" w:rsidRPr="00BF45EF" w:rsidRDefault="00DA4D74" w:rsidP="00D039FD">
            <w:pPr>
              <w:rPr>
                <w:sz w:val="16"/>
                <w:szCs w:val="16"/>
              </w:rPr>
            </w:pPr>
            <w:r w:rsidRPr="00BF45EF">
              <w:rPr>
                <w:sz w:val="16"/>
                <w:szCs w:val="16"/>
              </w:rPr>
              <w:t>1</w:t>
            </w:r>
          </w:p>
        </w:tc>
        <w:tc>
          <w:tcPr>
            <w:tcW w:w="295" w:type="pct"/>
          </w:tcPr>
          <w:p w14:paraId="4DDCDB11" w14:textId="77777777" w:rsidR="00DA4D74" w:rsidRPr="00BF45EF" w:rsidRDefault="00DA4D74" w:rsidP="00D039FD">
            <w:pPr>
              <w:rPr>
                <w:sz w:val="16"/>
                <w:szCs w:val="16"/>
              </w:rPr>
            </w:pPr>
            <w:r w:rsidRPr="00BF45EF">
              <w:rPr>
                <w:sz w:val="16"/>
                <w:szCs w:val="16"/>
              </w:rPr>
              <w:t>.140</w:t>
            </w:r>
          </w:p>
        </w:tc>
        <w:tc>
          <w:tcPr>
            <w:tcW w:w="503" w:type="pct"/>
          </w:tcPr>
          <w:p w14:paraId="2CCCED39" w14:textId="77777777" w:rsidR="00DA4D74" w:rsidRPr="00BF45EF" w:rsidRDefault="00DA4D74" w:rsidP="00D039FD">
            <w:pPr>
              <w:rPr>
                <w:sz w:val="16"/>
                <w:szCs w:val="16"/>
              </w:rPr>
            </w:pPr>
            <w:r w:rsidRPr="00BF45EF">
              <w:rPr>
                <w:sz w:val="16"/>
                <w:szCs w:val="16"/>
              </w:rPr>
              <w:t>.420</w:t>
            </w:r>
          </w:p>
        </w:tc>
        <w:tc>
          <w:tcPr>
            <w:tcW w:w="466" w:type="pct"/>
          </w:tcPr>
          <w:p w14:paraId="4CB57993" w14:textId="77777777" w:rsidR="00DA4D74" w:rsidRPr="00BF45EF" w:rsidRDefault="00DA4D74" w:rsidP="00D039FD">
            <w:pPr>
              <w:rPr>
                <w:sz w:val="16"/>
                <w:szCs w:val="16"/>
              </w:rPr>
            </w:pPr>
            <w:r w:rsidRPr="00BF45EF">
              <w:rPr>
                <w:sz w:val="16"/>
                <w:szCs w:val="16"/>
              </w:rPr>
              <w:t>2.380</w:t>
            </w:r>
          </w:p>
        </w:tc>
      </w:tr>
      <w:tr w:rsidR="00DA4D74" w:rsidRPr="00E24DA8" w14:paraId="475FD911" w14:textId="77777777" w:rsidTr="00D039FD">
        <w:tc>
          <w:tcPr>
            <w:tcW w:w="1581" w:type="pct"/>
          </w:tcPr>
          <w:p w14:paraId="20E48F98" w14:textId="77777777" w:rsidR="00DA4D74" w:rsidRPr="006835F3" w:rsidRDefault="00DA4D74" w:rsidP="00D039FD">
            <w:pPr>
              <w:rPr>
                <w:sz w:val="16"/>
                <w:szCs w:val="16"/>
              </w:rPr>
            </w:pPr>
            <w:r w:rsidRPr="006835F3">
              <w:rPr>
                <w:sz w:val="16"/>
                <w:szCs w:val="16"/>
              </w:rPr>
              <w:t>DASS21_</w:t>
            </w:r>
            <w:r>
              <w:rPr>
                <w:sz w:val="16"/>
                <w:szCs w:val="16"/>
              </w:rPr>
              <w:t>total</w:t>
            </w:r>
            <w:r w:rsidRPr="006835F3">
              <w:rPr>
                <w:sz w:val="16"/>
                <w:szCs w:val="16"/>
              </w:rPr>
              <w:t>_</w:t>
            </w:r>
            <w:r>
              <w:rPr>
                <w:sz w:val="16"/>
                <w:szCs w:val="16"/>
              </w:rPr>
              <w:t>before</w:t>
            </w:r>
          </w:p>
        </w:tc>
        <w:tc>
          <w:tcPr>
            <w:tcW w:w="338" w:type="pct"/>
          </w:tcPr>
          <w:p w14:paraId="7B657496" w14:textId="77777777" w:rsidR="00DA4D74" w:rsidRPr="006835F3" w:rsidRDefault="00DA4D74" w:rsidP="00D039FD">
            <w:pPr>
              <w:rPr>
                <w:sz w:val="16"/>
                <w:szCs w:val="16"/>
              </w:rPr>
            </w:pPr>
            <w:r w:rsidRPr="006835F3">
              <w:rPr>
                <w:sz w:val="16"/>
                <w:szCs w:val="16"/>
              </w:rPr>
              <w:t>.004</w:t>
            </w:r>
          </w:p>
        </w:tc>
        <w:tc>
          <w:tcPr>
            <w:tcW w:w="338" w:type="pct"/>
          </w:tcPr>
          <w:p w14:paraId="7E368B6F" w14:textId="77777777" w:rsidR="00DA4D74" w:rsidRPr="006835F3" w:rsidRDefault="00DA4D74" w:rsidP="00D039FD">
            <w:pPr>
              <w:rPr>
                <w:sz w:val="16"/>
                <w:szCs w:val="16"/>
              </w:rPr>
            </w:pPr>
            <w:r w:rsidRPr="006835F3">
              <w:rPr>
                <w:sz w:val="16"/>
                <w:szCs w:val="16"/>
              </w:rPr>
              <w:t>.0046</w:t>
            </w:r>
          </w:p>
        </w:tc>
        <w:tc>
          <w:tcPr>
            <w:tcW w:w="456" w:type="pct"/>
          </w:tcPr>
          <w:p w14:paraId="0D9025BA" w14:textId="77777777" w:rsidR="00DA4D74" w:rsidRPr="006835F3" w:rsidRDefault="00DA4D74" w:rsidP="00D039FD">
            <w:pPr>
              <w:rPr>
                <w:sz w:val="16"/>
                <w:szCs w:val="16"/>
              </w:rPr>
            </w:pPr>
            <w:r w:rsidRPr="006835F3">
              <w:rPr>
                <w:sz w:val="16"/>
                <w:szCs w:val="16"/>
              </w:rPr>
              <w:t>-.005</w:t>
            </w:r>
          </w:p>
        </w:tc>
        <w:tc>
          <w:tcPr>
            <w:tcW w:w="362" w:type="pct"/>
          </w:tcPr>
          <w:p w14:paraId="6E04028C" w14:textId="77777777" w:rsidR="00DA4D74" w:rsidRPr="006835F3" w:rsidRDefault="00DA4D74" w:rsidP="00D039FD">
            <w:pPr>
              <w:rPr>
                <w:sz w:val="16"/>
                <w:szCs w:val="16"/>
              </w:rPr>
            </w:pPr>
            <w:r w:rsidRPr="006835F3">
              <w:rPr>
                <w:sz w:val="16"/>
                <w:szCs w:val="16"/>
              </w:rPr>
              <w:t>.013</w:t>
            </w:r>
          </w:p>
        </w:tc>
        <w:tc>
          <w:tcPr>
            <w:tcW w:w="456" w:type="pct"/>
          </w:tcPr>
          <w:p w14:paraId="2AE2949F" w14:textId="77777777" w:rsidR="00DA4D74" w:rsidRPr="00BF45EF" w:rsidRDefault="00DA4D74" w:rsidP="00D039FD">
            <w:pPr>
              <w:rPr>
                <w:sz w:val="16"/>
                <w:szCs w:val="16"/>
              </w:rPr>
            </w:pPr>
            <w:r w:rsidRPr="00BF45EF">
              <w:rPr>
                <w:sz w:val="16"/>
                <w:szCs w:val="16"/>
              </w:rPr>
              <w:t>.778</w:t>
            </w:r>
          </w:p>
        </w:tc>
        <w:tc>
          <w:tcPr>
            <w:tcW w:w="205" w:type="pct"/>
          </w:tcPr>
          <w:p w14:paraId="516C50A2" w14:textId="77777777" w:rsidR="00DA4D74" w:rsidRPr="00BF45EF" w:rsidRDefault="00DA4D74" w:rsidP="00D039FD">
            <w:pPr>
              <w:rPr>
                <w:sz w:val="16"/>
                <w:szCs w:val="16"/>
              </w:rPr>
            </w:pPr>
            <w:r w:rsidRPr="00BF45EF">
              <w:rPr>
                <w:sz w:val="16"/>
                <w:szCs w:val="16"/>
              </w:rPr>
              <w:t>1</w:t>
            </w:r>
          </w:p>
        </w:tc>
        <w:tc>
          <w:tcPr>
            <w:tcW w:w="295" w:type="pct"/>
          </w:tcPr>
          <w:p w14:paraId="435E2B85" w14:textId="77777777" w:rsidR="00DA4D74" w:rsidRPr="00BF45EF" w:rsidRDefault="00DA4D74" w:rsidP="00D039FD">
            <w:pPr>
              <w:rPr>
                <w:sz w:val="16"/>
                <w:szCs w:val="16"/>
              </w:rPr>
            </w:pPr>
            <w:r w:rsidRPr="00BF45EF">
              <w:rPr>
                <w:sz w:val="16"/>
                <w:szCs w:val="16"/>
              </w:rPr>
              <w:t>.378</w:t>
            </w:r>
          </w:p>
        </w:tc>
        <w:tc>
          <w:tcPr>
            <w:tcW w:w="503" w:type="pct"/>
          </w:tcPr>
          <w:p w14:paraId="0EB870E6" w14:textId="77777777" w:rsidR="00DA4D74" w:rsidRPr="00BF45EF" w:rsidRDefault="00DA4D74" w:rsidP="00D039FD">
            <w:pPr>
              <w:rPr>
                <w:sz w:val="16"/>
                <w:szCs w:val="16"/>
              </w:rPr>
            </w:pPr>
            <w:r w:rsidRPr="00BF45EF">
              <w:rPr>
                <w:sz w:val="16"/>
                <w:szCs w:val="16"/>
              </w:rPr>
              <w:t>.614</w:t>
            </w:r>
          </w:p>
        </w:tc>
        <w:tc>
          <w:tcPr>
            <w:tcW w:w="466" w:type="pct"/>
          </w:tcPr>
          <w:p w14:paraId="54CFEA64" w14:textId="77777777" w:rsidR="00DA4D74" w:rsidRPr="00BF45EF" w:rsidRDefault="00DA4D74" w:rsidP="00D039FD">
            <w:pPr>
              <w:rPr>
                <w:sz w:val="16"/>
                <w:szCs w:val="16"/>
              </w:rPr>
            </w:pPr>
            <w:r w:rsidRPr="00BF45EF">
              <w:rPr>
                <w:sz w:val="16"/>
                <w:szCs w:val="16"/>
              </w:rPr>
              <w:t>1.629</w:t>
            </w:r>
          </w:p>
        </w:tc>
      </w:tr>
    </w:tbl>
    <w:p w14:paraId="431739BE" w14:textId="77777777" w:rsidR="00DA4D74" w:rsidRPr="007D241B" w:rsidRDefault="00DA4D74" w:rsidP="00DA4D74">
      <w:pPr>
        <w:rPr>
          <w:sz w:val="16"/>
          <w:szCs w:val="16"/>
        </w:rPr>
      </w:pPr>
      <w:r w:rsidRPr="007D241B">
        <w:rPr>
          <w:sz w:val="16"/>
          <w:szCs w:val="16"/>
        </w:rPr>
        <w:t>Footnote:</w:t>
      </w:r>
      <w:r>
        <w:rPr>
          <w:sz w:val="16"/>
          <w:szCs w:val="16"/>
        </w:rPr>
        <w:t xml:space="preserve"> DOCS=Dimensional Obsessive-Compulsive Scale; </w:t>
      </w:r>
      <w:r w:rsidRPr="007D241B">
        <w:rPr>
          <w:sz w:val="16"/>
          <w:szCs w:val="16"/>
        </w:rPr>
        <w:t>DASS-21= Depr</w:t>
      </w:r>
      <w:r>
        <w:rPr>
          <w:sz w:val="16"/>
          <w:szCs w:val="16"/>
        </w:rPr>
        <w:t>ession Anxiety Stress Scale-21</w:t>
      </w:r>
    </w:p>
    <w:p w14:paraId="6D0EFC52" w14:textId="77777777" w:rsidR="00DA4D74" w:rsidRDefault="00DA4D74" w:rsidP="00DA4D74"/>
    <w:p w14:paraId="72F2CEDF" w14:textId="77777777" w:rsidR="00DA4D74" w:rsidRDefault="00DA4D74" w:rsidP="00DA4D74"/>
    <w:p w14:paraId="67F72F3B" w14:textId="77777777" w:rsidR="00DA4D74" w:rsidRDefault="00DA4D74" w:rsidP="00DA4D74"/>
    <w:p w14:paraId="10DBCBC5" w14:textId="77777777" w:rsidR="00DA4D74" w:rsidRDefault="00DA4D74" w:rsidP="00DA4D74"/>
    <w:p w14:paraId="5B24F62B" w14:textId="77777777" w:rsidR="00DA4D74" w:rsidRDefault="00DA4D74" w:rsidP="00DA4D74"/>
    <w:p w14:paraId="3404B2E7" w14:textId="77777777" w:rsidR="00DA4D74" w:rsidRDefault="00DA4D74" w:rsidP="00DA4D74"/>
    <w:p w14:paraId="3350153F" w14:textId="77777777" w:rsidR="00DA4D74" w:rsidRDefault="00DA4D74" w:rsidP="00DA4D74"/>
    <w:p w14:paraId="224BD6BF" w14:textId="77777777" w:rsidR="00DA4D74" w:rsidRDefault="00DA4D74" w:rsidP="00DA4D74"/>
    <w:p w14:paraId="527A3474" w14:textId="77777777" w:rsidR="00DA4D74" w:rsidRDefault="00DA4D74" w:rsidP="00DA4D74"/>
    <w:p w14:paraId="353B2287" w14:textId="77777777" w:rsidR="00DA4D74" w:rsidRDefault="00DA4D74" w:rsidP="00DA4D74"/>
    <w:p w14:paraId="38A86D76" w14:textId="77777777" w:rsidR="00DA4D74" w:rsidRDefault="00DA4D74" w:rsidP="00DA4D74"/>
    <w:p w14:paraId="307C083B" w14:textId="77777777" w:rsidR="00DA4D74" w:rsidRDefault="00DA4D74" w:rsidP="00DA4D74"/>
    <w:p w14:paraId="21549A66" w14:textId="77777777" w:rsidR="00DA4D74" w:rsidRDefault="00DA4D74" w:rsidP="00DA4D74"/>
    <w:p w14:paraId="45B40229" w14:textId="77777777" w:rsidR="00DA4D74" w:rsidRDefault="00DA4D74" w:rsidP="00DA4D74"/>
    <w:p w14:paraId="25C3C732" w14:textId="77777777" w:rsidR="00DA4D74" w:rsidRDefault="00DA4D74" w:rsidP="00DA4D74"/>
    <w:p w14:paraId="62BD9D02" w14:textId="77777777" w:rsidR="00DA4D74" w:rsidRDefault="00DA4D74" w:rsidP="00DA4D74"/>
    <w:p w14:paraId="1F3D3962" w14:textId="77777777" w:rsidR="00DA4D74" w:rsidRDefault="00DA4D74" w:rsidP="00DA4D74"/>
    <w:p w14:paraId="0ACF2E69" w14:textId="77777777" w:rsidR="00DA4D74" w:rsidRDefault="00DA4D74" w:rsidP="00DA4D74"/>
    <w:p w14:paraId="49342266" w14:textId="77777777" w:rsidR="00DA4D74" w:rsidRDefault="00DA4D74" w:rsidP="00DA4D74"/>
    <w:p w14:paraId="70187BFE" w14:textId="77777777" w:rsidR="00DA4D74" w:rsidRDefault="00DA4D74" w:rsidP="00DA4D74"/>
    <w:p w14:paraId="7659B06A" w14:textId="77777777" w:rsidR="00DA4D74" w:rsidRDefault="00DA4D74" w:rsidP="00DA4D74"/>
    <w:p w14:paraId="69D1B722" w14:textId="77777777" w:rsidR="00DA4D74" w:rsidRDefault="00DA4D74" w:rsidP="00DA4D74"/>
    <w:p w14:paraId="2D6B9175" w14:textId="77777777" w:rsidR="00DA4D74" w:rsidRDefault="00DA4D74" w:rsidP="00DA4D74"/>
    <w:p w14:paraId="12B803E2" w14:textId="77777777" w:rsidR="00DA4D74" w:rsidRDefault="00DA4D74" w:rsidP="00DA4D74"/>
    <w:p w14:paraId="3879A86E" w14:textId="77777777" w:rsidR="00DA4D74" w:rsidRDefault="00DA4D74" w:rsidP="00DA4D74"/>
    <w:p w14:paraId="2E3F47B3" w14:textId="77777777" w:rsidR="00DA4D74" w:rsidRDefault="00DA4D74" w:rsidP="00DA4D74"/>
    <w:p w14:paraId="4CAE594C" w14:textId="77777777" w:rsidR="00DA4D74" w:rsidRDefault="00DA4D74" w:rsidP="00DA4D74"/>
    <w:p w14:paraId="57A48616" w14:textId="77777777" w:rsidR="00DA4D74" w:rsidRDefault="00DA4D74" w:rsidP="00DA4D74"/>
    <w:p w14:paraId="5DB8CCC9" w14:textId="77777777" w:rsidR="00DA4D74" w:rsidRDefault="00DA4D74" w:rsidP="00DA4D74"/>
    <w:p w14:paraId="15953036" w14:textId="77777777" w:rsidR="00DA4D74" w:rsidRDefault="00DA4D74" w:rsidP="00DA4D74"/>
    <w:p w14:paraId="17673E64" w14:textId="77777777" w:rsidR="00DA4D74" w:rsidRDefault="00DA4D74" w:rsidP="00DA4D74"/>
    <w:p w14:paraId="6ED153B3" w14:textId="77777777" w:rsidR="00DA4D74" w:rsidRDefault="00DA4D74" w:rsidP="00DA4D74"/>
    <w:p w14:paraId="6F84DDE7" w14:textId="77777777" w:rsidR="00DA4D74" w:rsidRDefault="00DA4D74" w:rsidP="00DA4D74"/>
    <w:p w14:paraId="5741EC10" w14:textId="4627DB95" w:rsidR="00DA4D74" w:rsidRDefault="00DA4D74" w:rsidP="00DA4D74">
      <w:r>
        <w:rPr>
          <w:sz w:val="16"/>
          <w:szCs w:val="16"/>
        </w:rPr>
        <w:t xml:space="preserve">Table 6: Negative binomial model with </w:t>
      </w:r>
      <w:r w:rsidR="002D76D0">
        <w:rPr>
          <w:sz w:val="16"/>
          <w:szCs w:val="16"/>
        </w:rPr>
        <w:t>intra-</w:t>
      </w:r>
      <w:r w:rsidR="00A21B3F">
        <w:rPr>
          <w:sz w:val="16"/>
          <w:szCs w:val="16"/>
        </w:rPr>
        <w:t>COVID-19</w:t>
      </w:r>
      <w:r>
        <w:rPr>
          <w:sz w:val="16"/>
          <w:szCs w:val="16"/>
        </w:rPr>
        <w:t xml:space="preserve"> </w:t>
      </w:r>
      <w:r w:rsidR="002D76D0">
        <w:rPr>
          <w:sz w:val="16"/>
          <w:szCs w:val="16"/>
        </w:rPr>
        <w:t xml:space="preserve">pandemic </w:t>
      </w:r>
      <w:r>
        <w:rPr>
          <w:sz w:val="16"/>
          <w:szCs w:val="16"/>
        </w:rPr>
        <w:t xml:space="preserve">scores on the Vancouver Obsessional Compulsive Inventory-Mental Contamination (VOCI-MC) </w:t>
      </w:r>
    </w:p>
    <w:tbl>
      <w:tblPr>
        <w:tblStyle w:val="TableGrid"/>
        <w:tblW w:w="5000" w:type="pct"/>
        <w:tblLayout w:type="fixed"/>
        <w:tblLook w:val="04A0" w:firstRow="1" w:lastRow="0" w:firstColumn="1" w:lastColumn="0" w:noHBand="0" w:noVBand="1"/>
      </w:tblPr>
      <w:tblGrid>
        <w:gridCol w:w="2588"/>
        <w:gridCol w:w="549"/>
        <w:gridCol w:w="585"/>
        <w:gridCol w:w="655"/>
        <w:gridCol w:w="690"/>
        <w:gridCol w:w="779"/>
        <w:gridCol w:w="466"/>
        <w:gridCol w:w="693"/>
        <w:gridCol w:w="691"/>
        <w:gridCol w:w="594"/>
      </w:tblGrid>
      <w:tr w:rsidR="00DA4D74" w:rsidRPr="00E24DA8" w14:paraId="41870E7B" w14:textId="77777777" w:rsidTr="00D039FD">
        <w:tc>
          <w:tcPr>
            <w:tcW w:w="4225" w:type="pct"/>
            <w:gridSpan w:val="8"/>
          </w:tcPr>
          <w:p w14:paraId="170A197A" w14:textId="77777777" w:rsidR="00DA4D74" w:rsidRPr="00E24DA8" w:rsidRDefault="00DA4D74" w:rsidP="00D039FD">
            <w:pPr>
              <w:jc w:val="center"/>
              <w:rPr>
                <w:sz w:val="16"/>
                <w:szCs w:val="16"/>
              </w:rPr>
            </w:pPr>
            <w:r w:rsidRPr="00E24DA8">
              <w:rPr>
                <w:sz w:val="16"/>
                <w:szCs w:val="16"/>
              </w:rPr>
              <w:t>Parameter Estimates</w:t>
            </w:r>
          </w:p>
        </w:tc>
        <w:tc>
          <w:tcPr>
            <w:tcW w:w="775" w:type="pct"/>
            <w:gridSpan w:val="2"/>
          </w:tcPr>
          <w:p w14:paraId="798013DD" w14:textId="77777777" w:rsidR="00DA4D74" w:rsidRPr="00E24DA8" w:rsidRDefault="00DA4D74" w:rsidP="00D039FD">
            <w:pPr>
              <w:jc w:val="center"/>
              <w:rPr>
                <w:sz w:val="16"/>
                <w:szCs w:val="16"/>
              </w:rPr>
            </w:pPr>
          </w:p>
        </w:tc>
      </w:tr>
      <w:tr w:rsidR="00DA4D74" w:rsidRPr="00E24DA8" w14:paraId="3C718542" w14:textId="77777777" w:rsidTr="00D039FD">
        <w:tc>
          <w:tcPr>
            <w:tcW w:w="1561" w:type="pct"/>
          </w:tcPr>
          <w:p w14:paraId="75434EA3" w14:textId="77777777" w:rsidR="00DA4D74" w:rsidRPr="00E24DA8" w:rsidRDefault="00DA4D74" w:rsidP="00D039FD">
            <w:pPr>
              <w:jc w:val="center"/>
              <w:rPr>
                <w:sz w:val="16"/>
                <w:szCs w:val="16"/>
              </w:rPr>
            </w:pPr>
            <w:r w:rsidRPr="00E24DA8">
              <w:rPr>
                <w:sz w:val="16"/>
                <w:szCs w:val="16"/>
              </w:rPr>
              <w:t>Parameter</w:t>
            </w:r>
          </w:p>
        </w:tc>
        <w:tc>
          <w:tcPr>
            <w:tcW w:w="331" w:type="pct"/>
          </w:tcPr>
          <w:p w14:paraId="322CA7C5" w14:textId="77777777" w:rsidR="00DA4D74" w:rsidRPr="00E24DA8" w:rsidRDefault="00DA4D74" w:rsidP="00D039FD">
            <w:pPr>
              <w:jc w:val="center"/>
              <w:rPr>
                <w:sz w:val="16"/>
                <w:szCs w:val="16"/>
              </w:rPr>
            </w:pPr>
            <w:r w:rsidRPr="00E24DA8">
              <w:rPr>
                <w:sz w:val="16"/>
                <w:szCs w:val="16"/>
              </w:rPr>
              <w:t>B</w:t>
            </w:r>
          </w:p>
        </w:tc>
        <w:tc>
          <w:tcPr>
            <w:tcW w:w="353" w:type="pct"/>
          </w:tcPr>
          <w:p w14:paraId="762D0169" w14:textId="77777777" w:rsidR="00DA4D74" w:rsidRPr="00E24DA8" w:rsidRDefault="00DA4D74" w:rsidP="00D039FD">
            <w:pPr>
              <w:jc w:val="center"/>
              <w:rPr>
                <w:sz w:val="16"/>
                <w:szCs w:val="16"/>
              </w:rPr>
            </w:pPr>
            <w:r w:rsidRPr="00E24DA8">
              <w:rPr>
                <w:sz w:val="16"/>
                <w:szCs w:val="16"/>
              </w:rPr>
              <w:t>Std. Error</w:t>
            </w:r>
          </w:p>
        </w:tc>
        <w:tc>
          <w:tcPr>
            <w:tcW w:w="811" w:type="pct"/>
            <w:gridSpan w:val="2"/>
          </w:tcPr>
          <w:p w14:paraId="379C18F9" w14:textId="77777777" w:rsidR="00DA4D74" w:rsidRPr="00E24DA8" w:rsidRDefault="00DA4D74" w:rsidP="00D039FD">
            <w:pPr>
              <w:jc w:val="center"/>
              <w:rPr>
                <w:sz w:val="16"/>
                <w:szCs w:val="16"/>
              </w:rPr>
            </w:pPr>
            <w:r w:rsidRPr="00E24DA8">
              <w:rPr>
                <w:sz w:val="16"/>
                <w:szCs w:val="16"/>
              </w:rPr>
              <w:t>95% Wald Confidence Interval</w:t>
            </w:r>
          </w:p>
        </w:tc>
        <w:tc>
          <w:tcPr>
            <w:tcW w:w="1169" w:type="pct"/>
            <w:gridSpan w:val="3"/>
          </w:tcPr>
          <w:p w14:paraId="7A76DDCC" w14:textId="77777777" w:rsidR="00DA4D74" w:rsidRPr="00E24DA8" w:rsidRDefault="00DA4D74" w:rsidP="00D039FD">
            <w:pPr>
              <w:jc w:val="center"/>
              <w:rPr>
                <w:sz w:val="16"/>
                <w:szCs w:val="16"/>
              </w:rPr>
            </w:pPr>
            <w:r w:rsidRPr="00E24DA8">
              <w:rPr>
                <w:sz w:val="16"/>
                <w:szCs w:val="16"/>
              </w:rPr>
              <w:t>Hypothesis Test</w:t>
            </w:r>
          </w:p>
        </w:tc>
        <w:tc>
          <w:tcPr>
            <w:tcW w:w="775" w:type="pct"/>
            <w:gridSpan w:val="2"/>
          </w:tcPr>
          <w:p w14:paraId="3D27D70B" w14:textId="77777777" w:rsidR="00DA4D74" w:rsidRPr="00CF3981" w:rsidRDefault="00DA4D74" w:rsidP="00D039FD">
            <w:pPr>
              <w:jc w:val="center"/>
              <w:rPr>
                <w:sz w:val="16"/>
                <w:szCs w:val="16"/>
              </w:rPr>
            </w:pPr>
            <w:r w:rsidRPr="00CF3981">
              <w:rPr>
                <w:sz w:val="16"/>
                <w:szCs w:val="16"/>
              </w:rPr>
              <w:t>Collinearity statistics</w:t>
            </w:r>
          </w:p>
        </w:tc>
      </w:tr>
      <w:tr w:rsidR="00DA4D74" w:rsidRPr="00E24DA8" w14:paraId="043F3AE9" w14:textId="77777777" w:rsidTr="00D039FD">
        <w:tc>
          <w:tcPr>
            <w:tcW w:w="1561" w:type="pct"/>
          </w:tcPr>
          <w:p w14:paraId="6A11FAA8" w14:textId="77777777" w:rsidR="00DA4D74" w:rsidRPr="00E24DA8" w:rsidRDefault="00DA4D74" w:rsidP="00D039FD">
            <w:pPr>
              <w:jc w:val="center"/>
              <w:rPr>
                <w:sz w:val="16"/>
                <w:szCs w:val="16"/>
              </w:rPr>
            </w:pPr>
          </w:p>
        </w:tc>
        <w:tc>
          <w:tcPr>
            <w:tcW w:w="331" w:type="pct"/>
          </w:tcPr>
          <w:p w14:paraId="4EC9FC63" w14:textId="77777777" w:rsidR="00DA4D74" w:rsidRPr="00E24DA8" w:rsidRDefault="00DA4D74" w:rsidP="00D039FD">
            <w:pPr>
              <w:jc w:val="center"/>
              <w:rPr>
                <w:sz w:val="16"/>
                <w:szCs w:val="16"/>
              </w:rPr>
            </w:pPr>
          </w:p>
        </w:tc>
        <w:tc>
          <w:tcPr>
            <w:tcW w:w="353" w:type="pct"/>
          </w:tcPr>
          <w:p w14:paraId="35E43762" w14:textId="77777777" w:rsidR="00DA4D74" w:rsidRPr="00E24DA8" w:rsidRDefault="00DA4D74" w:rsidP="00D039FD">
            <w:pPr>
              <w:jc w:val="center"/>
              <w:rPr>
                <w:sz w:val="16"/>
                <w:szCs w:val="16"/>
              </w:rPr>
            </w:pPr>
          </w:p>
        </w:tc>
        <w:tc>
          <w:tcPr>
            <w:tcW w:w="395" w:type="pct"/>
          </w:tcPr>
          <w:p w14:paraId="0F2D8724" w14:textId="77777777" w:rsidR="00DA4D74" w:rsidRPr="00E24DA8" w:rsidRDefault="00DA4D74" w:rsidP="00D039FD">
            <w:pPr>
              <w:jc w:val="center"/>
              <w:rPr>
                <w:sz w:val="16"/>
                <w:szCs w:val="16"/>
              </w:rPr>
            </w:pPr>
            <w:r w:rsidRPr="00E24DA8">
              <w:rPr>
                <w:sz w:val="16"/>
                <w:szCs w:val="16"/>
              </w:rPr>
              <w:t>Lower</w:t>
            </w:r>
          </w:p>
        </w:tc>
        <w:tc>
          <w:tcPr>
            <w:tcW w:w="416" w:type="pct"/>
          </w:tcPr>
          <w:p w14:paraId="60A63011" w14:textId="77777777" w:rsidR="00DA4D74" w:rsidRPr="00E24DA8" w:rsidRDefault="00DA4D74" w:rsidP="00D039FD">
            <w:pPr>
              <w:jc w:val="center"/>
              <w:rPr>
                <w:sz w:val="16"/>
                <w:szCs w:val="16"/>
              </w:rPr>
            </w:pPr>
            <w:r w:rsidRPr="00E24DA8">
              <w:rPr>
                <w:sz w:val="16"/>
                <w:szCs w:val="16"/>
              </w:rPr>
              <w:t>Upper</w:t>
            </w:r>
          </w:p>
        </w:tc>
        <w:tc>
          <w:tcPr>
            <w:tcW w:w="470" w:type="pct"/>
          </w:tcPr>
          <w:p w14:paraId="628EDAA9" w14:textId="77777777" w:rsidR="00DA4D74" w:rsidRPr="00E24DA8" w:rsidRDefault="00DA4D74" w:rsidP="00D039FD">
            <w:pPr>
              <w:jc w:val="center"/>
              <w:rPr>
                <w:sz w:val="16"/>
                <w:szCs w:val="16"/>
              </w:rPr>
            </w:pPr>
            <w:r w:rsidRPr="00E24DA8">
              <w:rPr>
                <w:sz w:val="16"/>
                <w:szCs w:val="16"/>
              </w:rPr>
              <w:t>Wald Chi-Square</w:t>
            </w:r>
          </w:p>
        </w:tc>
        <w:tc>
          <w:tcPr>
            <w:tcW w:w="281" w:type="pct"/>
          </w:tcPr>
          <w:p w14:paraId="1D67611C" w14:textId="77777777" w:rsidR="00DA4D74" w:rsidRPr="00E24DA8" w:rsidRDefault="00DA4D74" w:rsidP="00D039FD">
            <w:pPr>
              <w:jc w:val="center"/>
              <w:rPr>
                <w:sz w:val="16"/>
                <w:szCs w:val="16"/>
              </w:rPr>
            </w:pPr>
            <w:r w:rsidRPr="00E24DA8">
              <w:rPr>
                <w:sz w:val="16"/>
                <w:szCs w:val="16"/>
              </w:rPr>
              <w:t>df</w:t>
            </w:r>
          </w:p>
        </w:tc>
        <w:tc>
          <w:tcPr>
            <w:tcW w:w="417" w:type="pct"/>
          </w:tcPr>
          <w:p w14:paraId="22052F3D" w14:textId="77777777" w:rsidR="00DA4D74" w:rsidRPr="00E24DA8" w:rsidRDefault="00DA4D74" w:rsidP="00D039FD">
            <w:pPr>
              <w:jc w:val="center"/>
              <w:rPr>
                <w:sz w:val="16"/>
                <w:szCs w:val="16"/>
              </w:rPr>
            </w:pPr>
            <w:r w:rsidRPr="00E24DA8">
              <w:rPr>
                <w:sz w:val="16"/>
                <w:szCs w:val="16"/>
              </w:rPr>
              <w:t>Sig.</w:t>
            </w:r>
          </w:p>
        </w:tc>
        <w:tc>
          <w:tcPr>
            <w:tcW w:w="417" w:type="pct"/>
          </w:tcPr>
          <w:p w14:paraId="3BF1F640" w14:textId="77777777" w:rsidR="00DA4D74" w:rsidRPr="00CF3981" w:rsidRDefault="00DA4D74" w:rsidP="00D039FD">
            <w:pPr>
              <w:jc w:val="center"/>
              <w:rPr>
                <w:sz w:val="16"/>
                <w:szCs w:val="16"/>
              </w:rPr>
            </w:pPr>
            <w:r w:rsidRPr="00CF3981">
              <w:rPr>
                <w:sz w:val="16"/>
                <w:szCs w:val="16"/>
              </w:rPr>
              <w:t>Tole</w:t>
            </w:r>
            <w:r>
              <w:rPr>
                <w:sz w:val="16"/>
                <w:szCs w:val="16"/>
              </w:rPr>
              <w:t>-</w:t>
            </w:r>
            <w:r w:rsidRPr="00CF3981">
              <w:rPr>
                <w:sz w:val="16"/>
                <w:szCs w:val="16"/>
              </w:rPr>
              <w:t xml:space="preserve">rance </w:t>
            </w:r>
          </w:p>
        </w:tc>
        <w:tc>
          <w:tcPr>
            <w:tcW w:w="358" w:type="pct"/>
          </w:tcPr>
          <w:p w14:paraId="4C80CCD7" w14:textId="77777777" w:rsidR="00DA4D74" w:rsidRPr="00CF3981" w:rsidRDefault="00DA4D74" w:rsidP="00D039FD">
            <w:pPr>
              <w:jc w:val="center"/>
              <w:rPr>
                <w:sz w:val="16"/>
                <w:szCs w:val="16"/>
              </w:rPr>
            </w:pPr>
            <w:r w:rsidRPr="00CF3981">
              <w:rPr>
                <w:sz w:val="16"/>
                <w:szCs w:val="16"/>
              </w:rPr>
              <w:t>VIF</w:t>
            </w:r>
          </w:p>
        </w:tc>
      </w:tr>
      <w:tr w:rsidR="00DA4D74" w:rsidRPr="00E24DA8" w14:paraId="7A258136" w14:textId="77777777" w:rsidTr="00D039FD">
        <w:tc>
          <w:tcPr>
            <w:tcW w:w="1561" w:type="pct"/>
          </w:tcPr>
          <w:p w14:paraId="08C3B837" w14:textId="77777777" w:rsidR="00DA4D74" w:rsidRPr="009C28F9" w:rsidRDefault="00DA4D74" w:rsidP="00D039FD">
            <w:pPr>
              <w:rPr>
                <w:sz w:val="16"/>
                <w:szCs w:val="16"/>
              </w:rPr>
            </w:pPr>
            <w:r w:rsidRPr="009C28F9">
              <w:rPr>
                <w:sz w:val="16"/>
                <w:szCs w:val="16"/>
              </w:rPr>
              <w:t>(Intercept)</w:t>
            </w:r>
          </w:p>
        </w:tc>
        <w:tc>
          <w:tcPr>
            <w:tcW w:w="331" w:type="pct"/>
          </w:tcPr>
          <w:p w14:paraId="577ED8F7" w14:textId="77777777" w:rsidR="00DA4D74" w:rsidRPr="009C28F9" w:rsidRDefault="00DA4D74" w:rsidP="00D039FD">
            <w:pPr>
              <w:rPr>
                <w:sz w:val="16"/>
                <w:szCs w:val="16"/>
              </w:rPr>
            </w:pPr>
            <w:r w:rsidRPr="009C28F9">
              <w:rPr>
                <w:sz w:val="16"/>
                <w:szCs w:val="16"/>
              </w:rPr>
              <w:t>.088</w:t>
            </w:r>
          </w:p>
        </w:tc>
        <w:tc>
          <w:tcPr>
            <w:tcW w:w="353" w:type="pct"/>
          </w:tcPr>
          <w:p w14:paraId="38566468" w14:textId="77777777" w:rsidR="00DA4D74" w:rsidRPr="009C28F9" w:rsidRDefault="00DA4D74" w:rsidP="00D039FD">
            <w:pPr>
              <w:rPr>
                <w:sz w:val="16"/>
                <w:szCs w:val="16"/>
              </w:rPr>
            </w:pPr>
            <w:r w:rsidRPr="009C28F9">
              <w:rPr>
                <w:sz w:val="16"/>
                <w:szCs w:val="16"/>
              </w:rPr>
              <w:t>.4074</w:t>
            </w:r>
          </w:p>
        </w:tc>
        <w:tc>
          <w:tcPr>
            <w:tcW w:w="395" w:type="pct"/>
          </w:tcPr>
          <w:p w14:paraId="6556BA1A" w14:textId="77777777" w:rsidR="00DA4D74" w:rsidRPr="009C28F9" w:rsidRDefault="00DA4D74" w:rsidP="00D039FD">
            <w:pPr>
              <w:rPr>
                <w:sz w:val="16"/>
                <w:szCs w:val="16"/>
              </w:rPr>
            </w:pPr>
            <w:r w:rsidRPr="009C28F9">
              <w:rPr>
                <w:sz w:val="16"/>
                <w:szCs w:val="16"/>
              </w:rPr>
              <w:t>-.710</w:t>
            </w:r>
          </w:p>
        </w:tc>
        <w:tc>
          <w:tcPr>
            <w:tcW w:w="416" w:type="pct"/>
          </w:tcPr>
          <w:p w14:paraId="4B2E6CDC" w14:textId="77777777" w:rsidR="00DA4D74" w:rsidRPr="009C28F9" w:rsidRDefault="00DA4D74" w:rsidP="00D039FD">
            <w:pPr>
              <w:rPr>
                <w:sz w:val="16"/>
                <w:szCs w:val="16"/>
              </w:rPr>
            </w:pPr>
            <w:r w:rsidRPr="009C28F9">
              <w:rPr>
                <w:sz w:val="16"/>
                <w:szCs w:val="16"/>
              </w:rPr>
              <w:t>.887</w:t>
            </w:r>
          </w:p>
        </w:tc>
        <w:tc>
          <w:tcPr>
            <w:tcW w:w="470" w:type="pct"/>
          </w:tcPr>
          <w:p w14:paraId="4F12FF99" w14:textId="77777777" w:rsidR="00DA4D74" w:rsidRPr="009C28F9" w:rsidRDefault="00DA4D74" w:rsidP="00D039FD">
            <w:pPr>
              <w:rPr>
                <w:sz w:val="16"/>
                <w:szCs w:val="16"/>
              </w:rPr>
            </w:pPr>
            <w:r w:rsidRPr="009C28F9">
              <w:rPr>
                <w:sz w:val="16"/>
                <w:szCs w:val="16"/>
              </w:rPr>
              <w:t>.047</w:t>
            </w:r>
          </w:p>
        </w:tc>
        <w:tc>
          <w:tcPr>
            <w:tcW w:w="281" w:type="pct"/>
          </w:tcPr>
          <w:p w14:paraId="26E47BF5" w14:textId="77777777" w:rsidR="00DA4D74" w:rsidRPr="009C28F9" w:rsidRDefault="00DA4D74" w:rsidP="00D039FD">
            <w:pPr>
              <w:rPr>
                <w:sz w:val="16"/>
                <w:szCs w:val="16"/>
              </w:rPr>
            </w:pPr>
            <w:r w:rsidRPr="009C28F9">
              <w:rPr>
                <w:sz w:val="16"/>
                <w:szCs w:val="16"/>
              </w:rPr>
              <w:t>1</w:t>
            </w:r>
          </w:p>
        </w:tc>
        <w:tc>
          <w:tcPr>
            <w:tcW w:w="417" w:type="pct"/>
          </w:tcPr>
          <w:p w14:paraId="267424A5" w14:textId="77777777" w:rsidR="00DA4D74" w:rsidRPr="009C28F9" w:rsidRDefault="00DA4D74" w:rsidP="00D039FD">
            <w:pPr>
              <w:rPr>
                <w:sz w:val="16"/>
                <w:szCs w:val="16"/>
              </w:rPr>
            </w:pPr>
            <w:r w:rsidRPr="009C28F9">
              <w:rPr>
                <w:sz w:val="16"/>
                <w:szCs w:val="16"/>
              </w:rPr>
              <w:t>.829</w:t>
            </w:r>
          </w:p>
        </w:tc>
        <w:tc>
          <w:tcPr>
            <w:tcW w:w="417" w:type="pct"/>
          </w:tcPr>
          <w:p w14:paraId="50AEA216" w14:textId="77777777" w:rsidR="00DA4D74" w:rsidRPr="00CF3981" w:rsidRDefault="00DA4D74" w:rsidP="00D039FD">
            <w:pPr>
              <w:rPr>
                <w:sz w:val="16"/>
                <w:szCs w:val="16"/>
              </w:rPr>
            </w:pPr>
          </w:p>
        </w:tc>
        <w:tc>
          <w:tcPr>
            <w:tcW w:w="358" w:type="pct"/>
          </w:tcPr>
          <w:p w14:paraId="568CFF28" w14:textId="77777777" w:rsidR="00DA4D74" w:rsidRPr="00CF3981" w:rsidRDefault="00DA4D74" w:rsidP="00D039FD">
            <w:pPr>
              <w:rPr>
                <w:sz w:val="16"/>
                <w:szCs w:val="16"/>
              </w:rPr>
            </w:pPr>
          </w:p>
        </w:tc>
      </w:tr>
      <w:tr w:rsidR="00DA4D74" w:rsidRPr="00E24DA8" w14:paraId="7D83FAD9" w14:textId="77777777" w:rsidTr="00D039FD">
        <w:tc>
          <w:tcPr>
            <w:tcW w:w="1561" w:type="pct"/>
          </w:tcPr>
          <w:p w14:paraId="0BDAF31A" w14:textId="77777777" w:rsidR="00DA4D74" w:rsidRPr="009C28F9" w:rsidRDefault="00DA4D74" w:rsidP="00D039FD">
            <w:pPr>
              <w:rPr>
                <w:sz w:val="16"/>
                <w:szCs w:val="16"/>
              </w:rPr>
            </w:pPr>
            <w:r>
              <w:rPr>
                <w:sz w:val="16"/>
                <w:szCs w:val="16"/>
              </w:rPr>
              <w:t>Age</w:t>
            </w:r>
          </w:p>
        </w:tc>
        <w:tc>
          <w:tcPr>
            <w:tcW w:w="331" w:type="pct"/>
          </w:tcPr>
          <w:p w14:paraId="69ACD0EF" w14:textId="77777777" w:rsidR="00DA4D74" w:rsidRPr="009C28F9" w:rsidRDefault="00DA4D74" w:rsidP="00D039FD">
            <w:pPr>
              <w:rPr>
                <w:sz w:val="16"/>
                <w:szCs w:val="16"/>
              </w:rPr>
            </w:pPr>
            <w:r w:rsidRPr="009C28F9">
              <w:rPr>
                <w:sz w:val="16"/>
                <w:szCs w:val="16"/>
              </w:rPr>
              <w:t>-.004</w:t>
            </w:r>
          </w:p>
        </w:tc>
        <w:tc>
          <w:tcPr>
            <w:tcW w:w="353" w:type="pct"/>
          </w:tcPr>
          <w:p w14:paraId="25D84C46" w14:textId="77777777" w:rsidR="00DA4D74" w:rsidRPr="009C28F9" w:rsidRDefault="00DA4D74" w:rsidP="00D039FD">
            <w:pPr>
              <w:rPr>
                <w:sz w:val="16"/>
                <w:szCs w:val="16"/>
              </w:rPr>
            </w:pPr>
            <w:r w:rsidRPr="009C28F9">
              <w:rPr>
                <w:sz w:val="16"/>
                <w:szCs w:val="16"/>
              </w:rPr>
              <w:t>.0034</w:t>
            </w:r>
          </w:p>
        </w:tc>
        <w:tc>
          <w:tcPr>
            <w:tcW w:w="395" w:type="pct"/>
          </w:tcPr>
          <w:p w14:paraId="75F2DF09" w14:textId="77777777" w:rsidR="00DA4D74" w:rsidRPr="009C28F9" w:rsidRDefault="00DA4D74" w:rsidP="00D039FD">
            <w:pPr>
              <w:rPr>
                <w:sz w:val="16"/>
                <w:szCs w:val="16"/>
              </w:rPr>
            </w:pPr>
            <w:r w:rsidRPr="009C28F9">
              <w:rPr>
                <w:sz w:val="16"/>
                <w:szCs w:val="16"/>
              </w:rPr>
              <w:t>-.010</w:t>
            </w:r>
          </w:p>
        </w:tc>
        <w:tc>
          <w:tcPr>
            <w:tcW w:w="416" w:type="pct"/>
          </w:tcPr>
          <w:p w14:paraId="016352A9" w14:textId="77777777" w:rsidR="00DA4D74" w:rsidRPr="009C28F9" w:rsidRDefault="00DA4D74" w:rsidP="00D039FD">
            <w:pPr>
              <w:rPr>
                <w:sz w:val="16"/>
                <w:szCs w:val="16"/>
              </w:rPr>
            </w:pPr>
            <w:r w:rsidRPr="009C28F9">
              <w:rPr>
                <w:sz w:val="16"/>
                <w:szCs w:val="16"/>
              </w:rPr>
              <w:t>.003</w:t>
            </w:r>
          </w:p>
        </w:tc>
        <w:tc>
          <w:tcPr>
            <w:tcW w:w="470" w:type="pct"/>
          </w:tcPr>
          <w:p w14:paraId="5A66D092" w14:textId="77777777" w:rsidR="00DA4D74" w:rsidRPr="009C28F9" w:rsidRDefault="00DA4D74" w:rsidP="00D039FD">
            <w:pPr>
              <w:rPr>
                <w:sz w:val="16"/>
                <w:szCs w:val="16"/>
              </w:rPr>
            </w:pPr>
            <w:r w:rsidRPr="009C28F9">
              <w:rPr>
                <w:sz w:val="16"/>
                <w:szCs w:val="16"/>
              </w:rPr>
              <w:t>1.210</w:t>
            </w:r>
          </w:p>
        </w:tc>
        <w:tc>
          <w:tcPr>
            <w:tcW w:w="281" w:type="pct"/>
          </w:tcPr>
          <w:p w14:paraId="355C4D34" w14:textId="77777777" w:rsidR="00DA4D74" w:rsidRPr="009C28F9" w:rsidRDefault="00DA4D74" w:rsidP="00D039FD">
            <w:pPr>
              <w:rPr>
                <w:sz w:val="16"/>
                <w:szCs w:val="16"/>
              </w:rPr>
            </w:pPr>
            <w:r w:rsidRPr="009C28F9">
              <w:rPr>
                <w:sz w:val="16"/>
                <w:szCs w:val="16"/>
              </w:rPr>
              <w:t>1</w:t>
            </w:r>
          </w:p>
        </w:tc>
        <w:tc>
          <w:tcPr>
            <w:tcW w:w="417" w:type="pct"/>
          </w:tcPr>
          <w:p w14:paraId="310A92DE" w14:textId="77777777" w:rsidR="00DA4D74" w:rsidRPr="009C28F9" w:rsidRDefault="00DA4D74" w:rsidP="00D039FD">
            <w:pPr>
              <w:rPr>
                <w:sz w:val="16"/>
                <w:szCs w:val="16"/>
              </w:rPr>
            </w:pPr>
            <w:r w:rsidRPr="009C28F9">
              <w:rPr>
                <w:sz w:val="16"/>
                <w:szCs w:val="16"/>
              </w:rPr>
              <w:t>.271</w:t>
            </w:r>
          </w:p>
        </w:tc>
        <w:tc>
          <w:tcPr>
            <w:tcW w:w="417" w:type="pct"/>
          </w:tcPr>
          <w:p w14:paraId="7DB1135B" w14:textId="77777777" w:rsidR="00DA4D74" w:rsidRPr="00CF3981" w:rsidRDefault="00DA4D74" w:rsidP="00D039FD">
            <w:pPr>
              <w:rPr>
                <w:sz w:val="16"/>
                <w:szCs w:val="16"/>
              </w:rPr>
            </w:pPr>
            <w:r w:rsidRPr="00CF3981">
              <w:rPr>
                <w:sz w:val="16"/>
                <w:szCs w:val="16"/>
              </w:rPr>
              <w:t>.845</w:t>
            </w:r>
          </w:p>
        </w:tc>
        <w:tc>
          <w:tcPr>
            <w:tcW w:w="358" w:type="pct"/>
          </w:tcPr>
          <w:p w14:paraId="0D40798E" w14:textId="77777777" w:rsidR="00DA4D74" w:rsidRPr="00CF3981" w:rsidRDefault="00DA4D74" w:rsidP="00D039FD">
            <w:pPr>
              <w:rPr>
                <w:sz w:val="16"/>
                <w:szCs w:val="16"/>
              </w:rPr>
            </w:pPr>
            <w:r w:rsidRPr="00CF3981">
              <w:rPr>
                <w:sz w:val="16"/>
                <w:szCs w:val="16"/>
              </w:rPr>
              <w:t>1.184</w:t>
            </w:r>
          </w:p>
        </w:tc>
      </w:tr>
      <w:tr w:rsidR="00DA4D74" w:rsidRPr="00E24DA8" w14:paraId="0576E3AC" w14:textId="77777777" w:rsidTr="00D039FD">
        <w:tc>
          <w:tcPr>
            <w:tcW w:w="1561" w:type="pct"/>
          </w:tcPr>
          <w:p w14:paraId="4B3B54DC" w14:textId="77777777" w:rsidR="00DA4D74" w:rsidRPr="00444354" w:rsidRDefault="00DA4D74" w:rsidP="00D039FD">
            <w:pPr>
              <w:rPr>
                <w:sz w:val="16"/>
                <w:szCs w:val="16"/>
              </w:rPr>
            </w:pPr>
            <w:r w:rsidRPr="00444354">
              <w:rPr>
                <w:sz w:val="16"/>
                <w:szCs w:val="16"/>
              </w:rPr>
              <w:t>Male (vs. other) gender</w:t>
            </w:r>
          </w:p>
        </w:tc>
        <w:tc>
          <w:tcPr>
            <w:tcW w:w="331" w:type="pct"/>
          </w:tcPr>
          <w:p w14:paraId="3E3369D8" w14:textId="77777777" w:rsidR="00DA4D74" w:rsidRPr="009C28F9" w:rsidRDefault="00DA4D74" w:rsidP="00D039FD">
            <w:pPr>
              <w:rPr>
                <w:sz w:val="16"/>
                <w:szCs w:val="16"/>
              </w:rPr>
            </w:pPr>
            <w:r w:rsidRPr="009C28F9">
              <w:rPr>
                <w:sz w:val="16"/>
                <w:szCs w:val="16"/>
              </w:rPr>
              <w:t>-.102</w:t>
            </w:r>
          </w:p>
        </w:tc>
        <w:tc>
          <w:tcPr>
            <w:tcW w:w="353" w:type="pct"/>
          </w:tcPr>
          <w:p w14:paraId="557048DA" w14:textId="77777777" w:rsidR="00DA4D74" w:rsidRPr="009C28F9" w:rsidRDefault="00DA4D74" w:rsidP="00D039FD">
            <w:pPr>
              <w:rPr>
                <w:sz w:val="16"/>
                <w:szCs w:val="16"/>
              </w:rPr>
            </w:pPr>
            <w:r w:rsidRPr="009C28F9">
              <w:rPr>
                <w:sz w:val="16"/>
                <w:szCs w:val="16"/>
              </w:rPr>
              <w:t>.0810</w:t>
            </w:r>
          </w:p>
        </w:tc>
        <w:tc>
          <w:tcPr>
            <w:tcW w:w="395" w:type="pct"/>
          </w:tcPr>
          <w:p w14:paraId="4FA7B4AD" w14:textId="77777777" w:rsidR="00DA4D74" w:rsidRPr="009C28F9" w:rsidRDefault="00DA4D74" w:rsidP="00D039FD">
            <w:pPr>
              <w:rPr>
                <w:sz w:val="16"/>
                <w:szCs w:val="16"/>
              </w:rPr>
            </w:pPr>
            <w:r w:rsidRPr="009C28F9">
              <w:rPr>
                <w:sz w:val="16"/>
                <w:szCs w:val="16"/>
              </w:rPr>
              <w:t>-.260</w:t>
            </w:r>
          </w:p>
        </w:tc>
        <w:tc>
          <w:tcPr>
            <w:tcW w:w="416" w:type="pct"/>
          </w:tcPr>
          <w:p w14:paraId="6FCB36BF" w14:textId="77777777" w:rsidR="00DA4D74" w:rsidRPr="009C28F9" w:rsidRDefault="00DA4D74" w:rsidP="00D039FD">
            <w:pPr>
              <w:rPr>
                <w:sz w:val="16"/>
                <w:szCs w:val="16"/>
              </w:rPr>
            </w:pPr>
            <w:r w:rsidRPr="009C28F9">
              <w:rPr>
                <w:sz w:val="16"/>
                <w:szCs w:val="16"/>
              </w:rPr>
              <w:t>.057</w:t>
            </w:r>
          </w:p>
        </w:tc>
        <w:tc>
          <w:tcPr>
            <w:tcW w:w="470" w:type="pct"/>
          </w:tcPr>
          <w:p w14:paraId="62003EC9" w14:textId="77777777" w:rsidR="00DA4D74" w:rsidRPr="009C28F9" w:rsidRDefault="00DA4D74" w:rsidP="00D039FD">
            <w:pPr>
              <w:rPr>
                <w:sz w:val="16"/>
                <w:szCs w:val="16"/>
              </w:rPr>
            </w:pPr>
            <w:r w:rsidRPr="009C28F9">
              <w:rPr>
                <w:sz w:val="16"/>
                <w:szCs w:val="16"/>
              </w:rPr>
              <w:t>1.569</w:t>
            </w:r>
          </w:p>
        </w:tc>
        <w:tc>
          <w:tcPr>
            <w:tcW w:w="281" w:type="pct"/>
          </w:tcPr>
          <w:p w14:paraId="3E759989" w14:textId="77777777" w:rsidR="00DA4D74" w:rsidRPr="009C28F9" w:rsidRDefault="00DA4D74" w:rsidP="00D039FD">
            <w:pPr>
              <w:rPr>
                <w:sz w:val="16"/>
                <w:szCs w:val="16"/>
              </w:rPr>
            </w:pPr>
            <w:r w:rsidRPr="009C28F9">
              <w:rPr>
                <w:sz w:val="16"/>
                <w:szCs w:val="16"/>
              </w:rPr>
              <w:t>1</w:t>
            </w:r>
          </w:p>
        </w:tc>
        <w:tc>
          <w:tcPr>
            <w:tcW w:w="417" w:type="pct"/>
          </w:tcPr>
          <w:p w14:paraId="408FE18E" w14:textId="77777777" w:rsidR="00DA4D74" w:rsidRPr="009C28F9" w:rsidRDefault="00DA4D74" w:rsidP="00D039FD">
            <w:pPr>
              <w:rPr>
                <w:sz w:val="16"/>
                <w:szCs w:val="16"/>
              </w:rPr>
            </w:pPr>
            <w:r w:rsidRPr="009C28F9">
              <w:rPr>
                <w:sz w:val="16"/>
                <w:szCs w:val="16"/>
              </w:rPr>
              <w:t>.210</w:t>
            </w:r>
          </w:p>
        </w:tc>
        <w:tc>
          <w:tcPr>
            <w:tcW w:w="417" w:type="pct"/>
          </w:tcPr>
          <w:p w14:paraId="6ACCD4AF" w14:textId="77777777" w:rsidR="00DA4D74" w:rsidRPr="00CF3981" w:rsidRDefault="00DA4D74" w:rsidP="00D039FD">
            <w:pPr>
              <w:rPr>
                <w:sz w:val="16"/>
                <w:szCs w:val="16"/>
              </w:rPr>
            </w:pPr>
            <w:r w:rsidRPr="00CF3981">
              <w:rPr>
                <w:sz w:val="16"/>
                <w:szCs w:val="16"/>
              </w:rPr>
              <w:t>.943</w:t>
            </w:r>
          </w:p>
        </w:tc>
        <w:tc>
          <w:tcPr>
            <w:tcW w:w="358" w:type="pct"/>
          </w:tcPr>
          <w:p w14:paraId="4F081E15" w14:textId="77777777" w:rsidR="00DA4D74" w:rsidRPr="00CF3981" w:rsidRDefault="00DA4D74" w:rsidP="00D039FD">
            <w:pPr>
              <w:rPr>
                <w:sz w:val="16"/>
                <w:szCs w:val="16"/>
              </w:rPr>
            </w:pPr>
            <w:r w:rsidRPr="00CF3981">
              <w:rPr>
                <w:sz w:val="16"/>
                <w:szCs w:val="16"/>
              </w:rPr>
              <w:t>1.060</w:t>
            </w:r>
          </w:p>
        </w:tc>
      </w:tr>
      <w:tr w:rsidR="00DA4D74" w:rsidRPr="00E24DA8" w14:paraId="67D14BE4" w14:textId="77777777" w:rsidTr="00D039FD">
        <w:tc>
          <w:tcPr>
            <w:tcW w:w="1561" w:type="pct"/>
          </w:tcPr>
          <w:p w14:paraId="3D09015F" w14:textId="77777777" w:rsidR="00DA4D74" w:rsidRPr="009C28F9" w:rsidRDefault="00DA4D74" w:rsidP="00D039FD">
            <w:pPr>
              <w:rPr>
                <w:sz w:val="16"/>
                <w:szCs w:val="16"/>
              </w:rPr>
            </w:pPr>
            <w:r>
              <w:rPr>
                <w:sz w:val="16"/>
                <w:szCs w:val="16"/>
              </w:rPr>
              <w:t>Lower (vs. higher) education levels</w:t>
            </w:r>
          </w:p>
        </w:tc>
        <w:tc>
          <w:tcPr>
            <w:tcW w:w="331" w:type="pct"/>
          </w:tcPr>
          <w:p w14:paraId="1D8662B8" w14:textId="77777777" w:rsidR="00DA4D74" w:rsidRPr="009C28F9" w:rsidRDefault="00DA4D74" w:rsidP="00D039FD">
            <w:pPr>
              <w:rPr>
                <w:sz w:val="16"/>
                <w:szCs w:val="16"/>
              </w:rPr>
            </w:pPr>
            <w:r w:rsidRPr="009C28F9">
              <w:rPr>
                <w:sz w:val="16"/>
                <w:szCs w:val="16"/>
              </w:rPr>
              <w:t>-.118</w:t>
            </w:r>
          </w:p>
        </w:tc>
        <w:tc>
          <w:tcPr>
            <w:tcW w:w="353" w:type="pct"/>
          </w:tcPr>
          <w:p w14:paraId="4785F214" w14:textId="77777777" w:rsidR="00DA4D74" w:rsidRPr="009C28F9" w:rsidRDefault="00DA4D74" w:rsidP="00D039FD">
            <w:pPr>
              <w:rPr>
                <w:sz w:val="16"/>
                <w:szCs w:val="16"/>
              </w:rPr>
            </w:pPr>
            <w:r w:rsidRPr="009C28F9">
              <w:rPr>
                <w:sz w:val="16"/>
                <w:szCs w:val="16"/>
              </w:rPr>
              <w:t>.1394</w:t>
            </w:r>
          </w:p>
        </w:tc>
        <w:tc>
          <w:tcPr>
            <w:tcW w:w="395" w:type="pct"/>
          </w:tcPr>
          <w:p w14:paraId="78A4BCCF" w14:textId="77777777" w:rsidR="00DA4D74" w:rsidRPr="009C28F9" w:rsidRDefault="00DA4D74" w:rsidP="00D039FD">
            <w:pPr>
              <w:rPr>
                <w:sz w:val="16"/>
                <w:szCs w:val="16"/>
              </w:rPr>
            </w:pPr>
            <w:r w:rsidRPr="009C28F9">
              <w:rPr>
                <w:sz w:val="16"/>
                <w:szCs w:val="16"/>
              </w:rPr>
              <w:t>-.391</w:t>
            </w:r>
          </w:p>
        </w:tc>
        <w:tc>
          <w:tcPr>
            <w:tcW w:w="416" w:type="pct"/>
          </w:tcPr>
          <w:p w14:paraId="62EC3F58" w14:textId="77777777" w:rsidR="00DA4D74" w:rsidRPr="009C28F9" w:rsidRDefault="00DA4D74" w:rsidP="00D039FD">
            <w:pPr>
              <w:rPr>
                <w:sz w:val="16"/>
                <w:szCs w:val="16"/>
              </w:rPr>
            </w:pPr>
            <w:r w:rsidRPr="009C28F9">
              <w:rPr>
                <w:sz w:val="16"/>
                <w:szCs w:val="16"/>
              </w:rPr>
              <w:t>.155</w:t>
            </w:r>
          </w:p>
        </w:tc>
        <w:tc>
          <w:tcPr>
            <w:tcW w:w="470" w:type="pct"/>
          </w:tcPr>
          <w:p w14:paraId="1C46ED69" w14:textId="77777777" w:rsidR="00DA4D74" w:rsidRPr="009C28F9" w:rsidRDefault="00DA4D74" w:rsidP="00D039FD">
            <w:pPr>
              <w:rPr>
                <w:sz w:val="16"/>
                <w:szCs w:val="16"/>
              </w:rPr>
            </w:pPr>
            <w:r w:rsidRPr="009C28F9">
              <w:rPr>
                <w:sz w:val="16"/>
                <w:szCs w:val="16"/>
              </w:rPr>
              <w:t>.718</w:t>
            </w:r>
          </w:p>
        </w:tc>
        <w:tc>
          <w:tcPr>
            <w:tcW w:w="281" w:type="pct"/>
          </w:tcPr>
          <w:p w14:paraId="680E91D6" w14:textId="77777777" w:rsidR="00DA4D74" w:rsidRPr="009C28F9" w:rsidRDefault="00DA4D74" w:rsidP="00D039FD">
            <w:pPr>
              <w:rPr>
                <w:sz w:val="16"/>
                <w:szCs w:val="16"/>
              </w:rPr>
            </w:pPr>
            <w:r w:rsidRPr="009C28F9">
              <w:rPr>
                <w:sz w:val="16"/>
                <w:szCs w:val="16"/>
              </w:rPr>
              <w:t>1</w:t>
            </w:r>
          </w:p>
        </w:tc>
        <w:tc>
          <w:tcPr>
            <w:tcW w:w="417" w:type="pct"/>
          </w:tcPr>
          <w:p w14:paraId="11FD9D88" w14:textId="77777777" w:rsidR="00DA4D74" w:rsidRPr="009C28F9" w:rsidRDefault="00DA4D74" w:rsidP="00D039FD">
            <w:pPr>
              <w:rPr>
                <w:sz w:val="16"/>
                <w:szCs w:val="16"/>
              </w:rPr>
            </w:pPr>
            <w:r w:rsidRPr="009C28F9">
              <w:rPr>
                <w:sz w:val="16"/>
                <w:szCs w:val="16"/>
              </w:rPr>
              <w:t>.397</w:t>
            </w:r>
          </w:p>
        </w:tc>
        <w:tc>
          <w:tcPr>
            <w:tcW w:w="417" w:type="pct"/>
          </w:tcPr>
          <w:p w14:paraId="49911544" w14:textId="77777777" w:rsidR="00DA4D74" w:rsidRPr="00CF3981" w:rsidRDefault="00DA4D74" w:rsidP="00D039FD">
            <w:pPr>
              <w:rPr>
                <w:sz w:val="16"/>
                <w:szCs w:val="16"/>
              </w:rPr>
            </w:pPr>
            <w:r w:rsidRPr="00CF3981">
              <w:rPr>
                <w:sz w:val="16"/>
                <w:szCs w:val="16"/>
              </w:rPr>
              <w:t>.951</w:t>
            </w:r>
          </w:p>
        </w:tc>
        <w:tc>
          <w:tcPr>
            <w:tcW w:w="358" w:type="pct"/>
          </w:tcPr>
          <w:p w14:paraId="5DE9A7A5" w14:textId="77777777" w:rsidR="00DA4D74" w:rsidRPr="00CF3981" w:rsidRDefault="00DA4D74" w:rsidP="00D039FD">
            <w:pPr>
              <w:rPr>
                <w:sz w:val="16"/>
                <w:szCs w:val="16"/>
              </w:rPr>
            </w:pPr>
            <w:r w:rsidRPr="00CF3981">
              <w:rPr>
                <w:sz w:val="16"/>
                <w:szCs w:val="16"/>
              </w:rPr>
              <w:t>1.052</w:t>
            </w:r>
          </w:p>
        </w:tc>
      </w:tr>
      <w:tr w:rsidR="00DA4D74" w:rsidRPr="00E24DA8" w14:paraId="12110172" w14:textId="77777777" w:rsidTr="00D039FD">
        <w:tc>
          <w:tcPr>
            <w:tcW w:w="1561" w:type="pct"/>
          </w:tcPr>
          <w:p w14:paraId="635959B2" w14:textId="77777777" w:rsidR="00DA4D74" w:rsidRPr="009C28F9" w:rsidRDefault="00DA4D74" w:rsidP="00D039FD">
            <w:pPr>
              <w:rPr>
                <w:b/>
                <w:sz w:val="16"/>
                <w:szCs w:val="16"/>
              </w:rPr>
            </w:pPr>
            <w:r w:rsidRPr="009C28F9">
              <w:rPr>
                <w:b/>
                <w:sz w:val="16"/>
                <w:szCs w:val="16"/>
              </w:rPr>
              <w:t>Non-white (vs. white) ethnicity</w:t>
            </w:r>
          </w:p>
        </w:tc>
        <w:tc>
          <w:tcPr>
            <w:tcW w:w="331" w:type="pct"/>
          </w:tcPr>
          <w:p w14:paraId="75D2E2C5" w14:textId="77777777" w:rsidR="00DA4D74" w:rsidRPr="009C28F9" w:rsidRDefault="00DA4D74" w:rsidP="00D039FD">
            <w:pPr>
              <w:rPr>
                <w:b/>
                <w:sz w:val="16"/>
                <w:szCs w:val="16"/>
              </w:rPr>
            </w:pPr>
            <w:r w:rsidRPr="009C28F9">
              <w:rPr>
                <w:b/>
                <w:sz w:val="16"/>
                <w:szCs w:val="16"/>
              </w:rPr>
              <w:t>.208</w:t>
            </w:r>
          </w:p>
        </w:tc>
        <w:tc>
          <w:tcPr>
            <w:tcW w:w="353" w:type="pct"/>
          </w:tcPr>
          <w:p w14:paraId="365288FE" w14:textId="77777777" w:rsidR="00DA4D74" w:rsidRPr="009C28F9" w:rsidRDefault="00DA4D74" w:rsidP="00D039FD">
            <w:pPr>
              <w:rPr>
                <w:b/>
                <w:sz w:val="16"/>
                <w:szCs w:val="16"/>
              </w:rPr>
            </w:pPr>
            <w:r w:rsidRPr="009C28F9">
              <w:rPr>
                <w:b/>
                <w:sz w:val="16"/>
                <w:szCs w:val="16"/>
              </w:rPr>
              <w:t>.0900</w:t>
            </w:r>
          </w:p>
        </w:tc>
        <w:tc>
          <w:tcPr>
            <w:tcW w:w="395" w:type="pct"/>
          </w:tcPr>
          <w:p w14:paraId="175E41A2" w14:textId="77777777" w:rsidR="00DA4D74" w:rsidRPr="009C28F9" w:rsidRDefault="00DA4D74" w:rsidP="00D039FD">
            <w:pPr>
              <w:rPr>
                <w:b/>
                <w:sz w:val="16"/>
                <w:szCs w:val="16"/>
              </w:rPr>
            </w:pPr>
            <w:r w:rsidRPr="009C28F9">
              <w:rPr>
                <w:b/>
                <w:sz w:val="16"/>
                <w:szCs w:val="16"/>
              </w:rPr>
              <w:t>.032</w:t>
            </w:r>
          </w:p>
        </w:tc>
        <w:tc>
          <w:tcPr>
            <w:tcW w:w="416" w:type="pct"/>
          </w:tcPr>
          <w:p w14:paraId="160890A9" w14:textId="77777777" w:rsidR="00DA4D74" w:rsidRPr="009C28F9" w:rsidRDefault="00DA4D74" w:rsidP="00D039FD">
            <w:pPr>
              <w:rPr>
                <w:b/>
                <w:sz w:val="16"/>
                <w:szCs w:val="16"/>
              </w:rPr>
            </w:pPr>
            <w:r w:rsidRPr="009C28F9">
              <w:rPr>
                <w:b/>
                <w:sz w:val="16"/>
                <w:szCs w:val="16"/>
              </w:rPr>
              <w:t>.385</w:t>
            </w:r>
          </w:p>
        </w:tc>
        <w:tc>
          <w:tcPr>
            <w:tcW w:w="470" w:type="pct"/>
          </w:tcPr>
          <w:p w14:paraId="61A26EB2" w14:textId="77777777" w:rsidR="00DA4D74" w:rsidRPr="009C28F9" w:rsidRDefault="00DA4D74" w:rsidP="00D039FD">
            <w:pPr>
              <w:rPr>
                <w:b/>
                <w:sz w:val="16"/>
                <w:szCs w:val="16"/>
              </w:rPr>
            </w:pPr>
            <w:r w:rsidRPr="009C28F9">
              <w:rPr>
                <w:b/>
                <w:sz w:val="16"/>
                <w:szCs w:val="16"/>
              </w:rPr>
              <w:t>5.350</w:t>
            </w:r>
          </w:p>
        </w:tc>
        <w:tc>
          <w:tcPr>
            <w:tcW w:w="281" w:type="pct"/>
          </w:tcPr>
          <w:p w14:paraId="2F7D918F" w14:textId="77777777" w:rsidR="00DA4D74" w:rsidRPr="009C28F9" w:rsidRDefault="00DA4D74" w:rsidP="00D039FD">
            <w:pPr>
              <w:rPr>
                <w:b/>
                <w:sz w:val="16"/>
                <w:szCs w:val="16"/>
              </w:rPr>
            </w:pPr>
            <w:r w:rsidRPr="009C28F9">
              <w:rPr>
                <w:b/>
                <w:sz w:val="16"/>
                <w:szCs w:val="16"/>
              </w:rPr>
              <w:t>1</w:t>
            </w:r>
          </w:p>
        </w:tc>
        <w:tc>
          <w:tcPr>
            <w:tcW w:w="417" w:type="pct"/>
          </w:tcPr>
          <w:p w14:paraId="7F45EE31" w14:textId="77777777" w:rsidR="00DA4D74" w:rsidRPr="009C28F9" w:rsidRDefault="00DA4D74" w:rsidP="00D039FD">
            <w:pPr>
              <w:rPr>
                <w:b/>
                <w:sz w:val="16"/>
                <w:szCs w:val="16"/>
              </w:rPr>
            </w:pPr>
            <w:r w:rsidRPr="009C28F9">
              <w:rPr>
                <w:b/>
                <w:sz w:val="16"/>
                <w:szCs w:val="16"/>
              </w:rPr>
              <w:t>.021</w:t>
            </w:r>
          </w:p>
        </w:tc>
        <w:tc>
          <w:tcPr>
            <w:tcW w:w="417" w:type="pct"/>
          </w:tcPr>
          <w:p w14:paraId="38CFC670" w14:textId="77777777" w:rsidR="00DA4D74" w:rsidRPr="00CF3981" w:rsidRDefault="00DA4D74" w:rsidP="00D039FD">
            <w:pPr>
              <w:rPr>
                <w:b/>
                <w:sz w:val="16"/>
                <w:szCs w:val="16"/>
              </w:rPr>
            </w:pPr>
            <w:r w:rsidRPr="00CF3981">
              <w:rPr>
                <w:sz w:val="16"/>
                <w:szCs w:val="16"/>
              </w:rPr>
              <w:t>.931</w:t>
            </w:r>
          </w:p>
        </w:tc>
        <w:tc>
          <w:tcPr>
            <w:tcW w:w="358" w:type="pct"/>
          </w:tcPr>
          <w:p w14:paraId="15FC7B40" w14:textId="77777777" w:rsidR="00DA4D74" w:rsidRPr="00CF3981" w:rsidRDefault="00DA4D74" w:rsidP="00D039FD">
            <w:pPr>
              <w:rPr>
                <w:b/>
                <w:sz w:val="16"/>
                <w:szCs w:val="16"/>
              </w:rPr>
            </w:pPr>
            <w:r w:rsidRPr="00CF3981">
              <w:rPr>
                <w:sz w:val="16"/>
                <w:szCs w:val="16"/>
              </w:rPr>
              <w:t>1.074</w:t>
            </w:r>
          </w:p>
        </w:tc>
      </w:tr>
      <w:tr w:rsidR="00DA4D74" w:rsidRPr="00E24DA8" w14:paraId="47E264D8" w14:textId="77777777" w:rsidTr="00D039FD">
        <w:tc>
          <w:tcPr>
            <w:tcW w:w="1561" w:type="pct"/>
          </w:tcPr>
          <w:p w14:paraId="317138EC" w14:textId="77777777" w:rsidR="00DA4D74" w:rsidRPr="009C28F9" w:rsidRDefault="00DA4D74" w:rsidP="00D039FD">
            <w:pPr>
              <w:rPr>
                <w:sz w:val="16"/>
                <w:szCs w:val="16"/>
              </w:rPr>
            </w:pPr>
            <w:r>
              <w:rPr>
                <w:sz w:val="16"/>
                <w:szCs w:val="16"/>
              </w:rPr>
              <w:t xml:space="preserve">Non-married (vs. married) status </w:t>
            </w:r>
          </w:p>
        </w:tc>
        <w:tc>
          <w:tcPr>
            <w:tcW w:w="331" w:type="pct"/>
          </w:tcPr>
          <w:p w14:paraId="5FA18CA6" w14:textId="77777777" w:rsidR="00DA4D74" w:rsidRPr="009C28F9" w:rsidRDefault="00DA4D74" w:rsidP="00D039FD">
            <w:pPr>
              <w:rPr>
                <w:sz w:val="16"/>
                <w:szCs w:val="16"/>
              </w:rPr>
            </w:pPr>
            <w:r w:rsidRPr="009C28F9">
              <w:rPr>
                <w:sz w:val="16"/>
                <w:szCs w:val="16"/>
              </w:rPr>
              <w:t>.035</w:t>
            </w:r>
          </w:p>
        </w:tc>
        <w:tc>
          <w:tcPr>
            <w:tcW w:w="353" w:type="pct"/>
          </w:tcPr>
          <w:p w14:paraId="539DB11E" w14:textId="77777777" w:rsidR="00DA4D74" w:rsidRPr="009C28F9" w:rsidRDefault="00DA4D74" w:rsidP="00D039FD">
            <w:pPr>
              <w:rPr>
                <w:sz w:val="16"/>
                <w:szCs w:val="16"/>
              </w:rPr>
            </w:pPr>
            <w:r w:rsidRPr="009C28F9">
              <w:rPr>
                <w:sz w:val="16"/>
                <w:szCs w:val="16"/>
              </w:rPr>
              <w:t>.0840</w:t>
            </w:r>
          </w:p>
        </w:tc>
        <w:tc>
          <w:tcPr>
            <w:tcW w:w="395" w:type="pct"/>
          </w:tcPr>
          <w:p w14:paraId="63A0AC8E" w14:textId="77777777" w:rsidR="00DA4D74" w:rsidRPr="009C28F9" w:rsidRDefault="00DA4D74" w:rsidP="00D039FD">
            <w:pPr>
              <w:rPr>
                <w:sz w:val="16"/>
                <w:szCs w:val="16"/>
              </w:rPr>
            </w:pPr>
            <w:r w:rsidRPr="009C28F9">
              <w:rPr>
                <w:sz w:val="16"/>
                <w:szCs w:val="16"/>
              </w:rPr>
              <w:t>-.129</w:t>
            </w:r>
          </w:p>
        </w:tc>
        <w:tc>
          <w:tcPr>
            <w:tcW w:w="416" w:type="pct"/>
          </w:tcPr>
          <w:p w14:paraId="2608A991" w14:textId="77777777" w:rsidR="00DA4D74" w:rsidRPr="009C28F9" w:rsidRDefault="00DA4D74" w:rsidP="00D039FD">
            <w:pPr>
              <w:rPr>
                <w:sz w:val="16"/>
                <w:szCs w:val="16"/>
              </w:rPr>
            </w:pPr>
            <w:r w:rsidRPr="009C28F9">
              <w:rPr>
                <w:sz w:val="16"/>
                <w:szCs w:val="16"/>
              </w:rPr>
              <w:t>.200</w:t>
            </w:r>
          </w:p>
        </w:tc>
        <w:tc>
          <w:tcPr>
            <w:tcW w:w="470" w:type="pct"/>
          </w:tcPr>
          <w:p w14:paraId="355DDB52" w14:textId="77777777" w:rsidR="00DA4D74" w:rsidRPr="009C28F9" w:rsidRDefault="00DA4D74" w:rsidP="00D039FD">
            <w:pPr>
              <w:rPr>
                <w:sz w:val="16"/>
                <w:szCs w:val="16"/>
              </w:rPr>
            </w:pPr>
            <w:r w:rsidRPr="009C28F9">
              <w:rPr>
                <w:sz w:val="16"/>
                <w:szCs w:val="16"/>
              </w:rPr>
              <w:t>.178</w:t>
            </w:r>
          </w:p>
        </w:tc>
        <w:tc>
          <w:tcPr>
            <w:tcW w:w="281" w:type="pct"/>
          </w:tcPr>
          <w:p w14:paraId="6CB3A2BE" w14:textId="77777777" w:rsidR="00DA4D74" w:rsidRPr="009C28F9" w:rsidRDefault="00DA4D74" w:rsidP="00D039FD">
            <w:pPr>
              <w:rPr>
                <w:sz w:val="16"/>
                <w:szCs w:val="16"/>
              </w:rPr>
            </w:pPr>
            <w:r w:rsidRPr="009C28F9">
              <w:rPr>
                <w:sz w:val="16"/>
                <w:szCs w:val="16"/>
              </w:rPr>
              <w:t>1</w:t>
            </w:r>
          </w:p>
        </w:tc>
        <w:tc>
          <w:tcPr>
            <w:tcW w:w="417" w:type="pct"/>
          </w:tcPr>
          <w:p w14:paraId="42773794" w14:textId="77777777" w:rsidR="00DA4D74" w:rsidRPr="009C28F9" w:rsidRDefault="00DA4D74" w:rsidP="00D039FD">
            <w:pPr>
              <w:rPr>
                <w:sz w:val="16"/>
                <w:szCs w:val="16"/>
              </w:rPr>
            </w:pPr>
            <w:r w:rsidRPr="009C28F9">
              <w:rPr>
                <w:sz w:val="16"/>
                <w:szCs w:val="16"/>
              </w:rPr>
              <w:t>.673</w:t>
            </w:r>
          </w:p>
        </w:tc>
        <w:tc>
          <w:tcPr>
            <w:tcW w:w="417" w:type="pct"/>
          </w:tcPr>
          <w:p w14:paraId="729BF99C" w14:textId="77777777" w:rsidR="00DA4D74" w:rsidRPr="00CF3981" w:rsidRDefault="00DA4D74" w:rsidP="00D039FD">
            <w:pPr>
              <w:rPr>
                <w:sz w:val="16"/>
                <w:szCs w:val="16"/>
              </w:rPr>
            </w:pPr>
            <w:r w:rsidRPr="00CF3981">
              <w:rPr>
                <w:sz w:val="16"/>
                <w:szCs w:val="16"/>
              </w:rPr>
              <w:t>.898</w:t>
            </w:r>
          </w:p>
        </w:tc>
        <w:tc>
          <w:tcPr>
            <w:tcW w:w="358" w:type="pct"/>
          </w:tcPr>
          <w:p w14:paraId="64C3D57F" w14:textId="77777777" w:rsidR="00DA4D74" w:rsidRPr="00CF3981" w:rsidRDefault="00DA4D74" w:rsidP="00D039FD">
            <w:pPr>
              <w:rPr>
                <w:sz w:val="16"/>
                <w:szCs w:val="16"/>
              </w:rPr>
            </w:pPr>
            <w:r w:rsidRPr="00CF3981">
              <w:rPr>
                <w:sz w:val="16"/>
                <w:szCs w:val="16"/>
              </w:rPr>
              <w:t>1.114</w:t>
            </w:r>
          </w:p>
        </w:tc>
      </w:tr>
      <w:tr w:rsidR="00DA4D74" w:rsidRPr="00E24DA8" w14:paraId="2F0002E4" w14:textId="77777777" w:rsidTr="00D039FD">
        <w:tc>
          <w:tcPr>
            <w:tcW w:w="1561" w:type="pct"/>
          </w:tcPr>
          <w:p w14:paraId="53438809" w14:textId="77777777" w:rsidR="00DA4D74" w:rsidRPr="009C28F9" w:rsidRDefault="00DA4D74" w:rsidP="00D039FD">
            <w:pPr>
              <w:rPr>
                <w:sz w:val="16"/>
                <w:szCs w:val="16"/>
              </w:rPr>
            </w:pPr>
            <w:r>
              <w:rPr>
                <w:sz w:val="16"/>
                <w:szCs w:val="16"/>
              </w:rPr>
              <w:t xml:space="preserve">Unemployed (vs. employed) </w:t>
            </w:r>
          </w:p>
        </w:tc>
        <w:tc>
          <w:tcPr>
            <w:tcW w:w="331" w:type="pct"/>
          </w:tcPr>
          <w:p w14:paraId="60C6ABBE" w14:textId="77777777" w:rsidR="00DA4D74" w:rsidRPr="009C28F9" w:rsidRDefault="00DA4D74" w:rsidP="00D039FD">
            <w:pPr>
              <w:rPr>
                <w:sz w:val="16"/>
                <w:szCs w:val="16"/>
              </w:rPr>
            </w:pPr>
            <w:r w:rsidRPr="009C28F9">
              <w:rPr>
                <w:sz w:val="16"/>
                <w:szCs w:val="16"/>
              </w:rPr>
              <w:t>-.207</w:t>
            </w:r>
          </w:p>
        </w:tc>
        <w:tc>
          <w:tcPr>
            <w:tcW w:w="353" w:type="pct"/>
          </w:tcPr>
          <w:p w14:paraId="40B77622" w14:textId="77777777" w:rsidR="00DA4D74" w:rsidRPr="009C28F9" w:rsidRDefault="00DA4D74" w:rsidP="00D039FD">
            <w:pPr>
              <w:rPr>
                <w:sz w:val="16"/>
                <w:szCs w:val="16"/>
              </w:rPr>
            </w:pPr>
            <w:r w:rsidRPr="009C28F9">
              <w:rPr>
                <w:sz w:val="16"/>
                <w:szCs w:val="16"/>
              </w:rPr>
              <w:t>.1625</w:t>
            </w:r>
          </w:p>
        </w:tc>
        <w:tc>
          <w:tcPr>
            <w:tcW w:w="395" w:type="pct"/>
          </w:tcPr>
          <w:p w14:paraId="593BD596" w14:textId="77777777" w:rsidR="00DA4D74" w:rsidRPr="009C28F9" w:rsidRDefault="00DA4D74" w:rsidP="00D039FD">
            <w:pPr>
              <w:rPr>
                <w:sz w:val="16"/>
                <w:szCs w:val="16"/>
              </w:rPr>
            </w:pPr>
            <w:r w:rsidRPr="009C28F9">
              <w:rPr>
                <w:sz w:val="16"/>
                <w:szCs w:val="16"/>
              </w:rPr>
              <w:t>-.526</w:t>
            </w:r>
          </w:p>
        </w:tc>
        <w:tc>
          <w:tcPr>
            <w:tcW w:w="416" w:type="pct"/>
          </w:tcPr>
          <w:p w14:paraId="677DB029" w14:textId="77777777" w:rsidR="00DA4D74" w:rsidRPr="009C28F9" w:rsidRDefault="00DA4D74" w:rsidP="00D039FD">
            <w:pPr>
              <w:rPr>
                <w:sz w:val="16"/>
                <w:szCs w:val="16"/>
              </w:rPr>
            </w:pPr>
            <w:r w:rsidRPr="009C28F9">
              <w:rPr>
                <w:sz w:val="16"/>
                <w:szCs w:val="16"/>
              </w:rPr>
              <w:t>.111</w:t>
            </w:r>
          </w:p>
        </w:tc>
        <w:tc>
          <w:tcPr>
            <w:tcW w:w="470" w:type="pct"/>
          </w:tcPr>
          <w:p w14:paraId="5BDBF879" w14:textId="77777777" w:rsidR="00DA4D74" w:rsidRPr="009C28F9" w:rsidRDefault="00DA4D74" w:rsidP="00D039FD">
            <w:pPr>
              <w:rPr>
                <w:sz w:val="16"/>
                <w:szCs w:val="16"/>
              </w:rPr>
            </w:pPr>
            <w:r w:rsidRPr="009C28F9">
              <w:rPr>
                <w:sz w:val="16"/>
                <w:szCs w:val="16"/>
              </w:rPr>
              <w:t>1.628</w:t>
            </w:r>
          </w:p>
        </w:tc>
        <w:tc>
          <w:tcPr>
            <w:tcW w:w="281" w:type="pct"/>
          </w:tcPr>
          <w:p w14:paraId="20D82329" w14:textId="77777777" w:rsidR="00DA4D74" w:rsidRPr="009C28F9" w:rsidRDefault="00DA4D74" w:rsidP="00D039FD">
            <w:pPr>
              <w:rPr>
                <w:sz w:val="16"/>
                <w:szCs w:val="16"/>
              </w:rPr>
            </w:pPr>
            <w:r w:rsidRPr="009C28F9">
              <w:rPr>
                <w:sz w:val="16"/>
                <w:szCs w:val="16"/>
              </w:rPr>
              <w:t>1</w:t>
            </w:r>
          </w:p>
        </w:tc>
        <w:tc>
          <w:tcPr>
            <w:tcW w:w="417" w:type="pct"/>
          </w:tcPr>
          <w:p w14:paraId="1EC99046" w14:textId="77777777" w:rsidR="00DA4D74" w:rsidRPr="009C28F9" w:rsidRDefault="00DA4D74" w:rsidP="00D039FD">
            <w:pPr>
              <w:rPr>
                <w:sz w:val="16"/>
                <w:szCs w:val="16"/>
              </w:rPr>
            </w:pPr>
            <w:r w:rsidRPr="009C28F9">
              <w:rPr>
                <w:sz w:val="16"/>
                <w:szCs w:val="16"/>
              </w:rPr>
              <w:t>.202</w:t>
            </w:r>
          </w:p>
        </w:tc>
        <w:tc>
          <w:tcPr>
            <w:tcW w:w="417" w:type="pct"/>
          </w:tcPr>
          <w:p w14:paraId="35B07FA2" w14:textId="77777777" w:rsidR="00DA4D74" w:rsidRPr="00CF3981" w:rsidRDefault="00DA4D74" w:rsidP="00D039FD">
            <w:pPr>
              <w:rPr>
                <w:sz w:val="16"/>
                <w:szCs w:val="16"/>
              </w:rPr>
            </w:pPr>
            <w:r w:rsidRPr="00CF3981">
              <w:rPr>
                <w:sz w:val="16"/>
                <w:szCs w:val="16"/>
              </w:rPr>
              <w:t>.969</w:t>
            </w:r>
          </w:p>
        </w:tc>
        <w:tc>
          <w:tcPr>
            <w:tcW w:w="358" w:type="pct"/>
          </w:tcPr>
          <w:p w14:paraId="4F1D3827" w14:textId="77777777" w:rsidR="00DA4D74" w:rsidRPr="00CF3981" w:rsidRDefault="00DA4D74" w:rsidP="00D039FD">
            <w:pPr>
              <w:rPr>
                <w:sz w:val="16"/>
                <w:szCs w:val="16"/>
              </w:rPr>
            </w:pPr>
            <w:r w:rsidRPr="00CF3981">
              <w:rPr>
                <w:sz w:val="16"/>
                <w:szCs w:val="16"/>
              </w:rPr>
              <w:t>1.032</w:t>
            </w:r>
          </w:p>
        </w:tc>
      </w:tr>
      <w:tr w:rsidR="00DA4D74" w:rsidRPr="00E24DA8" w14:paraId="5E2BA167" w14:textId="77777777" w:rsidTr="00D039FD">
        <w:tc>
          <w:tcPr>
            <w:tcW w:w="1561" w:type="pct"/>
          </w:tcPr>
          <w:p w14:paraId="2E7BACB0" w14:textId="77777777" w:rsidR="00DA4D74" w:rsidRPr="003740D6" w:rsidRDefault="00DA4D74" w:rsidP="00D039FD">
            <w:pPr>
              <w:rPr>
                <w:sz w:val="16"/>
                <w:szCs w:val="16"/>
              </w:rPr>
            </w:pPr>
            <w:r w:rsidRPr="003740D6">
              <w:rPr>
                <w:sz w:val="16"/>
                <w:szCs w:val="16"/>
              </w:rPr>
              <w:t xml:space="preserve">Lack vs. presence of past </w:t>
            </w:r>
            <w:r>
              <w:rPr>
                <w:sz w:val="16"/>
                <w:szCs w:val="16"/>
              </w:rPr>
              <w:t>OCD</w:t>
            </w:r>
            <w:r w:rsidRPr="003740D6">
              <w:rPr>
                <w:sz w:val="16"/>
                <w:szCs w:val="16"/>
              </w:rPr>
              <w:t xml:space="preserve"> diagnosis</w:t>
            </w:r>
          </w:p>
        </w:tc>
        <w:tc>
          <w:tcPr>
            <w:tcW w:w="331" w:type="pct"/>
          </w:tcPr>
          <w:p w14:paraId="599C96D4" w14:textId="77777777" w:rsidR="00DA4D74" w:rsidRPr="009C28F9" w:rsidRDefault="00DA4D74" w:rsidP="00D039FD">
            <w:pPr>
              <w:rPr>
                <w:b/>
                <w:sz w:val="16"/>
                <w:szCs w:val="16"/>
              </w:rPr>
            </w:pPr>
            <w:r w:rsidRPr="009C28F9">
              <w:rPr>
                <w:sz w:val="16"/>
                <w:szCs w:val="16"/>
              </w:rPr>
              <w:t>.208</w:t>
            </w:r>
          </w:p>
        </w:tc>
        <w:tc>
          <w:tcPr>
            <w:tcW w:w="353" w:type="pct"/>
          </w:tcPr>
          <w:p w14:paraId="67533A60" w14:textId="77777777" w:rsidR="00DA4D74" w:rsidRPr="009C28F9" w:rsidRDefault="00DA4D74" w:rsidP="00D039FD">
            <w:pPr>
              <w:rPr>
                <w:b/>
                <w:sz w:val="16"/>
                <w:szCs w:val="16"/>
              </w:rPr>
            </w:pPr>
            <w:r w:rsidRPr="009C28F9">
              <w:rPr>
                <w:sz w:val="16"/>
                <w:szCs w:val="16"/>
              </w:rPr>
              <w:t>.2074</w:t>
            </w:r>
          </w:p>
        </w:tc>
        <w:tc>
          <w:tcPr>
            <w:tcW w:w="395" w:type="pct"/>
          </w:tcPr>
          <w:p w14:paraId="7EF35C46" w14:textId="77777777" w:rsidR="00DA4D74" w:rsidRPr="009C28F9" w:rsidRDefault="00DA4D74" w:rsidP="00D039FD">
            <w:pPr>
              <w:rPr>
                <w:b/>
                <w:sz w:val="16"/>
                <w:szCs w:val="16"/>
              </w:rPr>
            </w:pPr>
            <w:r w:rsidRPr="009C28F9">
              <w:rPr>
                <w:sz w:val="16"/>
                <w:szCs w:val="16"/>
              </w:rPr>
              <w:t>-.198</w:t>
            </w:r>
          </w:p>
        </w:tc>
        <w:tc>
          <w:tcPr>
            <w:tcW w:w="416" w:type="pct"/>
          </w:tcPr>
          <w:p w14:paraId="5927DCBE" w14:textId="77777777" w:rsidR="00DA4D74" w:rsidRPr="009C28F9" w:rsidRDefault="00DA4D74" w:rsidP="00D039FD">
            <w:pPr>
              <w:rPr>
                <w:b/>
                <w:sz w:val="16"/>
                <w:szCs w:val="16"/>
              </w:rPr>
            </w:pPr>
            <w:r w:rsidRPr="009C28F9">
              <w:rPr>
                <w:sz w:val="16"/>
                <w:szCs w:val="16"/>
              </w:rPr>
              <w:t>.615</w:t>
            </w:r>
          </w:p>
        </w:tc>
        <w:tc>
          <w:tcPr>
            <w:tcW w:w="470" w:type="pct"/>
          </w:tcPr>
          <w:p w14:paraId="694C53D7" w14:textId="77777777" w:rsidR="00DA4D74" w:rsidRPr="009C28F9" w:rsidRDefault="00DA4D74" w:rsidP="00D039FD">
            <w:pPr>
              <w:rPr>
                <w:b/>
                <w:sz w:val="16"/>
                <w:szCs w:val="16"/>
              </w:rPr>
            </w:pPr>
            <w:r w:rsidRPr="009C28F9">
              <w:rPr>
                <w:sz w:val="16"/>
                <w:szCs w:val="16"/>
              </w:rPr>
              <w:t>1.008</w:t>
            </w:r>
          </w:p>
        </w:tc>
        <w:tc>
          <w:tcPr>
            <w:tcW w:w="281" w:type="pct"/>
          </w:tcPr>
          <w:p w14:paraId="303951BF" w14:textId="77777777" w:rsidR="00DA4D74" w:rsidRPr="009C28F9" w:rsidRDefault="00DA4D74" w:rsidP="00D039FD">
            <w:pPr>
              <w:rPr>
                <w:b/>
                <w:sz w:val="16"/>
                <w:szCs w:val="16"/>
              </w:rPr>
            </w:pPr>
            <w:r w:rsidRPr="009C28F9">
              <w:rPr>
                <w:sz w:val="16"/>
                <w:szCs w:val="16"/>
              </w:rPr>
              <w:t>1</w:t>
            </w:r>
          </w:p>
        </w:tc>
        <w:tc>
          <w:tcPr>
            <w:tcW w:w="417" w:type="pct"/>
          </w:tcPr>
          <w:p w14:paraId="2201E2C8" w14:textId="77777777" w:rsidR="00DA4D74" w:rsidRPr="009C28F9" w:rsidRDefault="00DA4D74" w:rsidP="00D039FD">
            <w:pPr>
              <w:rPr>
                <w:b/>
                <w:sz w:val="16"/>
                <w:szCs w:val="16"/>
              </w:rPr>
            </w:pPr>
            <w:r w:rsidRPr="009C28F9">
              <w:rPr>
                <w:sz w:val="16"/>
                <w:szCs w:val="16"/>
              </w:rPr>
              <w:t>.315</w:t>
            </w:r>
          </w:p>
        </w:tc>
        <w:tc>
          <w:tcPr>
            <w:tcW w:w="417" w:type="pct"/>
          </w:tcPr>
          <w:p w14:paraId="3D65D6B1" w14:textId="77777777" w:rsidR="00DA4D74" w:rsidRPr="00CF3981" w:rsidRDefault="00DA4D74" w:rsidP="00D039FD">
            <w:pPr>
              <w:rPr>
                <w:sz w:val="16"/>
                <w:szCs w:val="16"/>
              </w:rPr>
            </w:pPr>
            <w:r w:rsidRPr="00CF3981">
              <w:rPr>
                <w:sz w:val="16"/>
                <w:szCs w:val="16"/>
              </w:rPr>
              <w:t>.870</w:t>
            </w:r>
          </w:p>
        </w:tc>
        <w:tc>
          <w:tcPr>
            <w:tcW w:w="358" w:type="pct"/>
          </w:tcPr>
          <w:p w14:paraId="06EA1B72" w14:textId="77777777" w:rsidR="00DA4D74" w:rsidRPr="00CF3981" w:rsidRDefault="00DA4D74" w:rsidP="00D039FD">
            <w:pPr>
              <w:rPr>
                <w:sz w:val="16"/>
                <w:szCs w:val="16"/>
              </w:rPr>
            </w:pPr>
            <w:r w:rsidRPr="00CF3981">
              <w:rPr>
                <w:sz w:val="16"/>
                <w:szCs w:val="16"/>
              </w:rPr>
              <w:t>1.149</w:t>
            </w:r>
          </w:p>
        </w:tc>
      </w:tr>
      <w:tr w:rsidR="00DA4D74" w:rsidRPr="00E24DA8" w14:paraId="7017F742" w14:textId="77777777" w:rsidTr="00D039FD">
        <w:tc>
          <w:tcPr>
            <w:tcW w:w="1561" w:type="pct"/>
          </w:tcPr>
          <w:p w14:paraId="4ADBE713" w14:textId="77777777" w:rsidR="00DA4D74" w:rsidRPr="003740D6" w:rsidRDefault="00DA4D74" w:rsidP="00D039FD">
            <w:pPr>
              <w:rPr>
                <w:sz w:val="16"/>
                <w:szCs w:val="16"/>
              </w:rPr>
            </w:pPr>
            <w:r w:rsidRPr="003740D6">
              <w:rPr>
                <w:sz w:val="16"/>
                <w:szCs w:val="16"/>
              </w:rPr>
              <w:t xml:space="preserve">Negative (vs. positive) family history of </w:t>
            </w:r>
            <w:r>
              <w:rPr>
                <w:sz w:val="16"/>
                <w:szCs w:val="16"/>
              </w:rPr>
              <w:t>OCD</w:t>
            </w:r>
          </w:p>
        </w:tc>
        <w:tc>
          <w:tcPr>
            <w:tcW w:w="331" w:type="pct"/>
          </w:tcPr>
          <w:p w14:paraId="713CAB00" w14:textId="77777777" w:rsidR="00DA4D74" w:rsidRPr="009C28F9" w:rsidRDefault="00DA4D74" w:rsidP="00D039FD">
            <w:pPr>
              <w:rPr>
                <w:sz w:val="16"/>
                <w:szCs w:val="16"/>
              </w:rPr>
            </w:pPr>
            <w:r w:rsidRPr="009C28F9">
              <w:rPr>
                <w:sz w:val="16"/>
                <w:szCs w:val="16"/>
              </w:rPr>
              <w:t>.053</w:t>
            </w:r>
          </w:p>
        </w:tc>
        <w:tc>
          <w:tcPr>
            <w:tcW w:w="353" w:type="pct"/>
          </w:tcPr>
          <w:p w14:paraId="3F791CCE" w14:textId="77777777" w:rsidR="00DA4D74" w:rsidRPr="009C28F9" w:rsidRDefault="00DA4D74" w:rsidP="00D039FD">
            <w:pPr>
              <w:rPr>
                <w:sz w:val="16"/>
                <w:szCs w:val="16"/>
              </w:rPr>
            </w:pPr>
            <w:r w:rsidRPr="009C28F9">
              <w:rPr>
                <w:sz w:val="16"/>
                <w:szCs w:val="16"/>
              </w:rPr>
              <w:t>.1630</w:t>
            </w:r>
          </w:p>
        </w:tc>
        <w:tc>
          <w:tcPr>
            <w:tcW w:w="395" w:type="pct"/>
          </w:tcPr>
          <w:p w14:paraId="2452E3C7" w14:textId="77777777" w:rsidR="00DA4D74" w:rsidRPr="009C28F9" w:rsidRDefault="00DA4D74" w:rsidP="00D039FD">
            <w:pPr>
              <w:rPr>
                <w:sz w:val="16"/>
                <w:szCs w:val="16"/>
              </w:rPr>
            </w:pPr>
            <w:r w:rsidRPr="009C28F9">
              <w:rPr>
                <w:sz w:val="16"/>
                <w:szCs w:val="16"/>
              </w:rPr>
              <w:t>-.266</w:t>
            </w:r>
          </w:p>
        </w:tc>
        <w:tc>
          <w:tcPr>
            <w:tcW w:w="416" w:type="pct"/>
          </w:tcPr>
          <w:p w14:paraId="1AF91413" w14:textId="77777777" w:rsidR="00DA4D74" w:rsidRPr="009C28F9" w:rsidRDefault="00DA4D74" w:rsidP="00D039FD">
            <w:pPr>
              <w:rPr>
                <w:sz w:val="16"/>
                <w:szCs w:val="16"/>
              </w:rPr>
            </w:pPr>
            <w:r w:rsidRPr="009C28F9">
              <w:rPr>
                <w:sz w:val="16"/>
                <w:szCs w:val="16"/>
              </w:rPr>
              <w:t>.373</w:t>
            </w:r>
          </w:p>
        </w:tc>
        <w:tc>
          <w:tcPr>
            <w:tcW w:w="470" w:type="pct"/>
          </w:tcPr>
          <w:p w14:paraId="6083DB04" w14:textId="77777777" w:rsidR="00DA4D74" w:rsidRPr="009C28F9" w:rsidRDefault="00DA4D74" w:rsidP="00D039FD">
            <w:pPr>
              <w:rPr>
                <w:sz w:val="16"/>
                <w:szCs w:val="16"/>
              </w:rPr>
            </w:pPr>
            <w:r w:rsidRPr="009C28F9">
              <w:rPr>
                <w:sz w:val="16"/>
                <w:szCs w:val="16"/>
              </w:rPr>
              <w:t>.107</w:t>
            </w:r>
          </w:p>
        </w:tc>
        <w:tc>
          <w:tcPr>
            <w:tcW w:w="281" w:type="pct"/>
          </w:tcPr>
          <w:p w14:paraId="3D76188C" w14:textId="77777777" w:rsidR="00DA4D74" w:rsidRPr="009C28F9" w:rsidRDefault="00DA4D74" w:rsidP="00D039FD">
            <w:pPr>
              <w:rPr>
                <w:sz w:val="16"/>
                <w:szCs w:val="16"/>
              </w:rPr>
            </w:pPr>
            <w:r w:rsidRPr="009C28F9">
              <w:rPr>
                <w:sz w:val="16"/>
                <w:szCs w:val="16"/>
              </w:rPr>
              <w:t>1</w:t>
            </w:r>
          </w:p>
        </w:tc>
        <w:tc>
          <w:tcPr>
            <w:tcW w:w="417" w:type="pct"/>
          </w:tcPr>
          <w:p w14:paraId="76988281" w14:textId="77777777" w:rsidR="00DA4D74" w:rsidRPr="009C28F9" w:rsidRDefault="00DA4D74" w:rsidP="00D039FD">
            <w:pPr>
              <w:rPr>
                <w:sz w:val="16"/>
                <w:szCs w:val="16"/>
              </w:rPr>
            </w:pPr>
            <w:r w:rsidRPr="009C28F9">
              <w:rPr>
                <w:sz w:val="16"/>
                <w:szCs w:val="16"/>
              </w:rPr>
              <w:t>.743</w:t>
            </w:r>
          </w:p>
        </w:tc>
        <w:tc>
          <w:tcPr>
            <w:tcW w:w="417" w:type="pct"/>
          </w:tcPr>
          <w:p w14:paraId="53D39249" w14:textId="77777777" w:rsidR="00DA4D74" w:rsidRPr="00CF3981" w:rsidRDefault="00DA4D74" w:rsidP="00D039FD">
            <w:pPr>
              <w:rPr>
                <w:sz w:val="16"/>
                <w:szCs w:val="16"/>
              </w:rPr>
            </w:pPr>
            <w:r w:rsidRPr="00CF3981">
              <w:rPr>
                <w:sz w:val="16"/>
                <w:szCs w:val="16"/>
              </w:rPr>
              <w:t>.902</w:t>
            </w:r>
          </w:p>
        </w:tc>
        <w:tc>
          <w:tcPr>
            <w:tcW w:w="358" w:type="pct"/>
          </w:tcPr>
          <w:p w14:paraId="769FEB6F" w14:textId="77777777" w:rsidR="00DA4D74" w:rsidRPr="00CF3981" w:rsidRDefault="00DA4D74" w:rsidP="00D039FD">
            <w:pPr>
              <w:rPr>
                <w:sz w:val="16"/>
                <w:szCs w:val="16"/>
              </w:rPr>
            </w:pPr>
            <w:r w:rsidRPr="00CF3981">
              <w:rPr>
                <w:sz w:val="16"/>
                <w:szCs w:val="16"/>
              </w:rPr>
              <w:t>1.109</w:t>
            </w:r>
          </w:p>
        </w:tc>
      </w:tr>
      <w:tr w:rsidR="00DA4D74" w:rsidRPr="00E24DA8" w14:paraId="0F9A1B0B" w14:textId="77777777" w:rsidTr="00D039FD">
        <w:tc>
          <w:tcPr>
            <w:tcW w:w="1561" w:type="pct"/>
          </w:tcPr>
          <w:p w14:paraId="62759B95" w14:textId="021FAFB6" w:rsidR="00DA4D74" w:rsidRPr="003740D6" w:rsidRDefault="00DA4D74" w:rsidP="00D039FD">
            <w:pPr>
              <w:rPr>
                <w:sz w:val="16"/>
                <w:szCs w:val="16"/>
              </w:rPr>
            </w:pPr>
            <w:r w:rsidRPr="003740D6">
              <w:rPr>
                <w:sz w:val="16"/>
                <w:szCs w:val="16"/>
              </w:rPr>
              <w:t xml:space="preserve">Number of </w:t>
            </w:r>
            <w:r w:rsidR="00A21B3F">
              <w:rPr>
                <w:sz w:val="16"/>
                <w:szCs w:val="16"/>
              </w:rPr>
              <w:t>COVID-19</w:t>
            </w:r>
            <w:r w:rsidRPr="003740D6">
              <w:rPr>
                <w:sz w:val="16"/>
                <w:szCs w:val="16"/>
              </w:rPr>
              <w:t xml:space="preserve"> related events</w:t>
            </w:r>
          </w:p>
        </w:tc>
        <w:tc>
          <w:tcPr>
            <w:tcW w:w="331" w:type="pct"/>
          </w:tcPr>
          <w:p w14:paraId="54DE7FAA" w14:textId="77777777" w:rsidR="00DA4D74" w:rsidRPr="009C28F9" w:rsidRDefault="00DA4D74" w:rsidP="00D039FD">
            <w:pPr>
              <w:rPr>
                <w:sz w:val="16"/>
                <w:szCs w:val="16"/>
              </w:rPr>
            </w:pPr>
            <w:r w:rsidRPr="009C28F9">
              <w:rPr>
                <w:sz w:val="16"/>
                <w:szCs w:val="16"/>
              </w:rPr>
              <w:t>.035</w:t>
            </w:r>
          </w:p>
        </w:tc>
        <w:tc>
          <w:tcPr>
            <w:tcW w:w="353" w:type="pct"/>
          </w:tcPr>
          <w:p w14:paraId="76D4831B" w14:textId="77777777" w:rsidR="00DA4D74" w:rsidRPr="009C28F9" w:rsidRDefault="00DA4D74" w:rsidP="00D039FD">
            <w:pPr>
              <w:rPr>
                <w:sz w:val="16"/>
                <w:szCs w:val="16"/>
              </w:rPr>
            </w:pPr>
            <w:r w:rsidRPr="009C28F9">
              <w:rPr>
                <w:sz w:val="16"/>
                <w:szCs w:val="16"/>
              </w:rPr>
              <w:t>.0345</w:t>
            </w:r>
          </w:p>
        </w:tc>
        <w:tc>
          <w:tcPr>
            <w:tcW w:w="395" w:type="pct"/>
          </w:tcPr>
          <w:p w14:paraId="51B6A7A8" w14:textId="77777777" w:rsidR="00DA4D74" w:rsidRPr="009C28F9" w:rsidRDefault="00DA4D74" w:rsidP="00D039FD">
            <w:pPr>
              <w:rPr>
                <w:sz w:val="16"/>
                <w:szCs w:val="16"/>
              </w:rPr>
            </w:pPr>
            <w:r w:rsidRPr="009C28F9">
              <w:rPr>
                <w:sz w:val="16"/>
                <w:szCs w:val="16"/>
              </w:rPr>
              <w:t>-.033</w:t>
            </w:r>
          </w:p>
        </w:tc>
        <w:tc>
          <w:tcPr>
            <w:tcW w:w="416" w:type="pct"/>
          </w:tcPr>
          <w:p w14:paraId="674AB3D1" w14:textId="77777777" w:rsidR="00DA4D74" w:rsidRPr="009C28F9" w:rsidRDefault="00DA4D74" w:rsidP="00D039FD">
            <w:pPr>
              <w:rPr>
                <w:sz w:val="16"/>
                <w:szCs w:val="16"/>
              </w:rPr>
            </w:pPr>
            <w:r w:rsidRPr="009C28F9">
              <w:rPr>
                <w:sz w:val="16"/>
                <w:szCs w:val="16"/>
              </w:rPr>
              <w:t>.102</w:t>
            </w:r>
          </w:p>
        </w:tc>
        <w:tc>
          <w:tcPr>
            <w:tcW w:w="470" w:type="pct"/>
          </w:tcPr>
          <w:p w14:paraId="37E14652" w14:textId="77777777" w:rsidR="00DA4D74" w:rsidRPr="009C28F9" w:rsidRDefault="00DA4D74" w:rsidP="00D039FD">
            <w:pPr>
              <w:rPr>
                <w:sz w:val="16"/>
                <w:szCs w:val="16"/>
              </w:rPr>
            </w:pPr>
            <w:r w:rsidRPr="009C28F9">
              <w:rPr>
                <w:sz w:val="16"/>
                <w:szCs w:val="16"/>
              </w:rPr>
              <w:t>1.005</w:t>
            </w:r>
          </w:p>
        </w:tc>
        <w:tc>
          <w:tcPr>
            <w:tcW w:w="281" w:type="pct"/>
          </w:tcPr>
          <w:p w14:paraId="5853991F" w14:textId="77777777" w:rsidR="00DA4D74" w:rsidRPr="009C28F9" w:rsidRDefault="00DA4D74" w:rsidP="00D039FD">
            <w:pPr>
              <w:rPr>
                <w:sz w:val="16"/>
                <w:szCs w:val="16"/>
              </w:rPr>
            </w:pPr>
            <w:r w:rsidRPr="009C28F9">
              <w:rPr>
                <w:sz w:val="16"/>
                <w:szCs w:val="16"/>
              </w:rPr>
              <w:t>1</w:t>
            </w:r>
          </w:p>
        </w:tc>
        <w:tc>
          <w:tcPr>
            <w:tcW w:w="417" w:type="pct"/>
          </w:tcPr>
          <w:p w14:paraId="1A26123B" w14:textId="77777777" w:rsidR="00DA4D74" w:rsidRPr="009C28F9" w:rsidRDefault="00DA4D74" w:rsidP="00D039FD">
            <w:pPr>
              <w:rPr>
                <w:sz w:val="16"/>
                <w:szCs w:val="16"/>
              </w:rPr>
            </w:pPr>
            <w:r w:rsidRPr="009C28F9">
              <w:rPr>
                <w:sz w:val="16"/>
                <w:szCs w:val="16"/>
              </w:rPr>
              <w:t>.316</w:t>
            </w:r>
          </w:p>
        </w:tc>
        <w:tc>
          <w:tcPr>
            <w:tcW w:w="417" w:type="pct"/>
          </w:tcPr>
          <w:p w14:paraId="41961E5A" w14:textId="77777777" w:rsidR="00DA4D74" w:rsidRPr="00CF3981" w:rsidRDefault="00DA4D74" w:rsidP="00D039FD">
            <w:pPr>
              <w:rPr>
                <w:sz w:val="16"/>
                <w:szCs w:val="16"/>
              </w:rPr>
            </w:pPr>
            <w:r w:rsidRPr="00CF3981">
              <w:rPr>
                <w:sz w:val="16"/>
                <w:szCs w:val="16"/>
              </w:rPr>
              <w:t>.494</w:t>
            </w:r>
          </w:p>
        </w:tc>
        <w:tc>
          <w:tcPr>
            <w:tcW w:w="358" w:type="pct"/>
          </w:tcPr>
          <w:p w14:paraId="37173006" w14:textId="77777777" w:rsidR="00DA4D74" w:rsidRPr="00CF3981" w:rsidRDefault="00DA4D74" w:rsidP="00D039FD">
            <w:pPr>
              <w:rPr>
                <w:sz w:val="16"/>
                <w:szCs w:val="16"/>
              </w:rPr>
            </w:pPr>
            <w:r w:rsidRPr="00CF3981">
              <w:rPr>
                <w:sz w:val="16"/>
                <w:szCs w:val="16"/>
              </w:rPr>
              <w:t>2.024</w:t>
            </w:r>
          </w:p>
        </w:tc>
      </w:tr>
      <w:tr w:rsidR="00DA4D74" w:rsidRPr="00B70504" w14:paraId="4CC02C00" w14:textId="77777777" w:rsidTr="00D039FD">
        <w:tc>
          <w:tcPr>
            <w:tcW w:w="1561" w:type="pct"/>
          </w:tcPr>
          <w:p w14:paraId="260C25B4" w14:textId="14A47EA9" w:rsidR="00DA4D74" w:rsidRPr="009C28F9" w:rsidRDefault="00DA4D74" w:rsidP="00D039FD">
            <w:pPr>
              <w:rPr>
                <w:b/>
                <w:sz w:val="16"/>
                <w:szCs w:val="16"/>
              </w:rPr>
            </w:pPr>
            <w:r w:rsidRPr="009C28F9">
              <w:rPr>
                <w:b/>
                <w:sz w:val="16"/>
                <w:szCs w:val="16"/>
              </w:rPr>
              <w:t xml:space="preserve">Number of </w:t>
            </w:r>
            <w:r w:rsidR="00A21B3F">
              <w:rPr>
                <w:b/>
                <w:sz w:val="16"/>
                <w:szCs w:val="16"/>
              </w:rPr>
              <w:t>COVID-19</w:t>
            </w:r>
            <w:r w:rsidRPr="009C28F9">
              <w:rPr>
                <w:b/>
                <w:sz w:val="16"/>
                <w:szCs w:val="16"/>
              </w:rPr>
              <w:t xml:space="preserve"> related </w:t>
            </w:r>
            <w:r w:rsidRPr="009C28F9">
              <w:rPr>
                <w:b/>
                <w:i/>
                <w:sz w:val="16"/>
                <w:szCs w:val="16"/>
              </w:rPr>
              <w:t>stressful</w:t>
            </w:r>
            <w:r w:rsidRPr="009C28F9">
              <w:rPr>
                <w:b/>
                <w:sz w:val="16"/>
                <w:szCs w:val="16"/>
              </w:rPr>
              <w:t xml:space="preserve"> events</w:t>
            </w:r>
          </w:p>
        </w:tc>
        <w:tc>
          <w:tcPr>
            <w:tcW w:w="331" w:type="pct"/>
          </w:tcPr>
          <w:p w14:paraId="3B0F206A" w14:textId="77777777" w:rsidR="00DA4D74" w:rsidRPr="009C28F9" w:rsidRDefault="00DA4D74" w:rsidP="00D039FD">
            <w:pPr>
              <w:rPr>
                <w:b/>
                <w:sz w:val="16"/>
                <w:szCs w:val="16"/>
              </w:rPr>
            </w:pPr>
            <w:r w:rsidRPr="009C28F9">
              <w:rPr>
                <w:b/>
                <w:sz w:val="16"/>
                <w:szCs w:val="16"/>
              </w:rPr>
              <w:t>.056</w:t>
            </w:r>
          </w:p>
        </w:tc>
        <w:tc>
          <w:tcPr>
            <w:tcW w:w="353" w:type="pct"/>
          </w:tcPr>
          <w:p w14:paraId="4E5B5AEC" w14:textId="77777777" w:rsidR="00DA4D74" w:rsidRPr="009C28F9" w:rsidRDefault="00DA4D74" w:rsidP="00D039FD">
            <w:pPr>
              <w:rPr>
                <w:b/>
                <w:sz w:val="16"/>
                <w:szCs w:val="16"/>
              </w:rPr>
            </w:pPr>
            <w:r w:rsidRPr="009C28F9">
              <w:rPr>
                <w:b/>
                <w:sz w:val="16"/>
                <w:szCs w:val="16"/>
              </w:rPr>
              <w:t>.0257</w:t>
            </w:r>
          </w:p>
        </w:tc>
        <w:tc>
          <w:tcPr>
            <w:tcW w:w="395" w:type="pct"/>
          </w:tcPr>
          <w:p w14:paraId="21BBF677" w14:textId="77777777" w:rsidR="00DA4D74" w:rsidRPr="009C28F9" w:rsidRDefault="00DA4D74" w:rsidP="00D039FD">
            <w:pPr>
              <w:rPr>
                <w:b/>
                <w:sz w:val="16"/>
                <w:szCs w:val="16"/>
              </w:rPr>
            </w:pPr>
            <w:r w:rsidRPr="009C28F9">
              <w:rPr>
                <w:b/>
                <w:sz w:val="16"/>
                <w:szCs w:val="16"/>
              </w:rPr>
              <w:t>.006</w:t>
            </w:r>
          </w:p>
        </w:tc>
        <w:tc>
          <w:tcPr>
            <w:tcW w:w="416" w:type="pct"/>
          </w:tcPr>
          <w:p w14:paraId="42EAE7D5" w14:textId="77777777" w:rsidR="00DA4D74" w:rsidRPr="009C28F9" w:rsidRDefault="00DA4D74" w:rsidP="00D039FD">
            <w:pPr>
              <w:rPr>
                <w:b/>
                <w:sz w:val="16"/>
                <w:szCs w:val="16"/>
              </w:rPr>
            </w:pPr>
            <w:r w:rsidRPr="009C28F9">
              <w:rPr>
                <w:b/>
                <w:sz w:val="16"/>
                <w:szCs w:val="16"/>
              </w:rPr>
              <w:t>.107</w:t>
            </w:r>
          </w:p>
        </w:tc>
        <w:tc>
          <w:tcPr>
            <w:tcW w:w="470" w:type="pct"/>
          </w:tcPr>
          <w:p w14:paraId="48CC9D7C" w14:textId="77777777" w:rsidR="00DA4D74" w:rsidRPr="009C28F9" w:rsidRDefault="00DA4D74" w:rsidP="00D039FD">
            <w:pPr>
              <w:rPr>
                <w:b/>
                <w:sz w:val="16"/>
                <w:szCs w:val="16"/>
              </w:rPr>
            </w:pPr>
            <w:r w:rsidRPr="009C28F9">
              <w:rPr>
                <w:b/>
                <w:sz w:val="16"/>
                <w:szCs w:val="16"/>
              </w:rPr>
              <w:t>4.822</w:t>
            </w:r>
          </w:p>
        </w:tc>
        <w:tc>
          <w:tcPr>
            <w:tcW w:w="281" w:type="pct"/>
          </w:tcPr>
          <w:p w14:paraId="6CC28658" w14:textId="77777777" w:rsidR="00DA4D74" w:rsidRPr="009C28F9" w:rsidRDefault="00DA4D74" w:rsidP="00D039FD">
            <w:pPr>
              <w:rPr>
                <w:b/>
                <w:sz w:val="16"/>
                <w:szCs w:val="16"/>
              </w:rPr>
            </w:pPr>
            <w:r w:rsidRPr="009C28F9">
              <w:rPr>
                <w:b/>
                <w:sz w:val="16"/>
                <w:szCs w:val="16"/>
              </w:rPr>
              <w:t>1</w:t>
            </w:r>
          </w:p>
        </w:tc>
        <w:tc>
          <w:tcPr>
            <w:tcW w:w="417" w:type="pct"/>
          </w:tcPr>
          <w:p w14:paraId="7DA8D82C" w14:textId="77777777" w:rsidR="00DA4D74" w:rsidRPr="009C28F9" w:rsidRDefault="00DA4D74" w:rsidP="00D039FD">
            <w:pPr>
              <w:rPr>
                <w:b/>
                <w:sz w:val="16"/>
                <w:szCs w:val="16"/>
              </w:rPr>
            </w:pPr>
            <w:r w:rsidRPr="009C28F9">
              <w:rPr>
                <w:b/>
                <w:sz w:val="16"/>
                <w:szCs w:val="16"/>
              </w:rPr>
              <w:t>.028</w:t>
            </w:r>
          </w:p>
        </w:tc>
        <w:tc>
          <w:tcPr>
            <w:tcW w:w="417" w:type="pct"/>
          </w:tcPr>
          <w:p w14:paraId="517A1A14" w14:textId="77777777" w:rsidR="00DA4D74" w:rsidRPr="00CF3981" w:rsidRDefault="00DA4D74" w:rsidP="00D039FD">
            <w:pPr>
              <w:rPr>
                <w:b/>
                <w:sz w:val="16"/>
                <w:szCs w:val="16"/>
              </w:rPr>
            </w:pPr>
            <w:r w:rsidRPr="00CF3981">
              <w:rPr>
                <w:sz w:val="16"/>
                <w:szCs w:val="16"/>
              </w:rPr>
              <w:t>.500</w:t>
            </w:r>
          </w:p>
        </w:tc>
        <w:tc>
          <w:tcPr>
            <w:tcW w:w="358" w:type="pct"/>
          </w:tcPr>
          <w:p w14:paraId="5447421D" w14:textId="77777777" w:rsidR="00DA4D74" w:rsidRPr="00CF3981" w:rsidRDefault="00DA4D74" w:rsidP="00D039FD">
            <w:pPr>
              <w:rPr>
                <w:b/>
                <w:sz w:val="16"/>
                <w:szCs w:val="16"/>
              </w:rPr>
            </w:pPr>
            <w:r w:rsidRPr="00CF3981">
              <w:rPr>
                <w:sz w:val="16"/>
                <w:szCs w:val="16"/>
              </w:rPr>
              <w:t>1.999</w:t>
            </w:r>
          </w:p>
        </w:tc>
      </w:tr>
      <w:tr w:rsidR="00DA4D74" w:rsidRPr="00E24DA8" w14:paraId="1BA85727" w14:textId="77777777" w:rsidTr="00D039FD">
        <w:tc>
          <w:tcPr>
            <w:tcW w:w="1561" w:type="pct"/>
          </w:tcPr>
          <w:p w14:paraId="0364D133" w14:textId="77777777" w:rsidR="00DA4D74" w:rsidRPr="009C28F9" w:rsidRDefault="00DA4D74" w:rsidP="00D039FD">
            <w:pPr>
              <w:rPr>
                <w:b/>
                <w:sz w:val="16"/>
                <w:szCs w:val="16"/>
              </w:rPr>
            </w:pPr>
            <w:r w:rsidRPr="009C28F9">
              <w:rPr>
                <w:b/>
                <w:sz w:val="16"/>
                <w:szCs w:val="16"/>
              </w:rPr>
              <w:t>CHIT total</w:t>
            </w:r>
          </w:p>
        </w:tc>
        <w:tc>
          <w:tcPr>
            <w:tcW w:w="331" w:type="pct"/>
          </w:tcPr>
          <w:p w14:paraId="4DBA32CC" w14:textId="77777777" w:rsidR="00DA4D74" w:rsidRPr="009C28F9" w:rsidRDefault="00DA4D74" w:rsidP="00D039FD">
            <w:pPr>
              <w:rPr>
                <w:b/>
                <w:sz w:val="16"/>
                <w:szCs w:val="16"/>
              </w:rPr>
            </w:pPr>
            <w:r w:rsidRPr="009C28F9">
              <w:rPr>
                <w:b/>
                <w:sz w:val="16"/>
                <w:szCs w:val="16"/>
              </w:rPr>
              <w:t>.035</w:t>
            </w:r>
          </w:p>
        </w:tc>
        <w:tc>
          <w:tcPr>
            <w:tcW w:w="353" w:type="pct"/>
          </w:tcPr>
          <w:p w14:paraId="7B3B8875" w14:textId="77777777" w:rsidR="00DA4D74" w:rsidRPr="009C28F9" w:rsidRDefault="00DA4D74" w:rsidP="00D039FD">
            <w:pPr>
              <w:rPr>
                <w:b/>
                <w:sz w:val="16"/>
                <w:szCs w:val="16"/>
              </w:rPr>
            </w:pPr>
            <w:r w:rsidRPr="009C28F9">
              <w:rPr>
                <w:b/>
                <w:sz w:val="16"/>
                <w:szCs w:val="16"/>
              </w:rPr>
              <w:t>.0070</w:t>
            </w:r>
          </w:p>
        </w:tc>
        <w:tc>
          <w:tcPr>
            <w:tcW w:w="395" w:type="pct"/>
          </w:tcPr>
          <w:p w14:paraId="35EEF43B" w14:textId="77777777" w:rsidR="00DA4D74" w:rsidRPr="009C28F9" w:rsidRDefault="00DA4D74" w:rsidP="00D039FD">
            <w:pPr>
              <w:rPr>
                <w:b/>
                <w:sz w:val="16"/>
                <w:szCs w:val="16"/>
              </w:rPr>
            </w:pPr>
            <w:r w:rsidRPr="009C28F9">
              <w:rPr>
                <w:b/>
                <w:sz w:val="16"/>
                <w:szCs w:val="16"/>
              </w:rPr>
              <w:t>.021</w:t>
            </w:r>
          </w:p>
        </w:tc>
        <w:tc>
          <w:tcPr>
            <w:tcW w:w="416" w:type="pct"/>
          </w:tcPr>
          <w:p w14:paraId="2B1C3B80" w14:textId="77777777" w:rsidR="00DA4D74" w:rsidRPr="009C28F9" w:rsidRDefault="00DA4D74" w:rsidP="00D039FD">
            <w:pPr>
              <w:rPr>
                <w:b/>
                <w:sz w:val="16"/>
                <w:szCs w:val="16"/>
              </w:rPr>
            </w:pPr>
            <w:r w:rsidRPr="009C28F9">
              <w:rPr>
                <w:b/>
                <w:sz w:val="16"/>
                <w:szCs w:val="16"/>
              </w:rPr>
              <w:t>.049</w:t>
            </w:r>
          </w:p>
        </w:tc>
        <w:tc>
          <w:tcPr>
            <w:tcW w:w="470" w:type="pct"/>
          </w:tcPr>
          <w:p w14:paraId="75235C96" w14:textId="77777777" w:rsidR="00DA4D74" w:rsidRPr="009C28F9" w:rsidRDefault="00DA4D74" w:rsidP="00D039FD">
            <w:pPr>
              <w:rPr>
                <w:b/>
                <w:sz w:val="16"/>
                <w:szCs w:val="16"/>
              </w:rPr>
            </w:pPr>
            <w:r w:rsidRPr="009C28F9">
              <w:rPr>
                <w:b/>
                <w:sz w:val="16"/>
                <w:szCs w:val="16"/>
              </w:rPr>
              <w:t>24.677</w:t>
            </w:r>
          </w:p>
        </w:tc>
        <w:tc>
          <w:tcPr>
            <w:tcW w:w="281" w:type="pct"/>
          </w:tcPr>
          <w:p w14:paraId="68A3E472" w14:textId="77777777" w:rsidR="00DA4D74" w:rsidRPr="009C28F9" w:rsidRDefault="00DA4D74" w:rsidP="00D039FD">
            <w:pPr>
              <w:rPr>
                <w:b/>
                <w:sz w:val="16"/>
                <w:szCs w:val="16"/>
              </w:rPr>
            </w:pPr>
            <w:r w:rsidRPr="009C28F9">
              <w:rPr>
                <w:b/>
                <w:sz w:val="16"/>
                <w:szCs w:val="16"/>
              </w:rPr>
              <w:t>1</w:t>
            </w:r>
          </w:p>
        </w:tc>
        <w:tc>
          <w:tcPr>
            <w:tcW w:w="417" w:type="pct"/>
          </w:tcPr>
          <w:p w14:paraId="727FD04A" w14:textId="77777777" w:rsidR="00DA4D74" w:rsidRPr="009C28F9" w:rsidRDefault="00DA4D74" w:rsidP="00D039FD">
            <w:pPr>
              <w:rPr>
                <w:b/>
                <w:sz w:val="16"/>
                <w:szCs w:val="16"/>
              </w:rPr>
            </w:pPr>
            <w:r>
              <w:rPr>
                <w:b/>
                <w:sz w:val="16"/>
                <w:szCs w:val="16"/>
              </w:rPr>
              <w:t>&lt;.001</w:t>
            </w:r>
          </w:p>
        </w:tc>
        <w:tc>
          <w:tcPr>
            <w:tcW w:w="417" w:type="pct"/>
          </w:tcPr>
          <w:p w14:paraId="2C668FC9" w14:textId="77777777" w:rsidR="00DA4D74" w:rsidRPr="00CF3981" w:rsidRDefault="00DA4D74" w:rsidP="00D039FD">
            <w:pPr>
              <w:rPr>
                <w:b/>
                <w:sz w:val="16"/>
                <w:szCs w:val="16"/>
              </w:rPr>
            </w:pPr>
            <w:r w:rsidRPr="00CF3981">
              <w:rPr>
                <w:sz w:val="16"/>
                <w:szCs w:val="16"/>
              </w:rPr>
              <w:t>.702</w:t>
            </w:r>
          </w:p>
        </w:tc>
        <w:tc>
          <w:tcPr>
            <w:tcW w:w="358" w:type="pct"/>
          </w:tcPr>
          <w:p w14:paraId="75A6D0E2" w14:textId="77777777" w:rsidR="00DA4D74" w:rsidRPr="00CF3981" w:rsidRDefault="00DA4D74" w:rsidP="00D039FD">
            <w:pPr>
              <w:rPr>
                <w:b/>
                <w:sz w:val="16"/>
                <w:szCs w:val="16"/>
              </w:rPr>
            </w:pPr>
            <w:r w:rsidRPr="00CF3981">
              <w:rPr>
                <w:sz w:val="16"/>
                <w:szCs w:val="16"/>
              </w:rPr>
              <w:t>1.424</w:t>
            </w:r>
          </w:p>
        </w:tc>
      </w:tr>
      <w:tr w:rsidR="00DA4D74" w:rsidRPr="00E24DA8" w14:paraId="754FF9BF" w14:textId="77777777" w:rsidTr="00D039FD">
        <w:tc>
          <w:tcPr>
            <w:tcW w:w="1561" w:type="pct"/>
          </w:tcPr>
          <w:p w14:paraId="2424401F" w14:textId="77777777" w:rsidR="00DA4D74" w:rsidRPr="009C28F9" w:rsidRDefault="00DA4D74" w:rsidP="00D039FD">
            <w:pPr>
              <w:rPr>
                <w:sz w:val="16"/>
                <w:szCs w:val="16"/>
              </w:rPr>
            </w:pPr>
            <w:r w:rsidRPr="00E24DA8">
              <w:rPr>
                <w:sz w:val="16"/>
                <w:szCs w:val="16"/>
              </w:rPr>
              <w:t xml:space="preserve">BIS </w:t>
            </w:r>
            <w:r>
              <w:rPr>
                <w:sz w:val="16"/>
                <w:szCs w:val="16"/>
              </w:rPr>
              <w:t>total</w:t>
            </w:r>
          </w:p>
        </w:tc>
        <w:tc>
          <w:tcPr>
            <w:tcW w:w="331" w:type="pct"/>
          </w:tcPr>
          <w:p w14:paraId="1DBCADA5" w14:textId="77777777" w:rsidR="00DA4D74" w:rsidRPr="009C28F9" w:rsidRDefault="00DA4D74" w:rsidP="00D039FD">
            <w:pPr>
              <w:rPr>
                <w:sz w:val="16"/>
                <w:szCs w:val="16"/>
              </w:rPr>
            </w:pPr>
            <w:r w:rsidRPr="009C28F9">
              <w:rPr>
                <w:sz w:val="16"/>
                <w:szCs w:val="16"/>
              </w:rPr>
              <w:t>.004</w:t>
            </w:r>
          </w:p>
        </w:tc>
        <w:tc>
          <w:tcPr>
            <w:tcW w:w="353" w:type="pct"/>
          </w:tcPr>
          <w:p w14:paraId="6A5E583F" w14:textId="77777777" w:rsidR="00DA4D74" w:rsidRPr="009C28F9" w:rsidRDefault="00DA4D74" w:rsidP="00D039FD">
            <w:pPr>
              <w:rPr>
                <w:sz w:val="16"/>
                <w:szCs w:val="16"/>
              </w:rPr>
            </w:pPr>
            <w:r w:rsidRPr="009C28F9">
              <w:rPr>
                <w:sz w:val="16"/>
                <w:szCs w:val="16"/>
              </w:rPr>
              <w:t>.0088</w:t>
            </w:r>
          </w:p>
        </w:tc>
        <w:tc>
          <w:tcPr>
            <w:tcW w:w="395" w:type="pct"/>
          </w:tcPr>
          <w:p w14:paraId="406C69C4" w14:textId="77777777" w:rsidR="00DA4D74" w:rsidRPr="009C28F9" w:rsidRDefault="00DA4D74" w:rsidP="00D039FD">
            <w:pPr>
              <w:rPr>
                <w:sz w:val="16"/>
                <w:szCs w:val="16"/>
              </w:rPr>
            </w:pPr>
            <w:r w:rsidRPr="009C28F9">
              <w:rPr>
                <w:sz w:val="16"/>
                <w:szCs w:val="16"/>
              </w:rPr>
              <w:t>-.013</w:t>
            </w:r>
          </w:p>
        </w:tc>
        <w:tc>
          <w:tcPr>
            <w:tcW w:w="416" w:type="pct"/>
          </w:tcPr>
          <w:p w14:paraId="1A2247DE" w14:textId="77777777" w:rsidR="00DA4D74" w:rsidRPr="009C28F9" w:rsidRDefault="00DA4D74" w:rsidP="00D039FD">
            <w:pPr>
              <w:rPr>
                <w:sz w:val="16"/>
                <w:szCs w:val="16"/>
              </w:rPr>
            </w:pPr>
            <w:r w:rsidRPr="009C28F9">
              <w:rPr>
                <w:sz w:val="16"/>
                <w:szCs w:val="16"/>
              </w:rPr>
              <w:t>.021</w:t>
            </w:r>
          </w:p>
        </w:tc>
        <w:tc>
          <w:tcPr>
            <w:tcW w:w="470" w:type="pct"/>
          </w:tcPr>
          <w:p w14:paraId="302BC3F3" w14:textId="77777777" w:rsidR="00DA4D74" w:rsidRPr="009C28F9" w:rsidRDefault="00DA4D74" w:rsidP="00D039FD">
            <w:pPr>
              <w:rPr>
                <w:sz w:val="16"/>
                <w:szCs w:val="16"/>
              </w:rPr>
            </w:pPr>
            <w:r w:rsidRPr="009C28F9">
              <w:rPr>
                <w:sz w:val="16"/>
                <w:szCs w:val="16"/>
              </w:rPr>
              <w:t>.229</w:t>
            </w:r>
          </w:p>
        </w:tc>
        <w:tc>
          <w:tcPr>
            <w:tcW w:w="281" w:type="pct"/>
          </w:tcPr>
          <w:p w14:paraId="1A0912E0" w14:textId="77777777" w:rsidR="00DA4D74" w:rsidRPr="009C28F9" w:rsidRDefault="00DA4D74" w:rsidP="00D039FD">
            <w:pPr>
              <w:rPr>
                <w:sz w:val="16"/>
                <w:szCs w:val="16"/>
              </w:rPr>
            </w:pPr>
            <w:r w:rsidRPr="009C28F9">
              <w:rPr>
                <w:sz w:val="16"/>
                <w:szCs w:val="16"/>
              </w:rPr>
              <w:t>1</w:t>
            </w:r>
          </w:p>
        </w:tc>
        <w:tc>
          <w:tcPr>
            <w:tcW w:w="417" w:type="pct"/>
          </w:tcPr>
          <w:p w14:paraId="6925EDCB" w14:textId="77777777" w:rsidR="00DA4D74" w:rsidRPr="009C28F9" w:rsidRDefault="00DA4D74" w:rsidP="00D039FD">
            <w:pPr>
              <w:rPr>
                <w:sz w:val="16"/>
                <w:szCs w:val="16"/>
              </w:rPr>
            </w:pPr>
            <w:r w:rsidRPr="009C28F9">
              <w:rPr>
                <w:sz w:val="16"/>
                <w:szCs w:val="16"/>
              </w:rPr>
              <w:t>.632</w:t>
            </w:r>
          </w:p>
        </w:tc>
        <w:tc>
          <w:tcPr>
            <w:tcW w:w="417" w:type="pct"/>
          </w:tcPr>
          <w:p w14:paraId="6F207D74" w14:textId="77777777" w:rsidR="00DA4D74" w:rsidRPr="00CF3981" w:rsidRDefault="00DA4D74" w:rsidP="00D039FD">
            <w:pPr>
              <w:rPr>
                <w:sz w:val="16"/>
                <w:szCs w:val="16"/>
              </w:rPr>
            </w:pPr>
            <w:r w:rsidRPr="00CF3981">
              <w:rPr>
                <w:sz w:val="16"/>
                <w:szCs w:val="16"/>
              </w:rPr>
              <w:t>.819</w:t>
            </w:r>
          </w:p>
        </w:tc>
        <w:tc>
          <w:tcPr>
            <w:tcW w:w="358" w:type="pct"/>
          </w:tcPr>
          <w:p w14:paraId="4C79BCE2" w14:textId="77777777" w:rsidR="00DA4D74" w:rsidRPr="00CF3981" w:rsidRDefault="00DA4D74" w:rsidP="00D039FD">
            <w:pPr>
              <w:rPr>
                <w:sz w:val="16"/>
                <w:szCs w:val="16"/>
              </w:rPr>
            </w:pPr>
            <w:r w:rsidRPr="00CF3981">
              <w:rPr>
                <w:sz w:val="16"/>
                <w:szCs w:val="16"/>
              </w:rPr>
              <w:t>1.221</w:t>
            </w:r>
          </w:p>
        </w:tc>
      </w:tr>
      <w:tr w:rsidR="00DA4D74" w:rsidRPr="00E24DA8" w14:paraId="5D26A10B" w14:textId="77777777" w:rsidTr="00D039FD">
        <w:tc>
          <w:tcPr>
            <w:tcW w:w="1561" w:type="pct"/>
          </w:tcPr>
          <w:p w14:paraId="182D17D0" w14:textId="77777777" w:rsidR="00DA4D74" w:rsidRPr="009C28F9" w:rsidRDefault="00DA4D74" w:rsidP="00D039FD">
            <w:pPr>
              <w:rPr>
                <w:b/>
                <w:sz w:val="16"/>
                <w:szCs w:val="16"/>
              </w:rPr>
            </w:pPr>
            <w:r w:rsidRPr="009C28F9">
              <w:rPr>
                <w:b/>
                <w:sz w:val="16"/>
                <w:szCs w:val="16"/>
              </w:rPr>
              <w:t>SPQ total</w:t>
            </w:r>
          </w:p>
        </w:tc>
        <w:tc>
          <w:tcPr>
            <w:tcW w:w="331" w:type="pct"/>
          </w:tcPr>
          <w:p w14:paraId="14F7511E" w14:textId="77777777" w:rsidR="00DA4D74" w:rsidRPr="009C28F9" w:rsidRDefault="00DA4D74" w:rsidP="00D039FD">
            <w:pPr>
              <w:rPr>
                <w:b/>
                <w:sz w:val="16"/>
                <w:szCs w:val="16"/>
              </w:rPr>
            </w:pPr>
            <w:r w:rsidRPr="009C28F9">
              <w:rPr>
                <w:b/>
                <w:sz w:val="16"/>
                <w:szCs w:val="16"/>
              </w:rPr>
              <w:t>.031</w:t>
            </w:r>
          </w:p>
        </w:tc>
        <w:tc>
          <w:tcPr>
            <w:tcW w:w="353" w:type="pct"/>
          </w:tcPr>
          <w:p w14:paraId="6EEFBB78" w14:textId="77777777" w:rsidR="00DA4D74" w:rsidRPr="009C28F9" w:rsidRDefault="00DA4D74" w:rsidP="00D039FD">
            <w:pPr>
              <w:rPr>
                <w:b/>
                <w:sz w:val="16"/>
                <w:szCs w:val="16"/>
              </w:rPr>
            </w:pPr>
            <w:r w:rsidRPr="009C28F9">
              <w:rPr>
                <w:b/>
                <w:sz w:val="16"/>
                <w:szCs w:val="16"/>
              </w:rPr>
              <w:t>.0093</w:t>
            </w:r>
          </w:p>
        </w:tc>
        <w:tc>
          <w:tcPr>
            <w:tcW w:w="395" w:type="pct"/>
          </w:tcPr>
          <w:p w14:paraId="7DF7E70C" w14:textId="77777777" w:rsidR="00DA4D74" w:rsidRPr="009C28F9" w:rsidRDefault="00DA4D74" w:rsidP="00D039FD">
            <w:pPr>
              <w:rPr>
                <w:b/>
                <w:sz w:val="16"/>
                <w:szCs w:val="16"/>
              </w:rPr>
            </w:pPr>
            <w:r w:rsidRPr="009C28F9">
              <w:rPr>
                <w:b/>
                <w:sz w:val="16"/>
                <w:szCs w:val="16"/>
              </w:rPr>
              <w:t>.013</w:t>
            </w:r>
          </w:p>
        </w:tc>
        <w:tc>
          <w:tcPr>
            <w:tcW w:w="416" w:type="pct"/>
          </w:tcPr>
          <w:p w14:paraId="2A67AC53" w14:textId="77777777" w:rsidR="00DA4D74" w:rsidRPr="009C28F9" w:rsidRDefault="00DA4D74" w:rsidP="00D039FD">
            <w:pPr>
              <w:rPr>
                <w:b/>
                <w:sz w:val="16"/>
                <w:szCs w:val="16"/>
              </w:rPr>
            </w:pPr>
            <w:r w:rsidRPr="009C28F9">
              <w:rPr>
                <w:b/>
                <w:sz w:val="16"/>
                <w:szCs w:val="16"/>
              </w:rPr>
              <w:t>.049</w:t>
            </w:r>
          </w:p>
        </w:tc>
        <w:tc>
          <w:tcPr>
            <w:tcW w:w="470" w:type="pct"/>
          </w:tcPr>
          <w:p w14:paraId="664AB475" w14:textId="77777777" w:rsidR="00DA4D74" w:rsidRPr="009C28F9" w:rsidRDefault="00DA4D74" w:rsidP="00D039FD">
            <w:pPr>
              <w:rPr>
                <w:b/>
                <w:sz w:val="16"/>
                <w:szCs w:val="16"/>
              </w:rPr>
            </w:pPr>
            <w:r w:rsidRPr="009C28F9">
              <w:rPr>
                <w:b/>
                <w:sz w:val="16"/>
                <w:szCs w:val="16"/>
              </w:rPr>
              <w:t>11.195</w:t>
            </w:r>
          </w:p>
        </w:tc>
        <w:tc>
          <w:tcPr>
            <w:tcW w:w="281" w:type="pct"/>
          </w:tcPr>
          <w:p w14:paraId="5AF9D135" w14:textId="77777777" w:rsidR="00DA4D74" w:rsidRPr="009C28F9" w:rsidRDefault="00DA4D74" w:rsidP="00D039FD">
            <w:pPr>
              <w:rPr>
                <w:b/>
                <w:sz w:val="16"/>
                <w:szCs w:val="16"/>
              </w:rPr>
            </w:pPr>
            <w:r w:rsidRPr="009C28F9">
              <w:rPr>
                <w:b/>
                <w:sz w:val="16"/>
                <w:szCs w:val="16"/>
              </w:rPr>
              <w:t>1</w:t>
            </w:r>
          </w:p>
        </w:tc>
        <w:tc>
          <w:tcPr>
            <w:tcW w:w="417" w:type="pct"/>
          </w:tcPr>
          <w:p w14:paraId="3CDBBCE4" w14:textId="77777777" w:rsidR="00DA4D74" w:rsidRPr="009C28F9" w:rsidRDefault="00DA4D74" w:rsidP="00D039FD">
            <w:pPr>
              <w:rPr>
                <w:b/>
                <w:sz w:val="16"/>
                <w:szCs w:val="16"/>
              </w:rPr>
            </w:pPr>
            <w:r w:rsidRPr="009C28F9">
              <w:rPr>
                <w:b/>
                <w:sz w:val="16"/>
                <w:szCs w:val="16"/>
              </w:rPr>
              <w:t>.001</w:t>
            </w:r>
          </w:p>
        </w:tc>
        <w:tc>
          <w:tcPr>
            <w:tcW w:w="417" w:type="pct"/>
          </w:tcPr>
          <w:p w14:paraId="54EA3A1D" w14:textId="77777777" w:rsidR="00DA4D74" w:rsidRPr="00CF3981" w:rsidRDefault="00DA4D74" w:rsidP="00D039FD">
            <w:pPr>
              <w:rPr>
                <w:b/>
                <w:sz w:val="16"/>
                <w:szCs w:val="16"/>
              </w:rPr>
            </w:pPr>
            <w:r w:rsidRPr="00CF3981">
              <w:rPr>
                <w:sz w:val="16"/>
                <w:szCs w:val="16"/>
              </w:rPr>
              <w:t>.612</w:t>
            </w:r>
          </w:p>
        </w:tc>
        <w:tc>
          <w:tcPr>
            <w:tcW w:w="358" w:type="pct"/>
          </w:tcPr>
          <w:p w14:paraId="38C448B9" w14:textId="77777777" w:rsidR="00DA4D74" w:rsidRPr="00CF3981" w:rsidRDefault="00DA4D74" w:rsidP="00D039FD">
            <w:pPr>
              <w:rPr>
                <w:b/>
                <w:sz w:val="16"/>
                <w:szCs w:val="16"/>
              </w:rPr>
            </w:pPr>
            <w:r w:rsidRPr="00CF3981">
              <w:rPr>
                <w:sz w:val="16"/>
                <w:szCs w:val="16"/>
              </w:rPr>
              <w:t>1.633</w:t>
            </w:r>
          </w:p>
        </w:tc>
      </w:tr>
      <w:tr w:rsidR="00DA4D74" w:rsidRPr="00E24DA8" w14:paraId="604906FE" w14:textId="77777777" w:rsidTr="00D039FD">
        <w:tc>
          <w:tcPr>
            <w:tcW w:w="1561" w:type="pct"/>
          </w:tcPr>
          <w:p w14:paraId="2DFD19E9" w14:textId="77777777" w:rsidR="00DA4D74" w:rsidRPr="009C28F9" w:rsidRDefault="00DA4D74" w:rsidP="00D039FD">
            <w:pPr>
              <w:rPr>
                <w:sz w:val="16"/>
                <w:szCs w:val="16"/>
              </w:rPr>
            </w:pPr>
            <w:r w:rsidRPr="00E24DA8">
              <w:rPr>
                <w:sz w:val="16"/>
                <w:szCs w:val="16"/>
              </w:rPr>
              <w:t>DASS21</w:t>
            </w:r>
            <w:r>
              <w:rPr>
                <w:sz w:val="16"/>
                <w:szCs w:val="16"/>
              </w:rPr>
              <w:t xml:space="preserve"> depression (before)</w:t>
            </w:r>
          </w:p>
        </w:tc>
        <w:tc>
          <w:tcPr>
            <w:tcW w:w="331" w:type="pct"/>
          </w:tcPr>
          <w:p w14:paraId="61D7BD3C" w14:textId="77777777" w:rsidR="00DA4D74" w:rsidRPr="009C28F9" w:rsidRDefault="00DA4D74" w:rsidP="00D039FD">
            <w:pPr>
              <w:rPr>
                <w:sz w:val="16"/>
                <w:szCs w:val="16"/>
              </w:rPr>
            </w:pPr>
            <w:r w:rsidRPr="009C28F9">
              <w:rPr>
                <w:sz w:val="16"/>
                <w:szCs w:val="16"/>
              </w:rPr>
              <w:t>.007</w:t>
            </w:r>
          </w:p>
        </w:tc>
        <w:tc>
          <w:tcPr>
            <w:tcW w:w="353" w:type="pct"/>
          </w:tcPr>
          <w:p w14:paraId="2C838C7A" w14:textId="77777777" w:rsidR="00DA4D74" w:rsidRPr="009C28F9" w:rsidRDefault="00DA4D74" w:rsidP="00D039FD">
            <w:pPr>
              <w:rPr>
                <w:sz w:val="16"/>
                <w:szCs w:val="16"/>
              </w:rPr>
            </w:pPr>
            <w:r w:rsidRPr="009C28F9">
              <w:rPr>
                <w:sz w:val="16"/>
                <w:szCs w:val="16"/>
              </w:rPr>
              <w:t>.0130</w:t>
            </w:r>
          </w:p>
        </w:tc>
        <w:tc>
          <w:tcPr>
            <w:tcW w:w="395" w:type="pct"/>
          </w:tcPr>
          <w:p w14:paraId="4DB0EA74" w14:textId="77777777" w:rsidR="00DA4D74" w:rsidRPr="009C28F9" w:rsidRDefault="00DA4D74" w:rsidP="00D039FD">
            <w:pPr>
              <w:rPr>
                <w:sz w:val="16"/>
                <w:szCs w:val="16"/>
              </w:rPr>
            </w:pPr>
            <w:r w:rsidRPr="009C28F9">
              <w:rPr>
                <w:sz w:val="16"/>
                <w:szCs w:val="16"/>
              </w:rPr>
              <w:t>-.018</w:t>
            </w:r>
          </w:p>
        </w:tc>
        <w:tc>
          <w:tcPr>
            <w:tcW w:w="416" w:type="pct"/>
          </w:tcPr>
          <w:p w14:paraId="171F3E95" w14:textId="77777777" w:rsidR="00DA4D74" w:rsidRPr="009C28F9" w:rsidRDefault="00DA4D74" w:rsidP="00D039FD">
            <w:pPr>
              <w:rPr>
                <w:sz w:val="16"/>
                <w:szCs w:val="16"/>
              </w:rPr>
            </w:pPr>
            <w:r w:rsidRPr="009C28F9">
              <w:rPr>
                <w:sz w:val="16"/>
                <w:szCs w:val="16"/>
              </w:rPr>
              <w:t>.033</w:t>
            </w:r>
          </w:p>
        </w:tc>
        <w:tc>
          <w:tcPr>
            <w:tcW w:w="470" w:type="pct"/>
          </w:tcPr>
          <w:p w14:paraId="24B096D3" w14:textId="77777777" w:rsidR="00DA4D74" w:rsidRPr="009C28F9" w:rsidRDefault="00DA4D74" w:rsidP="00D039FD">
            <w:pPr>
              <w:rPr>
                <w:sz w:val="16"/>
                <w:szCs w:val="16"/>
              </w:rPr>
            </w:pPr>
            <w:r w:rsidRPr="009C28F9">
              <w:rPr>
                <w:sz w:val="16"/>
                <w:szCs w:val="16"/>
              </w:rPr>
              <w:t>.300</w:t>
            </w:r>
          </w:p>
        </w:tc>
        <w:tc>
          <w:tcPr>
            <w:tcW w:w="281" w:type="pct"/>
          </w:tcPr>
          <w:p w14:paraId="2596D513" w14:textId="77777777" w:rsidR="00DA4D74" w:rsidRPr="009C28F9" w:rsidRDefault="00DA4D74" w:rsidP="00D039FD">
            <w:pPr>
              <w:rPr>
                <w:sz w:val="16"/>
                <w:szCs w:val="16"/>
              </w:rPr>
            </w:pPr>
            <w:r w:rsidRPr="009C28F9">
              <w:rPr>
                <w:sz w:val="16"/>
                <w:szCs w:val="16"/>
              </w:rPr>
              <w:t>1</w:t>
            </w:r>
          </w:p>
        </w:tc>
        <w:tc>
          <w:tcPr>
            <w:tcW w:w="417" w:type="pct"/>
          </w:tcPr>
          <w:p w14:paraId="26790B20" w14:textId="77777777" w:rsidR="00DA4D74" w:rsidRPr="009C28F9" w:rsidRDefault="00DA4D74" w:rsidP="00D039FD">
            <w:pPr>
              <w:rPr>
                <w:sz w:val="16"/>
                <w:szCs w:val="16"/>
              </w:rPr>
            </w:pPr>
            <w:r w:rsidRPr="009C28F9">
              <w:rPr>
                <w:sz w:val="16"/>
                <w:szCs w:val="16"/>
              </w:rPr>
              <w:t>.584</w:t>
            </w:r>
          </w:p>
        </w:tc>
        <w:tc>
          <w:tcPr>
            <w:tcW w:w="417" w:type="pct"/>
          </w:tcPr>
          <w:p w14:paraId="0CACA092" w14:textId="77777777" w:rsidR="00DA4D74" w:rsidRPr="00CF3981" w:rsidRDefault="00DA4D74" w:rsidP="00D039FD">
            <w:pPr>
              <w:rPr>
                <w:sz w:val="16"/>
                <w:szCs w:val="16"/>
              </w:rPr>
            </w:pPr>
            <w:r w:rsidRPr="00CF3981">
              <w:rPr>
                <w:sz w:val="16"/>
                <w:szCs w:val="16"/>
              </w:rPr>
              <w:t>.392</w:t>
            </w:r>
          </w:p>
        </w:tc>
        <w:tc>
          <w:tcPr>
            <w:tcW w:w="358" w:type="pct"/>
          </w:tcPr>
          <w:p w14:paraId="5598C1A0" w14:textId="77777777" w:rsidR="00DA4D74" w:rsidRPr="00CF3981" w:rsidRDefault="00DA4D74" w:rsidP="00D039FD">
            <w:pPr>
              <w:rPr>
                <w:sz w:val="16"/>
                <w:szCs w:val="16"/>
              </w:rPr>
            </w:pPr>
            <w:r w:rsidRPr="00CF3981">
              <w:rPr>
                <w:sz w:val="16"/>
                <w:szCs w:val="16"/>
              </w:rPr>
              <w:t>2.552</w:t>
            </w:r>
          </w:p>
        </w:tc>
      </w:tr>
      <w:tr w:rsidR="00DA4D74" w:rsidRPr="00E24DA8" w14:paraId="41CE9808" w14:textId="77777777" w:rsidTr="00D039FD">
        <w:tc>
          <w:tcPr>
            <w:tcW w:w="1561" w:type="pct"/>
          </w:tcPr>
          <w:p w14:paraId="6C9E1F61" w14:textId="77777777" w:rsidR="00DA4D74" w:rsidRPr="009C28F9" w:rsidRDefault="00DA4D74" w:rsidP="00D039FD">
            <w:pPr>
              <w:rPr>
                <w:sz w:val="16"/>
                <w:szCs w:val="16"/>
              </w:rPr>
            </w:pPr>
            <w:r w:rsidRPr="00E24DA8">
              <w:rPr>
                <w:sz w:val="16"/>
                <w:szCs w:val="16"/>
              </w:rPr>
              <w:t>DASS21_</w:t>
            </w:r>
            <w:r>
              <w:rPr>
                <w:sz w:val="16"/>
                <w:szCs w:val="16"/>
              </w:rPr>
              <w:t>anxiety (before)</w:t>
            </w:r>
          </w:p>
        </w:tc>
        <w:tc>
          <w:tcPr>
            <w:tcW w:w="331" w:type="pct"/>
          </w:tcPr>
          <w:p w14:paraId="0926B5AB" w14:textId="77777777" w:rsidR="00DA4D74" w:rsidRPr="009C28F9" w:rsidRDefault="00DA4D74" w:rsidP="00D039FD">
            <w:pPr>
              <w:rPr>
                <w:sz w:val="16"/>
                <w:szCs w:val="16"/>
              </w:rPr>
            </w:pPr>
            <w:r w:rsidRPr="009C28F9">
              <w:rPr>
                <w:sz w:val="16"/>
                <w:szCs w:val="16"/>
              </w:rPr>
              <w:t>-.025</w:t>
            </w:r>
          </w:p>
        </w:tc>
        <w:tc>
          <w:tcPr>
            <w:tcW w:w="353" w:type="pct"/>
          </w:tcPr>
          <w:p w14:paraId="2D14041D" w14:textId="77777777" w:rsidR="00DA4D74" w:rsidRPr="009C28F9" w:rsidRDefault="00DA4D74" w:rsidP="00D039FD">
            <w:pPr>
              <w:rPr>
                <w:sz w:val="16"/>
                <w:szCs w:val="16"/>
              </w:rPr>
            </w:pPr>
            <w:r w:rsidRPr="009C28F9">
              <w:rPr>
                <w:sz w:val="16"/>
                <w:szCs w:val="16"/>
              </w:rPr>
              <w:t>.0212</w:t>
            </w:r>
          </w:p>
        </w:tc>
        <w:tc>
          <w:tcPr>
            <w:tcW w:w="395" w:type="pct"/>
          </w:tcPr>
          <w:p w14:paraId="73EE9FB4" w14:textId="77777777" w:rsidR="00DA4D74" w:rsidRPr="009C28F9" w:rsidRDefault="00DA4D74" w:rsidP="00D039FD">
            <w:pPr>
              <w:rPr>
                <w:sz w:val="16"/>
                <w:szCs w:val="16"/>
              </w:rPr>
            </w:pPr>
            <w:r w:rsidRPr="009C28F9">
              <w:rPr>
                <w:sz w:val="16"/>
                <w:szCs w:val="16"/>
              </w:rPr>
              <w:t>-.067</w:t>
            </w:r>
          </w:p>
        </w:tc>
        <w:tc>
          <w:tcPr>
            <w:tcW w:w="416" w:type="pct"/>
          </w:tcPr>
          <w:p w14:paraId="2471AE0F" w14:textId="77777777" w:rsidR="00DA4D74" w:rsidRPr="009C28F9" w:rsidRDefault="00DA4D74" w:rsidP="00D039FD">
            <w:pPr>
              <w:rPr>
                <w:sz w:val="16"/>
                <w:szCs w:val="16"/>
              </w:rPr>
            </w:pPr>
            <w:r w:rsidRPr="009C28F9">
              <w:rPr>
                <w:sz w:val="16"/>
                <w:szCs w:val="16"/>
              </w:rPr>
              <w:t>.017</w:t>
            </w:r>
          </w:p>
        </w:tc>
        <w:tc>
          <w:tcPr>
            <w:tcW w:w="470" w:type="pct"/>
          </w:tcPr>
          <w:p w14:paraId="382F3E0E" w14:textId="77777777" w:rsidR="00DA4D74" w:rsidRPr="009C28F9" w:rsidRDefault="00DA4D74" w:rsidP="00D039FD">
            <w:pPr>
              <w:rPr>
                <w:sz w:val="16"/>
                <w:szCs w:val="16"/>
              </w:rPr>
            </w:pPr>
            <w:r w:rsidRPr="009C28F9">
              <w:rPr>
                <w:sz w:val="16"/>
                <w:szCs w:val="16"/>
              </w:rPr>
              <w:t>1.396</w:t>
            </w:r>
          </w:p>
        </w:tc>
        <w:tc>
          <w:tcPr>
            <w:tcW w:w="281" w:type="pct"/>
          </w:tcPr>
          <w:p w14:paraId="076C794E" w14:textId="77777777" w:rsidR="00DA4D74" w:rsidRPr="009C28F9" w:rsidRDefault="00DA4D74" w:rsidP="00D039FD">
            <w:pPr>
              <w:rPr>
                <w:sz w:val="16"/>
                <w:szCs w:val="16"/>
              </w:rPr>
            </w:pPr>
            <w:r w:rsidRPr="009C28F9">
              <w:rPr>
                <w:sz w:val="16"/>
                <w:szCs w:val="16"/>
              </w:rPr>
              <w:t>1</w:t>
            </w:r>
          </w:p>
        </w:tc>
        <w:tc>
          <w:tcPr>
            <w:tcW w:w="417" w:type="pct"/>
          </w:tcPr>
          <w:p w14:paraId="67764D1F" w14:textId="77777777" w:rsidR="00DA4D74" w:rsidRPr="009C28F9" w:rsidRDefault="00DA4D74" w:rsidP="00D039FD">
            <w:pPr>
              <w:rPr>
                <w:sz w:val="16"/>
                <w:szCs w:val="16"/>
              </w:rPr>
            </w:pPr>
            <w:r w:rsidRPr="009C28F9">
              <w:rPr>
                <w:sz w:val="16"/>
                <w:szCs w:val="16"/>
              </w:rPr>
              <w:t>.237</w:t>
            </w:r>
          </w:p>
        </w:tc>
        <w:tc>
          <w:tcPr>
            <w:tcW w:w="417" w:type="pct"/>
          </w:tcPr>
          <w:p w14:paraId="40798969" w14:textId="77777777" w:rsidR="00DA4D74" w:rsidRPr="00CF3981" w:rsidRDefault="00DA4D74" w:rsidP="00D039FD">
            <w:pPr>
              <w:rPr>
                <w:sz w:val="16"/>
                <w:szCs w:val="16"/>
              </w:rPr>
            </w:pPr>
            <w:r w:rsidRPr="00CF3981">
              <w:rPr>
                <w:sz w:val="16"/>
                <w:szCs w:val="16"/>
              </w:rPr>
              <w:t>.381</w:t>
            </w:r>
          </w:p>
        </w:tc>
        <w:tc>
          <w:tcPr>
            <w:tcW w:w="358" w:type="pct"/>
          </w:tcPr>
          <w:p w14:paraId="1199513F" w14:textId="77777777" w:rsidR="00DA4D74" w:rsidRPr="00CF3981" w:rsidRDefault="00DA4D74" w:rsidP="00D039FD">
            <w:pPr>
              <w:rPr>
                <w:sz w:val="16"/>
                <w:szCs w:val="16"/>
              </w:rPr>
            </w:pPr>
            <w:r w:rsidRPr="00CF3981">
              <w:rPr>
                <w:sz w:val="16"/>
                <w:szCs w:val="16"/>
              </w:rPr>
              <w:t>2.622</w:t>
            </w:r>
          </w:p>
        </w:tc>
      </w:tr>
      <w:tr w:rsidR="00DA4D74" w:rsidRPr="00E24DA8" w14:paraId="57BB7207" w14:textId="77777777" w:rsidTr="00D039FD">
        <w:tc>
          <w:tcPr>
            <w:tcW w:w="1561" w:type="pct"/>
          </w:tcPr>
          <w:p w14:paraId="2DAB42F3" w14:textId="77777777" w:rsidR="00DA4D74" w:rsidRPr="009C28F9" w:rsidRDefault="00DA4D74" w:rsidP="00D039FD">
            <w:pPr>
              <w:rPr>
                <w:sz w:val="16"/>
                <w:szCs w:val="16"/>
              </w:rPr>
            </w:pPr>
            <w:r w:rsidRPr="00E24DA8">
              <w:rPr>
                <w:sz w:val="16"/>
                <w:szCs w:val="16"/>
              </w:rPr>
              <w:t>DASS21_</w:t>
            </w:r>
            <w:r>
              <w:rPr>
                <w:sz w:val="16"/>
                <w:szCs w:val="16"/>
              </w:rPr>
              <w:t>stress</w:t>
            </w:r>
            <w:r w:rsidRPr="00E24DA8">
              <w:rPr>
                <w:sz w:val="16"/>
                <w:szCs w:val="16"/>
              </w:rPr>
              <w:t>_</w:t>
            </w:r>
            <w:r>
              <w:rPr>
                <w:sz w:val="16"/>
                <w:szCs w:val="16"/>
              </w:rPr>
              <w:t xml:space="preserve">(before) </w:t>
            </w:r>
          </w:p>
        </w:tc>
        <w:tc>
          <w:tcPr>
            <w:tcW w:w="331" w:type="pct"/>
          </w:tcPr>
          <w:p w14:paraId="1E34282A" w14:textId="77777777" w:rsidR="00DA4D74" w:rsidRPr="009C28F9" w:rsidRDefault="00DA4D74" w:rsidP="00D039FD">
            <w:pPr>
              <w:rPr>
                <w:sz w:val="16"/>
                <w:szCs w:val="16"/>
              </w:rPr>
            </w:pPr>
            <w:r w:rsidRPr="009C28F9">
              <w:rPr>
                <w:sz w:val="16"/>
                <w:szCs w:val="16"/>
              </w:rPr>
              <w:t>-.010</w:t>
            </w:r>
          </w:p>
        </w:tc>
        <w:tc>
          <w:tcPr>
            <w:tcW w:w="353" w:type="pct"/>
          </w:tcPr>
          <w:p w14:paraId="51F59C76" w14:textId="77777777" w:rsidR="00DA4D74" w:rsidRPr="009C28F9" w:rsidRDefault="00DA4D74" w:rsidP="00D039FD">
            <w:pPr>
              <w:rPr>
                <w:sz w:val="16"/>
                <w:szCs w:val="16"/>
              </w:rPr>
            </w:pPr>
            <w:r w:rsidRPr="009C28F9">
              <w:rPr>
                <w:sz w:val="16"/>
                <w:szCs w:val="16"/>
              </w:rPr>
              <w:t>.0175</w:t>
            </w:r>
          </w:p>
        </w:tc>
        <w:tc>
          <w:tcPr>
            <w:tcW w:w="395" w:type="pct"/>
          </w:tcPr>
          <w:p w14:paraId="56804677" w14:textId="77777777" w:rsidR="00DA4D74" w:rsidRPr="009C28F9" w:rsidRDefault="00DA4D74" w:rsidP="00D039FD">
            <w:pPr>
              <w:rPr>
                <w:sz w:val="16"/>
                <w:szCs w:val="16"/>
              </w:rPr>
            </w:pPr>
            <w:r w:rsidRPr="009C28F9">
              <w:rPr>
                <w:sz w:val="16"/>
                <w:szCs w:val="16"/>
              </w:rPr>
              <w:t>-.044</w:t>
            </w:r>
          </w:p>
        </w:tc>
        <w:tc>
          <w:tcPr>
            <w:tcW w:w="416" w:type="pct"/>
          </w:tcPr>
          <w:p w14:paraId="121C16C7" w14:textId="77777777" w:rsidR="00DA4D74" w:rsidRPr="009C28F9" w:rsidRDefault="00DA4D74" w:rsidP="00D039FD">
            <w:pPr>
              <w:rPr>
                <w:sz w:val="16"/>
                <w:szCs w:val="16"/>
              </w:rPr>
            </w:pPr>
            <w:r w:rsidRPr="009C28F9">
              <w:rPr>
                <w:sz w:val="16"/>
                <w:szCs w:val="16"/>
              </w:rPr>
              <w:t>.025</w:t>
            </w:r>
          </w:p>
        </w:tc>
        <w:tc>
          <w:tcPr>
            <w:tcW w:w="470" w:type="pct"/>
          </w:tcPr>
          <w:p w14:paraId="5AA29813" w14:textId="77777777" w:rsidR="00DA4D74" w:rsidRPr="009C28F9" w:rsidRDefault="00DA4D74" w:rsidP="00D039FD">
            <w:pPr>
              <w:rPr>
                <w:sz w:val="16"/>
                <w:szCs w:val="16"/>
              </w:rPr>
            </w:pPr>
            <w:r w:rsidRPr="009C28F9">
              <w:rPr>
                <w:sz w:val="16"/>
                <w:szCs w:val="16"/>
              </w:rPr>
              <w:t>.307</w:t>
            </w:r>
          </w:p>
        </w:tc>
        <w:tc>
          <w:tcPr>
            <w:tcW w:w="281" w:type="pct"/>
          </w:tcPr>
          <w:p w14:paraId="2AB0EB31" w14:textId="77777777" w:rsidR="00DA4D74" w:rsidRPr="009C28F9" w:rsidRDefault="00DA4D74" w:rsidP="00D039FD">
            <w:pPr>
              <w:rPr>
                <w:sz w:val="16"/>
                <w:szCs w:val="16"/>
              </w:rPr>
            </w:pPr>
            <w:r w:rsidRPr="009C28F9">
              <w:rPr>
                <w:sz w:val="16"/>
                <w:szCs w:val="16"/>
              </w:rPr>
              <w:t>1</w:t>
            </w:r>
          </w:p>
        </w:tc>
        <w:tc>
          <w:tcPr>
            <w:tcW w:w="417" w:type="pct"/>
          </w:tcPr>
          <w:p w14:paraId="603B8BEB" w14:textId="77777777" w:rsidR="00DA4D74" w:rsidRPr="009C28F9" w:rsidRDefault="00DA4D74" w:rsidP="00D039FD">
            <w:pPr>
              <w:rPr>
                <w:sz w:val="16"/>
                <w:szCs w:val="16"/>
              </w:rPr>
            </w:pPr>
            <w:r w:rsidRPr="009C28F9">
              <w:rPr>
                <w:sz w:val="16"/>
                <w:szCs w:val="16"/>
              </w:rPr>
              <w:t>.580</w:t>
            </w:r>
          </w:p>
        </w:tc>
        <w:tc>
          <w:tcPr>
            <w:tcW w:w="417" w:type="pct"/>
          </w:tcPr>
          <w:p w14:paraId="67739D65" w14:textId="77777777" w:rsidR="00DA4D74" w:rsidRPr="00CF3981" w:rsidRDefault="00DA4D74" w:rsidP="00D039FD">
            <w:pPr>
              <w:rPr>
                <w:sz w:val="16"/>
                <w:szCs w:val="16"/>
              </w:rPr>
            </w:pPr>
            <w:r w:rsidRPr="00CF3981">
              <w:rPr>
                <w:sz w:val="16"/>
                <w:szCs w:val="16"/>
              </w:rPr>
              <w:t>.329</w:t>
            </w:r>
          </w:p>
        </w:tc>
        <w:tc>
          <w:tcPr>
            <w:tcW w:w="358" w:type="pct"/>
          </w:tcPr>
          <w:p w14:paraId="596A2287" w14:textId="77777777" w:rsidR="00DA4D74" w:rsidRPr="00CF3981" w:rsidRDefault="00DA4D74" w:rsidP="00D039FD">
            <w:pPr>
              <w:rPr>
                <w:sz w:val="16"/>
                <w:szCs w:val="16"/>
              </w:rPr>
            </w:pPr>
            <w:r w:rsidRPr="00CF3981">
              <w:rPr>
                <w:sz w:val="16"/>
                <w:szCs w:val="16"/>
              </w:rPr>
              <w:t>3.040</w:t>
            </w:r>
          </w:p>
        </w:tc>
      </w:tr>
      <w:tr w:rsidR="00DA4D74" w:rsidRPr="00E24DA8" w14:paraId="174AE3D3" w14:textId="77777777" w:rsidTr="00D039FD">
        <w:tc>
          <w:tcPr>
            <w:tcW w:w="1561" w:type="pct"/>
          </w:tcPr>
          <w:p w14:paraId="4D126057" w14:textId="77777777" w:rsidR="00DA4D74" w:rsidRPr="009C28F9" w:rsidRDefault="00DA4D74" w:rsidP="00D039FD">
            <w:pPr>
              <w:rPr>
                <w:b/>
                <w:sz w:val="16"/>
                <w:szCs w:val="16"/>
              </w:rPr>
            </w:pPr>
            <w:r w:rsidRPr="009C28F9">
              <w:rPr>
                <w:b/>
                <w:sz w:val="16"/>
                <w:szCs w:val="16"/>
              </w:rPr>
              <w:t>VOCI</w:t>
            </w:r>
            <w:r>
              <w:rPr>
                <w:b/>
                <w:sz w:val="16"/>
                <w:szCs w:val="16"/>
              </w:rPr>
              <w:t>-MC</w:t>
            </w:r>
            <w:r w:rsidRPr="009C28F9">
              <w:rPr>
                <w:b/>
                <w:sz w:val="16"/>
                <w:szCs w:val="16"/>
              </w:rPr>
              <w:t xml:space="preserve"> total (before)</w:t>
            </w:r>
          </w:p>
        </w:tc>
        <w:tc>
          <w:tcPr>
            <w:tcW w:w="331" w:type="pct"/>
          </w:tcPr>
          <w:p w14:paraId="5506D5BA" w14:textId="77777777" w:rsidR="00DA4D74" w:rsidRPr="009C28F9" w:rsidRDefault="00DA4D74" w:rsidP="00D039FD">
            <w:pPr>
              <w:rPr>
                <w:b/>
                <w:sz w:val="16"/>
                <w:szCs w:val="16"/>
              </w:rPr>
            </w:pPr>
            <w:r w:rsidRPr="009C28F9">
              <w:rPr>
                <w:b/>
                <w:sz w:val="16"/>
                <w:szCs w:val="16"/>
              </w:rPr>
              <w:t>.069</w:t>
            </w:r>
          </w:p>
        </w:tc>
        <w:tc>
          <w:tcPr>
            <w:tcW w:w="353" w:type="pct"/>
          </w:tcPr>
          <w:p w14:paraId="02421E89" w14:textId="77777777" w:rsidR="00DA4D74" w:rsidRPr="009C28F9" w:rsidRDefault="00DA4D74" w:rsidP="00D039FD">
            <w:pPr>
              <w:rPr>
                <w:b/>
                <w:sz w:val="16"/>
                <w:szCs w:val="16"/>
              </w:rPr>
            </w:pPr>
            <w:r w:rsidRPr="009C28F9">
              <w:rPr>
                <w:b/>
                <w:sz w:val="16"/>
                <w:szCs w:val="16"/>
              </w:rPr>
              <w:t>.0056</w:t>
            </w:r>
          </w:p>
        </w:tc>
        <w:tc>
          <w:tcPr>
            <w:tcW w:w="395" w:type="pct"/>
          </w:tcPr>
          <w:p w14:paraId="3D9A18B4" w14:textId="77777777" w:rsidR="00DA4D74" w:rsidRPr="009C28F9" w:rsidRDefault="00DA4D74" w:rsidP="00D039FD">
            <w:pPr>
              <w:rPr>
                <w:b/>
                <w:sz w:val="16"/>
                <w:szCs w:val="16"/>
              </w:rPr>
            </w:pPr>
            <w:r w:rsidRPr="009C28F9">
              <w:rPr>
                <w:b/>
                <w:sz w:val="16"/>
                <w:szCs w:val="16"/>
              </w:rPr>
              <w:t>.059</w:t>
            </w:r>
          </w:p>
        </w:tc>
        <w:tc>
          <w:tcPr>
            <w:tcW w:w="416" w:type="pct"/>
          </w:tcPr>
          <w:p w14:paraId="5BB28E4D" w14:textId="77777777" w:rsidR="00DA4D74" w:rsidRPr="009C28F9" w:rsidRDefault="00DA4D74" w:rsidP="00D039FD">
            <w:pPr>
              <w:rPr>
                <w:b/>
                <w:sz w:val="16"/>
                <w:szCs w:val="16"/>
              </w:rPr>
            </w:pPr>
            <w:r w:rsidRPr="009C28F9">
              <w:rPr>
                <w:b/>
                <w:sz w:val="16"/>
                <w:szCs w:val="16"/>
              </w:rPr>
              <w:t>.080</w:t>
            </w:r>
          </w:p>
        </w:tc>
        <w:tc>
          <w:tcPr>
            <w:tcW w:w="470" w:type="pct"/>
          </w:tcPr>
          <w:p w14:paraId="6C0A19CE" w14:textId="77777777" w:rsidR="00DA4D74" w:rsidRPr="009C28F9" w:rsidRDefault="00DA4D74" w:rsidP="00D039FD">
            <w:pPr>
              <w:rPr>
                <w:b/>
                <w:sz w:val="16"/>
                <w:szCs w:val="16"/>
              </w:rPr>
            </w:pPr>
            <w:r w:rsidRPr="009C28F9">
              <w:rPr>
                <w:b/>
                <w:sz w:val="16"/>
                <w:szCs w:val="16"/>
              </w:rPr>
              <w:t>155.275</w:t>
            </w:r>
          </w:p>
        </w:tc>
        <w:tc>
          <w:tcPr>
            <w:tcW w:w="281" w:type="pct"/>
          </w:tcPr>
          <w:p w14:paraId="5A8CDB03" w14:textId="77777777" w:rsidR="00DA4D74" w:rsidRPr="009C28F9" w:rsidRDefault="00DA4D74" w:rsidP="00D039FD">
            <w:pPr>
              <w:rPr>
                <w:b/>
                <w:sz w:val="16"/>
                <w:szCs w:val="16"/>
              </w:rPr>
            </w:pPr>
            <w:r w:rsidRPr="009C28F9">
              <w:rPr>
                <w:b/>
                <w:sz w:val="16"/>
                <w:szCs w:val="16"/>
              </w:rPr>
              <w:t>1</w:t>
            </w:r>
          </w:p>
        </w:tc>
        <w:tc>
          <w:tcPr>
            <w:tcW w:w="417" w:type="pct"/>
          </w:tcPr>
          <w:p w14:paraId="68BAE092" w14:textId="77777777" w:rsidR="00DA4D74" w:rsidRPr="009C28F9" w:rsidRDefault="00DA4D74" w:rsidP="00D039FD">
            <w:pPr>
              <w:rPr>
                <w:b/>
                <w:sz w:val="16"/>
                <w:szCs w:val="16"/>
              </w:rPr>
            </w:pPr>
            <w:r>
              <w:rPr>
                <w:b/>
                <w:sz w:val="16"/>
                <w:szCs w:val="16"/>
              </w:rPr>
              <w:t>&lt;.001</w:t>
            </w:r>
          </w:p>
        </w:tc>
        <w:tc>
          <w:tcPr>
            <w:tcW w:w="417" w:type="pct"/>
          </w:tcPr>
          <w:p w14:paraId="6446431D" w14:textId="77777777" w:rsidR="00DA4D74" w:rsidRPr="00CF3981" w:rsidRDefault="00DA4D74" w:rsidP="00D039FD">
            <w:pPr>
              <w:rPr>
                <w:b/>
                <w:sz w:val="16"/>
                <w:szCs w:val="16"/>
              </w:rPr>
            </w:pPr>
            <w:r w:rsidRPr="00CF3981">
              <w:rPr>
                <w:sz w:val="16"/>
                <w:szCs w:val="16"/>
              </w:rPr>
              <w:t>.508</w:t>
            </w:r>
          </w:p>
        </w:tc>
        <w:tc>
          <w:tcPr>
            <w:tcW w:w="358" w:type="pct"/>
          </w:tcPr>
          <w:p w14:paraId="768995F6" w14:textId="77777777" w:rsidR="00DA4D74" w:rsidRPr="00CF3981" w:rsidRDefault="00DA4D74" w:rsidP="00D039FD">
            <w:pPr>
              <w:rPr>
                <w:b/>
                <w:sz w:val="16"/>
                <w:szCs w:val="16"/>
              </w:rPr>
            </w:pPr>
            <w:r w:rsidRPr="00CF3981">
              <w:rPr>
                <w:sz w:val="16"/>
                <w:szCs w:val="16"/>
              </w:rPr>
              <w:t>1.969</w:t>
            </w:r>
          </w:p>
        </w:tc>
      </w:tr>
      <w:tr w:rsidR="00DA4D74" w:rsidRPr="00E24DA8" w14:paraId="044C0D34" w14:textId="77777777" w:rsidTr="00D039FD">
        <w:tc>
          <w:tcPr>
            <w:tcW w:w="1561" w:type="pct"/>
          </w:tcPr>
          <w:p w14:paraId="2F12C708" w14:textId="77777777" w:rsidR="00DA4D74" w:rsidRPr="009C28F9" w:rsidRDefault="00DA4D74" w:rsidP="00D039FD">
            <w:pPr>
              <w:rPr>
                <w:sz w:val="16"/>
                <w:szCs w:val="16"/>
              </w:rPr>
            </w:pPr>
            <w:r w:rsidRPr="009C28F9">
              <w:rPr>
                <w:sz w:val="16"/>
                <w:szCs w:val="16"/>
              </w:rPr>
              <w:t>(Scale)</w:t>
            </w:r>
          </w:p>
        </w:tc>
        <w:tc>
          <w:tcPr>
            <w:tcW w:w="331" w:type="pct"/>
          </w:tcPr>
          <w:p w14:paraId="7E6A4C47" w14:textId="77777777" w:rsidR="00DA4D74" w:rsidRPr="009C28F9" w:rsidRDefault="00DA4D74" w:rsidP="00D039FD">
            <w:pPr>
              <w:rPr>
                <w:sz w:val="16"/>
                <w:szCs w:val="16"/>
              </w:rPr>
            </w:pPr>
            <w:r w:rsidRPr="009C28F9">
              <w:rPr>
                <w:sz w:val="16"/>
                <w:szCs w:val="16"/>
              </w:rPr>
              <w:t>1</w:t>
            </w:r>
          </w:p>
        </w:tc>
        <w:tc>
          <w:tcPr>
            <w:tcW w:w="353" w:type="pct"/>
          </w:tcPr>
          <w:p w14:paraId="4EFD3FD8" w14:textId="77777777" w:rsidR="00DA4D74" w:rsidRPr="009C28F9" w:rsidRDefault="00DA4D74" w:rsidP="00D039FD">
            <w:pPr>
              <w:rPr>
                <w:sz w:val="16"/>
                <w:szCs w:val="16"/>
              </w:rPr>
            </w:pPr>
          </w:p>
        </w:tc>
        <w:tc>
          <w:tcPr>
            <w:tcW w:w="395" w:type="pct"/>
          </w:tcPr>
          <w:p w14:paraId="64872BA4" w14:textId="77777777" w:rsidR="00DA4D74" w:rsidRPr="009C28F9" w:rsidRDefault="00DA4D74" w:rsidP="00D039FD">
            <w:pPr>
              <w:rPr>
                <w:sz w:val="16"/>
                <w:szCs w:val="16"/>
              </w:rPr>
            </w:pPr>
          </w:p>
        </w:tc>
        <w:tc>
          <w:tcPr>
            <w:tcW w:w="416" w:type="pct"/>
          </w:tcPr>
          <w:p w14:paraId="30A21B2E" w14:textId="77777777" w:rsidR="00DA4D74" w:rsidRPr="009C28F9" w:rsidRDefault="00DA4D74" w:rsidP="00D039FD">
            <w:pPr>
              <w:rPr>
                <w:sz w:val="16"/>
                <w:szCs w:val="16"/>
              </w:rPr>
            </w:pPr>
          </w:p>
        </w:tc>
        <w:tc>
          <w:tcPr>
            <w:tcW w:w="470" w:type="pct"/>
          </w:tcPr>
          <w:p w14:paraId="55F97D11" w14:textId="77777777" w:rsidR="00DA4D74" w:rsidRPr="009C28F9" w:rsidRDefault="00DA4D74" w:rsidP="00D039FD">
            <w:pPr>
              <w:rPr>
                <w:sz w:val="16"/>
                <w:szCs w:val="16"/>
              </w:rPr>
            </w:pPr>
          </w:p>
        </w:tc>
        <w:tc>
          <w:tcPr>
            <w:tcW w:w="281" w:type="pct"/>
          </w:tcPr>
          <w:p w14:paraId="5F3FC858" w14:textId="77777777" w:rsidR="00DA4D74" w:rsidRPr="009C28F9" w:rsidRDefault="00DA4D74" w:rsidP="00D039FD">
            <w:pPr>
              <w:rPr>
                <w:sz w:val="16"/>
                <w:szCs w:val="16"/>
              </w:rPr>
            </w:pPr>
          </w:p>
        </w:tc>
        <w:tc>
          <w:tcPr>
            <w:tcW w:w="417" w:type="pct"/>
          </w:tcPr>
          <w:p w14:paraId="2CF5C9A3" w14:textId="77777777" w:rsidR="00DA4D74" w:rsidRPr="009C28F9" w:rsidRDefault="00DA4D74" w:rsidP="00D039FD">
            <w:pPr>
              <w:rPr>
                <w:sz w:val="16"/>
                <w:szCs w:val="16"/>
              </w:rPr>
            </w:pPr>
          </w:p>
        </w:tc>
        <w:tc>
          <w:tcPr>
            <w:tcW w:w="417" w:type="pct"/>
          </w:tcPr>
          <w:p w14:paraId="6C453ABE" w14:textId="77777777" w:rsidR="00DA4D74" w:rsidRPr="00CF3981" w:rsidRDefault="00DA4D74" w:rsidP="00D039FD">
            <w:pPr>
              <w:rPr>
                <w:sz w:val="16"/>
                <w:szCs w:val="16"/>
              </w:rPr>
            </w:pPr>
          </w:p>
        </w:tc>
        <w:tc>
          <w:tcPr>
            <w:tcW w:w="358" w:type="pct"/>
          </w:tcPr>
          <w:p w14:paraId="36EB84A2" w14:textId="77777777" w:rsidR="00DA4D74" w:rsidRPr="00CF3981" w:rsidRDefault="00DA4D74" w:rsidP="00D039FD">
            <w:pPr>
              <w:rPr>
                <w:sz w:val="16"/>
                <w:szCs w:val="16"/>
              </w:rPr>
            </w:pPr>
          </w:p>
        </w:tc>
      </w:tr>
      <w:tr w:rsidR="00DA4D74" w:rsidRPr="00E24DA8" w14:paraId="3D9A0601" w14:textId="77777777" w:rsidTr="00D039FD">
        <w:tc>
          <w:tcPr>
            <w:tcW w:w="1561" w:type="pct"/>
          </w:tcPr>
          <w:p w14:paraId="74A328E7" w14:textId="77777777" w:rsidR="00DA4D74" w:rsidRPr="009C28F9" w:rsidRDefault="00DA4D74" w:rsidP="00D039FD">
            <w:pPr>
              <w:rPr>
                <w:sz w:val="16"/>
                <w:szCs w:val="16"/>
              </w:rPr>
            </w:pPr>
            <w:r w:rsidRPr="009C28F9">
              <w:rPr>
                <w:sz w:val="16"/>
                <w:szCs w:val="16"/>
              </w:rPr>
              <w:t>(Negative binomial)</w:t>
            </w:r>
          </w:p>
        </w:tc>
        <w:tc>
          <w:tcPr>
            <w:tcW w:w="331" w:type="pct"/>
          </w:tcPr>
          <w:p w14:paraId="32651BC8" w14:textId="77777777" w:rsidR="00DA4D74" w:rsidRPr="009C28F9" w:rsidRDefault="00DA4D74" w:rsidP="00D039FD">
            <w:pPr>
              <w:rPr>
                <w:sz w:val="16"/>
                <w:szCs w:val="16"/>
              </w:rPr>
            </w:pPr>
            <w:r w:rsidRPr="009C28F9">
              <w:rPr>
                <w:sz w:val="16"/>
                <w:szCs w:val="16"/>
              </w:rPr>
              <w:t>1</w:t>
            </w:r>
          </w:p>
        </w:tc>
        <w:tc>
          <w:tcPr>
            <w:tcW w:w="353" w:type="pct"/>
          </w:tcPr>
          <w:p w14:paraId="6BE796DA" w14:textId="77777777" w:rsidR="00DA4D74" w:rsidRPr="009C28F9" w:rsidRDefault="00DA4D74" w:rsidP="00D039FD">
            <w:pPr>
              <w:rPr>
                <w:sz w:val="16"/>
                <w:szCs w:val="16"/>
              </w:rPr>
            </w:pPr>
          </w:p>
        </w:tc>
        <w:tc>
          <w:tcPr>
            <w:tcW w:w="395" w:type="pct"/>
          </w:tcPr>
          <w:p w14:paraId="2E93292D" w14:textId="77777777" w:rsidR="00DA4D74" w:rsidRPr="009C28F9" w:rsidRDefault="00DA4D74" w:rsidP="00D039FD">
            <w:pPr>
              <w:rPr>
                <w:sz w:val="16"/>
                <w:szCs w:val="16"/>
              </w:rPr>
            </w:pPr>
          </w:p>
        </w:tc>
        <w:tc>
          <w:tcPr>
            <w:tcW w:w="416" w:type="pct"/>
          </w:tcPr>
          <w:p w14:paraId="5E9F601D" w14:textId="77777777" w:rsidR="00DA4D74" w:rsidRPr="009C28F9" w:rsidRDefault="00DA4D74" w:rsidP="00D039FD">
            <w:pPr>
              <w:rPr>
                <w:sz w:val="16"/>
                <w:szCs w:val="16"/>
              </w:rPr>
            </w:pPr>
          </w:p>
        </w:tc>
        <w:tc>
          <w:tcPr>
            <w:tcW w:w="470" w:type="pct"/>
          </w:tcPr>
          <w:p w14:paraId="23371E4A" w14:textId="77777777" w:rsidR="00DA4D74" w:rsidRPr="009C28F9" w:rsidRDefault="00DA4D74" w:rsidP="00D039FD">
            <w:pPr>
              <w:rPr>
                <w:sz w:val="16"/>
                <w:szCs w:val="16"/>
              </w:rPr>
            </w:pPr>
          </w:p>
        </w:tc>
        <w:tc>
          <w:tcPr>
            <w:tcW w:w="281" w:type="pct"/>
          </w:tcPr>
          <w:p w14:paraId="1491C9FD" w14:textId="77777777" w:rsidR="00DA4D74" w:rsidRPr="009C28F9" w:rsidRDefault="00DA4D74" w:rsidP="00D039FD">
            <w:pPr>
              <w:rPr>
                <w:sz w:val="16"/>
                <w:szCs w:val="16"/>
              </w:rPr>
            </w:pPr>
          </w:p>
        </w:tc>
        <w:tc>
          <w:tcPr>
            <w:tcW w:w="417" w:type="pct"/>
          </w:tcPr>
          <w:p w14:paraId="37FE9EDD" w14:textId="77777777" w:rsidR="00DA4D74" w:rsidRPr="009C28F9" w:rsidRDefault="00DA4D74" w:rsidP="00D039FD">
            <w:pPr>
              <w:rPr>
                <w:sz w:val="16"/>
                <w:szCs w:val="16"/>
              </w:rPr>
            </w:pPr>
          </w:p>
        </w:tc>
        <w:tc>
          <w:tcPr>
            <w:tcW w:w="417" w:type="pct"/>
          </w:tcPr>
          <w:p w14:paraId="3E2167B7" w14:textId="77777777" w:rsidR="00DA4D74" w:rsidRPr="00CF3981" w:rsidRDefault="00DA4D74" w:rsidP="00D039FD">
            <w:pPr>
              <w:rPr>
                <w:sz w:val="16"/>
                <w:szCs w:val="16"/>
              </w:rPr>
            </w:pPr>
          </w:p>
        </w:tc>
        <w:tc>
          <w:tcPr>
            <w:tcW w:w="358" w:type="pct"/>
          </w:tcPr>
          <w:p w14:paraId="2294B2BF" w14:textId="77777777" w:rsidR="00DA4D74" w:rsidRPr="00CF3981" w:rsidRDefault="00DA4D74" w:rsidP="00D039FD">
            <w:pPr>
              <w:rPr>
                <w:sz w:val="16"/>
                <w:szCs w:val="16"/>
              </w:rPr>
            </w:pPr>
          </w:p>
        </w:tc>
      </w:tr>
    </w:tbl>
    <w:p w14:paraId="58E52C2E" w14:textId="77777777" w:rsidR="00DA4D74" w:rsidRPr="007D241B" w:rsidRDefault="00DA4D74" w:rsidP="00DA4D74">
      <w:pPr>
        <w:rPr>
          <w:sz w:val="16"/>
          <w:szCs w:val="16"/>
        </w:rPr>
      </w:pPr>
      <w:r w:rsidRPr="007D241B">
        <w:rPr>
          <w:sz w:val="16"/>
          <w:szCs w:val="16"/>
        </w:rPr>
        <w:t xml:space="preserve">Footnote: CHIT= Cambridge-Chicago Trait Compulsivity Scale; BIS= Barratt Impulsiveness Scale; </w:t>
      </w:r>
      <w:r>
        <w:rPr>
          <w:sz w:val="16"/>
          <w:szCs w:val="16"/>
        </w:rPr>
        <w:t>SPQ=Schizotypal Personality Q</w:t>
      </w:r>
      <w:r w:rsidRPr="007D241B">
        <w:rPr>
          <w:sz w:val="16"/>
          <w:szCs w:val="16"/>
        </w:rPr>
        <w:t>uestionnaire</w:t>
      </w:r>
      <w:r>
        <w:rPr>
          <w:sz w:val="16"/>
          <w:szCs w:val="16"/>
        </w:rPr>
        <w:t xml:space="preserve">; </w:t>
      </w:r>
      <w:r w:rsidRPr="007D241B">
        <w:rPr>
          <w:sz w:val="16"/>
          <w:szCs w:val="16"/>
        </w:rPr>
        <w:t>DASS-21= Depression A</w:t>
      </w:r>
      <w:r>
        <w:rPr>
          <w:sz w:val="16"/>
          <w:szCs w:val="16"/>
        </w:rPr>
        <w:t>nxiety Stress Scale-21; VOCI</w:t>
      </w:r>
      <w:r w:rsidRPr="007D241B">
        <w:rPr>
          <w:sz w:val="16"/>
          <w:szCs w:val="16"/>
        </w:rPr>
        <w:t>=</w:t>
      </w:r>
      <w:r>
        <w:rPr>
          <w:sz w:val="16"/>
          <w:szCs w:val="16"/>
        </w:rPr>
        <w:t>Vancouver</w:t>
      </w:r>
      <w:r w:rsidRPr="007D241B">
        <w:rPr>
          <w:sz w:val="16"/>
          <w:szCs w:val="16"/>
        </w:rPr>
        <w:t xml:space="preserve"> </w:t>
      </w:r>
      <w:r>
        <w:rPr>
          <w:sz w:val="16"/>
          <w:szCs w:val="16"/>
        </w:rPr>
        <w:t xml:space="preserve">Obsessional </w:t>
      </w:r>
      <w:r w:rsidRPr="007D241B">
        <w:rPr>
          <w:sz w:val="16"/>
          <w:szCs w:val="16"/>
        </w:rPr>
        <w:t xml:space="preserve">Compulsive </w:t>
      </w:r>
      <w:r>
        <w:rPr>
          <w:sz w:val="16"/>
          <w:szCs w:val="16"/>
        </w:rPr>
        <w:t>Inventory-Mental Contamination.</w:t>
      </w:r>
    </w:p>
    <w:p w14:paraId="6ADCB60D" w14:textId="77777777" w:rsidR="00DA4D74" w:rsidRDefault="00DA4D74" w:rsidP="00DA4D74"/>
    <w:p w14:paraId="30410CA8" w14:textId="77777777" w:rsidR="00DA4D74" w:rsidRDefault="00DA4D74" w:rsidP="00DA4D74"/>
    <w:p w14:paraId="4A8F4D4A" w14:textId="77777777" w:rsidR="00DA4D74" w:rsidRDefault="00DA4D74" w:rsidP="00DA4D74"/>
    <w:p w14:paraId="7694FBED" w14:textId="77777777" w:rsidR="00DA4D74" w:rsidRDefault="00DA4D74" w:rsidP="00DA4D74"/>
    <w:p w14:paraId="4C91B074" w14:textId="77777777" w:rsidR="00DA4D74" w:rsidRDefault="00DA4D74" w:rsidP="00DA4D74"/>
    <w:p w14:paraId="0C2B27A3" w14:textId="77777777" w:rsidR="00DA4D74" w:rsidRDefault="00DA4D74" w:rsidP="00DA4D74"/>
    <w:p w14:paraId="6E9C555B" w14:textId="77777777" w:rsidR="00DA4D74" w:rsidRDefault="00DA4D74" w:rsidP="00DA4D74"/>
    <w:p w14:paraId="7E836649" w14:textId="77777777" w:rsidR="00DA4D74" w:rsidRDefault="00DA4D74" w:rsidP="00DA4D74"/>
    <w:p w14:paraId="11F803D2" w14:textId="77777777" w:rsidR="00DA4D74" w:rsidRDefault="00DA4D74" w:rsidP="00DA4D74"/>
    <w:p w14:paraId="72B74828" w14:textId="77777777" w:rsidR="00DA4D74" w:rsidRDefault="00DA4D74" w:rsidP="00DA4D74"/>
    <w:p w14:paraId="7C58218F" w14:textId="77777777" w:rsidR="00DA4D74" w:rsidRDefault="00DA4D74" w:rsidP="00DA4D74"/>
    <w:p w14:paraId="5C0C750A" w14:textId="77777777" w:rsidR="00DA4D74" w:rsidRDefault="00DA4D74" w:rsidP="00DA4D74"/>
    <w:p w14:paraId="64F2F7D7" w14:textId="77777777" w:rsidR="00DA4D74" w:rsidRDefault="00DA4D74" w:rsidP="00DA4D74"/>
    <w:p w14:paraId="581AF2EF" w14:textId="77777777" w:rsidR="00DA4D74" w:rsidRDefault="00DA4D74" w:rsidP="00DA4D74"/>
    <w:p w14:paraId="1CE69005" w14:textId="77777777" w:rsidR="00DA4D74" w:rsidRDefault="00DA4D74" w:rsidP="00DA4D74"/>
    <w:p w14:paraId="6B1F4A8F" w14:textId="77777777" w:rsidR="00DA4D74" w:rsidRDefault="00DA4D74" w:rsidP="00DA4D74"/>
    <w:p w14:paraId="2A7C3AE0" w14:textId="77777777" w:rsidR="00DA4D74" w:rsidRDefault="00DA4D74" w:rsidP="00DA4D74"/>
    <w:p w14:paraId="7AEB5EA4" w14:textId="77777777" w:rsidR="00DA4D74" w:rsidRDefault="00DA4D74" w:rsidP="00DA4D74"/>
    <w:p w14:paraId="329AAD6B" w14:textId="77777777" w:rsidR="00DA4D74" w:rsidRDefault="00DA4D74" w:rsidP="00DA4D74"/>
    <w:p w14:paraId="72FBB4D0" w14:textId="77777777" w:rsidR="00DA4D74" w:rsidRDefault="00DA4D74" w:rsidP="00DA4D74"/>
    <w:p w14:paraId="3D5492B0" w14:textId="77777777" w:rsidR="00DA4D74" w:rsidRDefault="00DA4D74" w:rsidP="00DA4D74"/>
    <w:p w14:paraId="708C3EFA" w14:textId="77777777" w:rsidR="00DA4D74" w:rsidRDefault="00DA4D74" w:rsidP="00DA4D74"/>
    <w:p w14:paraId="4F59033E" w14:textId="77777777" w:rsidR="00DA4D74" w:rsidRDefault="00DA4D74" w:rsidP="00DA4D74"/>
    <w:p w14:paraId="24DE3645" w14:textId="77777777" w:rsidR="00DA4D74" w:rsidRDefault="00DA4D74" w:rsidP="00DA4D74"/>
    <w:p w14:paraId="7BD4B93F" w14:textId="77777777" w:rsidR="00DA4D74" w:rsidRDefault="00DA4D74" w:rsidP="00DA4D74"/>
    <w:p w14:paraId="2AD3B154" w14:textId="77777777" w:rsidR="00DA4D74" w:rsidRDefault="00DA4D74" w:rsidP="00DA4D74"/>
    <w:p w14:paraId="7AA3A088" w14:textId="059BCCF4" w:rsidR="00DA4D74" w:rsidRPr="007D241B" w:rsidRDefault="00DA4D74" w:rsidP="00DA4D74">
      <w:pPr>
        <w:rPr>
          <w:sz w:val="16"/>
          <w:szCs w:val="16"/>
        </w:rPr>
      </w:pPr>
      <w:r>
        <w:rPr>
          <w:sz w:val="16"/>
          <w:szCs w:val="16"/>
        </w:rPr>
        <w:t xml:space="preserve">Table 1 of appendix: Negative binomial model with </w:t>
      </w:r>
      <w:r w:rsidR="002D76D0">
        <w:rPr>
          <w:sz w:val="16"/>
          <w:szCs w:val="16"/>
        </w:rPr>
        <w:t>intra-</w:t>
      </w:r>
      <w:r w:rsidR="00A21B3F">
        <w:rPr>
          <w:sz w:val="16"/>
          <w:szCs w:val="16"/>
        </w:rPr>
        <w:t>COVID-19</w:t>
      </w:r>
      <w:r>
        <w:rPr>
          <w:sz w:val="16"/>
          <w:szCs w:val="16"/>
        </w:rPr>
        <w:t xml:space="preserve"> </w:t>
      </w:r>
      <w:r w:rsidR="002D76D0">
        <w:rPr>
          <w:sz w:val="16"/>
          <w:szCs w:val="16"/>
        </w:rPr>
        <w:t xml:space="preserve">pandemic </w:t>
      </w:r>
      <w:r>
        <w:rPr>
          <w:sz w:val="16"/>
          <w:szCs w:val="16"/>
        </w:rPr>
        <w:t>scores on the Anxiety Appearance Inventory</w:t>
      </w:r>
    </w:p>
    <w:tbl>
      <w:tblPr>
        <w:tblStyle w:val="TableGrid"/>
        <w:tblW w:w="5000" w:type="pct"/>
        <w:tblLayout w:type="fixed"/>
        <w:tblLook w:val="04A0" w:firstRow="1" w:lastRow="0" w:firstColumn="1" w:lastColumn="0" w:noHBand="0" w:noVBand="1"/>
      </w:tblPr>
      <w:tblGrid>
        <w:gridCol w:w="2572"/>
        <w:gridCol w:w="537"/>
        <w:gridCol w:w="560"/>
        <w:gridCol w:w="713"/>
        <w:gridCol w:w="691"/>
        <w:gridCol w:w="690"/>
        <w:gridCol w:w="415"/>
        <w:gridCol w:w="690"/>
        <w:gridCol w:w="691"/>
        <w:gridCol w:w="731"/>
      </w:tblGrid>
      <w:tr w:rsidR="00DA4D74" w:rsidRPr="00D16FC6" w14:paraId="220DF837" w14:textId="77777777" w:rsidTr="00D039FD">
        <w:tc>
          <w:tcPr>
            <w:tcW w:w="4142" w:type="pct"/>
            <w:gridSpan w:val="8"/>
          </w:tcPr>
          <w:p w14:paraId="72528727" w14:textId="77777777" w:rsidR="00DA4D74" w:rsidRPr="00D16FC6" w:rsidRDefault="00DA4D74" w:rsidP="00D039FD">
            <w:pPr>
              <w:tabs>
                <w:tab w:val="left" w:pos="1260"/>
                <w:tab w:val="center" w:pos="4150"/>
              </w:tabs>
              <w:rPr>
                <w:sz w:val="16"/>
                <w:szCs w:val="16"/>
              </w:rPr>
            </w:pPr>
            <w:r w:rsidRPr="00D16FC6">
              <w:rPr>
                <w:sz w:val="16"/>
                <w:szCs w:val="16"/>
              </w:rPr>
              <w:tab/>
            </w:r>
            <w:r w:rsidRPr="00D16FC6">
              <w:rPr>
                <w:sz w:val="16"/>
                <w:szCs w:val="16"/>
              </w:rPr>
              <w:tab/>
              <w:t>Parameter Estimates</w:t>
            </w:r>
          </w:p>
        </w:tc>
        <w:tc>
          <w:tcPr>
            <w:tcW w:w="858" w:type="pct"/>
            <w:gridSpan w:val="2"/>
          </w:tcPr>
          <w:p w14:paraId="6317C5D9" w14:textId="77777777" w:rsidR="00DA4D74" w:rsidRPr="00D16FC6" w:rsidRDefault="00DA4D74" w:rsidP="00D039FD">
            <w:pPr>
              <w:tabs>
                <w:tab w:val="left" w:pos="1260"/>
                <w:tab w:val="center" w:pos="4150"/>
              </w:tabs>
              <w:rPr>
                <w:sz w:val="16"/>
                <w:szCs w:val="16"/>
              </w:rPr>
            </w:pPr>
          </w:p>
        </w:tc>
      </w:tr>
      <w:tr w:rsidR="00DA4D74" w:rsidRPr="00D16FC6" w14:paraId="2F4C55A4" w14:textId="77777777" w:rsidTr="00D039FD">
        <w:tc>
          <w:tcPr>
            <w:tcW w:w="1551" w:type="pct"/>
          </w:tcPr>
          <w:p w14:paraId="0CF81C6B" w14:textId="77777777" w:rsidR="00DA4D74" w:rsidRPr="00D16FC6" w:rsidRDefault="00DA4D74" w:rsidP="00D039FD">
            <w:pPr>
              <w:jc w:val="center"/>
              <w:rPr>
                <w:sz w:val="16"/>
                <w:szCs w:val="16"/>
              </w:rPr>
            </w:pPr>
            <w:r w:rsidRPr="00D16FC6">
              <w:rPr>
                <w:sz w:val="16"/>
                <w:szCs w:val="16"/>
              </w:rPr>
              <w:t>Parameter</w:t>
            </w:r>
          </w:p>
        </w:tc>
        <w:tc>
          <w:tcPr>
            <w:tcW w:w="324" w:type="pct"/>
          </w:tcPr>
          <w:p w14:paraId="2566DE75" w14:textId="77777777" w:rsidR="00DA4D74" w:rsidRPr="00D16FC6" w:rsidRDefault="00DA4D74" w:rsidP="00D039FD">
            <w:pPr>
              <w:jc w:val="center"/>
              <w:rPr>
                <w:sz w:val="16"/>
                <w:szCs w:val="16"/>
              </w:rPr>
            </w:pPr>
            <w:r w:rsidRPr="00D16FC6">
              <w:rPr>
                <w:sz w:val="16"/>
                <w:szCs w:val="16"/>
              </w:rPr>
              <w:t>B</w:t>
            </w:r>
          </w:p>
        </w:tc>
        <w:tc>
          <w:tcPr>
            <w:tcW w:w="338" w:type="pct"/>
          </w:tcPr>
          <w:p w14:paraId="76710112" w14:textId="77777777" w:rsidR="00DA4D74" w:rsidRPr="00D16FC6" w:rsidRDefault="00DA4D74" w:rsidP="00D039FD">
            <w:pPr>
              <w:jc w:val="center"/>
              <w:rPr>
                <w:sz w:val="16"/>
                <w:szCs w:val="16"/>
              </w:rPr>
            </w:pPr>
            <w:r w:rsidRPr="00D16FC6">
              <w:rPr>
                <w:sz w:val="16"/>
                <w:szCs w:val="16"/>
              </w:rPr>
              <w:t>Std. Error</w:t>
            </w:r>
          </w:p>
        </w:tc>
        <w:tc>
          <w:tcPr>
            <w:tcW w:w="847" w:type="pct"/>
            <w:gridSpan w:val="2"/>
          </w:tcPr>
          <w:p w14:paraId="6843162F" w14:textId="77777777" w:rsidR="00DA4D74" w:rsidRPr="00D16FC6" w:rsidRDefault="00DA4D74" w:rsidP="00D039FD">
            <w:pPr>
              <w:jc w:val="center"/>
              <w:rPr>
                <w:sz w:val="16"/>
                <w:szCs w:val="16"/>
              </w:rPr>
            </w:pPr>
            <w:r w:rsidRPr="00D16FC6">
              <w:rPr>
                <w:sz w:val="16"/>
                <w:szCs w:val="16"/>
              </w:rPr>
              <w:t>95% Wald Confidence Interval</w:t>
            </w:r>
          </w:p>
        </w:tc>
        <w:tc>
          <w:tcPr>
            <w:tcW w:w="1082" w:type="pct"/>
            <w:gridSpan w:val="3"/>
          </w:tcPr>
          <w:p w14:paraId="70B6F2A5" w14:textId="77777777" w:rsidR="00DA4D74" w:rsidRPr="00D16FC6" w:rsidRDefault="00DA4D74" w:rsidP="00D039FD">
            <w:pPr>
              <w:jc w:val="center"/>
              <w:rPr>
                <w:sz w:val="16"/>
                <w:szCs w:val="16"/>
              </w:rPr>
            </w:pPr>
            <w:r w:rsidRPr="00D16FC6">
              <w:rPr>
                <w:sz w:val="16"/>
                <w:szCs w:val="16"/>
              </w:rPr>
              <w:t>Hypothesis Test</w:t>
            </w:r>
          </w:p>
        </w:tc>
        <w:tc>
          <w:tcPr>
            <w:tcW w:w="858" w:type="pct"/>
            <w:gridSpan w:val="2"/>
          </w:tcPr>
          <w:p w14:paraId="3587A186" w14:textId="77777777" w:rsidR="00DA4D74" w:rsidRPr="00D16FC6" w:rsidRDefault="00DA4D74" w:rsidP="00D039FD">
            <w:pPr>
              <w:jc w:val="center"/>
              <w:rPr>
                <w:sz w:val="16"/>
                <w:szCs w:val="16"/>
              </w:rPr>
            </w:pPr>
            <w:r w:rsidRPr="00D16FC6">
              <w:rPr>
                <w:sz w:val="16"/>
                <w:szCs w:val="16"/>
              </w:rPr>
              <w:t>Collinearity Statistics</w:t>
            </w:r>
          </w:p>
        </w:tc>
      </w:tr>
      <w:tr w:rsidR="00DA4D74" w:rsidRPr="00D16FC6" w14:paraId="0E892BEF" w14:textId="77777777" w:rsidTr="00D039FD">
        <w:tc>
          <w:tcPr>
            <w:tcW w:w="1551" w:type="pct"/>
          </w:tcPr>
          <w:p w14:paraId="1E7E44C1" w14:textId="77777777" w:rsidR="00DA4D74" w:rsidRPr="00D16FC6" w:rsidRDefault="00DA4D74" w:rsidP="00D039FD">
            <w:pPr>
              <w:jc w:val="center"/>
              <w:rPr>
                <w:sz w:val="16"/>
                <w:szCs w:val="16"/>
              </w:rPr>
            </w:pPr>
          </w:p>
        </w:tc>
        <w:tc>
          <w:tcPr>
            <w:tcW w:w="324" w:type="pct"/>
          </w:tcPr>
          <w:p w14:paraId="6D206139" w14:textId="77777777" w:rsidR="00DA4D74" w:rsidRPr="00D16FC6" w:rsidRDefault="00DA4D74" w:rsidP="00D039FD">
            <w:pPr>
              <w:jc w:val="center"/>
              <w:rPr>
                <w:sz w:val="16"/>
                <w:szCs w:val="16"/>
              </w:rPr>
            </w:pPr>
          </w:p>
        </w:tc>
        <w:tc>
          <w:tcPr>
            <w:tcW w:w="338" w:type="pct"/>
          </w:tcPr>
          <w:p w14:paraId="0E3EC1FE" w14:textId="77777777" w:rsidR="00DA4D74" w:rsidRPr="00D16FC6" w:rsidRDefault="00DA4D74" w:rsidP="00D039FD">
            <w:pPr>
              <w:jc w:val="center"/>
              <w:rPr>
                <w:sz w:val="16"/>
                <w:szCs w:val="16"/>
              </w:rPr>
            </w:pPr>
          </w:p>
        </w:tc>
        <w:tc>
          <w:tcPr>
            <w:tcW w:w="430" w:type="pct"/>
          </w:tcPr>
          <w:p w14:paraId="18A4F189" w14:textId="77777777" w:rsidR="00DA4D74" w:rsidRPr="00D16FC6" w:rsidRDefault="00DA4D74" w:rsidP="00D039FD">
            <w:pPr>
              <w:jc w:val="center"/>
              <w:rPr>
                <w:sz w:val="16"/>
                <w:szCs w:val="16"/>
              </w:rPr>
            </w:pPr>
            <w:r w:rsidRPr="00D16FC6">
              <w:rPr>
                <w:sz w:val="16"/>
                <w:szCs w:val="16"/>
              </w:rPr>
              <w:t>Lower</w:t>
            </w:r>
          </w:p>
        </w:tc>
        <w:tc>
          <w:tcPr>
            <w:tcW w:w="417" w:type="pct"/>
          </w:tcPr>
          <w:p w14:paraId="0AD2DA75" w14:textId="77777777" w:rsidR="00DA4D74" w:rsidRPr="00D16FC6" w:rsidRDefault="00DA4D74" w:rsidP="00D039FD">
            <w:pPr>
              <w:jc w:val="center"/>
              <w:rPr>
                <w:sz w:val="16"/>
                <w:szCs w:val="16"/>
              </w:rPr>
            </w:pPr>
            <w:r w:rsidRPr="00D16FC6">
              <w:rPr>
                <w:sz w:val="16"/>
                <w:szCs w:val="16"/>
              </w:rPr>
              <w:t>Upper</w:t>
            </w:r>
          </w:p>
        </w:tc>
        <w:tc>
          <w:tcPr>
            <w:tcW w:w="416" w:type="pct"/>
          </w:tcPr>
          <w:p w14:paraId="56136B22" w14:textId="77777777" w:rsidR="00DA4D74" w:rsidRPr="00D16FC6" w:rsidRDefault="00DA4D74" w:rsidP="00D039FD">
            <w:pPr>
              <w:jc w:val="center"/>
              <w:rPr>
                <w:sz w:val="16"/>
                <w:szCs w:val="16"/>
              </w:rPr>
            </w:pPr>
            <w:r w:rsidRPr="00D16FC6">
              <w:rPr>
                <w:sz w:val="16"/>
                <w:szCs w:val="16"/>
              </w:rPr>
              <w:t>Wald Chi-Square</w:t>
            </w:r>
          </w:p>
        </w:tc>
        <w:tc>
          <w:tcPr>
            <w:tcW w:w="250" w:type="pct"/>
          </w:tcPr>
          <w:p w14:paraId="4201CCC5" w14:textId="77777777" w:rsidR="00DA4D74" w:rsidRPr="00D16FC6" w:rsidRDefault="00DA4D74" w:rsidP="00D039FD">
            <w:pPr>
              <w:jc w:val="center"/>
              <w:rPr>
                <w:sz w:val="16"/>
                <w:szCs w:val="16"/>
              </w:rPr>
            </w:pPr>
            <w:r w:rsidRPr="00D16FC6">
              <w:rPr>
                <w:sz w:val="16"/>
                <w:szCs w:val="16"/>
              </w:rPr>
              <w:t>df</w:t>
            </w:r>
          </w:p>
        </w:tc>
        <w:tc>
          <w:tcPr>
            <w:tcW w:w="416" w:type="pct"/>
          </w:tcPr>
          <w:p w14:paraId="5A197E1A" w14:textId="77777777" w:rsidR="00DA4D74" w:rsidRPr="00D16FC6" w:rsidRDefault="00DA4D74" w:rsidP="00D039FD">
            <w:pPr>
              <w:jc w:val="center"/>
              <w:rPr>
                <w:sz w:val="16"/>
                <w:szCs w:val="16"/>
              </w:rPr>
            </w:pPr>
            <w:r w:rsidRPr="00D16FC6">
              <w:rPr>
                <w:sz w:val="16"/>
                <w:szCs w:val="16"/>
              </w:rPr>
              <w:t>Sig.</w:t>
            </w:r>
          </w:p>
        </w:tc>
        <w:tc>
          <w:tcPr>
            <w:tcW w:w="417" w:type="pct"/>
          </w:tcPr>
          <w:p w14:paraId="1F0791CD" w14:textId="77777777" w:rsidR="00DA4D74" w:rsidRPr="00D16FC6" w:rsidRDefault="00DA4D74" w:rsidP="00D039FD">
            <w:pPr>
              <w:jc w:val="center"/>
              <w:rPr>
                <w:sz w:val="16"/>
                <w:szCs w:val="16"/>
              </w:rPr>
            </w:pPr>
            <w:r w:rsidRPr="00D16FC6">
              <w:rPr>
                <w:sz w:val="16"/>
                <w:szCs w:val="16"/>
              </w:rPr>
              <w:t>Toler</w:t>
            </w:r>
            <w:r>
              <w:rPr>
                <w:sz w:val="16"/>
                <w:szCs w:val="16"/>
              </w:rPr>
              <w:t>-</w:t>
            </w:r>
            <w:r w:rsidRPr="00D16FC6">
              <w:rPr>
                <w:sz w:val="16"/>
                <w:szCs w:val="16"/>
              </w:rPr>
              <w:t>ance</w:t>
            </w:r>
          </w:p>
        </w:tc>
        <w:tc>
          <w:tcPr>
            <w:tcW w:w="441" w:type="pct"/>
          </w:tcPr>
          <w:p w14:paraId="00711D99" w14:textId="77777777" w:rsidR="00DA4D74" w:rsidRPr="00D16FC6" w:rsidRDefault="00DA4D74" w:rsidP="00D039FD">
            <w:pPr>
              <w:jc w:val="center"/>
              <w:rPr>
                <w:sz w:val="16"/>
                <w:szCs w:val="16"/>
              </w:rPr>
            </w:pPr>
            <w:r w:rsidRPr="00D16FC6">
              <w:rPr>
                <w:sz w:val="16"/>
                <w:szCs w:val="16"/>
              </w:rPr>
              <w:t>VIF</w:t>
            </w:r>
          </w:p>
        </w:tc>
      </w:tr>
      <w:tr w:rsidR="00DA4D74" w:rsidRPr="00D16FC6" w14:paraId="2E0EADD5" w14:textId="77777777" w:rsidTr="00D039FD">
        <w:tc>
          <w:tcPr>
            <w:tcW w:w="1551" w:type="pct"/>
          </w:tcPr>
          <w:p w14:paraId="3F672FE4" w14:textId="77777777" w:rsidR="00DA4D74" w:rsidRPr="00D16FC6" w:rsidRDefault="00DA4D74" w:rsidP="00D039FD">
            <w:pPr>
              <w:rPr>
                <w:sz w:val="16"/>
                <w:szCs w:val="16"/>
              </w:rPr>
            </w:pPr>
            <w:r w:rsidRPr="00D16FC6">
              <w:rPr>
                <w:sz w:val="16"/>
                <w:szCs w:val="16"/>
              </w:rPr>
              <w:t>(Intercept)</w:t>
            </w:r>
          </w:p>
        </w:tc>
        <w:tc>
          <w:tcPr>
            <w:tcW w:w="324" w:type="pct"/>
          </w:tcPr>
          <w:p w14:paraId="74A5086B" w14:textId="77777777" w:rsidR="00DA4D74" w:rsidRPr="00D16FC6" w:rsidRDefault="00DA4D74" w:rsidP="00D039FD">
            <w:pPr>
              <w:rPr>
                <w:sz w:val="16"/>
                <w:szCs w:val="16"/>
              </w:rPr>
            </w:pPr>
            <w:r w:rsidRPr="00D16FC6">
              <w:rPr>
                <w:sz w:val="16"/>
                <w:szCs w:val="16"/>
              </w:rPr>
              <w:t>-.048</w:t>
            </w:r>
          </w:p>
        </w:tc>
        <w:tc>
          <w:tcPr>
            <w:tcW w:w="338" w:type="pct"/>
          </w:tcPr>
          <w:p w14:paraId="7A40D712" w14:textId="77777777" w:rsidR="00DA4D74" w:rsidRPr="00D16FC6" w:rsidRDefault="00DA4D74" w:rsidP="00D039FD">
            <w:pPr>
              <w:rPr>
                <w:sz w:val="16"/>
                <w:szCs w:val="16"/>
              </w:rPr>
            </w:pPr>
            <w:r w:rsidRPr="00D16FC6">
              <w:rPr>
                <w:sz w:val="16"/>
                <w:szCs w:val="16"/>
              </w:rPr>
              <w:t>.5127</w:t>
            </w:r>
          </w:p>
        </w:tc>
        <w:tc>
          <w:tcPr>
            <w:tcW w:w="430" w:type="pct"/>
          </w:tcPr>
          <w:p w14:paraId="2487C474" w14:textId="77777777" w:rsidR="00DA4D74" w:rsidRPr="00D16FC6" w:rsidRDefault="00DA4D74" w:rsidP="00D039FD">
            <w:pPr>
              <w:rPr>
                <w:sz w:val="16"/>
                <w:szCs w:val="16"/>
              </w:rPr>
            </w:pPr>
            <w:r w:rsidRPr="00D16FC6">
              <w:rPr>
                <w:sz w:val="16"/>
                <w:szCs w:val="16"/>
              </w:rPr>
              <w:t>-1.053</w:t>
            </w:r>
          </w:p>
        </w:tc>
        <w:tc>
          <w:tcPr>
            <w:tcW w:w="417" w:type="pct"/>
          </w:tcPr>
          <w:p w14:paraId="078853CF" w14:textId="77777777" w:rsidR="00DA4D74" w:rsidRPr="00D16FC6" w:rsidRDefault="00DA4D74" w:rsidP="00D039FD">
            <w:pPr>
              <w:rPr>
                <w:sz w:val="16"/>
                <w:szCs w:val="16"/>
              </w:rPr>
            </w:pPr>
            <w:r w:rsidRPr="00D16FC6">
              <w:rPr>
                <w:sz w:val="16"/>
                <w:szCs w:val="16"/>
              </w:rPr>
              <w:t>.957</w:t>
            </w:r>
          </w:p>
        </w:tc>
        <w:tc>
          <w:tcPr>
            <w:tcW w:w="416" w:type="pct"/>
          </w:tcPr>
          <w:p w14:paraId="1403F27C" w14:textId="77777777" w:rsidR="00DA4D74" w:rsidRPr="00D16FC6" w:rsidRDefault="00DA4D74" w:rsidP="00D039FD">
            <w:pPr>
              <w:rPr>
                <w:sz w:val="16"/>
                <w:szCs w:val="16"/>
              </w:rPr>
            </w:pPr>
            <w:r w:rsidRPr="00D16FC6">
              <w:rPr>
                <w:sz w:val="16"/>
                <w:szCs w:val="16"/>
              </w:rPr>
              <w:t>.009</w:t>
            </w:r>
          </w:p>
        </w:tc>
        <w:tc>
          <w:tcPr>
            <w:tcW w:w="250" w:type="pct"/>
          </w:tcPr>
          <w:p w14:paraId="767A410E" w14:textId="77777777" w:rsidR="00DA4D74" w:rsidRPr="00D16FC6" w:rsidRDefault="00DA4D74" w:rsidP="00D039FD">
            <w:pPr>
              <w:rPr>
                <w:sz w:val="16"/>
                <w:szCs w:val="16"/>
              </w:rPr>
            </w:pPr>
            <w:r w:rsidRPr="00D16FC6">
              <w:rPr>
                <w:sz w:val="16"/>
                <w:szCs w:val="16"/>
              </w:rPr>
              <w:t>1</w:t>
            </w:r>
          </w:p>
        </w:tc>
        <w:tc>
          <w:tcPr>
            <w:tcW w:w="416" w:type="pct"/>
          </w:tcPr>
          <w:p w14:paraId="4B1EB743" w14:textId="77777777" w:rsidR="00DA4D74" w:rsidRPr="00D16FC6" w:rsidRDefault="00DA4D74" w:rsidP="00D039FD">
            <w:pPr>
              <w:rPr>
                <w:sz w:val="16"/>
                <w:szCs w:val="16"/>
              </w:rPr>
            </w:pPr>
            <w:r w:rsidRPr="00D16FC6">
              <w:rPr>
                <w:sz w:val="16"/>
                <w:szCs w:val="16"/>
              </w:rPr>
              <w:t>.926</w:t>
            </w:r>
          </w:p>
        </w:tc>
        <w:tc>
          <w:tcPr>
            <w:tcW w:w="417" w:type="pct"/>
          </w:tcPr>
          <w:p w14:paraId="746964DF" w14:textId="77777777" w:rsidR="00DA4D74" w:rsidRPr="00D16FC6" w:rsidRDefault="00DA4D74" w:rsidP="00D039FD">
            <w:pPr>
              <w:rPr>
                <w:sz w:val="16"/>
                <w:szCs w:val="16"/>
              </w:rPr>
            </w:pPr>
          </w:p>
        </w:tc>
        <w:tc>
          <w:tcPr>
            <w:tcW w:w="441" w:type="pct"/>
          </w:tcPr>
          <w:p w14:paraId="0A4FAF8F" w14:textId="77777777" w:rsidR="00DA4D74" w:rsidRPr="00D16FC6" w:rsidRDefault="00DA4D74" w:rsidP="00D039FD">
            <w:pPr>
              <w:rPr>
                <w:sz w:val="16"/>
                <w:szCs w:val="16"/>
              </w:rPr>
            </w:pPr>
          </w:p>
        </w:tc>
      </w:tr>
      <w:tr w:rsidR="00DA4D74" w:rsidRPr="00D16FC6" w14:paraId="49583A2F" w14:textId="77777777" w:rsidTr="00D039FD">
        <w:tc>
          <w:tcPr>
            <w:tcW w:w="1551" w:type="pct"/>
          </w:tcPr>
          <w:p w14:paraId="042F96A7" w14:textId="77777777" w:rsidR="00DA4D74" w:rsidRPr="00D16FC6" w:rsidRDefault="00DA4D74" w:rsidP="00D039FD">
            <w:pPr>
              <w:rPr>
                <w:sz w:val="16"/>
                <w:szCs w:val="16"/>
              </w:rPr>
            </w:pPr>
            <w:r w:rsidRPr="00D16FC6">
              <w:rPr>
                <w:sz w:val="16"/>
                <w:szCs w:val="16"/>
              </w:rPr>
              <w:t>Age</w:t>
            </w:r>
          </w:p>
        </w:tc>
        <w:tc>
          <w:tcPr>
            <w:tcW w:w="324" w:type="pct"/>
          </w:tcPr>
          <w:p w14:paraId="30B34914" w14:textId="77777777" w:rsidR="00DA4D74" w:rsidRPr="00D16FC6" w:rsidRDefault="00DA4D74" w:rsidP="00D039FD">
            <w:pPr>
              <w:rPr>
                <w:sz w:val="16"/>
                <w:szCs w:val="16"/>
              </w:rPr>
            </w:pPr>
            <w:r w:rsidRPr="00D16FC6">
              <w:rPr>
                <w:sz w:val="16"/>
                <w:szCs w:val="16"/>
              </w:rPr>
              <w:t>-.002</w:t>
            </w:r>
          </w:p>
        </w:tc>
        <w:tc>
          <w:tcPr>
            <w:tcW w:w="338" w:type="pct"/>
          </w:tcPr>
          <w:p w14:paraId="690757E2" w14:textId="77777777" w:rsidR="00DA4D74" w:rsidRPr="00D16FC6" w:rsidRDefault="00DA4D74" w:rsidP="00D039FD">
            <w:pPr>
              <w:rPr>
                <w:sz w:val="16"/>
                <w:szCs w:val="16"/>
              </w:rPr>
            </w:pPr>
            <w:r w:rsidRPr="00D16FC6">
              <w:rPr>
                <w:sz w:val="16"/>
                <w:szCs w:val="16"/>
              </w:rPr>
              <w:t>.0035</w:t>
            </w:r>
          </w:p>
        </w:tc>
        <w:tc>
          <w:tcPr>
            <w:tcW w:w="430" w:type="pct"/>
          </w:tcPr>
          <w:p w14:paraId="59C36E37" w14:textId="77777777" w:rsidR="00DA4D74" w:rsidRPr="00D16FC6" w:rsidRDefault="00DA4D74" w:rsidP="00D039FD">
            <w:pPr>
              <w:rPr>
                <w:sz w:val="16"/>
                <w:szCs w:val="16"/>
              </w:rPr>
            </w:pPr>
            <w:r w:rsidRPr="00D16FC6">
              <w:rPr>
                <w:sz w:val="16"/>
                <w:szCs w:val="16"/>
              </w:rPr>
              <w:t>-.008</w:t>
            </w:r>
          </w:p>
        </w:tc>
        <w:tc>
          <w:tcPr>
            <w:tcW w:w="417" w:type="pct"/>
          </w:tcPr>
          <w:p w14:paraId="39680A26" w14:textId="77777777" w:rsidR="00DA4D74" w:rsidRPr="00D16FC6" w:rsidRDefault="00DA4D74" w:rsidP="00D039FD">
            <w:pPr>
              <w:rPr>
                <w:sz w:val="16"/>
                <w:szCs w:val="16"/>
              </w:rPr>
            </w:pPr>
            <w:r w:rsidRPr="00D16FC6">
              <w:rPr>
                <w:sz w:val="16"/>
                <w:szCs w:val="16"/>
              </w:rPr>
              <w:t>.005</w:t>
            </w:r>
          </w:p>
        </w:tc>
        <w:tc>
          <w:tcPr>
            <w:tcW w:w="416" w:type="pct"/>
          </w:tcPr>
          <w:p w14:paraId="675A294C" w14:textId="77777777" w:rsidR="00DA4D74" w:rsidRPr="00D16FC6" w:rsidRDefault="00DA4D74" w:rsidP="00D039FD">
            <w:pPr>
              <w:rPr>
                <w:sz w:val="16"/>
                <w:szCs w:val="16"/>
              </w:rPr>
            </w:pPr>
            <w:r w:rsidRPr="00D16FC6">
              <w:rPr>
                <w:sz w:val="16"/>
                <w:szCs w:val="16"/>
              </w:rPr>
              <w:t>.230</w:t>
            </w:r>
          </w:p>
        </w:tc>
        <w:tc>
          <w:tcPr>
            <w:tcW w:w="250" w:type="pct"/>
          </w:tcPr>
          <w:p w14:paraId="08EF2C1E" w14:textId="77777777" w:rsidR="00DA4D74" w:rsidRPr="00D16FC6" w:rsidRDefault="00DA4D74" w:rsidP="00D039FD">
            <w:pPr>
              <w:rPr>
                <w:sz w:val="16"/>
                <w:szCs w:val="16"/>
              </w:rPr>
            </w:pPr>
            <w:r w:rsidRPr="00D16FC6">
              <w:rPr>
                <w:sz w:val="16"/>
                <w:szCs w:val="16"/>
              </w:rPr>
              <w:t>1</w:t>
            </w:r>
          </w:p>
        </w:tc>
        <w:tc>
          <w:tcPr>
            <w:tcW w:w="416" w:type="pct"/>
          </w:tcPr>
          <w:p w14:paraId="5A7C36C4" w14:textId="77777777" w:rsidR="00DA4D74" w:rsidRPr="00D16FC6" w:rsidRDefault="00DA4D74" w:rsidP="00D039FD">
            <w:pPr>
              <w:rPr>
                <w:sz w:val="16"/>
                <w:szCs w:val="16"/>
              </w:rPr>
            </w:pPr>
            <w:r w:rsidRPr="00D16FC6">
              <w:rPr>
                <w:sz w:val="16"/>
                <w:szCs w:val="16"/>
              </w:rPr>
              <w:t>.632</w:t>
            </w:r>
          </w:p>
        </w:tc>
        <w:tc>
          <w:tcPr>
            <w:tcW w:w="417" w:type="pct"/>
          </w:tcPr>
          <w:p w14:paraId="6A4DDC0F" w14:textId="77777777" w:rsidR="00DA4D74" w:rsidRPr="00963A7F" w:rsidRDefault="00DA4D74" w:rsidP="00D039FD">
            <w:pPr>
              <w:rPr>
                <w:sz w:val="16"/>
                <w:szCs w:val="16"/>
              </w:rPr>
            </w:pPr>
            <w:r w:rsidRPr="00963A7F">
              <w:rPr>
                <w:sz w:val="16"/>
                <w:szCs w:val="16"/>
              </w:rPr>
              <w:t>.821</w:t>
            </w:r>
          </w:p>
        </w:tc>
        <w:tc>
          <w:tcPr>
            <w:tcW w:w="441" w:type="pct"/>
          </w:tcPr>
          <w:p w14:paraId="48002A01" w14:textId="77777777" w:rsidR="00DA4D74" w:rsidRPr="00963A7F" w:rsidRDefault="00DA4D74" w:rsidP="00D039FD">
            <w:pPr>
              <w:rPr>
                <w:sz w:val="16"/>
                <w:szCs w:val="16"/>
              </w:rPr>
            </w:pPr>
            <w:r w:rsidRPr="00963A7F">
              <w:rPr>
                <w:sz w:val="16"/>
                <w:szCs w:val="16"/>
              </w:rPr>
              <w:t>1.217</w:t>
            </w:r>
          </w:p>
        </w:tc>
      </w:tr>
      <w:tr w:rsidR="00DA4D74" w:rsidRPr="00D16FC6" w14:paraId="608E274E" w14:textId="77777777" w:rsidTr="00D039FD">
        <w:tc>
          <w:tcPr>
            <w:tcW w:w="1551" w:type="pct"/>
          </w:tcPr>
          <w:p w14:paraId="58BD0466" w14:textId="77777777" w:rsidR="00DA4D74" w:rsidRPr="00D16FC6" w:rsidRDefault="00DA4D74" w:rsidP="00D039FD">
            <w:pPr>
              <w:rPr>
                <w:sz w:val="16"/>
                <w:szCs w:val="16"/>
              </w:rPr>
            </w:pPr>
            <w:r w:rsidRPr="00D16FC6">
              <w:rPr>
                <w:sz w:val="16"/>
                <w:szCs w:val="16"/>
              </w:rPr>
              <w:t>Male (vs. other) gender</w:t>
            </w:r>
          </w:p>
        </w:tc>
        <w:tc>
          <w:tcPr>
            <w:tcW w:w="324" w:type="pct"/>
          </w:tcPr>
          <w:p w14:paraId="665EA966" w14:textId="77777777" w:rsidR="00DA4D74" w:rsidRPr="00D16FC6" w:rsidRDefault="00DA4D74" w:rsidP="00D039FD">
            <w:pPr>
              <w:rPr>
                <w:b/>
                <w:sz w:val="16"/>
                <w:szCs w:val="16"/>
              </w:rPr>
            </w:pPr>
            <w:r w:rsidRPr="00D16FC6">
              <w:rPr>
                <w:sz w:val="16"/>
                <w:szCs w:val="16"/>
              </w:rPr>
              <w:t>-.144</w:t>
            </w:r>
          </w:p>
        </w:tc>
        <w:tc>
          <w:tcPr>
            <w:tcW w:w="338" w:type="pct"/>
          </w:tcPr>
          <w:p w14:paraId="5895A0EB" w14:textId="77777777" w:rsidR="00DA4D74" w:rsidRPr="00D16FC6" w:rsidRDefault="00DA4D74" w:rsidP="00D039FD">
            <w:pPr>
              <w:rPr>
                <w:b/>
                <w:sz w:val="16"/>
                <w:szCs w:val="16"/>
              </w:rPr>
            </w:pPr>
            <w:r w:rsidRPr="00D16FC6">
              <w:rPr>
                <w:sz w:val="16"/>
                <w:szCs w:val="16"/>
              </w:rPr>
              <w:t>.0827</w:t>
            </w:r>
          </w:p>
        </w:tc>
        <w:tc>
          <w:tcPr>
            <w:tcW w:w="430" w:type="pct"/>
          </w:tcPr>
          <w:p w14:paraId="7F4B42AA" w14:textId="77777777" w:rsidR="00DA4D74" w:rsidRPr="00D16FC6" w:rsidRDefault="00DA4D74" w:rsidP="00D039FD">
            <w:pPr>
              <w:rPr>
                <w:b/>
                <w:sz w:val="16"/>
                <w:szCs w:val="16"/>
              </w:rPr>
            </w:pPr>
            <w:r w:rsidRPr="00D16FC6">
              <w:rPr>
                <w:sz w:val="16"/>
                <w:szCs w:val="16"/>
              </w:rPr>
              <w:t>-.306</w:t>
            </w:r>
          </w:p>
        </w:tc>
        <w:tc>
          <w:tcPr>
            <w:tcW w:w="417" w:type="pct"/>
          </w:tcPr>
          <w:p w14:paraId="05497829" w14:textId="77777777" w:rsidR="00DA4D74" w:rsidRPr="00D16FC6" w:rsidRDefault="00DA4D74" w:rsidP="00D039FD">
            <w:pPr>
              <w:rPr>
                <w:b/>
                <w:sz w:val="16"/>
                <w:szCs w:val="16"/>
              </w:rPr>
            </w:pPr>
            <w:r w:rsidRPr="00D16FC6">
              <w:rPr>
                <w:sz w:val="16"/>
                <w:szCs w:val="16"/>
              </w:rPr>
              <w:t>.018</w:t>
            </w:r>
          </w:p>
        </w:tc>
        <w:tc>
          <w:tcPr>
            <w:tcW w:w="416" w:type="pct"/>
          </w:tcPr>
          <w:p w14:paraId="6E936EDF" w14:textId="77777777" w:rsidR="00DA4D74" w:rsidRPr="00D16FC6" w:rsidRDefault="00DA4D74" w:rsidP="00D039FD">
            <w:pPr>
              <w:rPr>
                <w:b/>
                <w:sz w:val="16"/>
                <w:szCs w:val="16"/>
              </w:rPr>
            </w:pPr>
            <w:r w:rsidRPr="00D16FC6">
              <w:rPr>
                <w:sz w:val="16"/>
                <w:szCs w:val="16"/>
              </w:rPr>
              <w:t>3.027</w:t>
            </w:r>
          </w:p>
        </w:tc>
        <w:tc>
          <w:tcPr>
            <w:tcW w:w="250" w:type="pct"/>
          </w:tcPr>
          <w:p w14:paraId="291140C6" w14:textId="77777777" w:rsidR="00DA4D74" w:rsidRPr="00D16FC6" w:rsidRDefault="00DA4D74" w:rsidP="00D039FD">
            <w:pPr>
              <w:rPr>
                <w:b/>
                <w:sz w:val="16"/>
                <w:szCs w:val="16"/>
              </w:rPr>
            </w:pPr>
            <w:r w:rsidRPr="00D16FC6">
              <w:rPr>
                <w:sz w:val="16"/>
                <w:szCs w:val="16"/>
              </w:rPr>
              <w:t>1</w:t>
            </w:r>
          </w:p>
        </w:tc>
        <w:tc>
          <w:tcPr>
            <w:tcW w:w="416" w:type="pct"/>
          </w:tcPr>
          <w:p w14:paraId="15EEA4CE" w14:textId="77777777" w:rsidR="00DA4D74" w:rsidRPr="00D16FC6" w:rsidRDefault="00DA4D74" w:rsidP="00D039FD">
            <w:pPr>
              <w:rPr>
                <w:b/>
                <w:sz w:val="16"/>
                <w:szCs w:val="16"/>
              </w:rPr>
            </w:pPr>
            <w:r w:rsidRPr="00D16FC6">
              <w:rPr>
                <w:sz w:val="16"/>
                <w:szCs w:val="16"/>
              </w:rPr>
              <w:t>.082</w:t>
            </w:r>
          </w:p>
        </w:tc>
        <w:tc>
          <w:tcPr>
            <w:tcW w:w="417" w:type="pct"/>
          </w:tcPr>
          <w:p w14:paraId="7F352123" w14:textId="77777777" w:rsidR="00DA4D74" w:rsidRPr="00963A7F" w:rsidRDefault="00DA4D74" w:rsidP="00D039FD">
            <w:pPr>
              <w:rPr>
                <w:sz w:val="16"/>
                <w:szCs w:val="16"/>
              </w:rPr>
            </w:pPr>
            <w:r w:rsidRPr="00963A7F">
              <w:rPr>
                <w:sz w:val="16"/>
                <w:szCs w:val="16"/>
              </w:rPr>
              <w:t>.919</w:t>
            </w:r>
          </w:p>
        </w:tc>
        <w:tc>
          <w:tcPr>
            <w:tcW w:w="441" w:type="pct"/>
          </w:tcPr>
          <w:p w14:paraId="344545A9" w14:textId="77777777" w:rsidR="00DA4D74" w:rsidRPr="00963A7F" w:rsidRDefault="00DA4D74" w:rsidP="00D039FD">
            <w:pPr>
              <w:rPr>
                <w:sz w:val="16"/>
                <w:szCs w:val="16"/>
              </w:rPr>
            </w:pPr>
            <w:r w:rsidRPr="00963A7F">
              <w:rPr>
                <w:sz w:val="16"/>
                <w:szCs w:val="16"/>
              </w:rPr>
              <w:t>1.088</w:t>
            </w:r>
          </w:p>
        </w:tc>
      </w:tr>
      <w:tr w:rsidR="00DA4D74" w:rsidRPr="00D16FC6" w14:paraId="61C43849" w14:textId="77777777" w:rsidTr="00D039FD">
        <w:tc>
          <w:tcPr>
            <w:tcW w:w="1551" w:type="pct"/>
          </w:tcPr>
          <w:p w14:paraId="4886BD0B" w14:textId="77777777" w:rsidR="00DA4D74" w:rsidRPr="00D16FC6" w:rsidRDefault="00DA4D74" w:rsidP="00D039FD">
            <w:pPr>
              <w:rPr>
                <w:sz w:val="16"/>
                <w:szCs w:val="16"/>
              </w:rPr>
            </w:pPr>
            <w:r w:rsidRPr="00D16FC6">
              <w:rPr>
                <w:sz w:val="16"/>
                <w:szCs w:val="16"/>
              </w:rPr>
              <w:t>Lower (vs. higher) education levels</w:t>
            </w:r>
          </w:p>
        </w:tc>
        <w:tc>
          <w:tcPr>
            <w:tcW w:w="324" w:type="pct"/>
          </w:tcPr>
          <w:p w14:paraId="740F2370" w14:textId="77777777" w:rsidR="00DA4D74" w:rsidRPr="00D16FC6" w:rsidRDefault="00DA4D74" w:rsidP="00D039FD">
            <w:pPr>
              <w:rPr>
                <w:sz w:val="16"/>
                <w:szCs w:val="16"/>
              </w:rPr>
            </w:pPr>
            <w:r w:rsidRPr="00D16FC6">
              <w:rPr>
                <w:sz w:val="16"/>
                <w:szCs w:val="16"/>
              </w:rPr>
              <w:t>.074</w:t>
            </w:r>
          </w:p>
        </w:tc>
        <w:tc>
          <w:tcPr>
            <w:tcW w:w="338" w:type="pct"/>
          </w:tcPr>
          <w:p w14:paraId="03CF74BB" w14:textId="77777777" w:rsidR="00DA4D74" w:rsidRPr="00D16FC6" w:rsidRDefault="00DA4D74" w:rsidP="00D039FD">
            <w:pPr>
              <w:rPr>
                <w:sz w:val="16"/>
                <w:szCs w:val="16"/>
              </w:rPr>
            </w:pPr>
            <w:r w:rsidRPr="00D16FC6">
              <w:rPr>
                <w:sz w:val="16"/>
                <w:szCs w:val="16"/>
              </w:rPr>
              <w:t>.1417</w:t>
            </w:r>
          </w:p>
        </w:tc>
        <w:tc>
          <w:tcPr>
            <w:tcW w:w="430" w:type="pct"/>
          </w:tcPr>
          <w:p w14:paraId="48BDD2EB" w14:textId="77777777" w:rsidR="00DA4D74" w:rsidRPr="00D16FC6" w:rsidRDefault="00DA4D74" w:rsidP="00D039FD">
            <w:pPr>
              <w:rPr>
                <w:sz w:val="16"/>
                <w:szCs w:val="16"/>
              </w:rPr>
            </w:pPr>
            <w:r w:rsidRPr="00D16FC6">
              <w:rPr>
                <w:sz w:val="16"/>
                <w:szCs w:val="16"/>
              </w:rPr>
              <w:t>-.204</w:t>
            </w:r>
          </w:p>
        </w:tc>
        <w:tc>
          <w:tcPr>
            <w:tcW w:w="417" w:type="pct"/>
          </w:tcPr>
          <w:p w14:paraId="355168EC" w14:textId="77777777" w:rsidR="00DA4D74" w:rsidRPr="00D16FC6" w:rsidRDefault="00DA4D74" w:rsidP="00D039FD">
            <w:pPr>
              <w:rPr>
                <w:sz w:val="16"/>
                <w:szCs w:val="16"/>
              </w:rPr>
            </w:pPr>
            <w:r w:rsidRPr="00D16FC6">
              <w:rPr>
                <w:sz w:val="16"/>
                <w:szCs w:val="16"/>
              </w:rPr>
              <w:t>.351</w:t>
            </w:r>
          </w:p>
        </w:tc>
        <w:tc>
          <w:tcPr>
            <w:tcW w:w="416" w:type="pct"/>
          </w:tcPr>
          <w:p w14:paraId="0F3300A0" w14:textId="77777777" w:rsidR="00DA4D74" w:rsidRPr="00D16FC6" w:rsidRDefault="00DA4D74" w:rsidP="00D039FD">
            <w:pPr>
              <w:rPr>
                <w:sz w:val="16"/>
                <w:szCs w:val="16"/>
              </w:rPr>
            </w:pPr>
            <w:r w:rsidRPr="00D16FC6">
              <w:rPr>
                <w:sz w:val="16"/>
                <w:szCs w:val="16"/>
              </w:rPr>
              <w:t>.270</w:t>
            </w:r>
          </w:p>
        </w:tc>
        <w:tc>
          <w:tcPr>
            <w:tcW w:w="250" w:type="pct"/>
          </w:tcPr>
          <w:p w14:paraId="32ABBA44" w14:textId="77777777" w:rsidR="00DA4D74" w:rsidRPr="00D16FC6" w:rsidRDefault="00DA4D74" w:rsidP="00D039FD">
            <w:pPr>
              <w:rPr>
                <w:sz w:val="16"/>
                <w:szCs w:val="16"/>
              </w:rPr>
            </w:pPr>
            <w:r w:rsidRPr="00D16FC6">
              <w:rPr>
                <w:sz w:val="16"/>
                <w:szCs w:val="16"/>
              </w:rPr>
              <w:t>1</w:t>
            </w:r>
          </w:p>
        </w:tc>
        <w:tc>
          <w:tcPr>
            <w:tcW w:w="416" w:type="pct"/>
          </w:tcPr>
          <w:p w14:paraId="011588C4" w14:textId="77777777" w:rsidR="00DA4D74" w:rsidRPr="00D16FC6" w:rsidRDefault="00DA4D74" w:rsidP="00D039FD">
            <w:pPr>
              <w:rPr>
                <w:sz w:val="16"/>
                <w:szCs w:val="16"/>
              </w:rPr>
            </w:pPr>
            <w:r w:rsidRPr="00D16FC6">
              <w:rPr>
                <w:sz w:val="16"/>
                <w:szCs w:val="16"/>
              </w:rPr>
              <w:t>.603</w:t>
            </w:r>
          </w:p>
        </w:tc>
        <w:tc>
          <w:tcPr>
            <w:tcW w:w="417" w:type="pct"/>
          </w:tcPr>
          <w:p w14:paraId="322C7450" w14:textId="77777777" w:rsidR="00DA4D74" w:rsidRPr="00963A7F" w:rsidRDefault="00DA4D74" w:rsidP="00D039FD">
            <w:pPr>
              <w:rPr>
                <w:sz w:val="16"/>
                <w:szCs w:val="16"/>
              </w:rPr>
            </w:pPr>
            <w:r w:rsidRPr="00963A7F">
              <w:rPr>
                <w:sz w:val="16"/>
                <w:szCs w:val="16"/>
              </w:rPr>
              <w:t>.948</w:t>
            </w:r>
          </w:p>
        </w:tc>
        <w:tc>
          <w:tcPr>
            <w:tcW w:w="441" w:type="pct"/>
          </w:tcPr>
          <w:p w14:paraId="6E76E1E0" w14:textId="77777777" w:rsidR="00DA4D74" w:rsidRPr="00963A7F" w:rsidRDefault="00DA4D74" w:rsidP="00D039FD">
            <w:pPr>
              <w:rPr>
                <w:sz w:val="16"/>
                <w:szCs w:val="16"/>
              </w:rPr>
            </w:pPr>
            <w:r w:rsidRPr="00963A7F">
              <w:rPr>
                <w:sz w:val="16"/>
                <w:szCs w:val="16"/>
              </w:rPr>
              <w:t>1.055</w:t>
            </w:r>
          </w:p>
        </w:tc>
      </w:tr>
      <w:tr w:rsidR="00DA4D74" w:rsidRPr="00D16FC6" w14:paraId="39317A44" w14:textId="77777777" w:rsidTr="00D039FD">
        <w:tc>
          <w:tcPr>
            <w:tcW w:w="1551" w:type="pct"/>
          </w:tcPr>
          <w:p w14:paraId="3FB02BF3" w14:textId="77777777" w:rsidR="00DA4D74" w:rsidRPr="00D16FC6" w:rsidRDefault="00DA4D74" w:rsidP="00D039FD">
            <w:pPr>
              <w:rPr>
                <w:sz w:val="16"/>
                <w:szCs w:val="16"/>
              </w:rPr>
            </w:pPr>
            <w:r w:rsidRPr="00D16FC6">
              <w:rPr>
                <w:sz w:val="16"/>
                <w:szCs w:val="16"/>
              </w:rPr>
              <w:t>Non-white (vs. white) ethnicity</w:t>
            </w:r>
          </w:p>
        </w:tc>
        <w:tc>
          <w:tcPr>
            <w:tcW w:w="324" w:type="pct"/>
          </w:tcPr>
          <w:p w14:paraId="6492E48A" w14:textId="77777777" w:rsidR="00DA4D74" w:rsidRPr="00D16FC6" w:rsidRDefault="00DA4D74" w:rsidP="00D039FD">
            <w:pPr>
              <w:rPr>
                <w:sz w:val="16"/>
                <w:szCs w:val="16"/>
              </w:rPr>
            </w:pPr>
            <w:r w:rsidRPr="00D16FC6">
              <w:rPr>
                <w:sz w:val="16"/>
                <w:szCs w:val="16"/>
              </w:rPr>
              <w:t>.033</w:t>
            </w:r>
          </w:p>
        </w:tc>
        <w:tc>
          <w:tcPr>
            <w:tcW w:w="338" w:type="pct"/>
          </w:tcPr>
          <w:p w14:paraId="7256651C" w14:textId="77777777" w:rsidR="00DA4D74" w:rsidRPr="00D16FC6" w:rsidRDefault="00DA4D74" w:rsidP="00D039FD">
            <w:pPr>
              <w:rPr>
                <w:sz w:val="16"/>
                <w:szCs w:val="16"/>
              </w:rPr>
            </w:pPr>
            <w:r w:rsidRPr="00D16FC6">
              <w:rPr>
                <w:sz w:val="16"/>
                <w:szCs w:val="16"/>
              </w:rPr>
              <w:t>.0928</w:t>
            </w:r>
          </w:p>
        </w:tc>
        <w:tc>
          <w:tcPr>
            <w:tcW w:w="430" w:type="pct"/>
          </w:tcPr>
          <w:p w14:paraId="7771E159" w14:textId="77777777" w:rsidR="00DA4D74" w:rsidRPr="00D16FC6" w:rsidRDefault="00DA4D74" w:rsidP="00D039FD">
            <w:pPr>
              <w:rPr>
                <w:sz w:val="16"/>
                <w:szCs w:val="16"/>
              </w:rPr>
            </w:pPr>
            <w:r w:rsidRPr="00D16FC6">
              <w:rPr>
                <w:sz w:val="16"/>
                <w:szCs w:val="16"/>
              </w:rPr>
              <w:t>-.149</w:t>
            </w:r>
          </w:p>
        </w:tc>
        <w:tc>
          <w:tcPr>
            <w:tcW w:w="417" w:type="pct"/>
          </w:tcPr>
          <w:p w14:paraId="66DF0F09" w14:textId="77777777" w:rsidR="00DA4D74" w:rsidRPr="00D16FC6" w:rsidRDefault="00DA4D74" w:rsidP="00D039FD">
            <w:pPr>
              <w:rPr>
                <w:sz w:val="16"/>
                <w:szCs w:val="16"/>
              </w:rPr>
            </w:pPr>
            <w:r w:rsidRPr="00D16FC6">
              <w:rPr>
                <w:sz w:val="16"/>
                <w:szCs w:val="16"/>
              </w:rPr>
              <w:t>.215</w:t>
            </w:r>
          </w:p>
        </w:tc>
        <w:tc>
          <w:tcPr>
            <w:tcW w:w="416" w:type="pct"/>
          </w:tcPr>
          <w:p w14:paraId="1650C847" w14:textId="77777777" w:rsidR="00DA4D74" w:rsidRPr="00D16FC6" w:rsidRDefault="00DA4D74" w:rsidP="00D039FD">
            <w:pPr>
              <w:rPr>
                <w:sz w:val="16"/>
                <w:szCs w:val="16"/>
              </w:rPr>
            </w:pPr>
            <w:r w:rsidRPr="00D16FC6">
              <w:rPr>
                <w:sz w:val="16"/>
                <w:szCs w:val="16"/>
              </w:rPr>
              <w:t>.124</w:t>
            </w:r>
          </w:p>
        </w:tc>
        <w:tc>
          <w:tcPr>
            <w:tcW w:w="250" w:type="pct"/>
          </w:tcPr>
          <w:p w14:paraId="342016DF" w14:textId="77777777" w:rsidR="00DA4D74" w:rsidRPr="00D16FC6" w:rsidRDefault="00DA4D74" w:rsidP="00D039FD">
            <w:pPr>
              <w:rPr>
                <w:sz w:val="16"/>
                <w:szCs w:val="16"/>
              </w:rPr>
            </w:pPr>
            <w:r w:rsidRPr="00D16FC6">
              <w:rPr>
                <w:sz w:val="16"/>
                <w:szCs w:val="16"/>
              </w:rPr>
              <w:t>1</w:t>
            </w:r>
          </w:p>
        </w:tc>
        <w:tc>
          <w:tcPr>
            <w:tcW w:w="416" w:type="pct"/>
          </w:tcPr>
          <w:p w14:paraId="4E1A4300" w14:textId="77777777" w:rsidR="00DA4D74" w:rsidRPr="00D16FC6" w:rsidRDefault="00DA4D74" w:rsidP="00D039FD">
            <w:pPr>
              <w:rPr>
                <w:sz w:val="16"/>
                <w:szCs w:val="16"/>
              </w:rPr>
            </w:pPr>
            <w:r w:rsidRPr="00D16FC6">
              <w:rPr>
                <w:sz w:val="16"/>
                <w:szCs w:val="16"/>
              </w:rPr>
              <w:t>.724</w:t>
            </w:r>
          </w:p>
        </w:tc>
        <w:tc>
          <w:tcPr>
            <w:tcW w:w="417" w:type="pct"/>
          </w:tcPr>
          <w:p w14:paraId="6089369B" w14:textId="77777777" w:rsidR="00DA4D74" w:rsidRPr="00963A7F" w:rsidRDefault="00DA4D74" w:rsidP="00D039FD">
            <w:pPr>
              <w:rPr>
                <w:sz w:val="16"/>
                <w:szCs w:val="16"/>
              </w:rPr>
            </w:pPr>
            <w:r w:rsidRPr="00963A7F">
              <w:rPr>
                <w:sz w:val="16"/>
                <w:szCs w:val="16"/>
              </w:rPr>
              <w:t>.930</w:t>
            </w:r>
          </w:p>
        </w:tc>
        <w:tc>
          <w:tcPr>
            <w:tcW w:w="441" w:type="pct"/>
          </w:tcPr>
          <w:p w14:paraId="0B00CFD3" w14:textId="77777777" w:rsidR="00DA4D74" w:rsidRPr="00963A7F" w:rsidRDefault="00DA4D74" w:rsidP="00D039FD">
            <w:pPr>
              <w:rPr>
                <w:sz w:val="16"/>
                <w:szCs w:val="16"/>
              </w:rPr>
            </w:pPr>
            <w:r w:rsidRPr="00963A7F">
              <w:rPr>
                <w:sz w:val="16"/>
                <w:szCs w:val="16"/>
              </w:rPr>
              <w:t>1.076</w:t>
            </w:r>
          </w:p>
        </w:tc>
      </w:tr>
      <w:tr w:rsidR="00DA4D74" w:rsidRPr="00D16FC6" w14:paraId="75A5251D" w14:textId="77777777" w:rsidTr="00D039FD">
        <w:tc>
          <w:tcPr>
            <w:tcW w:w="1551" w:type="pct"/>
          </w:tcPr>
          <w:p w14:paraId="3A2C476A" w14:textId="77777777" w:rsidR="00DA4D74" w:rsidRPr="00D16FC6" w:rsidRDefault="00DA4D74" w:rsidP="00D039FD">
            <w:pPr>
              <w:rPr>
                <w:sz w:val="16"/>
                <w:szCs w:val="16"/>
              </w:rPr>
            </w:pPr>
            <w:r w:rsidRPr="00D16FC6">
              <w:rPr>
                <w:sz w:val="16"/>
                <w:szCs w:val="16"/>
              </w:rPr>
              <w:t xml:space="preserve">Non-married (vs. married) status </w:t>
            </w:r>
          </w:p>
        </w:tc>
        <w:tc>
          <w:tcPr>
            <w:tcW w:w="324" w:type="pct"/>
          </w:tcPr>
          <w:p w14:paraId="4FBC76A3" w14:textId="77777777" w:rsidR="00DA4D74" w:rsidRPr="00D16FC6" w:rsidRDefault="00DA4D74" w:rsidP="00D039FD">
            <w:pPr>
              <w:rPr>
                <w:sz w:val="16"/>
                <w:szCs w:val="16"/>
              </w:rPr>
            </w:pPr>
            <w:r w:rsidRPr="00D16FC6">
              <w:rPr>
                <w:sz w:val="16"/>
                <w:szCs w:val="16"/>
              </w:rPr>
              <w:t>.153</w:t>
            </w:r>
          </w:p>
        </w:tc>
        <w:tc>
          <w:tcPr>
            <w:tcW w:w="338" w:type="pct"/>
          </w:tcPr>
          <w:p w14:paraId="0C202FD9" w14:textId="77777777" w:rsidR="00DA4D74" w:rsidRPr="00D16FC6" w:rsidRDefault="00DA4D74" w:rsidP="00D039FD">
            <w:pPr>
              <w:rPr>
                <w:sz w:val="16"/>
                <w:szCs w:val="16"/>
              </w:rPr>
            </w:pPr>
            <w:r w:rsidRPr="00D16FC6">
              <w:rPr>
                <w:sz w:val="16"/>
                <w:szCs w:val="16"/>
              </w:rPr>
              <w:t>.0850</w:t>
            </w:r>
          </w:p>
        </w:tc>
        <w:tc>
          <w:tcPr>
            <w:tcW w:w="430" w:type="pct"/>
          </w:tcPr>
          <w:p w14:paraId="49D84922" w14:textId="77777777" w:rsidR="00DA4D74" w:rsidRPr="00D16FC6" w:rsidRDefault="00DA4D74" w:rsidP="00D039FD">
            <w:pPr>
              <w:rPr>
                <w:sz w:val="16"/>
                <w:szCs w:val="16"/>
              </w:rPr>
            </w:pPr>
            <w:r w:rsidRPr="00D16FC6">
              <w:rPr>
                <w:sz w:val="16"/>
                <w:szCs w:val="16"/>
              </w:rPr>
              <w:t>-.014</w:t>
            </w:r>
          </w:p>
        </w:tc>
        <w:tc>
          <w:tcPr>
            <w:tcW w:w="417" w:type="pct"/>
          </w:tcPr>
          <w:p w14:paraId="097A8B20" w14:textId="77777777" w:rsidR="00DA4D74" w:rsidRPr="00D16FC6" w:rsidRDefault="00DA4D74" w:rsidP="00D039FD">
            <w:pPr>
              <w:rPr>
                <w:sz w:val="16"/>
                <w:szCs w:val="16"/>
              </w:rPr>
            </w:pPr>
            <w:r w:rsidRPr="00D16FC6">
              <w:rPr>
                <w:sz w:val="16"/>
                <w:szCs w:val="16"/>
              </w:rPr>
              <w:t>.319</w:t>
            </w:r>
          </w:p>
        </w:tc>
        <w:tc>
          <w:tcPr>
            <w:tcW w:w="416" w:type="pct"/>
          </w:tcPr>
          <w:p w14:paraId="3D380213" w14:textId="77777777" w:rsidR="00DA4D74" w:rsidRPr="00D16FC6" w:rsidRDefault="00DA4D74" w:rsidP="00D039FD">
            <w:pPr>
              <w:rPr>
                <w:sz w:val="16"/>
                <w:szCs w:val="16"/>
              </w:rPr>
            </w:pPr>
            <w:r w:rsidRPr="00D16FC6">
              <w:rPr>
                <w:sz w:val="16"/>
                <w:szCs w:val="16"/>
              </w:rPr>
              <w:t>3.221</w:t>
            </w:r>
          </w:p>
        </w:tc>
        <w:tc>
          <w:tcPr>
            <w:tcW w:w="250" w:type="pct"/>
          </w:tcPr>
          <w:p w14:paraId="28B45644" w14:textId="77777777" w:rsidR="00DA4D74" w:rsidRPr="00D16FC6" w:rsidRDefault="00DA4D74" w:rsidP="00D039FD">
            <w:pPr>
              <w:rPr>
                <w:sz w:val="16"/>
                <w:szCs w:val="16"/>
              </w:rPr>
            </w:pPr>
            <w:r w:rsidRPr="00D16FC6">
              <w:rPr>
                <w:sz w:val="16"/>
                <w:szCs w:val="16"/>
              </w:rPr>
              <w:t>1</w:t>
            </w:r>
          </w:p>
        </w:tc>
        <w:tc>
          <w:tcPr>
            <w:tcW w:w="416" w:type="pct"/>
          </w:tcPr>
          <w:p w14:paraId="295E2D7F" w14:textId="77777777" w:rsidR="00DA4D74" w:rsidRPr="00D16FC6" w:rsidRDefault="00DA4D74" w:rsidP="00D039FD">
            <w:pPr>
              <w:rPr>
                <w:sz w:val="16"/>
                <w:szCs w:val="16"/>
              </w:rPr>
            </w:pPr>
            <w:r w:rsidRPr="00D16FC6">
              <w:rPr>
                <w:sz w:val="16"/>
                <w:szCs w:val="16"/>
              </w:rPr>
              <w:t>.073</w:t>
            </w:r>
          </w:p>
        </w:tc>
        <w:tc>
          <w:tcPr>
            <w:tcW w:w="417" w:type="pct"/>
          </w:tcPr>
          <w:p w14:paraId="1D041CDB" w14:textId="77777777" w:rsidR="00DA4D74" w:rsidRPr="00963A7F" w:rsidRDefault="00DA4D74" w:rsidP="00D039FD">
            <w:pPr>
              <w:rPr>
                <w:sz w:val="16"/>
                <w:szCs w:val="16"/>
              </w:rPr>
            </w:pPr>
            <w:r w:rsidRPr="00963A7F">
              <w:rPr>
                <w:sz w:val="16"/>
                <w:szCs w:val="16"/>
              </w:rPr>
              <w:t>.900</w:t>
            </w:r>
          </w:p>
        </w:tc>
        <w:tc>
          <w:tcPr>
            <w:tcW w:w="441" w:type="pct"/>
          </w:tcPr>
          <w:p w14:paraId="41D3CE7B" w14:textId="77777777" w:rsidR="00DA4D74" w:rsidRPr="00963A7F" w:rsidRDefault="00DA4D74" w:rsidP="00D039FD">
            <w:pPr>
              <w:rPr>
                <w:sz w:val="16"/>
                <w:szCs w:val="16"/>
              </w:rPr>
            </w:pPr>
            <w:r w:rsidRPr="00963A7F">
              <w:rPr>
                <w:sz w:val="16"/>
                <w:szCs w:val="16"/>
              </w:rPr>
              <w:t>1.111</w:t>
            </w:r>
          </w:p>
        </w:tc>
      </w:tr>
      <w:tr w:rsidR="00DA4D74" w:rsidRPr="00D16FC6" w14:paraId="40C15B97" w14:textId="77777777" w:rsidTr="00D039FD">
        <w:tc>
          <w:tcPr>
            <w:tcW w:w="1551" w:type="pct"/>
          </w:tcPr>
          <w:p w14:paraId="5B8DC0F8" w14:textId="77777777" w:rsidR="00DA4D74" w:rsidRPr="00D16FC6" w:rsidRDefault="00DA4D74" w:rsidP="00D039FD">
            <w:pPr>
              <w:rPr>
                <w:sz w:val="16"/>
                <w:szCs w:val="16"/>
              </w:rPr>
            </w:pPr>
            <w:r w:rsidRPr="00D16FC6">
              <w:rPr>
                <w:sz w:val="16"/>
                <w:szCs w:val="16"/>
              </w:rPr>
              <w:t xml:space="preserve">Unemployed (vs. employed) </w:t>
            </w:r>
          </w:p>
        </w:tc>
        <w:tc>
          <w:tcPr>
            <w:tcW w:w="324" w:type="pct"/>
          </w:tcPr>
          <w:p w14:paraId="6830D89C" w14:textId="77777777" w:rsidR="00DA4D74" w:rsidRPr="00D16FC6" w:rsidRDefault="00DA4D74" w:rsidP="00D039FD">
            <w:pPr>
              <w:rPr>
                <w:sz w:val="16"/>
                <w:szCs w:val="16"/>
              </w:rPr>
            </w:pPr>
            <w:r w:rsidRPr="00D16FC6">
              <w:rPr>
                <w:sz w:val="16"/>
                <w:szCs w:val="16"/>
              </w:rPr>
              <w:t>-.068</w:t>
            </w:r>
          </w:p>
        </w:tc>
        <w:tc>
          <w:tcPr>
            <w:tcW w:w="338" w:type="pct"/>
          </w:tcPr>
          <w:p w14:paraId="34F2D5CE" w14:textId="77777777" w:rsidR="00DA4D74" w:rsidRPr="00D16FC6" w:rsidRDefault="00DA4D74" w:rsidP="00D039FD">
            <w:pPr>
              <w:rPr>
                <w:sz w:val="16"/>
                <w:szCs w:val="16"/>
              </w:rPr>
            </w:pPr>
            <w:r w:rsidRPr="00D16FC6">
              <w:rPr>
                <w:sz w:val="16"/>
                <w:szCs w:val="16"/>
              </w:rPr>
              <w:t>.1656</w:t>
            </w:r>
          </w:p>
        </w:tc>
        <w:tc>
          <w:tcPr>
            <w:tcW w:w="430" w:type="pct"/>
          </w:tcPr>
          <w:p w14:paraId="63010059" w14:textId="77777777" w:rsidR="00DA4D74" w:rsidRPr="00D16FC6" w:rsidRDefault="00DA4D74" w:rsidP="00D039FD">
            <w:pPr>
              <w:rPr>
                <w:sz w:val="16"/>
                <w:szCs w:val="16"/>
              </w:rPr>
            </w:pPr>
            <w:r w:rsidRPr="00D16FC6">
              <w:rPr>
                <w:sz w:val="16"/>
                <w:szCs w:val="16"/>
              </w:rPr>
              <w:t>-.392</w:t>
            </w:r>
          </w:p>
        </w:tc>
        <w:tc>
          <w:tcPr>
            <w:tcW w:w="417" w:type="pct"/>
          </w:tcPr>
          <w:p w14:paraId="38773F3C" w14:textId="77777777" w:rsidR="00DA4D74" w:rsidRPr="00D16FC6" w:rsidRDefault="00DA4D74" w:rsidP="00D039FD">
            <w:pPr>
              <w:rPr>
                <w:sz w:val="16"/>
                <w:szCs w:val="16"/>
              </w:rPr>
            </w:pPr>
            <w:r w:rsidRPr="00D16FC6">
              <w:rPr>
                <w:sz w:val="16"/>
                <w:szCs w:val="16"/>
              </w:rPr>
              <w:t>.257</w:t>
            </w:r>
          </w:p>
        </w:tc>
        <w:tc>
          <w:tcPr>
            <w:tcW w:w="416" w:type="pct"/>
          </w:tcPr>
          <w:p w14:paraId="51C19FA9" w14:textId="77777777" w:rsidR="00DA4D74" w:rsidRPr="00D16FC6" w:rsidRDefault="00DA4D74" w:rsidP="00D039FD">
            <w:pPr>
              <w:rPr>
                <w:sz w:val="16"/>
                <w:szCs w:val="16"/>
              </w:rPr>
            </w:pPr>
            <w:r w:rsidRPr="00D16FC6">
              <w:rPr>
                <w:sz w:val="16"/>
                <w:szCs w:val="16"/>
              </w:rPr>
              <w:t>.167</w:t>
            </w:r>
          </w:p>
        </w:tc>
        <w:tc>
          <w:tcPr>
            <w:tcW w:w="250" w:type="pct"/>
          </w:tcPr>
          <w:p w14:paraId="0C16FF73" w14:textId="77777777" w:rsidR="00DA4D74" w:rsidRPr="00D16FC6" w:rsidRDefault="00DA4D74" w:rsidP="00D039FD">
            <w:pPr>
              <w:rPr>
                <w:sz w:val="16"/>
                <w:szCs w:val="16"/>
              </w:rPr>
            </w:pPr>
            <w:r w:rsidRPr="00D16FC6">
              <w:rPr>
                <w:sz w:val="16"/>
                <w:szCs w:val="16"/>
              </w:rPr>
              <w:t>1</w:t>
            </w:r>
          </w:p>
        </w:tc>
        <w:tc>
          <w:tcPr>
            <w:tcW w:w="416" w:type="pct"/>
          </w:tcPr>
          <w:p w14:paraId="69528537" w14:textId="77777777" w:rsidR="00DA4D74" w:rsidRPr="00D16FC6" w:rsidRDefault="00DA4D74" w:rsidP="00D039FD">
            <w:pPr>
              <w:rPr>
                <w:sz w:val="16"/>
                <w:szCs w:val="16"/>
              </w:rPr>
            </w:pPr>
            <w:r w:rsidRPr="00D16FC6">
              <w:rPr>
                <w:sz w:val="16"/>
                <w:szCs w:val="16"/>
              </w:rPr>
              <w:t>.683</w:t>
            </w:r>
          </w:p>
        </w:tc>
        <w:tc>
          <w:tcPr>
            <w:tcW w:w="417" w:type="pct"/>
          </w:tcPr>
          <w:p w14:paraId="1DCD6FCA" w14:textId="77777777" w:rsidR="00DA4D74" w:rsidRPr="00963A7F" w:rsidRDefault="00DA4D74" w:rsidP="00D039FD">
            <w:pPr>
              <w:rPr>
                <w:sz w:val="16"/>
                <w:szCs w:val="16"/>
              </w:rPr>
            </w:pPr>
            <w:r w:rsidRPr="00963A7F">
              <w:rPr>
                <w:sz w:val="16"/>
                <w:szCs w:val="16"/>
              </w:rPr>
              <w:t>.970</w:t>
            </w:r>
          </w:p>
        </w:tc>
        <w:tc>
          <w:tcPr>
            <w:tcW w:w="441" w:type="pct"/>
          </w:tcPr>
          <w:p w14:paraId="6D4665EE" w14:textId="77777777" w:rsidR="00DA4D74" w:rsidRPr="00963A7F" w:rsidRDefault="00DA4D74" w:rsidP="00D039FD">
            <w:pPr>
              <w:rPr>
                <w:sz w:val="16"/>
                <w:szCs w:val="16"/>
              </w:rPr>
            </w:pPr>
            <w:r w:rsidRPr="00963A7F">
              <w:rPr>
                <w:sz w:val="16"/>
                <w:szCs w:val="16"/>
              </w:rPr>
              <w:t>1.031</w:t>
            </w:r>
          </w:p>
        </w:tc>
      </w:tr>
      <w:tr w:rsidR="00DA4D74" w:rsidRPr="00D16FC6" w14:paraId="093D319F" w14:textId="77777777" w:rsidTr="00D039FD">
        <w:tc>
          <w:tcPr>
            <w:tcW w:w="1551" w:type="pct"/>
          </w:tcPr>
          <w:p w14:paraId="54E37AB5" w14:textId="77777777" w:rsidR="00DA4D74" w:rsidRPr="003740D6" w:rsidRDefault="00DA4D74" w:rsidP="00D039FD">
            <w:pPr>
              <w:rPr>
                <w:sz w:val="16"/>
                <w:szCs w:val="16"/>
              </w:rPr>
            </w:pPr>
            <w:r w:rsidRPr="003740D6">
              <w:rPr>
                <w:sz w:val="16"/>
                <w:szCs w:val="16"/>
              </w:rPr>
              <w:t xml:space="preserve">Lack vs. presence of past </w:t>
            </w:r>
            <w:r>
              <w:rPr>
                <w:sz w:val="16"/>
                <w:szCs w:val="16"/>
              </w:rPr>
              <w:t>BDD</w:t>
            </w:r>
            <w:r w:rsidRPr="003740D6">
              <w:rPr>
                <w:sz w:val="16"/>
                <w:szCs w:val="16"/>
              </w:rPr>
              <w:t xml:space="preserve"> diagnosis</w:t>
            </w:r>
          </w:p>
        </w:tc>
        <w:tc>
          <w:tcPr>
            <w:tcW w:w="324" w:type="pct"/>
          </w:tcPr>
          <w:p w14:paraId="35E75D34" w14:textId="77777777" w:rsidR="00DA4D74" w:rsidRPr="00D16FC6" w:rsidRDefault="00DA4D74" w:rsidP="00D039FD">
            <w:pPr>
              <w:rPr>
                <w:sz w:val="16"/>
                <w:szCs w:val="16"/>
              </w:rPr>
            </w:pPr>
            <w:r w:rsidRPr="00D16FC6">
              <w:rPr>
                <w:sz w:val="16"/>
                <w:szCs w:val="16"/>
              </w:rPr>
              <w:t>.071</w:t>
            </w:r>
          </w:p>
        </w:tc>
        <w:tc>
          <w:tcPr>
            <w:tcW w:w="338" w:type="pct"/>
          </w:tcPr>
          <w:p w14:paraId="07EF5981" w14:textId="77777777" w:rsidR="00DA4D74" w:rsidRPr="00D16FC6" w:rsidRDefault="00DA4D74" w:rsidP="00D039FD">
            <w:pPr>
              <w:rPr>
                <w:sz w:val="16"/>
                <w:szCs w:val="16"/>
              </w:rPr>
            </w:pPr>
            <w:r w:rsidRPr="00D16FC6">
              <w:rPr>
                <w:sz w:val="16"/>
                <w:szCs w:val="16"/>
              </w:rPr>
              <w:t>.3447</w:t>
            </w:r>
          </w:p>
        </w:tc>
        <w:tc>
          <w:tcPr>
            <w:tcW w:w="430" w:type="pct"/>
          </w:tcPr>
          <w:p w14:paraId="04495387" w14:textId="77777777" w:rsidR="00DA4D74" w:rsidRPr="00D16FC6" w:rsidRDefault="00DA4D74" w:rsidP="00D039FD">
            <w:pPr>
              <w:rPr>
                <w:sz w:val="16"/>
                <w:szCs w:val="16"/>
              </w:rPr>
            </w:pPr>
            <w:r w:rsidRPr="00D16FC6">
              <w:rPr>
                <w:sz w:val="16"/>
                <w:szCs w:val="16"/>
              </w:rPr>
              <w:t>-.605</w:t>
            </w:r>
          </w:p>
        </w:tc>
        <w:tc>
          <w:tcPr>
            <w:tcW w:w="417" w:type="pct"/>
          </w:tcPr>
          <w:p w14:paraId="0C161539" w14:textId="77777777" w:rsidR="00DA4D74" w:rsidRPr="00D16FC6" w:rsidRDefault="00DA4D74" w:rsidP="00D039FD">
            <w:pPr>
              <w:rPr>
                <w:sz w:val="16"/>
                <w:szCs w:val="16"/>
              </w:rPr>
            </w:pPr>
            <w:r w:rsidRPr="00D16FC6">
              <w:rPr>
                <w:sz w:val="16"/>
                <w:szCs w:val="16"/>
              </w:rPr>
              <w:t>.747</w:t>
            </w:r>
          </w:p>
        </w:tc>
        <w:tc>
          <w:tcPr>
            <w:tcW w:w="416" w:type="pct"/>
          </w:tcPr>
          <w:p w14:paraId="4638E181" w14:textId="77777777" w:rsidR="00DA4D74" w:rsidRPr="00D16FC6" w:rsidRDefault="00DA4D74" w:rsidP="00D039FD">
            <w:pPr>
              <w:rPr>
                <w:sz w:val="16"/>
                <w:szCs w:val="16"/>
              </w:rPr>
            </w:pPr>
            <w:r w:rsidRPr="00D16FC6">
              <w:rPr>
                <w:sz w:val="16"/>
                <w:szCs w:val="16"/>
              </w:rPr>
              <w:t>.042</w:t>
            </w:r>
          </w:p>
        </w:tc>
        <w:tc>
          <w:tcPr>
            <w:tcW w:w="250" w:type="pct"/>
          </w:tcPr>
          <w:p w14:paraId="0F2FFBBE" w14:textId="77777777" w:rsidR="00DA4D74" w:rsidRPr="00D16FC6" w:rsidRDefault="00DA4D74" w:rsidP="00D039FD">
            <w:pPr>
              <w:rPr>
                <w:sz w:val="16"/>
                <w:szCs w:val="16"/>
              </w:rPr>
            </w:pPr>
            <w:r w:rsidRPr="00D16FC6">
              <w:rPr>
                <w:sz w:val="16"/>
                <w:szCs w:val="16"/>
              </w:rPr>
              <w:t>1</w:t>
            </w:r>
          </w:p>
        </w:tc>
        <w:tc>
          <w:tcPr>
            <w:tcW w:w="416" w:type="pct"/>
          </w:tcPr>
          <w:p w14:paraId="3ED94E63" w14:textId="77777777" w:rsidR="00DA4D74" w:rsidRPr="00D16FC6" w:rsidRDefault="00DA4D74" w:rsidP="00D039FD">
            <w:pPr>
              <w:rPr>
                <w:sz w:val="16"/>
                <w:szCs w:val="16"/>
              </w:rPr>
            </w:pPr>
            <w:r w:rsidRPr="00D16FC6">
              <w:rPr>
                <w:sz w:val="16"/>
                <w:szCs w:val="16"/>
              </w:rPr>
              <w:t>.837</w:t>
            </w:r>
          </w:p>
        </w:tc>
        <w:tc>
          <w:tcPr>
            <w:tcW w:w="417" w:type="pct"/>
          </w:tcPr>
          <w:p w14:paraId="31A105CE" w14:textId="77777777" w:rsidR="00DA4D74" w:rsidRPr="00963A7F" w:rsidRDefault="00DA4D74" w:rsidP="00D039FD">
            <w:pPr>
              <w:rPr>
                <w:sz w:val="16"/>
                <w:szCs w:val="16"/>
              </w:rPr>
            </w:pPr>
            <w:r w:rsidRPr="00963A7F">
              <w:rPr>
                <w:sz w:val="16"/>
                <w:szCs w:val="16"/>
              </w:rPr>
              <w:t>.779</w:t>
            </w:r>
          </w:p>
        </w:tc>
        <w:tc>
          <w:tcPr>
            <w:tcW w:w="441" w:type="pct"/>
          </w:tcPr>
          <w:p w14:paraId="09688183" w14:textId="77777777" w:rsidR="00DA4D74" w:rsidRPr="00963A7F" w:rsidRDefault="00DA4D74" w:rsidP="00D039FD">
            <w:pPr>
              <w:rPr>
                <w:sz w:val="16"/>
                <w:szCs w:val="16"/>
              </w:rPr>
            </w:pPr>
            <w:r w:rsidRPr="00963A7F">
              <w:rPr>
                <w:sz w:val="16"/>
                <w:szCs w:val="16"/>
              </w:rPr>
              <w:t>1.284</w:t>
            </w:r>
          </w:p>
        </w:tc>
      </w:tr>
      <w:tr w:rsidR="00DA4D74" w:rsidRPr="00D16FC6" w14:paraId="5BA0C33F" w14:textId="77777777" w:rsidTr="00D039FD">
        <w:tc>
          <w:tcPr>
            <w:tcW w:w="1551" w:type="pct"/>
          </w:tcPr>
          <w:p w14:paraId="0BA548A1" w14:textId="77777777" w:rsidR="00DA4D74" w:rsidRPr="003740D6" w:rsidRDefault="00DA4D74" w:rsidP="00D039FD">
            <w:pPr>
              <w:rPr>
                <w:sz w:val="16"/>
                <w:szCs w:val="16"/>
              </w:rPr>
            </w:pPr>
            <w:r w:rsidRPr="003740D6">
              <w:rPr>
                <w:sz w:val="16"/>
                <w:szCs w:val="16"/>
              </w:rPr>
              <w:t xml:space="preserve">Negative (vs. positive) family history of </w:t>
            </w:r>
            <w:r>
              <w:rPr>
                <w:sz w:val="16"/>
                <w:szCs w:val="16"/>
              </w:rPr>
              <w:t>BDD</w:t>
            </w:r>
          </w:p>
        </w:tc>
        <w:tc>
          <w:tcPr>
            <w:tcW w:w="324" w:type="pct"/>
          </w:tcPr>
          <w:p w14:paraId="5EDFEDE0" w14:textId="77777777" w:rsidR="00DA4D74" w:rsidRPr="00D16FC6" w:rsidRDefault="00DA4D74" w:rsidP="00D039FD">
            <w:pPr>
              <w:rPr>
                <w:sz w:val="16"/>
                <w:szCs w:val="16"/>
              </w:rPr>
            </w:pPr>
            <w:r w:rsidRPr="00D16FC6">
              <w:rPr>
                <w:sz w:val="16"/>
                <w:szCs w:val="16"/>
              </w:rPr>
              <w:t>.311</w:t>
            </w:r>
          </w:p>
        </w:tc>
        <w:tc>
          <w:tcPr>
            <w:tcW w:w="338" w:type="pct"/>
          </w:tcPr>
          <w:p w14:paraId="4FB59CB7" w14:textId="77777777" w:rsidR="00DA4D74" w:rsidRPr="00D16FC6" w:rsidRDefault="00DA4D74" w:rsidP="00D039FD">
            <w:pPr>
              <w:rPr>
                <w:sz w:val="16"/>
                <w:szCs w:val="16"/>
              </w:rPr>
            </w:pPr>
            <w:r w:rsidRPr="00D16FC6">
              <w:rPr>
                <w:sz w:val="16"/>
                <w:szCs w:val="16"/>
              </w:rPr>
              <w:t>.3228</w:t>
            </w:r>
          </w:p>
        </w:tc>
        <w:tc>
          <w:tcPr>
            <w:tcW w:w="430" w:type="pct"/>
          </w:tcPr>
          <w:p w14:paraId="0549F95E" w14:textId="77777777" w:rsidR="00DA4D74" w:rsidRPr="00D16FC6" w:rsidRDefault="00DA4D74" w:rsidP="00D039FD">
            <w:pPr>
              <w:rPr>
                <w:sz w:val="16"/>
                <w:szCs w:val="16"/>
              </w:rPr>
            </w:pPr>
            <w:r w:rsidRPr="00D16FC6">
              <w:rPr>
                <w:sz w:val="16"/>
                <w:szCs w:val="16"/>
              </w:rPr>
              <w:t>-.322</w:t>
            </w:r>
          </w:p>
        </w:tc>
        <w:tc>
          <w:tcPr>
            <w:tcW w:w="417" w:type="pct"/>
          </w:tcPr>
          <w:p w14:paraId="01F0394F" w14:textId="77777777" w:rsidR="00DA4D74" w:rsidRPr="00D16FC6" w:rsidRDefault="00DA4D74" w:rsidP="00D039FD">
            <w:pPr>
              <w:rPr>
                <w:sz w:val="16"/>
                <w:szCs w:val="16"/>
              </w:rPr>
            </w:pPr>
            <w:r w:rsidRPr="00D16FC6">
              <w:rPr>
                <w:sz w:val="16"/>
                <w:szCs w:val="16"/>
              </w:rPr>
              <w:t>.943</w:t>
            </w:r>
          </w:p>
        </w:tc>
        <w:tc>
          <w:tcPr>
            <w:tcW w:w="416" w:type="pct"/>
          </w:tcPr>
          <w:p w14:paraId="77D33AFA" w14:textId="77777777" w:rsidR="00DA4D74" w:rsidRPr="00D16FC6" w:rsidRDefault="00DA4D74" w:rsidP="00D039FD">
            <w:pPr>
              <w:rPr>
                <w:sz w:val="16"/>
                <w:szCs w:val="16"/>
              </w:rPr>
            </w:pPr>
            <w:r w:rsidRPr="00D16FC6">
              <w:rPr>
                <w:sz w:val="16"/>
                <w:szCs w:val="16"/>
              </w:rPr>
              <w:t>.926</w:t>
            </w:r>
          </w:p>
        </w:tc>
        <w:tc>
          <w:tcPr>
            <w:tcW w:w="250" w:type="pct"/>
          </w:tcPr>
          <w:p w14:paraId="7D8A7A43" w14:textId="77777777" w:rsidR="00DA4D74" w:rsidRPr="00D16FC6" w:rsidRDefault="00DA4D74" w:rsidP="00D039FD">
            <w:pPr>
              <w:rPr>
                <w:sz w:val="16"/>
                <w:szCs w:val="16"/>
              </w:rPr>
            </w:pPr>
            <w:r w:rsidRPr="00D16FC6">
              <w:rPr>
                <w:sz w:val="16"/>
                <w:szCs w:val="16"/>
              </w:rPr>
              <w:t>1</w:t>
            </w:r>
          </w:p>
        </w:tc>
        <w:tc>
          <w:tcPr>
            <w:tcW w:w="416" w:type="pct"/>
          </w:tcPr>
          <w:p w14:paraId="44814D68" w14:textId="77777777" w:rsidR="00DA4D74" w:rsidRPr="00D16FC6" w:rsidRDefault="00DA4D74" w:rsidP="00D039FD">
            <w:pPr>
              <w:rPr>
                <w:sz w:val="16"/>
                <w:szCs w:val="16"/>
              </w:rPr>
            </w:pPr>
            <w:r w:rsidRPr="00D16FC6">
              <w:rPr>
                <w:sz w:val="16"/>
                <w:szCs w:val="16"/>
              </w:rPr>
              <w:t>.336</w:t>
            </w:r>
          </w:p>
        </w:tc>
        <w:tc>
          <w:tcPr>
            <w:tcW w:w="417" w:type="pct"/>
          </w:tcPr>
          <w:p w14:paraId="2F836C5E" w14:textId="77777777" w:rsidR="00DA4D74" w:rsidRPr="00963A7F" w:rsidRDefault="00DA4D74" w:rsidP="00D039FD">
            <w:pPr>
              <w:rPr>
                <w:sz w:val="16"/>
                <w:szCs w:val="16"/>
              </w:rPr>
            </w:pPr>
            <w:r w:rsidRPr="00963A7F">
              <w:rPr>
                <w:sz w:val="16"/>
                <w:szCs w:val="16"/>
              </w:rPr>
              <w:t>.795</w:t>
            </w:r>
          </w:p>
        </w:tc>
        <w:tc>
          <w:tcPr>
            <w:tcW w:w="441" w:type="pct"/>
          </w:tcPr>
          <w:p w14:paraId="5FE126F7" w14:textId="77777777" w:rsidR="00DA4D74" w:rsidRPr="00963A7F" w:rsidRDefault="00DA4D74" w:rsidP="00D039FD">
            <w:pPr>
              <w:rPr>
                <w:sz w:val="16"/>
                <w:szCs w:val="16"/>
              </w:rPr>
            </w:pPr>
            <w:r w:rsidRPr="00963A7F">
              <w:rPr>
                <w:sz w:val="16"/>
                <w:szCs w:val="16"/>
              </w:rPr>
              <w:t>1.257</w:t>
            </w:r>
          </w:p>
        </w:tc>
      </w:tr>
      <w:tr w:rsidR="00DA4D74" w:rsidRPr="00D16FC6" w14:paraId="33CE75DD" w14:textId="77777777" w:rsidTr="00D039FD">
        <w:tc>
          <w:tcPr>
            <w:tcW w:w="1551" w:type="pct"/>
          </w:tcPr>
          <w:p w14:paraId="416F28D8" w14:textId="45124F8F" w:rsidR="00DA4D74" w:rsidRPr="00D16FC6" w:rsidRDefault="00DA4D74" w:rsidP="00D039FD">
            <w:pPr>
              <w:rPr>
                <w:sz w:val="16"/>
                <w:szCs w:val="16"/>
              </w:rPr>
            </w:pPr>
            <w:r w:rsidRPr="00D16FC6">
              <w:rPr>
                <w:sz w:val="16"/>
                <w:szCs w:val="16"/>
              </w:rPr>
              <w:t xml:space="preserve">Number of </w:t>
            </w:r>
            <w:r w:rsidR="00A21B3F">
              <w:rPr>
                <w:sz w:val="16"/>
                <w:szCs w:val="16"/>
              </w:rPr>
              <w:t>COVID-19</w:t>
            </w:r>
            <w:r w:rsidRPr="00D16FC6">
              <w:rPr>
                <w:sz w:val="16"/>
                <w:szCs w:val="16"/>
              </w:rPr>
              <w:t xml:space="preserve"> related events</w:t>
            </w:r>
          </w:p>
        </w:tc>
        <w:tc>
          <w:tcPr>
            <w:tcW w:w="324" w:type="pct"/>
          </w:tcPr>
          <w:p w14:paraId="607EC1F4" w14:textId="77777777" w:rsidR="00DA4D74" w:rsidRPr="00D16FC6" w:rsidRDefault="00DA4D74" w:rsidP="00D039FD">
            <w:pPr>
              <w:rPr>
                <w:sz w:val="16"/>
                <w:szCs w:val="16"/>
              </w:rPr>
            </w:pPr>
            <w:r w:rsidRPr="00D16FC6">
              <w:rPr>
                <w:sz w:val="16"/>
                <w:szCs w:val="16"/>
              </w:rPr>
              <w:t>.029</w:t>
            </w:r>
          </w:p>
        </w:tc>
        <w:tc>
          <w:tcPr>
            <w:tcW w:w="338" w:type="pct"/>
          </w:tcPr>
          <w:p w14:paraId="79E3A586" w14:textId="77777777" w:rsidR="00DA4D74" w:rsidRPr="00D16FC6" w:rsidRDefault="00DA4D74" w:rsidP="00D039FD">
            <w:pPr>
              <w:rPr>
                <w:sz w:val="16"/>
                <w:szCs w:val="16"/>
              </w:rPr>
            </w:pPr>
            <w:r w:rsidRPr="00D16FC6">
              <w:rPr>
                <w:sz w:val="16"/>
                <w:szCs w:val="16"/>
              </w:rPr>
              <w:t>.0298</w:t>
            </w:r>
          </w:p>
        </w:tc>
        <w:tc>
          <w:tcPr>
            <w:tcW w:w="430" w:type="pct"/>
          </w:tcPr>
          <w:p w14:paraId="2D51F77F" w14:textId="77777777" w:rsidR="00DA4D74" w:rsidRPr="00D16FC6" w:rsidRDefault="00DA4D74" w:rsidP="00D039FD">
            <w:pPr>
              <w:rPr>
                <w:sz w:val="16"/>
                <w:szCs w:val="16"/>
              </w:rPr>
            </w:pPr>
            <w:r w:rsidRPr="00D16FC6">
              <w:rPr>
                <w:sz w:val="16"/>
                <w:szCs w:val="16"/>
              </w:rPr>
              <w:t>-.029</w:t>
            </w:r>
          </w:p>
        </w:tc>
        <w:tc>
          <w:tcPr>
            <w:tcW w:w="417" w:type="pct"/>
          </w:tcPr>
          <w:p w14:paraId="3C9099AE" w14:textId="77777777" w:rsidR="00DA4D74" w:rsidRPr="00D16FC6" w:rsidRDefault="00DA4D74" w:rsidP="00D039FD">
            <w:pPr>
              <w:rPr>
                <w:sz w:val="16"/>
                <w:szCs w:val="16"/>
              </w:rPr>
            </w:pPr>
            <w:r w:rsidRPr="00D16FC6">
              <w:rPr>
                <w:sz w:val="16"/>
                <w:szCs w:val="16"/>
              </w:rPr>
              <w:t>.088</w:t>
            </w:r>
          </w:p>
        </w:tc>
        <w:tc>
          <w:tcPr>
            <w:tcW w:w="416" w:type="pct"/>
          </w:tcPr>
          <w:p w14:paraId="12647A30" w14:textId="77777777" w:rsidR="00DA4D74" w:rsidRPr="00D16FC6" w:rsidRDefault="00DA4D74" w:rsidP="00D039FD">
            <w:pPr>
              <w:rPr>
                <w:sz w:val="16"/>
                <w:szCs w:val="16"/>
              </w:rPr>
            </w:pPr>
            <w:r w:rsidRPr="00D16FC6">
              <w:rPr>
                <w:sz w:val="16"/>
                <w:szCs w:val="16"/>
              </w:rPr>
              <w:t>.963</w:t>
            </w:r>
          </w:p>
        </w:tc>
        <w:tc>
          <w:tcPr>
            <w:tcW w:w="250" w:type="pct"/>
          </w:tcPr>
          <w:p w14:paraId="33B02BFA" w14:textId="77777777" w:rsidR="00DA4D74" w:rsidRPr="00D16FC6" w:rsidRDefault="00DA4D74" w:rsidP="00D039FD">
            <w:pPr>
              <w:rPr>
                <w:sz w:val="16"/>
                <w:szCs w:val="16"/>
              </w:rPr>
            </w:pPr>
            <w:r w:rsidRPr="00D16FC6">
              <w:rPr>
                <w:sz w:val="16"/>
                <w:szCs w:val="16"/>
              </w:rPr>
              <w:t>1</w:t>
            </w:r>
          </w:p>
        </w:tc>
        <w:tc>
          <w:tcPr>
            <w:tcW w:w="416" w:type="pct"/>
          </w:tcPr>
          <w:p w14:paraId="0893D391" w14:textId="77777777" w:rsidR="00DA4D74" w:rsidRPr="00D16FC6" w:rsidRDefault="00DA4D74" w:rsidP="00D039FD">
            <w:pPr>
              <w:rPr>
                <w:sz w:val="16"/>
                <w:szCs w:val="16"/>
              </w:rPr>
            </w:pPr>
            <w:r w:rsidRPr="00D16FC6">
              <w:rPr>
                <w:sz w:val="16"/>
                <w:szCs w:val="16"/>
              </w:rPr>
              <w:t>.326</w:t>
            </w:r>
          </w:p>
        </w:tc>
        <w:tc>
          <w:tcPr>
            <w:tcW w:w="417" w:type="pct"/>
          </w:tcPr>
          <w:p w14:paraId="2A280891" w14:textId="77777777" w:rsidR="00DA4D74" w:rsidRPr="00963A7F" w:rsidRDefault="00DA4D74" w:rsidP="00D039FD">
            <w:pPr>
              <w:rPr>
                <w:sz w:val="16"/>
                <w:szCs w:val="16"/>
              </w:rPr>
            </w:pPr>
            <w:r w:rsidRPr="00963A7F">
              <w:rPr>
                <w:sz w:val="16"/>
                <w:szCs w:val="16"/>
              </w:rPr>
              <w:t>.495</w:t>
            </w:r>
          </w:p>
        </w:tc>
        <w:tc>
          <w:tcPr>
            <w:tcW w:w="441" w:type="pct"/>
          </w:tcPr>
          <w:p w14:paraId="5CDD6091" w14:textId="77777777" w:rsidR="00DA4D74" w:rsidRPr="00963A7F" w:rsidRDefault="00DA4D74" w:rsidP="00D039FD">
            <w:pPr>
              <w:rPr>
                <w:sz w:val="16"/>
                <w:szCs w:val="16"/>
              </w:rPr>
            </w:pPr>
            <w:r w:rsidRPr="00963A7F">
              <w:rPr>
                <w:sz w:val="16"/>
                <w:szCs w:val="16"/>
              </w:rPr>
              <w:t>2.018</w:t>
            </w:r>
          </w:p>
        </w:tc>
      </w:tr>
      <w:tr w:rsidR="00DA4D74" w:rsidRPr="00D16FC6" w14:paraId="7951D807" w14:textId="77777777" w:rsidTr="00D039FD">
        <w:tc>
          <w:tcPr>
            <w:tcW w:w="1551" w:type="pct"/>
          </w:tcPr>
          <w:p w14:paraId="128C7B4D" w14:textId="6A82ED26" w:rsidR="00DA4D74" w:rsidRPr="00D16FC6" w:rsidRDefault="00DA4D74" w:rsidP="00D039FD">
            <w:pPr>
              <w:rPr>
                <w:sz w:val="16"/>
                <w:szCs w:val="16"/>
              </w:rPr>
            </w:pPr>
            <w:r w:rsidRPr="00D16FC6">
              <w:rPr>
                <w:sz w:val="16"/>
                <w:szCs w:val="16"/>
              </w:rPr>
              <w:t xml:space="preserve">Number of </w:t>
            </w:r>
            <w:r w:rsidR="00A21B3F">
              <w:rPr>
                <w:sz w:val="16"/>
                <w:szCs w:val="16"/>
              </w:rPr>
              <w:t>COVID-19</w:t>
            </w:r>
            <w:r w:rsidRPr="00D16FC6">
              <w:rPr>
                <w:sz w:val="16"/>
                <w:szCs w:val="16"/>
              </w:rPr>
              <w:t xml:space="preserve"> related </w:t>
            </w:r>
            <w:r w:rsidRPr="00D16FC6">
              <w:rPr>
                <w:i/>
                <w:sz w:val="16"/>
                <w:szCs w:val="16"/>
              </w:rPr>
              <w:t>stressful</w:t>
            </w:r>
            <w:r w:rsidRPr="00D16FC6">
              <w:rPr>
                <w:sz w:val="16"/>
                <w:szCs w:val="16"/>
              </w:rPr>
              <w:t xml:space="preserve"> events</w:t>
            </w:r>
          </w:p>
        </w:tc>
        <w:tc>
          <w:tcPr>
            <w:tcW w:w="324" w:type="pct"/>
          </w:tcPr>
          <w:p w14:paraId="3262EE8C" w14:textId="77777777" w:rsidR="00DA4D74" w:rsidRPr="00D16FC6" w:rsidRDefault="00DA4D74" w:rsidP="00D039FD">
            <w:pPr>
              <w:rPr>
                <w:sz w:val="16"/>
                <w:szCs w:val="16"/>
              </w:rPr>
            </w:pPr>
            <w:r w:rsidRPr="00D16FC6">
              <w:rPr>
                <w:sz w:val="16"/>
                <w:szCs w:val="16"/>
              </w:rPr>
              <w:t>.025</w:t>
            </w:r>
          </w:p>
        </w:tc>
        <w:tc>
          <w:tcPr>
            <w:tcW w:w="338" w:type="pct"/>
          </w:tcPr>
          <w:p w14:paraId="186645D5" w14:textId="77777777" w:rsidR="00DA4D74" w:rsidRPr="00D16FC6" w:rsidRDefault="00DA4D74" w:rsidP="00D039FD">
            <w:pPr>
              <w:rPr>
                <w:sz w:val="16"/>
                <w:szCs w:val="16"/>
              </w:rPr>
            </w:pPr>
            <w:r w:rsidRPr="00D16FC6">
              <w:rPr>
                <w:sz w:val="16"/>
                <w:szCs w:val="16"/>
              </w:rPr>
              <w:t>.0227</w:t>
            </w:r>
          </w:p>
        </w:tc>
        <w:tc>
          <w:tcPr>
            <w:tcW w:w="430" w:type="pct"/>
          </w:tcPr>
          <w:p w14:paraId="2691AF1B" w14:textId="77777777" w:rsidR="00DA4D74" w:rsidRPr="00D16FC6" w:rsidRDefault="00DA4D74" w:rsidP="00D039FD">
            <w:pPr>
              <w:rPr>
                <w:sz w:val="16"/>
                <w:szCs w:val="16"/>
              </w:rPr>
            </w:pPr>
            <w:r w:rsidRPr="00D16FC6">
              <w:rPr>
                <w:sz w:val="16"/>
                <w:szCs w:val="16"/>
              </w:rPr>
              <w:t>-.019</w:t>
            </w:r>
          </w:p>
        </w:tc>
        <w:tc>
          <w:tcPr>
            <w:tcW w:w="417" w:type="pct"/>
          </w:tcPr>
          <w:p w14:paraId="3DF77786" w14:textId="77777777" w:rsidR="00DA4D74" w:rsidRPr="00D16FC6" w:rsidRDefault="00DA4D74" w:rsidP="00D039FD">
            <w:pPr>
              <w:rPr>
                <w:sz w:val="16"/>
                <w:szCs w:val="16"/>
              </w:rPr>
            </w:pPr>
            <w:r w:rsidRPr="00D16FC6">
              <w:rPr>
                <w:sz w:val="16"/>
                <w:szCs w:val="16"/>
              </w:rPr>
              <w:t>.070</w:t>
            </w:r>
          </w:p>
        </w:tc>
        <w:tc>
          <w:tcPr>
            <w:tcW w:w="416" w:type="pct"/>
          </w:tcPr>
          <w:p w14:paraId="59B12BEA" w14:textId="77777777" w:rsidR="00DA4D74" w:rsidRPr="00D16FC6" w:rsidRDefault="00DA4D74" w:rsidP="00D039FD">
            <w:pPr>
              <w:rPr>
                <w:sz w:val="16"/>
                <w:szCs w:val="16"/>
              </w:rPr>
            </w:pPr>
            <w:r w:rsidRPr="00D16FC6">
              <w:rPr>
                <w:sz w:val="16"/>
                <w:szCs w:val="16"/>
              </w:rPr>
              <w:t>1.224</w:t>
            </w:r>
          </w:p>
        </w:tc>
        <w:tc>
          <w:tcPr>
            <w:tcW w:w="250" w:type="pct"/>
          </w:tcPr>
          <w:p w14:paraId="7CEEA0D9" w14:textId="77777777" w:rsidR="00DA4D74" w:rsidRPr="00D16FC6" w:rsidRDefault="00DA4D74" w:rsidP="00D039FD">
            <w:pPr>
              <w:rPr>
                <w:sz w:val="16"/>
                <w:szCs w:val="16"/>
              </w:rPr>
            </w:pPr>
            <w:r w:rsidRPr="00D16FC6">
              <w:rPr>
                <w:sz w:val="16"/>
                <w:szCs w:val="16"/>
              </w:rPr>
              <w:t>1</w:t>
            </w:r>
          </w:p>
        </w:tc>
        <w:tc>
          <w:tcPr>
            <w:tcW w:w="416" w:type="pct"/>
          </w:tcPr>
          <w:p w14:paraId="699D93CC" w14:textId="77777777" w:rsidR="00DA4D74" w:rsidRPr="00D16FC6" w:rsidRDefault="00DA4D74" w:rsidP="00D039FD">
            <w:pPr>
              <w:rPr>
                <w:sz w:val="16"/>
                <w:szCs w:val="16"/>
              </w:rPr>
            </w:pPr>
            <w:r w:rsidRPr="00D16FC6">
              <w:rPr>
                <w:sz w:val="16"/>
                <w:szCs w:val="16"/>
              </w:rPr>
              <w:t>.269</w:t>
            </w:r>
          </w:p>
        </w:tc>
        <w:tc>
          <w:tcPr>
            <w:tcW w:w="417" w:type="pct"/>
          </w:tcPr>
          <w:p w14:paraId="5D3BF9C3" w14:textId="77777777" w:rsidR="00DA4D74" w:rsidRPr="00963A7F" w:rsidRDefault="00DA4D74" w:rsidP="00D039FD">
            <w:pPr>
              <w:rPr>
                <w:sz w:val="16"/>
                <w:szCs w:val="16"/>
              </w:rPr>
            </w:pPr>
            <w:r w:rsidRPr="00963A7F">
              <w:rPr>
                <w:sz w:val="16"/>
                <w:szCs w:val="16"/>
              </w:rPr>
              <w:t>.499</w:t>
            </w:r>
          </w:p>
        </w:tc>
        <w:tc>
          <w:tcPr>
            <w:tcW w:w="441" w:type="pct"/>
          </w:tcPr>
          <w:p w14:paraId="60E982F5" w14:textId="77777777" w:rsidR="00DA4D74" w:rsidRPr="00963A7F" w:rsidRDefault="00DA4D74" w:rsidP="00D039FD">
            <w:pPr>
              <w:rPr>
                <w:sz w:val="16"/>
                <w:szCs w:val="16"/>
              </w:rPr>
            </w:pPr>
            <w:r w:rsidRPr="00963A7F">
              <w:rPr>
                <w:sz w:val="16"/>
                <w:szCs w:val="16"/>
              </w:rPr>
              <w:t>2.004</w:t>
            </w:r>
          </w:p>
        </w:tc>
      </w:tr>
      <w:tr w:rsidR="00DA4D74" w:rsidRPr="00D16FC6" w14:paraId="37E92D5C" w14:textId="77777777" w:rsidTr="00D039FD">
        <w:tc>
          <w:tcPr>
            <w:tcW w:w="1551" w:type="pct"/>
          </w:tcPr>
          <w:p w14:paraId="53D97B61" w14:textId="77777777" w:rsidR="00DA4D74" w:rsidRPr="00D16FC6" w:rsidRDefault="00DA4D74" w:rsidP="00D039FD">
            <w:pPr>
              <w:rPr>
                <w:b/>
                <w:sz w:val="16"/>
                <w:szCs w:val="16"/>
              </w:rPr>
            </w:pPr>
            <w:r w:rsidRPr="00D16FC6">
              <w:rPr>
                <w:b/>
                <w:sz w:val="16"/>
                <w:szCs w:val="16"/>
              </w:rPr>
              <w:t>CHIT total</w:t>
            </w:r>
          </w:p>
        </w:tc>
        <w:tc>
          <w:tcPr>
            <w:tcW w:w="324" w:type="pct"/>
          </w:tcPr>
          <w:p w14:paraId="595F155F" w14:textId="77777777" w:rsidR="00DA4D74" w:rsidRPr="00D16FC6" w:rsidRDefault="00DA4D74" w:rsidP="00D039FD">
            <w:pPr>
              <w:rPr>
                <w:b/>
                <w:sz w:val="16"/>
                <w:szCs w:val="16"/>
              </w:rPr>
            </w:pPr>
            <w:r w:rsidRPr="00D16FC6">
              <w:rPr>
                <w:b/>
                <w:sz w:val="16"/>
                <w:szCs w:val="16"/>
              </w:rPr>
              <w:t>.015</w:t>
            </w:r>
          </w:p>
        </w:tc>
        <w:tc>
          <w:tcPr>
            <w:tcW w:w="338" w:type="pct"/>
          </w:tcPr>
          <w:p w14:paraId="2FC3D540" w14:textId="77777777" w:rsidR="00DA4D74" w:rsidRPr="00D16FC6" w:rsidRDefault="00DA4D74" w:rsidP="00D039FD">
            <w:pPr>
              <w:rPr>
                <w:b/>
                <w:sz w:val="16"/>
                <w:szCs w:val="16"/>
              </w:rPr>
            </w:pPr>
            <w:r w:rsidRPr="00D16FC6">
              <w:rPr>
                <w:b/>
                <w:sz w:val="16"/>
                <w:szCs w:val="16"/>
              </w:rPr>
              <w:t>.0071</w:t>
            </w:r>
          </w:p>
        </w:tc>
        <w:tc>
          <w:tcPr>
            <w:tcW w:w="430" w:type="pct"/>
          </w:tcPr>
          <w:p w14:paraId="06D8B5C5" w14:textId="77777777" w:rsidR="00DA4D74" w:rsidRPr="00D16FC6" w:rsidRDefault="00DA4D74" w:rsidP="00D039FD">
            <w:pPr>
              <w:rPr>
                <w:b/>
                <w:sz w:val="16"/>
                <w:szCs w:val="16"/>
              </w:rPr>
            </w:pPr>
            <w:r w:rsidRPr="00D16FC6">
              <w:rPr>
                <w:b/>
                <w:sz w:val="16"/>
                <w:szCs w:val="16"/>
              </w:rPr>
              <w:t>.001</w:t>
            </w:r>
          </w:p>
        </w:tc>
        <w:tc>
          <w:tcPr>
            <w:tcW w:w="417" w:type="pct"/>
          </w:tcPr>
          <w:p w14:paraId="42C1FEEA" w14:textId="77777777" w:rsidR="00DA4D74" w:rsidRPr="00D16FC6" w:rsidRDefault="00DA4D74" w:rsidP="00D039FD">
            <w:pPr>
              <w:rPr>
                <w:b/>
                <w:sz w:val="16"/>
                <w:szCs w:val="16"/>
              </w:rPr>
            </w:pPr>
            <w:r w:rsidRPr="00D16FC6">
              <w:rPr>
                <w:b/>
                <w:sz w:val="16"/>
                <w:szCs w:val="16"/>
              </w:rPr>
              <w:t>.028</w:t>
            </w:r>
          </w:p>
        </w:tc>
        <w:tc>
          <w:tcPr>
            <w:tcW w:w="416" w:type="pct"/>
          </w:tcPr>
          <w:p w14:paraId="275D2143" w14:textId="77777777" w:rsidR="00DA4D74" w:rsidRPr="00D16FC6" w:rsidRDefault="00DA4D74" w:rsidP="00D039FD">
            <w:pPr>
              <w:rPr>
                <w:b/>
                <w:sz w:val="16"/>
                <w:szCs w:val="16"/>
              </w:rPr>
            </w:pPr>
            <w:r w:rsidRPr="00D16FC6">
              <w:rPr>
                <w:b/>
                <w:sz w:val="16"/>
                <w:szCs w:val="16"/>
              </w:rPr>
              <w:t>4.171</w:t>
            </w:r>
          </w:p>
        </w:tc>
        <w:tc>
          <w:tcPr>
            <w:tcW w:w="250" w:type="pct"/>
          </w:tcPr>
          <w:p w14:paraId="3AD1E167" w14:textId="77777777" w:rsidR="00DA4D74" w:rsidRPr="00D16FC6" w:rsidRDefault="00DA4D74" w:rsidP="00D039FD">
            <w:pPr>
              <w:rPr>
                <w:b/>
                <w:sz w:val="16"/>
                <w:szCs w:val="16"/>
              </w:rPr>
            </w:pPr>
            <w:r w:rsidRPr="00D16FC6">
              <w:rPr>
                <w:b/>
                <w:sz w:val="16"/>
                <w:szCs w:val="16"/>
              </w:rPr>
              <w:t>1</w:t>
            </w:r>
          </w:p>
        </w:tc>
        <w:tc>
          <w:tcPr>
            <w:tcW w:w="416" w:type="pct"/>
          </w:tcPr>
          <w:p w14:paraId="20C112FF" w14:textId="77777777" w:rsidR="00DA4D74" w:rsidRPr="00D16FC6" w:rsidRDefault="00DA4D74" w:rsidP="00D039FD">
            <w:pPr>
              <w:rPr>
                <w:b/>
                <w:sz w:val="16"/>
                <w:szCs w:val="16"/>
              </w:rPr>
            </w:pPr>
            <w:r w:rsidRPr="00D16FC6">
              <w:rPr>
                <w:b/>
                <w:sz w:val="16"/>
                <w:szCs w:val="16"/>
              </w:rPr>
              <w:t>.041</w:t>
            </w:r>
          </w:p>
        </w:tc>
        <w:tc>
          <w:tcPr>
            <w:tcW w:w="417" w:type="pct"/>
          </w:tcPr>
          <w:p w14:paraId="2A028DAA" w14:textId="77777777" w:rsidR="00DA4D74" w:rsidRPr="00963A7F" w:rsidRDefault="00DA4D74" w:rsidP="00D039FD">
            <w:pPr>
              <w:rPr>
                <w:b/>
                <w:sz w:val="16"/>
                <w:szCs w:val="16"/>
              </w:rPr>
            </w:pPr>
            <w:r w:rsidRPr="00963A7F">
              <w:rPr>
                <w:sz w:val="16"/>
                <w:szCs w:val="16"/>
              </w:rPr>
              <w:t>.701</w:t>
            </w:r>
          </w:p>
        </w:tc>
        <w:tc>
          <w:tcPr>
            <w:tcW w:w="441" w:type="pct"/>
          </w:tcPr>
          <w:p w14:paraId="3F01821B" w14:textId="77777777" w:rsidR="00DA4D74" w:rsidRPr="00963A7F" w:rsidRDefault="00DA4D74" w:rsidP="00D039FD">
            <w:pPr>
              <w:rPr>
                <w:b/>
                <w:sz w:val="16"/>
                <w:szCs w:val="16"/>
              </w:rPr>
            </w:pPr>
            <w:r w:rsidRPr="00963A7F">
              <w:rPr>
                <w:sz w:val="16"/>
                <w:szCs w:val="16"/>
              </w:rPr>
              <w:t>1.427</w:t>
            </w:r>
          </w:p>
        </w:tc>
      </w:tr>
      <w:tr w:rsidR="00DA4D74" w:rsidRPr="00D16FC6" w14:paraId="33E70D2F" w14:textId="77777777" w:rsidTr="00D039FD">
        <w:tc>
          <w:tcPr>
            <w:tcW w:w="1551" w:type="pct"/>
          </w:tcPr>
          <w:p w14:paraId="077DFD50" w14:textId="77777777" w:rsidR="00DA4D74" w:rsidRPr="00D16FC6" w:rsidRDefault="00DA4D74" w:rsidP="00D039FD">
            <w:pPr>
              <w:rPr>
                <w:sz w:val="16"/>
                <w:szCs w:val="16"/>
              </w:rPr>
            </w:pPr>
            <w:r w:rsidRPr="00D16FC6">
              <w:rPr>
                <w:sz w:val="16"/>
                <w:szCs w:val="16"/>
              </w:rPr>
              <w:t>BIS total</w:t>
            </w:r>
          </w:p>
        </w:tc>
        <w:tc>
          <w:tcPr>
            <w:tcW w:w="324" w:type="pct"/>
          </w:tcPr>
          <w:p w14:paraId="076BA634" w14:textId="77777777" w:rsidR="00DA4D74" w:rsidRPr="00D16FC6" w:rsidRDefault="00DA4D74" w:rsidP="00D039FD">
            <w:pPr>
              <w:rPr>
                <w:sz w:val="16"/>
                <w:szCs w:val="16"/>
              </w:rPr>
            </w:pPr>
            <w:r w:rsidRPr="00D16FC6">
              <w:rPr>
                <w:sz w:val="16"/>
                <w:szCs w:val="16"/>
              </w:rPr>
              <w:t>.005</w:t>
            </w:r>
          </w:p>
        </w:tc>
        <w:tc>
          <w:tcPr>
            <w:tcW w:w="338" w:type="pct"/>
          </w:tcPr>
          <w:p w14:paraId="47D3DEF3" w14:textId="77777777" w:rsidR="00DA4D74" w:rsidRPr="00D16FC6" w:rsidRDefault="00DA4D74" w:rsidP="00D039FD">
            <w:pPr>
              <w:rPr>
                <w:sz w:val="16"/>
                <w:szCs w:val="16"/>
              </w:rPr>
            </w:pPr>
            <w:r w:rsidRPr="00D16FC6">
              <w:rPr>
                <w:sz w:val="16"/>
                <w:szCs w:val="16"/>
              </w:rPr>
              <w:t>.0092</w:t>
            </w:r>
          </w:p>
        </w:tc>
        <w:tc>
          <w:tcPr>
            <w:tcW w:w="430" w:type="pct"/>
          </w:tcPr>
          <w:p w14:paraId="261CE3C0" w14:textId="77777777" w:rsidR="00DA4D74" w:rsidRPr="00D16FC6" w:rsidRDefault="00DA4D74" w:rsidP="00D039FD">
            <w:pPr>
              <w:rPr>
                <w:sz w:val="16"/>
                <w:szCs w:val="16"/>
              </w:rPr>
            </w:pPr>
            <w:r w:rsidRPr="00D16FC6">
              <w:rPr>
                <w:sz w:val="16"/>
                <w:szCs w:val="16"/>
              </w:rPr>
              <w:t>-.013</w:t>
            </w:r>
          </w:p>
        </w:tc>
        <w:tc>
          <w:tcPr>
            <w:tcW w:w="417" w:type="pct"/>
          </w:tcPr>
          <w:p w14:paraId="3D59FD90" w14:textId="77777777" w:rsidR="00DA4D74" w:rsidRPr="00D16FC6" w:rsidRDefault="00DA4D74" w:rsidP="00D039FD">
            <w:pPr>
              <w:rPr>
                <w:sz w:val="16"/>
                <w:szCs w:val="16"/>
              </w:rPr>
            </w:pPr>
            <w:r w:rsidRPr="00D16FC6">
              <w:rPr>
                <w:sz w:val="16"/>
                <w:szCs w:val="16"/>
              </w:rPr>
              <w:t>.023</w:t>
            </w:r>
          </w:p>
        </w:tc>
        <w:tc>
          <w:tcPr>
            <w:tcW w:w="416" w:type="pct"/>
          </w:tcPr>
          <w:p w14:paraId="40615BB9" w14:textId="77777777" w:rsidR="00DA4D74" w:rsidRPr="00D16FC6" w:rsidRDefault="00DA4D74" w:rsidP="00D039FD">
            <w:pPr>
              <w:rPr>
                <w:sz w:val="16"/>
                <w:szCs w:val="16"/>
              </w:rPr>
            </w:pPr>
            <w:r w:rsidRPr="00D16FC6">
              <w:rPr>
                <w:sz w:val="16"/>
                <w:szCs w:val="16"/>
              </w:rPr>
              <w:t>.258</w:t>
            </w:r>
          </w:p>
        </w:tc>
        <w:tc>
          <w:tcPr>
            <w:tcW w:w="250" w:type="pct"/>
          </w:tcPr>
          <w:p w14:paraId="72089CF3" w14:textId="77777777" w:rsidR="00DA4D74" w:rsidRPr="00D16FC6" w:rsidRDefault="00DA4D74" w:rsidP="00D039FD">
            <w:pPr>
              <w:rPr>
                <w:sz w:val="16"/>
                <w:szCs w:val="16"/>
              </w:rPr>
            </w:pPr>
            <w:r w:rsidRPr="00D16FC6">
              <w:rPr>
                <w:sz w:val="16"/>
                <w:szCs w:val="16"/>
              </w:rPr>
              <w:t>1</w:t>
            </w:r>
          </w:p>
        </w:tc>
        <w:tc>
          <w:tcPr>
            <w:tcW w:w="416" w:type="pct"/>
          </w:tcPr>
          <w:p w14:paraId="4F7A00D3" w14:textId="77777777" w:rsidR="00DA4D74" w:rsidRPr="00D16FC6" w:rsidRDefault="00DA4D74" w:rsidP="00D039FD">
            <w:pPr>
              <w:rPr>
                <w:sz w:val="16"/>
                <w:szCs w:val="16"/>
              </w:rPr>
            </w:pPr>
            <w:r w:rsidRPr="00D16FC6">
              <w:rPr>
                <w:sz w:val="16"/>
                <w:szCs w:val="16"/>
              </w:rPr>
              <w:t>.612</w:t>
            </w:r>
          </w:p>
        </w:tc>
        <w:tc>
          <w:tcPr>
            <w:tcW w:w="417" w:type="pct"/>
          </w:tcPr>
          <w:p w14:paraId="167E83E2" w14:textId="77777777" w:rsidR="00DA4D74" w:rsidRPr="00963A7F" w:rsidRDefault="00DA4D74" w:rsidP="00D039FD">
            <w:pPr>
              <w:rPr>
                <w:sz w:val="16"/>
                <w:szCs w:val="16"/>
              </w:rPr>
            </w:pPr>
            <w:r w:rsidRPr="00963A7F">
              <w:rPr>
                <w:sz w:val="16"/>
                <w:szCs w:val="16"/>
              </w:rPr>
              <w:t>.807</w:t>
            </w:r>
          </w:p>
        </w:tc>
        <w:tc>
          <w:tcPr>
            <w:tcW w:w="441" w:type="pct"/>
          </w:tcPr>
          <w:p w14:paraId="0E9637CB" w14:textId="77777777" w:rsidR="00DA4D74" w:rsidRPr="00963A7F" w:rsidRDefault="00DA4D74" w:rsidP="00D039FD">
            <w:pPr>
              <w:rPr>
                <w:sz w:val="16"/>
                <w:szCs w:val="16"/>
              </w:rPr>
            </w:pPr>
            <w:r w:rsidRPr="00963A7F">
              <w:rPr>
                <w:sz w:val="16"/>
                <w:szCs w:val="16"/>
              </w:rPr>
              <w:t>1.240</w:t>
            </w:r>
          </w:p>
        </w:tc>
      </w:tr>
      <w:tr w:rsidR="00DA4D74" w:rsidRPr="00D16FC6" w14:paraId="196D9D8A" w14:textId="77777777" w:rsidTr="00D039FD">
        <w:tc>
          <w:tcPr>
            <w:tcW w:w="1551" w:type="pct"/>
          </w:tcPr>
          <w:p w14:paraId="41F1A4E2" w14:textId="77777777" w:rsidR="00DA4D74" w:rsidRPr="00D16FC6" w:rsidRDefault="00DA4D74" w:rsidP="00D039FD">
            <w:pPr>
              <w:rPr>
                <w:sz w:val="16"/>
                <w:szCs w:val="16"/>
              </w:rPr>
            </w:pPr>
            <w:r w:rsidRPr="00D16FC6">
              <w:rPr>
                <w:sz w:val="16"/>
                <w:szCs w:val="16"/>
              </w:rPr>
              <w:t>SPQ total</w:t>
            </w:r>
          </w:p>
        </w:tc>
        <w:tc>
          <w:tcPr>
            <w:tcW w:w="324" w:type="pct"/>
          </w:tcPr>
          <w:p w14:paraId="6E4F3FA6" w14:textId="77777777" w:rsidR="00DA4D74" w:rsidRPr="00D16FC6" w:rsidRDefault="00DA4D74" w:rsidP="00D039FD">
            <w:pPr>
              <w:rPr>
                <w:sz w:val="16"/>
                <w:szCs w:val="16"/>
              </w:rPr>
            </w:pPr>
            <w:r w:rsidRPr="00D16FC6">
              <w:rPr>
                <w:sz w:val="16"/>
                <w:szCs w:val="16"/>
              </w:rPr>
              <w:t>.014</w:t>
            </w:r>
          </w:p>
        </w:tc>
        <w:tc>
          <w:tcPr>
            <w:tcW w:w="338" w:type="pct"/>
          </w:tcPr>
          <w:p w14:paraId="7149C36E" w14:textId="77777777" w:rsidR="00DA4D74" w:rsidRPr="00D16FC6" w:rsidRDefault="00DA4D74" w:rsidP="00D039FD">
            <w:pPr>
              <w:rPr>
                <w:sz w:val="16"/>
                <w:szCs w:val="16"/>
              </w:rPr>
            </w:pPr>
            <w:r w:rsidRPr="00D16FC6">
              <w:rPr>
                <w:sz w:val="16"/>
                <w:szCs w:val="16"/>
              </w:rPr>
              <w:t>.0093</w:t>
            </w:r>
          </w:p>
        </w:tc>
        <w:tc>
          <w:tcPr>
            <w:tcW w:w="430" w:type="pct"/>
          </w:tcPr>
          <w:p w14:paraId="35DB442E" w14:textId="77777777" w:rsidR="00DA4D74" w:rsidRPr="00D16FC6" w:rsidRDefault="00DA4D74" w:rsidP="00D039FD">
            <w:pPr>
              <w:rPr>
                <w:sz w:val="16"/>
                <w:szCs w:val="16"/>
              </w:rPr>
            </w:pPr>
            <w:r w:rsidRPr="00D16FC6">
              <w:rPr>
                <w:sz w:val="16"/>
                <w:szCs w:val="16"/>
              </w:rPr>
              <w:t>-.004</w:t>
            </w:r>
          </w:p>
        </w:tc>
        <w:tc>
          <w:tcPr>
            <w:tcW w:w="417" w:type="pct"/>
          </w:tcPr>
          <w:p w14:paraId="37D35DDF" w14:textId="77777777" w:rsidR="00DA4D74" w:rsidRPr="00D16FC6" w:rsidRDefault="00DA4D74" w:rsidP="00D039FD">
            <w:pPr>
              <w:rPr>
                <w:sz w:val="16"/>
                <w:szCs w:val="16"/>
              </w:rPr>
            </w:pPr>
            <w:r w:rsidRPr="00D16FC6">
              <w:rPr>
                <w:sz w:val="16"/>
                <w:szCs w:val="16"/>
              </w:rPr>
              <w:t>.033</w:t>
            </w:r>
          </w:p>
        </w:tc>
        <w:tc>
          <w:tcPr>
            <w:tcW w:w="416" w:type="pct"/>
          </w:tcPr>
          <w:p w14:paraId="42C50097" w14:textId="77777777" w:rsidR="00DA4D74" w:rsidRPr="00D16FC6" w:rsidRDefault="00DA4D74" w:rsidP="00D039FD">
            <w:pPr>
              <w:rPr>
                <w:sz w:val="16"/>
                <w:szCs w:val="16"/>
              </w:rPr>
            </w:pPr>
            <w:r w:rsidRPr="00D16FC6">
              <w:rPr>
                <w:sz w:val="16"/>
                <w:szCs w:val="16"/>
              </w:rPr>
              <w:t>2.355</w:t>
            </w:r>
          </w:p>
        </w:tc>
        <w:tc>
          <w:tcPr>
            <w:tcW w:w="250" w:type="pct"/>
          </w:tcPr>
          <w:p w14:paraId="1AB46CC3" w14:textId="77777777" w:rsidR="00DA4D74" w:rsidRPr="00D16FC6" w:rsidRDefault="00DA4D74" w:rsidP="00D039FD">
            <w:pPr>
              <w:rPr>
                <w:sz w:val="16"/>
                <w:szCs w:val="16"/>
              </w:rPr>
            </w:pPr>
            <w:r w:rsidRPr="00D16FC6">
              <w:rPr>
                <w:sz w:val="16"/>
                <w:szCs w:val="16"/>
              </w:rPr>
              <w:t>1</w:t>
            </w:r>
          </w:p>
        </w:tc>
        <w:tc>
          <w:tcPr>
            <w:tcW w:w="416" w:type="pct"/>
          </w:tcPr>
          <w:p w14:paraId="16BD2865" w14:textId="77777777" w:rsidR="00DA4D74" w:rsidRPr="00D16FC6" w:rsidRDefault="00DA4D74" w:rsidP="00D039FD">
            <w:pPr>
              <w:rPr>
                <w:sz w:val="16"/>
                <w:szCs w:val="16"/>
              </w:rPr>
            </w:pPr>
            <w:r w:rsidRPr="00D16FC6">
              <w:rPr>
                <w:sz w:val="16"/>
                <w:szCs w:val="16"/>
              </w:rPr>
              <w:t>.125</w:t>
            </w:r>
          </w:p>
        </w:tc>
        <w:tc>
          <w:tcPr>
            <w:tcW w:w="417" w:type="pct"/>
          </w:tcPr>
          <w:p w14:paraId="71C35CF7" w14:textId="77777777" w:rsidR="00DA4D74" w:rsidRPr="00963A7F" w:rsidRDefault="00DA4D74" w:rsidP="00D039FD">
            <w:pPr>
              <w:rPr>
                <w:sz w:val="16"/>
                <w:szCs w:val="16"/>
              </w:rPr>
            </w:pPr>
            <w:r w:rsidRPr="00963A7F">
              <w:rPr>
                <w:sz w:val="16"/>
                <w:szCs w:val="16"/>
              </w:rPr>
              <w:t>.623</w:t>
            </w:r>
          </w:p>
        </w:tc>
        <w:tc>
          <w:tcPr>
            <w:tcW w:w="441" w:type="pct"/>
          </w:tcPr>
          <w:p w14:paraId="6ED26B5C" w14:textId="77777777" w:rsidR="00DA4D74" w:rsidRPr="00963A7F" w:rsidRDefault="00DA4D74" w:rsidP="00D039FD">
            <w:pPr>
              <w:rPr>
                <w:sz w:val="16"/>
                <w:szCs w:val="16"/>
              </w:rPr>
            </w:pPr>
            <w:r w:rsidRPr="00963A7F">
              <w:rPr>
                <w:sz w:val="16"/>
                <w:szCs w:val="16"/>
              </w:rPr>
              <w:t>1.606</w:t>
            </w:r>
          </w:p>
        </w:tc>
      </w:tr>
      <w:tr w:rsidR="00DA4D74" w:rsidRPr="00D16FC6" w14:paraId="095E319A" w14:textId="77777777" w:rsidTr="00D039FD">
        <w:tc>
          <w:tcPr>
            <w:tcW w:w="1551" w:type="pct"/>
          </w:tcPr>
          <w:p w14:paraId="1D416704" w14:textId="77777777" w:rsidR="00DA4D74" w:rsidRPr="00D16FC6" w:rsidRDefault="00DA4D74" w:rsidP="00D039FD">
            <w:pPr>
              <w:rPr>
                <w:sz w:val="16"/>
                <w:szCs w:val="16"/>
              </w:rPr>
            </w:pPr>
            <w:r w:rsidRPr="00D16FC6">
              <w:rPr>
                <w:sz w:val="16"/>
                <w:szCs w:val="16"/>
              </w:rPr>
              <w:t>DASS21 depression (before)</w:t>
            </w:r>
          </w:p>
        </w:tc>
        <w:tc>
          <w:tcPr>
            <w:tcW w:w="324" w:type="pct"/>
          </w:tcPr>
          <w:p w14:paraId="7119BA8C" w14:textId="77777777" w:rsidR="00DA4D74" w:rsidRPr="00D16FC6" w:rsidRDefault="00DA4D74" w:rsidP="00D039FD">
            <w:pPr>
              <w:rPr>
                <w:sz w:val="16"/>
                <w:szCs w:val="16"/>
              </w:rPr>
            </w:pPr>
            <w:r w:rsidRPr="00D16FC6">
              <w:rPr>
                <w:sz w:val="16"/>
                <w:szCs w:val="16"/>
              </w:rPr>
              <w:t>-.002</w:t>
            </w:r>
          </w:p>
        </w:tc>
        <w:tc>
          <w:tcPr>
            <w:tcW w:w="338" w:type="pct"/>
          </w:tcPr>
          <w:p w14:paraId="0316929C" w14:textId="77777777" w:rsidR="00DA4D74" w:rsidRPr="00D16FC6" w:rsidRDefault="00DA4D74" w:rsidP="00D039FD">
            <w:pPr>
              <w:rPr>
                <w:sz w:val="16"/>
                <w:szCs w:val="16"/>
              </w:rPr>
            </w:pPr>
            <w:r w:rsidRPr="00D16FC6">
              <w:rPr>
                <w:sz w:val="16"/>
                <w:szCs w:val="16"/>
              </w:rPr>
              <w:t>.0141</w:t>
            </w:r>
          </w:p>
        </w:tc>
        <w:tc>
          <w:tcPr>
            <w:tcW w:w="430" w:type="pct"/>
          </w:tcPr>
          <w:p w14:paraId="140326FE" w14:textId="77777777" w:rsidR="00DA4D74" w:rsidRPr="00D16FC6" w:rsidRDefault="00DA4D74" w:rsidP="00D039FD">
            <w:pPr>
              <w:rPr>
                <w:sz w:val="16"/>
                <w:szCs w:val="16"/>
              </w:rPr>
            </w:pPr>
            <w:r w:rsidRPr="00D16FC6">
              <w:rPr>
                <w:sz w:val="16"/>
                <w:szCs w:val="16"/>
              </w:rPr>
              <w:t>-.029</w:t>
            </w:r>
          </w:p>
        </w:tc>
        <w:tc>
          <w:tcPr>
            <w:tcW w:w="417" w:type="pct"/>
          </w:tcPr>
          <w:p w14:paraId="57FB9A38" w14:textId="77777777" w:rsidR="00DA4D74" w:rsidRPr="00D16FC6" w:rsidRDefault="00DA4D74" w:rsidP="00D039FD">
            <w:pPr>
              <w:rPr>
                <w:sz w:val="16"/>
                <w:szCs w:val="16"/>
              </w:rPr>
            </w:pPr>
            <w:r w:rsidRPr="00D16FC6">
              <w:rPr>
                <w:sz w:val="16"/>
                <w:szCs w:val="16"/>
              </w:rPr>
              <w:t>.026</w:t>
            </w:r>
          </w:p>
        </w:tc>
        <w:tc>
          <w:tcPr>
            <w:tcW w:w="416" w:type="pct"/>
          </w:tcPr>
          <w:p w14:paraId="6A582CCF" w14:textId="77777777" w:rsidR="00DA4D74" w:rsidRPr="00D16FC6" w:rsidRDefault="00DA4D74" w:rsidP="00D039FD">
            <w:pPr>
              <w:rPr>
                <w:sz w:val="16"/>
                <w:szCs w:val="16"/>
              </w:rPr>
            </w:pPr>
            <w:r w:rsidRPr="00D16FC6">
              <w:rPr>
                <w:sz w:val="16"/>
                <w:szCs w:val="16"/>
              </w:rPr>
              <w:t>.016</w:t>
            </w:r>
          </w:p>
        </w:tc>
        <w:tc>
          <w:tcPr>
            <w:tcW w:w="250" w:type="pct"/>
          </w:tcPr>
          <w:p w14:paraId="53BBF291" w14:textId="77777777" w:rsidR="00DA4D74" w:rsidRPr="00D16FC6" w:rsidRDefault="00DA4D74" w:rsidP="00D039FD">
            <w:pPr>
              <w:rPr>
                <w:sz w:val="16"/>
                <w:szCs w:val="16"/>
              </w:rPr>
            </w:pPr>
            <w:r w:rsidRPr="00D16FC6">
              <w:rPr>
                <w:sz w:val="16"/>
                <w:szCs w:val="16"/>
              </w:rPr>
              <w:t>1</w:t>
            </w:r>
          </w:p>
        </w:tc>
        <w:tc>
          <w:tcPr>
            <w:tcW w:w="416" w:type="pct"/>
          </w:tcPr>
          <w:p w14:paraId="6C5577B2" w14:textId="77777777" w:rsidR="00DA4D74" w:rsidRPr="00D16FC6" w:rsidRDefault="00DA4D74" w:rsidP="00D039FD">
            <w:pPr>
              <w:rPr>
                <w:sz w:val="16"/>
                <w:szCs w:val="16"/>
              </w:rPr>
            </w:pPr>
            <w:r w:rsidRPr="00D16FC6">
              <w:rPr>
                <w:sz w:val="16"/>
                <w:szCs w:val="16"/>
              </w:rPr>
              <w:t>.898</w:t>
            </w:r>
          </w:p>
        </w:tc>
        <w:tc>
          <w:tcPr>
            <w:tcW w:w="417" w:type="pct"/>
          </w:tcPr>
          <w:p w14:paraId="25DDCB65" w14:textId="77777777" w:rsidR="00DA4D74" w:rsidRPr="00963A7F" w:rsidRDefault="00DA4D74" w:rsidP="00D039FD">
            <w:pPr>
              <w:rPr>
                <w:sz w:val="16"/>
                <w:szCs w:val="16"/>
              </w:rPr>
            </w:pPr>
            <w:r w:rsidRPr="00963A7F">
              <w:rPr>
                <w:sz w:val="16"/>
                <w:szCs w:val="16"/>
              </w:rPr>
              <w:t>.370</w:t>
            </w:r>
          </w:p>
        </w:tc>
        <w:tc>
          <w:tcPr>
            <w:tcW w:w="441" w:type="pct"/>
          </w:tcPr>
          <w:p w14:paraId="48D0B28A" w14:textId="77777777" w:rsidR="00DA4D74" w:rsidRPr="00963A7F" w:rsidRDefault="00DA4D74" w:rsidP="00D039FD">
            <w:pPr>
              <w:rPr>
                <w:sz w:val="16"/>
                <w:szCs w:val="16"/>
              </w:rPr>
            </w:pPr>
            <w:r w:rsidRPr="00963A7F">
              <w:rPr>
                <w:sz w:val="16"/>
                <w:szCs w:val="16"/>
              </w:rPr>
              <w:t>2.704</w:t>
            </w:r>
          </w:p>
        </w:tc>
      </w:tr>
      <w:tr w:rsidR="00DA4D74" w:rsidRPr="00D16FC6" w14:paraId="197C20C1" w14:textId="77777777" w:rsidTr="00D039FD">
        <w:tc>
          <w:tcPr>
            <w:tcW w:w="1551" w:type="pct"/>
          </w:tcPr>
          <w:p w14:paraId="7DA18FC6" w14:textId="77777777" w:rsidR="00DA4D74" w:rsidRPr="00D16FC6" w:rsidRDefault="00DA4D74" w:rsidP="00D039FD">
            <w:pPr>
              <w:rPr>
                <w:sz w:val="16"/>
                <w:szCs w:val="16"/>
              </w:rPr>
            </w:pPr>
            <w:r w:rsidRPr="00D16FC6">
              <w:rPr>
                <w:sz w:val="16"/>
                <w:szCs w:val="16"/>
              </w:rPr>
              <w:t>DASS21_anxiety (before)</w:t>
            </w:r>
          </w:p>
        </w:tc>
        <w:tc>
          <w:tcPr>
            <w:tcW w:w="324" w:type="pct"/>
          </w:tcPr>
          <w:p w14:paraId="3A158CED" w14:textId="77777777" w:rsidR="00DA4D74" w:rsidRPr="00D16FC6" w:rsidRDefault="00DA4D74" w:rsidP="00D039FD">
            <w:pPr>
              <w:rPr>
                <w:sz w:val="16"/>
                <w:szCs w:val="16"/>
              </w:rPr>
            </w:pPr>
            <w:r w:rsidRPr="00D16FC6">
              <w:rPr>
                <w:sz w:val="16"/>
                <w:szCs w:val="16"/>
              </w:rPr>
              <w:t>.013</w:t>
            </w:r>
          </w:p>
        </w:tc>
        <w:tc>
          <w:tcPr>
            <w:tcW w:w="338" w:type="pct"/>
          </w:tcPr>
          <w:p w14:paraId="67CC2C73" w14:textId="77777777" w:rsidR="00DA4D74" w:rsidRPr="00D16FC6" w:rsidRDefault="00DA4D74" w:rsidP="00D039FD">
            <w:pPr>
              <w:rPr>
                <w:sz w:val="16"/>
                <w:szCs w:val="16"/>
              </w:rPr>
            </w:pPr>
            <w:r w:rsidRPr="00D16FC6">
              <w:rPr>
                <w:sz w:val="16"/>
                <w:szCs w:val="16"/>
              </w:rPr>
              <w:t>.0203</w:t>
            </w:r>
          </w:p>
        </w:tc>
        <w:tc>
          <w:tcPr>
            <w:tcW w:w="430" w:type="pct"/>
          </w:tcPr>
          <w:p w14:paraId="1ED21524" w14:textId="77777777" w:rsidR="00DA4D74" w:rsidRPr="00D16FC6" w:rsidRDefault="00DA4D74" w:rsidP="00D039FD">
            <w:pPr>
              <w:rPr>
                <w:sz w:val="16"/>
                <w:szCs w:val="16"/>
              </w:rPr>
            </w:pPr>
            <w:r w:rsidRPr="00D16FC6">
              <w:rPr>
                <w:sz w:val="16"/>
                <w:szCs w:val="16"/>
              </w:rPr>
              <w:t>-.027</w:t>
            </w:r>
          </w:p>
        </w:tc>
        <w:tc>
          <w:tcPr>
            <w:tcW w:w="417" w:type="pct"/>
          </w:tcPr>
          <w:p w14:paraId="7C81C5FD" w14:textId="77777777" w:rsidR="00DA4D74" w:rsidRPr="00D16FC6" w:rsidRDefault="00DA4D74" w:rsidP="00D039FD">
            <w:pPr>
              <w:rPr>
                <w:sz w:val="16"/>
                <w:szCs w:val="16"/>
              </w:rPr>
            </w:pPr>
            <w:r w:rsidRPr="00D16FC6">
              <w:rPr>
                <w:sz w:val="16"/>
                <w:szCs w:val="16"/>
              </w:rPr>
              <w:t>.053</w:t>
            </w:r>
          </w:p>
        </w:tc>
        <w:tc>
          <w:tcPr>
            <w:tcW w:w="416" w:type="pct"/>
          </w:tcPr>
          <w:p w14:paraId="199578CB" w14:textId="77777777" w:rsidR="00DA4D74" w:rsidRPr="00D16FC6" w:rsidRDefault="00DA4D74" w:rsidP="00D039FD">
            <w:pPr>
              <w:rPr>
                <w:sz w:val="16"/>
                <w:szCs w:val="16"/>
              </w:rPr>
            </w:pPr>
            <w:r w:rsidRPr="00D16FC6">
              <w:rPr>
                <w:sz w:val="16"/>
                <w:szCs w:val="16"/>
              </w:rPr>
              <w:t>.396</w:t>
            </w:r>
          </w:p>
        </w:tc>
        <w:tc>
          <w:tcPr>
            <w:tcW w:w="250" w:type="pct"/>
          </w:tcPr>
          <w:p w14:paraId="1647BD38" w14:textId="77777777" w:rsidR="00DA4D74" w:rsidRPr="00D16FC6" w:rsidRDefault="00DA4D74" w:rsidP="00D039FD">
            <w:pPr>
              <w:rPr>
                <w:sz w:val="16"/>
                <w:szCs w:val="16"/>
              </w:rPr>
            </w:pPr>
            <w:r w:rsidRPr="00D16FC6">
              <w:rPr>
                <w:sz w:val="16"/>
                <w:szCs w:val="16"/>
              </w:rPr>
              <w:t>1</w:t>
            </w:r>
          </w:p>
        </w:tc>
        <w:tc>
          <w:tcPr>
            <w:tcW w:w="416" w:type="pct"/>
          </w:tcPr>
          <w:p w14:paraId="5932CD08" w14:textId="77777777" w:rsidR="00DA4D74" w:rsidRPr="00D16FC6" w:rsidRDefault="00DA4D74" w:rsidP="00D039FD">
            <w:pPr>
              <w:rPr>
                <w:sz w:val="16"/>
                <w:szCs w:val="16"/>
              </w:rPr>
            </w:pPr>
            <w:r w:rsidRPr="00D16FC6">
              <w:rPr>
                <w:sz w:val="16"/>
                <w:szCs w:val="16"/>
              </w:rPr>
              <w:t>.529</w:t>
            </w:r>
          </w:p>
        </w:tc>
        <w:tc>
          <w:tcPr>
            <w:tcW w:w="417" w:type="pct"/>
          </w:tcPr>
          <w:p w14:paraId="0CF094E2" w14:textId="77777777" w:rsidR="00DA4D74" w:rsidRPr="00963A7F" w:rsidRDefault="00DA4D74" w:rsidP="00D039FD">
            <w:pPr>
              <w:rPr>
                <w:sz w:val="16"/>
                <w:szCs w:val="16"/>
              </w:rPr>
            </w:pPr>
            <w:r w:rsidRPr="00963A7F">
              <w:rPr>
                <w:sz w:val="16"/>
                <w:szCs w:val="16"/>
              </w:rPr>
              <w:t>.428</w:t>
            </w:r>
          </w:p>
        </w:tc>
        <w:tc>
          <w:tcPr>
            <w:tcW w:w="441" w:type="pct"/>
          </w:tcPr>
          <w:p w14:paraId="048C67F0" w14:textId="77777777" w:rsidR="00DA4D74" w:rsidRPr="00963A7F" w:rsidRDefault="00DA4D74" w:rsidP="00D039FD">
            <w:pPr>
              <w:rPr>
                <w:sz w:val="16"/>
                <w:szCs w:val="16"/>
              </w:rPr>
            </w:pPr>
            <w:r w:rsidRPr="00963A7F">
              <w:rPr>
                <w:sz w:val="16"/>
                <w:szCs w:val="16"/>
              </w:rPr>
              <w:t>2.334</w:t>
            </w:r>
          </w:p>
        </w:tc>
      </w:tr>
      <w:tr w:rsidR="00DA4D74" w:rsidRPr="00D16FC6" w14:paraId="71993227" w14:textId="77777777" w:rsidTr="00D039FD">
        <w:tc>
          <w:tcPr>
            <w:tcW w:w="1551" w:type="pct"/>
          </w:tcPr>
          <w:p w14:paraId="4A01594A" w14:textId="77777777" w:rsidR="00DA4D74" w:rsidRPr="00D16FC6" w:rsidRDefault="00DA4D74" w:rsidP="00D039FD">
            <w:pPr>
              <w:rPr>
                <w:sz w:val="16"/>
                <w:szCs w:val="16"/>
              </w:rPr>
            </w:pPr>
            <w:r w:rsidRPr="00D16FC6">
              <w:rPr>
                <w:sz w:val="16"/>
                <w:szCs w:val="16"/>
              </w:rPr>
              <w:t xml:space="preserve">DASS21_stress_(before) </w:t>
            </w:r>
          </w:p>
        </w:tc>
        <w:tc>
          <w:tcPr>
            <w:tcW w:w="324" w:type="pct"/>
          </w:tcPr>
          <w:p w14:paraId="30CB492B" w14:textId="77777777" w:rsidR="00DA4D74" w:rsidRPr="00D16FC6" w:rsidRDefault="00DA4D74" w:rsidP="00D039FD">
            <w:pPr>
              <w:rPr>
                <w:sz w:val="16"/>
                <w:szCs w:val="16"/>
              </w:rPr>
            </w:pPr>
            <w:r w:rsidRPr="00D16FC6">
              <w:rPr>
                <w:sz w:val="16"/>
                <w:szCs w:val="16"/>
              </w:rPr>
              <w:t>-.002</w:t>
            </w:r>
          </w:p>
        </w:tc>
        <w:tc>
          <w:tcPr>
            <w:tcW w:w="338" w:type="pct"/>
          </w:tcPr>
          <w:p w14:paraId="01C2D5EF" w14:textId="77777777" w:rsidR="00DA4D74" w:rsidRPr="00D16FC6" w:rsidRDefault="00DA4D74" w:rsidP="00D039FD">
            <w:pPr>
              <w:rPr>
                <w:sz w:val="16"/>
                <w:szCs w:val="16"/>
              </w:rPr>
            </w:pPr>
            <w:r w:rsidRPr="00D16FC6">
              <w:rPr>
                <w:sz w:val="16"/>
                <w:szCs w:val="16"/>
              </w:rPr>
              <w:t>.0177</w:t>
            </w:r>
          </w:p>
        </w:tc>
        <w:tc>
          <w:tcPr>
            <w:tcW w:w="430" w:type="pct"/>
          </w:tcPr>
          <w:p w14:paraId="2A95E71A" w14:textId="77777777" w:rsidR="00DA4D74" w:rsidRPr="00D16FC6" w:rsidRDefault="00DA4D74" w:rsidP="00D039FD">
            <w:pPr>
              <w:rPr>
                <w:sz w:val="16"/>
                <w:szCs w:val="16"/>
              </w:rPr>
            </w:pPr>
            <w:r w:rsidRPr="00D16FC6">
              <w:rPr>
                <w:sz w:val="16"/>
                <w:szCs w:val="16"/>
              </w:rPr>
              <w:t>-.037</w:t>
            </w:r>
          </w:p>
        </w:tc>
        <w:tc>
          <w:tcPr>
            <w:tcW w:w="417" w:type="pct"/>
          </w:tcPr>
          <w:p w14:paraId="53CF898B" w14:textId="77777777" w:rsidR="00DA4D74" w:rsidRPr="00D16FC6" w:rsidRDefault="00DA4D74" w:rsidP="00D039FD">
            <w:pPr>
              <w:rPr>
                <w:sz w:val="16"/>
                <w:szCs w:val="16"/>
              </w:rPr>
            </w:pPr>
            <w:r w:rsidRPr="00D16FC6">
              <w:rPr>
                <w:sz w:val="16"/>
                <w:szCs w:val="16"/>
              </w:rPr>
              <w:t>.033</w:t>
            </w:r>
          </w:p>
        </w:tc>
        <w:tc>
          <w:tcPr>
            <w:tcW w:w="416" w:type="pct"/>
          </w:tcPr>
          <w:p w14:paraId="5BDC73B5" w14:textId="77777777" w:rsidR="00DA4D74" w:rsidRPr="00D16FC6" w:rsidRDefault="00DA4D74" w:rsidP="00D039FD">
            <w:pPr>
              <w:rPr>
                <w:sz w:val="16"/>
                <w:szCs w:val="16"/>
              </w:rPr>
            </w:pPr>
            <w:r w:rsidRPr="00D16FC6">
              <w:rPr>
                <w:sz w:val="16"/>
                <w:szCs w:val="16"/>
              </w:rPr>
              <w:t>.013</w:t>
            </w:r>
          </w:p>
        </w:tc>
        <w:tc>
          <w:tcPr>
            <w:tcW w:w="250" w:type="pct"/>
          </w:tcPr>
          <w:p w14:paraId="334FDB45" w14:textId="77777777" w:rsidR="00DA4D74" w:rsidRPr="00D16FC6" w:rsidRDefault="00DA4D74" w:rsidP="00D039FD">
            <w:pPr>
              <w:rPr>
                <w:sz w:val="16"/>
                <w:szCs w:val="16"/>
              </w:rPr>
            </w:pPr>
            <w:r w:rsidRPr="00D16FC6">
              <w:rPr>
                <w:sz w:val="16"/>
                <w:szCs w:val="16"/>
              </w:rPr>
              <w:t>1</w:t>
            </w:r>
          </w:p>
        </w:tc>
        <w:tc>
          <w:tcPr>
            <w:tcW w:w="416" w:type="pct"/>
          </w:tcPr>
          <w:p w14:paraId="199BAADA" w14:textId="77777777" w:rsidR="00DA4D74" w:rsidRPr="00D16FC6" w:rsidRDefault="00DA4D74" w:rsidP="00D039FD">
            <w:pPr>
              <w:rPr>
                <w:sz w:val="16"/>
                <w:szCs w:val="16"/>
              </w:rPr>
            </w:pPr>
            <w:r w:rsidRPr="00D16FC6">
              <w:rPr>
                <w:sz w:val="16"/>
                <w:szCs w:val="16"/>
              </w:rPr>
              <w:t>.908</w:t>
            </w:r>
          </w:p>
        </w:tc>
        <w:tc>
          <w:tcPr>
            <w:tcW w:w="417" w:type="pct"/>
          </w:tcPr>
          <w:p w14:paraId="03F63D4C" w14:textId="77777777" w:rsidR="00DA4D74" w:rsidRPr="00963A7F" w:rsidRDefault="00DA4D74" w:rsidP="00D039FD">
            <w:pPr>
              <w:rPr>
                <w:sz w:val="16"/>
                <w:szCs w:val="16"/>
              </w:rPr>
            </w:pPr>
            <w:r w:rsidRPr="00963A7F">
              <w:rPr>
                <w:sz w:val="16"/>
                <w:szCs w:val="16"/>
              </w:rPr>
              <w:t>.323</w:t>
            </w:r>
          </w:p>
        </w:tc>
        <w:tc>
          <w:tcPr>
            <w:tcW w:w="441" w:type="pct"/>
          </w:tcPr>
          <w:p w14:paraId="189A46C2" w14:textId="77777777" w:rsidR="00DA4D74" w:rsidRPr="00963A7F" w:rsidRDefault="00DA4D74" w:rsidP="00D039FD">
            <w:pPr>
              <w:rPr>
                <w:sz w:val="16"/>
                <w:szCs w:val="16"/>
              </w:rPr>
            </w:pPr>
            <w:r w:rsidRPr="00963A7F">
              <w:rPr>
                <w:sz w:val="16"/>
                <w:szCs w:val="16"/>
              </w:rPr>
              <w:t>3.094</w:t>
            </w:r>
          </w:p>
        </w:tc>
      </w:tr>
      <w:tr w:rsidR="00DA4D74" w:rsidRPr="00D16FC6" w14:paraId="20D52AF4" w14:textId="77777777" w:rsidTr="00D039FD">
        <w:tc>
          <w:tcPr>
            <w:tcW w:w="1551" w:type="pct"/>
          </w:tcPr>
          <w:p w14:paraId="1D25EC6B" w14:textId="77777777" w:rsidR="00DA4D74" w:rsidRPr="00D16FC6" w:rsidRDefault="00DA4D74" w:rsidP="00D039FD">
            <w:pPr>
              <w:rPr>
                <w:b/>
                <w:sz w:val="16"/>
                <w:szCs w:val="16"/>
              </w:rPr>
            </w:pPr>
            <w:r w:rsidRPr="00D16FC6">
              <w:rPr>
                <w:b/>
                <w:sz w:val="16"/>
                <w:szCs w:val="16"/>
              </w:rPr>
              <w:t xml:space="preserve">AAI_total_(before) </w:t>
            </w:r>
          </w:p>
        </w:tc>
        <w:tc>
          <w:tcPr>
            <w:tcW w:w="324" w:type="pct"/>
          </w:tcPr>
          <w:p w14:paraId="52EB8E3A" w14:textId="77777777" w:rsidR="00DA4D74" w:rsidRPr="00D16FC6" w:rsidRDefault="00DA4D74" w:rsidP="00D039FD">
            <w:pPr>
              <w:rPr>
                <w:b/>
                <w:sz w:val="16"/>
                <w:szCs w:val="16"/>
              </w:rPr>
            </w:pPr>
            <w:r w:rsidRPr="00D16FC6">
              <w:rPr>
                <w:b/>
                <w:sz w:val="16"/>
                <w:szCs w:val="16"/>
              </w:rPr>
              <w:t>.093</w:t>
            </w:r>
          </w:p>
        </w:tc>
        <w:tc>
          <w:tcPr>
            <w:tcW w:w="338" w:type="pct"/>
          </w:tcPr>
          <w:p w14:paraId="31BC1A3E" w14:textId="77777777" w:rsidR="00DA4D74" w:rsidRPr="00D16FC6" w:rsidRDefault="00DA4D74" w:rsidP="00D039FD">
            <w:pPr>
              <w:rPr>
                <w:b/>
                <w:sz w:val="16"/>
                <w:szCs w:val="16"/>
              </w:rPr>
            </w:pPr>
            <w:r w:rsidRPr="00D16FC6">
              <w:rPr>
                <w:b/>
                <w:sz w:val="16"/>
                <w:szCs w:val="16"/>
              </w:rPr>
              <w:t>.0074</w:t>
            </w:r>
          </w:p>
        </w:tc>
        <w:tc>
          <w:tcPr>
            <w:tcW w:w="430" w:type="pct"/>
          </w:tcPr>
          <w:p w14:paraId="184787D4" w14:textId="77777777" w:rsidR="00DA4D74" w:rsidRPr="00D16FC6" w:rsidRDefault="00DA4D74" w:rsidP="00D039FD">
            <w:pPr>
              <w:rPr>
                <w:b/>
                <w:sz w:val="16"/>
                <w:szCs w:val="16"/>
              </w:rPr>
            </w:pPr>
            <w:r w:rsidRPr="00D16FC6">
              <w:rPr>
                <w:b/>
                <w:sz w:val="16"/>
                <w:szCs w:val="16"/>
              </w:rPr>
              <w:t>.079</w:t>
            </w:r>
          </w:p>
        </w:tc>
        <w:tc>
          <w:tcPr>
            <w:tcW w:w="417" w:type="pct"/>
          </w:tcPr>
          <w:p w14:paraId="0B32988D" w14:textId="77777777" w:rsidR="00DA4D74" w:rsidRPr="00D16FC6" w:rsidRDefault="00DA4D74" w:rsidP="00D039FD">
            <w:pPr>
              <w:rPr>
                <w:b/>
                <w:sz w:val="16"/>
                <w:szCs w:val="16"/>
              </w:rPr>
            </w:pPr>
            <w:r w:rsidRPr="00D16FC6">
              <w:rPr>
                <w:b/>
                <w:sz w:val="16"/>
                <w:szCs w:val="16"/>
              </w:rPr>
              <w:t>.108</w:t>
            </w:r>
          </w:p>
        </w:tc>
        <w:tc>
          <w:tcPr>
            <w:tcW w:w="416" w:type="pct"/>
          </w:tcPr>
          <w:p w14:paraId="2F13061B" w14:textId="77777777" w:rsidR="00DA4D74" w:rsidRPr="00D16FC6" w:rsidRDefault="00DA4D74" w:rsidP="00D039FD">
            <w:pPr>
              <w:rPr>
                <w:b/>
                <w:sz w:val="16"/>
                <w:szCs w:val="16"/>
              </w:rPr>
            </w:pPr>
            <w:r>
              <w:rPr>
                <w:b/>
                <w:sz w:val="16"/>
                <w:szCs w:val="16"/>
              </w:rPr>
              <w:t>159.87</w:t>
            </w:r>
          </w:p>
        </w:tc>
        <w:tc>
          <w:tcPr>
            <w:tcW w:w="250" w:type="pct"/>
          </w:tcPr>
          <w:p w14:paraId="07DE0C15" w14:textId="77777777" w:rsidR="00DA4D74" w:rsidRPr="00D16FC6" w:rsidRDefault="00DA4D74" w:rsidP="00D039FD">
            <w:pPr>
              <w:rPr>
                <w:b/>
                <w:sz w:val="16"/>
                <w:szCs w:val="16"/>
              </w:rPr>
            </w:pPr>
            <w:r w:rsidRPr="00D16FC6">
              <w:rPr>
                <w:b/>
                <w:sz w:val="16"/>
                <w:szCs w:val="16"/>
              </w:rPr>
              <w:t>1</w:t>
            </w:r>
          </w:p>
        </w:tc>
        <w:tc>
          <w:tcPr>
            <w:tcW w:w="416" w:type="pct"/>
          </w:tcPr>
          <w:p w14:paraId="6C824609" w14:textId="77777777" w:rsidR="00DA4D74" w:rsidRPr="00D16FC6" w:rsidRDefault="00DA4D74" w:rsidP="00D039FD">
            <w:pPr>
              <w:rPr>
                <w:b/>
                <w:sz w:val="16"/>
                <w:szCs w:val="16"/>
              </w:rPr>
            </w:pPr>
            <w:r>
              <w:rPr>
                <w:b/>
                <w:sz w:val="16"/>
                <w:szCs w:val="16"/>
              </w:rPr>
              <w:t>&lt;.001</w:t>
            </w:r>
          </w:p>
        </w:tc>
        <w:tc>
          <w:tcPr>
            <w:tcW w:w="417" w:type="pct"/>
          </w:tcPr>
          <w:p w14:paraId="5CC5C140" w14:textId="77777777" w:rsidR="00DA4D74" w:rsidRPr="00963A7F" w:rsidRDefault="00DA4D74" w:rsidP="00D039FD">
            <w:pPr>
              <w:rPr>
                <w:b/>
                <w:sz w:val="16"/>
                <w:szCs w:val="16"/>
              </w:rPr>
            </w:pPr>
            <w:r w:rsidRPr="00963A7F">
              <w:rPr>
                <w:sz w:val="16"/>
                <w:szCs w:val="16"/>
              </w:rPr>
              <w:t>.567</w:t>
            </w:r>
          </w:p>
        </w:tc>
        <w:tc>
          <w:tcPr>
            <w:tcW w:w="441" w:type="pct"/>
          </w:tcPr>
          <w:p w14:paraId="2993A95D" w14:textId="77777777" w:rsidR="00DA4D74" w:rsidRPr="00963A7F" w:rsidRDefault="00DA4D74" w:rsidP="00D039FD">
            <w:pPr>
              <w:rPr>
                <w:b/>
                <w:sz w:val="16"/>
                <w:szCs w:val="16"/>
              </w:rPr>
            </w:pPr>
            <w:r w:rsidRPr="00963A7F">
              <w:rPr>
                <w:sz w:val="16"/>
                <w:szCs w:val="16"/>
              </w:rPr>
              <w:t>1.764</w:t>
            </w:r>
          </w:p>
        </w:tc>
      </w:tr>
      <w:tr w:rsidR="00DA4D74" w:rsidRPr="00D16FC6" w14:paraId="22AD9FEF" w14:textId="77777777" w:rsidTr="00D039FD">
        <w:tc>
          <w:tcPr>
            <w:tcW w:w="1551" w:type="pct"/>
          </w:tcPr>
          <w:p w14:paraId="2CDDA823" w14:textId="77777777" w:rsidR="00DA4D74" w:rsidRPr="00D16FC6" w:rsidRDefault="00DA4D74" w:rsidP="00D039FD">
            <w:pPr>
              <w:rPr>
                <w:sz w:val="16"/>
                <w:szCs w:val="16"/>
              </w:rPr>
            </w:pPr>
            <w:r w:rsidRPr="00D16FC6">
              <w:rPr>
                <w:sz w:val="16"/>
                <w:szCs w:val="16"/>
              </w:rPr>
              <w:t>(Scale)</w:t>
            </w:r>
          </w:p>
        </w:tc>
        <w:tc>
          <w:tcPr>
            <w:tcW w:w="324" w:type="pct"/>
          </w:tcPr>
          <w:p w14:paraId="4E8803DB" w14:textId="77777777" w:rsidR="00DA4D74" w:rsidRPr="00D16FC6" w:rsidRDefault="00DA4D74" w:rsidP="00D039FD">
            <w:pPr>
              <w:rPr>
                <w:sz w:val="16"/>
                <w:szCs w:val="16"/>
              </w:rPr>
            </w:pPr>
            <w:r w:rsidRPr="00D16FC6">
              <w:rPr>
                <w:sz w:val="16"/>
                <w:szCs w:val="16"/>
              </w:rPr>
              <w:t>1</w:t>
            </w:r>
          </w:p>
        </w:tc>
        <w:tc>
          <w:tcPr>
            <w:tcW w:w="338" w:type="pct"/>
          </w:tcPr>
          <w:p w14:paraId="5308CACA" w14:textId="77777777" w:rsidR="00DA4D74" w:rsidRPr="00D16FC6" w:rsidRDefault="00DA4D74" w:rsidP="00D039FD">
            <w:pPr>
              <w:rPr>
                <w:sz w:val="16"/>
                <w:szCs w:val="16"/>
              </w:rPr>
            </w:pPr>
          </w:p>
        </w:tc>
        <w:tc>
          <w:tcPr>
            <w:tcW w:w="430" w:type="pct"/>
          </w:tcPr>
          <w:p w14:paraId="1358863F" w14:textId="77777777" w:rsidR="00DA4D74" w:rsidRPr="00D16FC6" w:rsidRDefault="00DA4D74" w:rsidP="00D039FD">
            <w:pPr>
              <w:rPr>
                <w:sz w:val="16"/>
                <w:szCs w:val="16"/>
              </w:rPr>
            </w:pPr>
          </w:p>
        </w:tc>
        <w:tc>
          <w:tcPr>
            <w:tcW w:w="417" w:type="pct"/>
          </w:tcPr>
          <w:p w14:paraId="4622D0B7" w14:textId="77777777" w:rsidR="00DA4D74" w:rsidRPr="00D16FC6" w:rsidRDefault="00DA4D74" w:rsidP="00D039FD">
            <w:pPr>
              <w:rPr>
                <w:sz w:val="16"/>
                <w:szCs w:val="16"/>
              </w:rPr>
            </w:pPr>
          </w:p>
        </w:tc>
        <w:tc>
          <w:tcPr>
            <w:tcW w:w="416" w:type="pct"/>
          </w:tcPr>
          <w:p w14:paraId="40ADCE4D" w14:textId="77777777" w:rsidR="00DA4D74" w:rsidRPr="00D16FC6" w:rsidRDefault="00DA4D74" w:rsidP="00D039FD">
            <w:pPr>
              <w:rPr>
                <w:sz w:val="16"/>
                <w:szCs w:val="16"/>
              </w:rPr>
            </w:pPr>
          </w:p>
        </w:tc>
        <w:tc>
          <w:tcPr>
            <w:tcW w:w="250" w:type="pct"/>
          </w:tcPr>
          <w:p w14:paraId="66D0474C" w14:textId="77777777" w:rsidR="00DA4D74" w:rsidRPr="00D16FC6" w:rsidRDefault="00DA4D74" w:rsidP="00D039FD">
            <w:pPr>
              <w:rPr>
                <w:sz w:val="16"/>
                <w:szCs w:val="16"/>
              </w:rPr>
            </w:pPr>
          </w:p>
        </w:tc>
        <w:tc>
          <w:tcPr>
            <w:tcW w:w="416" w:type="pct"/>
          </w:tcPr>
          <w:p w14:paraId="5F4C1AF4" w14:textId="77777777" w:rsidR="00DA4D74" w:rsidRPr="00D16FC6" w:rsidRDefault="00DA4D74" w:rsidP="00D039FD">
            <w:pPr>
              <w:rPr>
                <w:sz w:val="16"/>
                <w:szCs w:val="16"/>
              </w:rPr>
            </w:pPr>
          </w:p>
        </w:tc>
        <w:tc>
          <w:tcPr>
            <w:tcW w:w="417" w:type="pct"/>
          </w:tcPr>
          <w:p w14:paraId="05B2F582" w14:textId="77777777" w:rsidR="00DA4D74" w:rsidRPr="00D16FC6" w:rsidRDefault="00DA4D74" w:rsidP="00D039FD">
            <w:pPr>
              <w:rPr>
                <w:sz w:val="16"/>
                <w:szCs w:val="16"/>
              </w:rPr>
            </w:pPr>
          </w:p>
        </w:tc>
        <w:tc>
          <w:tcPr>
            <w:tcW w:w="441" w:type="pct"/>
          </w:tcPr>
          <w:p w14:paraId="3D814129" w14:textId="77777777" w:rsidR="00DA4D74" w:rsidRPr="00D16FC6" w:rsidRDefault="00DA4D74" w:rsidP="00D039FD">
            <w:pPr>
              <w:rPr>
                <w:sz w:val="16"/>
                <w:szCs w:val="16"/>
              </w:rPr>
            </w:pPr>
          </w:p>
        </w:tc>
      </w:tr>
      <w:tr w:rsidR="00DA4D74" w:rsidRPr="00D16FC6" w14:paraId="24F23917" w14:textId="77777777" w:rsidTr="00D039FD">
        <w:tc>
          <w:tcPr>
            <w:tcW w:w="1551" w:type="pct"/>
          </w:tcPr>
          <w:p w14:paraId="79DD45B9" w14:textId="77777777" w:rsidR="00DA4D74" w:rsidRPr="00D16FC6" w:rsidRDefault="00DA4D74" w:rsidP="00D039FD">
            <w:pPr>
              <w:rPr>
                <w:sz w:val="16"/>
                <w:szCs w:val="16"/>
              </w:rPr>
            </w:pPr>
            <w:r w:rsidRPr="00D16FC6">
              <w:rPr>
                <w:sz w:val="16"/>
                <w:szCs w:val="16"/>
              </w:rPr>
              <w:t>(Negative binomial)</w:t>
            </w:r>
          </w:p>
        </w:tc>
        <w:tc>
          <w:tcPr>
            <w:tcW w:w="324" w:type="pct"/>
          </w:tcPr>
          <w:p w14:paraId="38C8C95C" w14:textId="77777777" w:rsidR="00DA4D74" w:rsidRPr="00D16FC6" w:rsidRDefault="00DA4D74" w:rsidP="00D039FD">
            <w:pPr>
              <w:rPr>
                <w:sz w:val="16"/>
                <w:szCs w:val="16"/>
              </w:rPr>
            </w:pPr>
            <w:r w:rsidRPr="00D16FC6">
              <w:rPr>
                <w:sz w:val="16"/>
                <w:szCs w:val="16"/>
              </w:rPr>
              <w:t>1</w:t>
            </w:r>
          </w:p>
        </w:tc>
        <w:tc>
          <w:tcPr>
            <w:tcW w:w="338" w:type="pct"/>
          </w:tcPr>
          <w:p w14:paraId="09E1B1B5" w14:textId="77777777" w:rsidR="00DA4D74" w:rsidRPr="00D16FC6" w:rsidRDefault="00DA4D74" w:rsidP="00D039FD">
            <w:pPr>
              <w:rPr>
                <w:sz w:val="16"/>
                <w:szCs w:val="16"/>
              </w:rPr>
            </w:pPr>
          </w:p>
        </w:tc>
        <w:tc>
          <w:tcPr>
            <w:tcW w:w="430" w:type="pct"/>
          </w:tcPr>
          <w:p w14:paraId="326B13B8" w14:textId="77777777" w:rsidR="00DA4D74" w:rsidRPr="00D16FC6" w:rsidRDefault="00DA4D74" w:rsidP="00D039FD">
            <w:pPr>
              <w:rPr>
                <w:sz w:val="16"/>
                <w:szCs w:val="16"/>
              </w:rPr>
            </w:pPr>
          </w:p>
        </w:tc>
        <w:tc>
          <w:tcPr>
            <w:tcW w:w="417" w:type="pct"/>
          </w:tcPr>
          <w:p w14:paraId="50E03EB4" w14:textId="77777777" w:rsidR="00DA4D74" w:rsidRPr="00D16FC6" w:rsidRDefault="00DA4D74" w:rsidP="00D039FD">
            <w:pPr>
              <w:rPr>
                <w:sz w:val="16"/>
                <w:szCs w:val="16"/>
              </w:rPr>
            </w:pPr>
          </w:p>
        </w:tc>
        <w:tc>
          <w:tcPr>
            <w:tcW w:w="416" w:type="pct"/>
          </w:tcPr>
          <w:p w14:paraId="45D25675" w14:textId="77777777" w:rsidR="00DA4D74" w:rsidRPr="00D16FC6" w:rsidRDefault="00DA4D74" w:rsidP="00D039FD">
            <w:pPr>
              <w:rPr>
                <w:sz w:val="16"/>
                <w:szCs w:val="16"/>
              </w:rPr>
            </w:pPr>
          </w:p>
        </w:tc>
        <w:tc>
          <w:tcPr>
            <w:tcW w:w="250" w:type="pct"/>
          </w:tcPr>
          <w:p w14:paraId="314BA2E4" w14:textId="77777777" w:rsidR="00DA4D74" w:rsidRPr="00D16FC6" w:rsidRDefault="00DA4D74" w:rsidP="00D039FD">
            <w:pPr>
              <w:rPr>
                <w:sz w:val="16"/>
                <w:szCs w:val="16"/>
              </w:rPr>
            </w:pPr>
          </w:p>
        </w:tc>
        <w:tc>
          <w:tcPr>
            <w:tcW w:w="416" w:type="pct"/>
          </w:tcPr>
          <w:p w14:paraId="3DB4DD3E" w14:textId="77777777" w:rsidR="00DA4D74" w:rsidRPr="00D16FC6" w:rsidRDefault="00DA4D74" w:rsidP="00D039FD">
            <w:pPr>
              <w:rPr>
                <w:sz w:val="16"/>
                <w:szCs w:val="16"/>
              </w:rPr>
            </w:pPr>
          </w:p>
        </w:tc>
        <w:tc>
          <w:tcPr>
            <w:tcW w:w="417" w:type="pct"/>
          </w:tcPr>
          <w:p w14:paraId="5E987A40" w14:textId="77777777" w:rsidR="00DA4D74" w:rsidRPr="00D16FC6" w:rsidRDefault="00DA4D74" w:rsidP="00D039FD">
            <w:pPr>
              <w:rPr>
                <w:sz w:val="16"/>
                <w:szCs w:val="16"/>
              </w:rPr>
            </w:pPr>
          </w:p>
        </w:tc>
        <w:tc>
          <w:tcPr>
            <w:tcW w:w="441" w:type="pct"/>
          </w:tcPr>
          <w:p w14:paraId="1A96C437" w14:textId="77777777" w:rsidR="00DA4D74" w:rsidRPr="00D16FC6" w:rsidRDefault="00DA4D74" w:rsidP="00D039FD">
            <w:pPr>
              <w:rPr>
                <w:sz w:val="16"/>
                <w:szCs w:val="16"/>
              </w:rPr>
            </w:pPr>
          </w:p>
        </w:tc>
      </w:tr>
    </w:tbl>
    <w:p w14:paraId="7B84E94A" w14:textId="77777777" w:rsidR="00DA4D74" w:rsidRPr="007D241B" w:rsidRDefault="00DA4D74" w:rsidP="00DA4D74">
      <w:pPr>
        <w:rPr>
          <w:sz w:val="16"/>
          <w:szCs w:val="16"/>
        </w:rPr>
      </w:pPr>
      <w:r w:rsidRPr="007D241B">
        <w:rPr>
          <w:sz w:val="16"/>
          <w:szCs w:val="16"/>
        </w:rPr>
        <w:t xml:space="preserve">Footnote: CHIT= Cambridge-Chicago Trait Compulsivity Scale; BIS= Barratt Impulsiveness Scale; </w:t>
      </w:r>
      <w:r>
        <w:rPr>
          <w:sz w:val="16"/>
          <w:szCs w:val="16"/>
        </w:rPr>
        <w:t>SPQ=Schizotypal Personality Q</w:t>
      </w:r>
      <w:r w:rsidRPr="007D241B">
        <w:rPr>
          <w:sz w:val="16"/>
          <w:szCs w:val="16"/>
        </w:rPr>
        <w:t>uestionnaire</w:t>
      </w:r>
      <w:r>
        <w:rPr>
          <w:sz w:val="16"/>
          <w:szCs w:val="16"/>
        </w:rPr>
        <w:t xml:space="preserve">; </w:t>
      </w:r>
      <w:r w:rsidRPr="007D241B">
        <w:rPr>
          <w:sz w:val="16"/>
          <w:szCs w:val="16"/>
        </w:rPr>
        <w:t xml:space="preserve">DASS-21= Depression Anxiety Stress Scale-21; </w:t>
      </w:r>
      <w:r>
        <w:rPr>
          <w:sz w:val="16"/>
          <w:szCs w:val="16"/>
        </w:rPr>
        <w:t>AAI=Anxiety Appearance Inventory</w:t>
      </w:r>
    </w:p>
    <w:p w14:paraId="34F6B618" w14:textId="77777777" w:rsidR="00DA4D74" w:rsidRDefault="00DA4D74" w:rsidP="00DA4D74"/>
    <w:p w14:paraId="77B47415" w14:textId="77777777" w:rsidR="00DA4D74" w:rsidRDefault="00DA4D74" w:rsidP="00DA4D74"/>
    <w:p w14:paraId="60D640C3" w14:textId="77777777" w:rsidR="00DA4D74" w:rsidRDefault="00DA4D74" w:rsidP="00DA4D74"/>
    <w:p w14:paraId="167F71DA" w14:textId="77777777" w:rsidR="00DA4D74" w:rsidRDefault="00DA4D74" w:rsidP="00DA4D74"/>
    <w:p w14:paraId="323F7916" w14:textId="77777777" w:rsidR="00DA4D74" w:rsidRDefault="00DA4D74" w:rsidP="00DA4D74"/>
    <w:p w14:paraId="48150002" w14:textId="77777777" w:rsidR="00DA4D74" w:rsidRPr="00A51C15" w:rsidRDefault="00DA4D74" w:rsidP="00DA4D74"/>
    <w:p w14:paraId="68AE1D59" w14:textId="77777777" w:rsidR="00DA4D74" w:rsidRDefault="00DA4D74" w:rsidP="00DA4D74"/>
    <w:p w14:paraId="7AA8CA40" w14:textId="77777777" w:rsidR="00DA4D74" w:rsidRDefault="00DA4D74" w:rsidP="00DA4D74"/>
    <w:p w14:paraId="3864012C" w14:textId="77777777" w:rsidR="00DA4D74" w:rsidRDefault="00DA4D74" w:rsidP="00DA4D74"/>
    <w:p w14:paraId="6F8DBBA4" w14:textId="77777777" w:rsidR="00DA4D74" w:rsidRDefault="00DA4D74" w:rsidP="00DA4D74"/>
    <w:p w14:paraId="2B64676F" w14:textId="77777777" w:rsidR="00DA4D74" w:rsidRDefault="00DA4D74" w:rsidP="00DA4D74"/>
    <w:p w14:paraId="45E0D3AF" w14:textId="77777777" w:rsidR="00DA4D74" w:rsidRDefault="00DA4D74" w:rsidP="00DA4D74"/>
    <w:p w14:paraId="5D25A98E" w14:textId="77777777" w:rsidR="00DA4D74" w:rsidRDefault="00DA4D74" w:rsidP="00DA4D74"/>
    <w:p w14:paraId="08E68348" w14:textId="77777777" w:rsidR="00DA4D74" w:rsidRDefault="00DA4D74" w:rsidP="00DA4D74"/>
    <w:p w14:paraId="0E471AB4" w14:textId="77777777" w:rsidR="00DA4D74" w:rsidRDefault="00DA4D74" w:rsidP="00DA4D74"/>
    <w:p w14:paraId="58D8320C" w14:textId="77777777" w:rsidR="00DA4D74" w:rsidRDefault="00DA4D74" w:rsidP="00DA4D74"/>
    <w:p w14:paraId="7904DB36" w14:textId="77777777" w:rsidR="00DA4D74" w:rsidRDefault="00DA4D74" w:rsidP="00DA4D74"/>
    <w:p w14:paraId="4A5A9330" w14:textId="77777777" w:rsidR="00DA4D74" w:rsidRDefault="00DA4D74" w:rsidP="00DA4D74"/>
    <w:p w14:paraId="0FCD79EC" w14:textId="77777777" w:rsidR="00DA4D74" w:rsidRDefault="00DA4D74" w:rsidP="00DA4D74"/>
    <w:p w14:paraId="58CB1246" w14:textId="77777777" w:rsidR="00DA4D74" w:rsidRDefault="00DA4D74" w:rsidP="00DA4D74"/>
    <w:p w14:paraId="0188E279" w14:textId="77777777" w:rsidR="00DA4D74" w:rsidRDefault="00DA4D74" w:rsidP="00DA4D74"/>
    <w:p w14:paraId="7B64E3AA" w14:textId="77777777" w:rsidR="00DA4D74" w:rsidRDefault="00DA4D74" w:rsidP="00DA4D74"/>
    <w:p w14:paraId="687EFB4D" w14:textId="77777777" w:rsidR="00DA4D74" w:rsidRDefault="00DA4D74" w:rsidP="00DA4D74"/>
    <w:p w14:paraId="6A7B98CE" w14:textId="77777777" w:rsidR="00DA4D74" w:rsidRDefault="00DA4D74" w:rsidP="00DA4D74"/>
    <w:p w14:paraId="22A1FCE4" w14:textId="77777777" w:rsidR="00DA4D74" w:rsidRDefault="00DA4D74" w:rsidP="00DA4D74"/>
    <w:p w14:paraId="3B6F7971" w14:textId="77777777" w:rsidR="00DA4D74" w:rsidRDefault="00DA4D74" w:rsidP="00DA4D74"/>
    <w:p w14:paraId="3E92A9E2" w14:textId="77777777" w:rsidR="00DA4D74" w:rsidRDefault="00DA4D74" w:rsidP="00DA4D74"/>
    <w:p w14:paraId="1B8C2808" w14:textId="77777777" w:rsidR="00DA4D74" w:rsidRDefault="00DA4D74" w:rsidP="00DA4D74"/>
    <w:p w14:paraId="6AE88815" w14:textId="3BD0C098" w:rsidR="00DA4D74" w:rsidRPr="00E60CA4" w:rsidRDefault="00DA4D74" w:rsidP="00DA4D74">
      <w:pPr>
        <w:rPr>
          <w:sz w:val="16"/>
          <w:szCs w:val="16"/>
        </w:rPr>
      </w:pPr>
      <w:r>
        <w:rPr>
          <w:sz w:val="16"/>
          <w:szCs w:val="16"/>
        </w:rPr>
        <w:t xml:space="preserve">Table 2 of appendix: Negative binomial model with </w:t>
      </w:r>
      <w:r w:rsidR="002D76D0">
        <w:rPr>
          <w:sz w:val="16"/>
          <w:szCs w:val="16"/>
        </w:rPr>
        <w:t>intra-</w:t>
      </w:r>
      <w:r w:rsidR="00A21B3F">
        <w:rPr>
          <w:sz w:val="16"/>
          <w:szCs w:val="16"/>
        </w:rPr>
        <w:t>COVID-19</w:t>
      </w:r>
      <w:r w:rsidR="002D76D0">
        <w:rPr>
          <w:sz w:val="16"/>
          <w:szCs w:val="16"/>
        </w:rPr>
        <w:t xml:space="preserve"> pandemic</w:t>
      </w:r>
      <w:r>
        <w:rPr>
          <w:sz w:val="16"/>
          <w:szCs w:val="16"/>
        </w:rPr>
        <w:t xml:space="preserve"> scores on the Massachusetts General Hospital Hair Pulling Scale (n=98)</w:t>
      </w:r>
    </w:p>
    <w:tbl>
      <w:tblPr>
        <w:tblStyle w:val="TableGrid"/>
        <w:tblW w:w="5000" w:type="pct"/>
        <w:tblLook w:val="04A0" w:firstRow="1" w:lastRow="0" w:firstColumn="1" w:lastColumn="0" w:noHBand="0" w:noVBand="1"/>
      </w:tblPr>
      <w:tblGrid>
        <w:gridCol w:w="2560"/>
        <w:gridCol w:w="576"/>
        <w:gridCol w:w="656"/>
        <w:gridCol w:w="664"/>
        <w:gridCol w:w="666"/>
        <w:gridCol w:w="709"/>
        <w:gridCol w:w="391"/>
        <w:gridCol w:w="534"/>
        <w:gridCol w:w="856"/>
        <w:gridCol w:w="86"/>
        <w:gridCol w:w="592"/>
      </w:tblGrid>
      <w:tr w:rsidR="00DA4D74" w:rsidRPr="00963A7F" w14:paraId="6989B408" w14:textId="77777777" w:rsidTr="00D039FD">
        <w:tc>
          <w:tcPr>
            <w:tcW w:w="4080" w:type="pct"/>
            <w:gridSpan w:val="8"/>
          </w:tcPr>
          <w:p w14:paraId="75B96AE9" w14:textId="77777777" w:rsidR="00DA4D74" w:rsidRPr="00E24DA8" w:rsidRDefault="00DA4D74" w:rsidP="00D039FD">
            <w:pPr>
              <w:tabs>
                <w:tab w:val="left" w:pos="1260"/>
                <w:tab w:val="center" w:pos="4150"/>
              </w:tabs>
              <w:rPr>
                <w:sz w:val="16"/>
                <w:szCs w:val="16"/>
              </w:rPr>
            </w:pPr>
            <w:r>
              <w:rPr>
                <w:sz w:val="16"/>
                <w:szCs w:val="16"/>
              </w:rPr>
              <w:tab/>
            </w:r>
            <w:r>
              <w:rPr>
                <w:sz w:val="16"/>
                <w:szCs w:val="16"/>
              </w:rPr>
              <w:tab/>
            </w:r>
            <w:r w:rsidRPr="00E24DA8">
              <w:rPr>
                <w:sz w:val="16"/>
                <w:szCs w:val="16"/>
              </w:rPr>
              <w:t>Parameter Estimates</w:t>
            </w:r>
          </w:p>
        </w:tc>
        <w:tc>
          <w:tcPr>
            <w:tcW w:w="559" w:type="pct"/>
            <w:gridSpan w:val="2"/>
          </w:tcPr>
          <w:p w14:paraId="65477264" w14:textId="77777777" w:rsidR="00DA4D74" w:rsidRPr="00963A7F" w:rsidRDefault="00DA4D74" w:rsidP="00D039FD">
            <w:pPr>
              <w:tabs>
                <w:tab w:val="left" w:pos="1260"/>
                <w:tab w:val="center" w:pos="4150"/>
              </w:tabs>
              <w:rPr>
                <w:sz w:val="16"/>
                <w:szCs w:val="16"/>
              </w:rPr>
            </w:pPr>
          </w:p>
        </w:tc>
        <w:tc>
          <w:tcPr>
            <w:tcW w:w="361" w:type="pct"/>
          </w:tcPr>
          <w:p w14:paraId="00FC4903" w14:textId="77777777" w:rsidR="00DA4D74" w:rsidRPr="00963A7F" w:rsidRDefault="00DA4D74" w:rsidP="00D039FD">
            <w:pPr>
              <w:tabs>
                <w:tab w:val="left" w:pos="1260"/>
                <w:tab w:val="center" w:pos="4150"/>
              </w:tabs>
              <w:rPr>
                <w:sz w:val="16"/>
                <w:szCs w:val="16"/>
              </w:rPr>
            </w:pPr>
          </w:p>
        </w:tc>
      </w:tr>
      <w:tr w:rsidR="00DA4D74" w:rsidRPr="00963A7F" w14:paraId="66B6504B" w14:textId="77777777" w:rsidTr="00D039FD">
        <w:tc>
          <w:tcPr>
            <w:tcW w:w="1548" w:type="pct"/>
          </w:tcPr>
          <w:p w14:paraId="62CC7CBC" w14:textId="77777777" w:rsidR="00DA4D74" w:rsidRPr="00E24DA8" w:rsidRDefault="00DA4D74" w:rsidP="00D039FD">
            <w:pPr>
              <w:jc w:val="center"/>
              <w:rPr>
                <w:sz w:val="16"/>
                <w:szCs w:val="16"/>
              </w:rPr>
            </w:pPr>
            <w:r w:rsidRPr="00E24DA8">
              <w:rPr>
                <w:sz w:val="16"/>
                <w:szCs w:val="16"/>
              </w:rPr>
              <w:t>Parameter</w:t>
            </w:r>
          </w:p>
        </w:tc>
        <w:tc>
          <w:tcPr>
            <w:tcW w:w="338" w:type="pct"/>
          </w:tcPr>
          <w:p w14:paraId="59DA17D4" w14:textId="77777777" w:rsidR="00DA4D74" w:rsidRPr="00CA0A5E" w:rsidRDefault="00DA4D74" w:rsidP="00D039FD">
            <w:pPr>
              <w:jc w:val="center"/>
              <w:rPr>
                <w:sz w:val="16"/>
                <w:szCs w:val="16"/>
              </w:rPr>
            </w:pPr>
            <w:r w:rsidRPr="00CA0A5E">
              <w:rPr>
                <w:sz w:val="16"/>
                <w:szCs w:val="16"/>
              </w:rPr>
              <w:t>B</w:t>
            </w:r>
          </w:p>
        </w:tc>
        <w:tc>
          <w:tcPr>
            <w:tcW w:w="385" w:type="pct"/>
          </w:tcPr>
          <w:p w14:paraId="1ED1108F" w14:textId="77777777" w:rsidR="00DA4D74" w:rsidRPr="00CA0A5E" w:rsidRDefault="00DA4D74" w:rsidP="00D039FD">
            <w:pPr>
              <w:jc w:val="center"/>
              <w:rPr>
                <w:sz w:val="16"/>
                <w:szCs w:val="16"/>
              </w:rPr>
            </w:pPr>
            <w:r w:rsidRPr="00CA0A5E">
              <w:rPr>
                <w:sz w:val="16"/>
                <w:szCs w:val="16"/>
              </w:rPr>
              <w:t>Std. Error</w:t>
            </w:r>
          </w:p>
        </w:tc>
        <w:tc>
          <w:tcPr>
            <w:tcW w:w="811" w:type="pct"/>
            <w:gridSpan w:val="2"/>
          </w:tcPr>
          <w:p w14:paraId="5575110B" w14:textId="77777777" w:rsidR="00DA4D74" w:rsidRPr="00CA0A5E" w:rsidRDefault="00DA4D74" w:rsidP="00D039FD">
            <w:pPr>
              <w:jc w:val="center"/>
              <w:rPr>
                <w:sz w:val="16"/>
                <w:szCs w:val="16"/>
              </w:rPr>
            </w:pPr>
            <w:r w:rsidRPr="00CA0A5E">
              <w:rPr>
                <w:sz w:val="16"/>
                <w:szCs w:val="16"/>
              </w:rPr>
              <w:t>95% Wald Confidence Interval</w:t>
            </w:r>
          </w:p>
        </w:tc>
        <w:tc>
          <w:tcPr>
            <w:tcW w:w="998" w:type="pct"/>
            <w:gridSpan w:val="3"/>
          </w:tcPr>
          <w:p w14:paraId="071BBDB3" w14:textId="77777777" w:rsidR="00DA4D74" w:rsidRPr="00CA0A5E" w:rsidRDefault="00DA4D74" w:rsidP="00D039FD">
            <w:pPr>
              <w:jc w:val="center"/>
              <w:rPr>
                <w:sz w:val="16"/>
                <w:szCs w:val="16"/>
              </w:rPr>
            </w:pPr>
            <w:r w:rsidRPr="00CA0A5E">
              <w:rPr>
                <w:sz w:val="16"/>
                <w:szCs w:val="16"/>
              </w:rPr>
              <w:t>Hypothesis Test</w:t>
            </w:r>
          </w:p>
        </w:tc>
        <w:tc>
          <w:tcPr>
            <w:tcW w:w="920" w:type="pct"/>
            <w:gridSpan w:val="3"/>
          </w:tcPr>
          <w:p w14:paraId="4E492251" w14:textId="77777777" w:rsidR="00DA4D74" w:rsidRPr="00CA0A5E" w:rsidRDefault="00DA4D74" w:rsidP="00D039FD">
            <w:pPr>
              <w:jc w:val="center"/>
              <w:rPr>
                <w:sz w:val="16"/>
                <w:szCs w:val="16"/>
              </w:rPr>
            </w:pPr>
            <w:r w:rsidRPr="00CA0A5E">
              <w:rPr>
                <w:sz w:val="16"/>
                <w:szCs w:val="16"/>
              </w:rPr>
              <w:t>Collinearity statistics</w:t>
            </w:r>
          </w:p>
        </w:tc>
      </w:tr>
      <w:tr w:rsidR="00DA4D74" w:rsidRPr="00963A7F" w14:paraId="4EB51E98" w14:textId="77777777" w:rsidTr="00D039FD">
        <w:tc>
          <w:tcPr>
            <w:tcW w:w="1548" w:type="pct"/>
          </w:tcPr>
          <w:p w14:paraId="7B334966" w14:textId="77777777" w:rsidR="00DA4D74" w:rsidRPr="00E24DA8" w:rsidRDefault="00DA4D74" w:rsidP="00D039FD">
            <w:pPr>
              <w:jc w:val="center"/>
              <w:rPr>
                <w:sz w:val="16"/>
                <w:szCs w:val="16"/>
              </w:rPr>
            </w:pPr>
          </w:p>
        </w:tc>
        <w:tc>
          <w:tcPr>
            <w:tcW w:w="338" w:type="pct"/>
          </w:tcPr>
          <w:p w14:paraId="7993CD6E" w14:textId="77777777" w:rsidR="00DA4D74" w:rsidRPr="00CA0A5E" w:rsidRDefault="00DA4D74" w:rsidP="00D039FD">
            <w:pPr>
              <w:jc w:val="center"/>
              <w:rPr>
                <w:sz w:val="16"/>
                <w:szCs w:val="16"/>
              </w:rPr>
            </w:pPr>
          </w:p>
        </w:tc>
        <w:tc>
          <w:tcPr>
            <w:tcW w:w="385" w:type="pct"/>
          </w:tcPr>
          <w:p w14:paraId="363CED12" w14:textId="77777777" w:rsidR="00DA4D74" w:rsidRPr="00CA0A5E" w:rsidRDefault="00DA4D74" w:rsidP="00D039FD">
            <w:pPr>
              <w:jc w:val="center"/>
              <w:rPr>
                <w:sz w:val="16"/>
                <w:szCs w:val="16"/>
              </w:rPr>
            </w:pPr>
          </w:p>
        </w:tc>
        <w:tc>
          <w:tcPr>
            <w:tcW w:w="405" w:type="pct"/>
          </w:tcPr>
          <w:p w14:paraId="5A5FABF8" w14:textId="77777777" w:rsidR="00DA4D74" w:rsidRPr="00CA0A5E" w:rsidRDefault="00DA4D74" w:rsidP="00D039FD">
            <w:pPr>
              <w:jc w:val="center"/>
              <w:rPr>
                <w:sz w:val="16"/>
                <w:szCs w:val="16"/>
              </w:rPr>
            </w:pPr>
            <w:r w:rsidRPr="00CA0A5E">
              <w:rPr>
                <w:sz w:val="16"/>
                <w:szCs w:val="16"/>
              </w:rPr>
              <w:t>Lower</w:t>
            </w:r>
          </w:p>
        </w:tc>
        <w:tc>
          <w:tcPr>
            <w:tcW w:w="406" w:type="pct"/>
          </w:tcPr>
          <w:p w14:paraId="23554088" w14:textId="77777777" w:rsidR="00DA4D74" w:rsidRPr="00CA0A5E" w:rsidRDefault="00DA4D74" w:rsidP="00D039FD">
            <w:pPr>
              <w:jc w:val="center"/>
              <w:rPr>
                <w:sz w:val="16"/>
                <w:szCs w:val="16"/>
              </w:rPr>
            </w:pPr>
            <w:r w:rsidRPr="00CA0A5E">
              <w:rPr>
                <w:sz w:val="16"/>
                <w:szCs w:val="16"/>
              </w:rPr>
              <w:t>Upper</w:t>
            </w:r>
          </w:p>
        </w:tc>
        <w:tc>
          <w:tcPr>
            <w:tcW w:w="432" w:type="pct"/>
          </w:tcPr>
          <w:p w14:paraId="1899696A" w14:textId="77777777" w:rsidR="00DA4D74" w:rsidRPr="00CA0A5E" w:rsidRDefault="00DA4D74" w:rsidP="00D039FD">
            <w:pPr>
              <w:jc w:val="center"/>
              <w:rPr>
                <w:sz w:val="16"/>
                <w:szCs w:val="16"/>
              </w:rPr>
            </w:pPr>
            <w:r w:rsidRPr="00CA0A5E">
              <w:rPr>
                <w:sz w:val="16"/>
                <w:szCs w:val="16"/>
              </w:rPr>
              <w:t>Wald Chi-Square</w:t>
            </w:r>
          </w:p>
        </w:tc>
        <w:tc>
          <w:tcPr>
            <w:tcW w:w="240" w:type="pct"/>
          </w:tcPr>
          <w:p w14:paraId="506DD056" w14:textId="77777777" w:rsidR="00DA4D74" w:rsidRPr="00CA0A5E" w:rsidRDefault="00DA4D74" w:rsidP="00D039FD">
            <w:pPr>
              <w:jc w:val="center"/>
              <w:rPr>
                <w:sz w:val="16"/>
                <w:szCs w:val="16"/>
              </w:rPr>
            </w:pPr>
            <w:r w:rsidRPr="00CA0A5E">
              <w:rPr>
                <w:sz w:val="16"/>
                <w:szCs w:val="16"/>
              </w:rPr>
              <w:t>df</w:t>
            </w:r>
          </w:p>
        </w:tc>
        <w:tc>
          <w:tcPr>
            <w:tcW w:w="326" w:type="pct"/>
          </w:tcPr>
          <w:p w14:paraId="1FDE625D" w14:textId="77777777" w:rsidR="00DA4D74" w:rsidRPr="00CA0A5E" w:rsidRDefault="00DA4D74" w:rsidP="00D039FD">
            <w:pPr>
              <w:jc w:val="center"/>
              <w:rPr>
                <w:sz w:val="16"/>
                <w:szCs w:val="16"/>
              </w:rPr>
            </w:pPr>
            <w:r w:rsidRPr="00CA0A5E">
              <w:rPr>
                <w:sz w:val="16"/>
                <w:szCs w:val="16"/>
              </w:rPr>
              <w:t>Sig.</w:t>
            </w:r>
          </w:p>
        </w:tc>
        <w:tc>
          <w:tcPr>
            <w:tcW w:w="503" w:type="pct"/>
          </w:tcPr>
          <w:p w14:paraId="31704B93" w14:textId="77777777" w:rsidR="00DA4D74" w:rsidRPr="00BF1955" w:rsidRDefault="00DA4D74" w:rsidP="00D039FD">
            <w:pPr>
              <w:jc w:val="center"/>
              <w:rPr>
                <w:sz w:val="16"/>
                <w:szCs w:val="16"/>
              </w:rPr>
            </w:pPr>
            <w:r w:rsidRPr="00BF1955">
              <w:rPr>
                <w:sz w:val="16"/>
                <w:szCs w:val="16"/>
              </w:rPr>
              <w:t>Tolerance</w:t>
            </w:r>
          </w:p>
        </w:tc>
        <w:tc>
          <w:tcPr>
            <w:tcW w:w="417" w:type="pct"/>
            <w:gridSpan w:val="2"/>
          </w:tcPr>
          <w:p w14:paraId="3C100C50" w14:textId="77777777" w:rsidR="00DA4D74" w:rsidRPr="00BF1955" w:rsidRDefault="00DA4D74" w:rsidP="00D039FD">
            <w:pPr>
              <w:jc w:val="center"/>
              <w:rPr>
                <w:sz w:val="16"/>
                <w:szCs w:val="16"/>
              </w:rPr>
            </w:pPr>
            <w:r w:rsidRPr="00BF1955">
              <w:rPr>
                <w:sz w:val="16"/>
                <w:szCs w:val="16"/>
              </w:rPr>
              <w:t>VIF</w:t>
            </w:r>
          </w:p>
        </w:tc>
      </w:tr>
      <w:tr w:rsidR="00DA4D74" w:rsidRPr="00C37C93" w14:paraId="1F550EC3" w14:textId="77777777" w:rsidTr="00D039FD">
        <w:tc>
          <w:tcPr>
            <w:tcW w:w="1548" w:type="pct"/>
          </w:tcPr>
          <w:p w14:paraId="15639CA4" w14:textId="77777777" w:rsidR="00DA4D74" w:rsidRPr="00E24DA8" w:rsidRDefault="00DA4D74" w:rsidP="00D039FD">
            <w:pPr>
              <w:rPr>
                <w:sz w:val="16"/>
                <w:szCs w:val="16"/>
              </w:rPr>
            </w:pPr>
            <w:r w:rsidRPr="00E24DA8">
              <w:rPr>
                <w:sz w:val="16"/>
                <w:szCs w:val="16"/>
              </w:rPr>
              <w:t>(Intercept)</w:t>
            </w:r>
          </w:p>
        </w:tc>
        <w:tc>
          <w:tcPr>
            <w:tcW w:w="338" w:type="pct"/>
          </w:tcPr>
          <w:p w14:paraId="297CF6E0" w14:textId="77777777" w:rsidR="00DA4D74" w:rsidRPr="005342D5" w:rsidRDefault="00DA4D74" w:rsidP="00D039FD">
            <w:pPr>
              <w:rPr>
                <w:sz w:val="16"/>
                <w:szCs w:val="16"/>
              </w:rPr>
            </w:pPr>
            <w:r w:rsidRPr="005342D5">
              <w:rPr>
                <w:sz w:val="16"/>
                <w:szCs w:val="16"/>
              </w:rPr>
              <w:t>1.760</w:t>
            </w:r>
          </w:p>
        </w:tc>
        <w:tc>
          <w:tcPr>
            <w:tcW w:w="385" w:type="pct"/>
          </w:tcPr>
          <w:p w14:paraId="3A17CB2A" w14:textId="77777777" w:rsidR="00DA4D74" w:rsidRPr="005342D5" w:rsidRDefault="00DA4D74" w:rsidP="00D039FD">
            <w:pPr>
              <w:rPr>
                <w:sz w:val="16"/>
                <w:szCs w:val="16"/>
              </w:rPr>
            </w:pPr>
            <w:r w:rsidRPr="005342D5">
              <w:rPr>
                <w:sz w:val="16"/>
                <w:szCs w:val="16"/>
              </w:rPr>
              <w:t>1.2286</w:t>
            </w:r>
          </w:p>
        </w:tc>
        <w:tc>
          <w:tcPr>
            <w:tcW w:w="405" w:type="pct"/>
          </w:tcPr>
          <w:p w14:paraId="3DD9D14A" w14:textId="77777777" w:rsidR="00DA4D74" w:rsidRPr="005342D5" w:rsidRDefault="00DA4D74" w:rsidP="00D039FD">
            <w:pPr>
              <w:rPr>
                <w:sz w:val="16"/>
                <w:szCs w:val="16"/>
              </w:rPr>
            </w:pPr>
            <w:r w:rsidRPr="005342D5">
              <w:rPr>
                <w:sz w:val="16"/>
                <w:szCs w:val="16"/>
              </w:rPr>
              <w:t>-.648</w:t>
            </w:r>
          </w:p>
        </w:tc>
        <w:tc>
          <w:tcPr>
            <w:tcW w:w="406" w:type="pct"/>
          </w:tcPr>
          <w:p w14:paraId="683EE536" w14:textId="77777777" w:rsidR="00DA4D74" w:rsidRPr="005342D5" w:rsidRDefault="00DA4D74" w:rsidP="00D039FD">
            <w:pPr>
              <w:rPr>
                <w:sz w:val="16"/>
                <w:szCs w:val="16"/>
              </w:rPr>
            </w:pPr>
            <w:r w:rsidRPr="005342D5">
              <w:rPr>
                <w:sz w:val="16"/>
                <w:szCs w:val="16"/>
              </w:rPr>
              <w:t>4.168</w:t>
            </w:r>
          </w:p>
        </w:tc>
        <w:tc>
          <w:tcPr>
            <w:tcW w:w="432" w:type="pct"/>
          </w:tcPr>
          <w:p w14:paraId="4FEC46F2" w14:textId="77777777" w:rsidR="00DA4D74" w:rsidRPr="005342D5" w:rsidRDefault="00DA4D74" w:rsidP="00D039FD">
            <w:pPr>
              <w:rPr>
                <w:sz w:val="16"/>
                <w:szCs w:val="16"/>
              </w:rPr>
            </w:pPr>
            <w:r w:rsidRPr="005342D5">
              <w:rPr>
                <w:sz w:val="16"/>
                <w:szCs w:val="16"/>
              </w:rPr>
              <w:t>2.052</w:t>
            </w:r>
          </w:p>
        </w:tc>
        <w:tc>
          <w:tcPr>
            <w:tcW w:w="240" w:type="pct"/>
          </w:tcPr>
          <w:p w14:paraId="366A9532" w14:textId="77777777" w:rsidR="00DA4D74" w:rsidRPr="005342D5" w:rsidRDefault="00DA4D74" w:rsidP="00D039FD">
            <w:pPr>
              <w:rPr>
                <w:sz w:val="16"/>
                <w:szCs w:val="16"/>
              </w:rPr>
            </w:pPr>
            <w:r w:rsidRPr="005342D5">
              <w:rPr>
                <w:sz w:val="16"/>
                <w:szCs w:val="16"/>
              </w:rPr>
              <w:t>1</w:t>
            </w:r>
          </w:p>
        </w:tc>
        <w:tc>
          <w:tcPr>
            <w:tcW w:w="326" w:type="pct"/>
          </w:tcPr>
          <w:p w14:paraId="31EA6C7E" w14:textId="77777777" w:rsidR="00DA4D74" w:rsidRPr="005342D5" w:rsidRDefault="00DA4D74" w:rsidP="00D039FD">
            <w:pPr>
              <w:rPr>
                <w:sz w:val="16"/>
                <w:szCs w:val="16"/>
              </w:rPr>
            </w:pPr>
            <w:r w:rsidRPr="005342D5">
              <w:rPr>
                <w:sz w:val="16"/>
                <w:szCs w:val="16"/>
              </w:rPr>
              <w:t>.152</w:t>
            </w:r>
          </w:p>
        </w:tc>
        <w:tc>
          <w:tcPr>
            <w:tcW w:w="503" w:type="pct"/>
          </w:tcPr>
          <w:p w14:paraId="0950E2A3" w14:textId="77777777" w:rsidR="00DA4D74" w:rsidRPr="005F2E91" w:rsidRDefault="00DA4D74" w:rsidP="00D039FD">
            <w:pPr>
              <w:rPr>
                <w:sz w:val="16"/>
                <w:szCs w:val="16"/>
              </w:rPr>
            </w:pPr>
          </w:p>
        </w:tc>
        <w:tc>
          <w:tcPr>
            <w:tcW w:w="417" w:type="pct"/>
            <w:gridSpan w:val="2"/>
          </w:tcPr>
          <w:p w14:paraId="7F1337EA" w14:textId="77777777" w:rsidR="00DA4D74" w:rsidRPr="005F2E91" w:rsidRDefault="00DA4D74" w:rsidP="00D039FD">
            <w:pPr>
              <w:rPr>
                <w:sz w:val="16"/>
                <w:szCs w:val="16"/>
              </w:rPr>
            </w:pPr>
          </w:p>
        </w:tc>
      </w:tr>
      <w:tr w:rsidR="00DA4D74" w:rsidRPr="00C37C93" w14:paraId="7D99FC99" w14:textId="77777777" w:rsidTr="00D039FD">
        <w:tc>
          <w:tcPr>
            <w:tcW w:w="1548" w:type="pct"/>
          </w:tcPr>
          <w:p w14:paraId="1D2400F8" w14:textId="77777777" w:rsidR="00DA4D74" w:rsidRPr="00DD3562" w:rsidRDefault="00DA4D74" w:rsidP="00D039FD">
            <w:pPr>
              <w:rPr>
                <w:sz w:val="16"/>
                <w:szCs w:val="16"/>
              </w:rPr>
            </w:pPr>
            <w:r w:rsidRPr="00DD3562">
              <w:rPr>
                <w:sz w:val="16"/>
                <w:szCs w:val="16"/>
              </w:rPr>
              <w:t>Age</w:t>
            </w:r>
          </w:p>
        </w:tc>
        <w:tc>
          <w:tcPr>
            <w:tcW w:w="338" w:type="pct"/>
          </w:tcPr>
          <w:p w14:paraId="0945F16E" w14:textId="77777777" w:rsidR="00DA4D74" w:rsidRPr="005342D5" w:rsidRDefault="00DA4D74" w:rsidP="00D039FD">
            <w:pPr>
              <w:rPr>
                <w:b/>
                <w:sz w:val="16"/>
                <w:szCs w:val="16"/>
              </w:rPr>
            </w:pPr>
            <w:r w:rsidRPr="005342D5">
              <w:rPr>
                <w:sz w:val="16"/>
                <w:szCs w:val="16"/>
              </w:rPr>
              <w:t>-.004</w:t>
            </w:r>
          </w:p>
        </w:tc>
        <w:tc>
          <w:tcPr>
            <w:tcW w:w="385" w:type="pct"/>
          </w:tcPr>
          <w:p w14:paraId="5B4BB970" w14:textId="77777777" w:rsidR="00DA4D74" w:rsidRPr="005342D5" w:rsidRDefault="00DA4D74" w:rsidP="00D039FD">
            <w:pPr>
              <w:rPr>
                <w:b/>
                <w:sz w:val="16"/>
                <w:szCs w:val="16"/>
              </w:rPr>
            </w:pPr>
            <w:r w:rsidRPr="005342D5">
              <w:rPr>
                <w:sz w:val="16"/>
                <w:szCs w:val="16"/>
              </w:rPr>
              <w:t>.0125</w:t>
            </w:r>
          </w:p>
        </w:tc>
        <w:tc>
          <w:tcPr>
            <w:tcW w:w="405" w:type="pct"/>
          </w:tcPr>
          <w:p w14:paraId="0315EB89" w14:textId="77777777" w:rsidR="00DA4D74" w:rsidRPr="005342D5" w:rsidRDefault="00DA4D74" w:rsidP="00D039FD">
            <w:pPr>
              <w:rPr>
                <w:b/>
                <w:sz w:val="16"/>
                <w:szCs w:val="16"/>
              </w:rPr>
            </w:pPr>
            <w:r w:rsidRPr="005342D5">
              <w:rPr>
                <w:sz w:val="16"/>
                <w:szCs w:val="16"/>
              </w:rPr>
              <w:t>-.029</w:t>
            </w:r>
          </w:p>
        </w:tc>
        <w:tc>
          <w:tcPr>
            <w:tcW w:w="406" w:type="pct"/>
          </w:tcPr>
          <w:p w14:paraId="7AF9A52E" w14:textId="77777777" w:rsidR="00DA4D74" w:rsidRPr="005342D5" w:rsidRDefault="00DA4D74" w:rsidP="00D039FD">
            <w:pPr>
              <w:rPr>
                <w:b/>
                <w:sz w:val="16"/>
                <w:szCs w:val="16"/>
              </w:rPr>
            </w:pPr>
            <w:r w:rsidRPr="005342D5">
              <w:rPr>
                <w:sz w:val="16"/>
                <w:szCs w:val="16"/>
              </w:rPr>
              <w:t>.020</w:t>
            </w:r>
          </w:p>
        </w:tc>
        <w:tc>
          <w:tcPr>
            <w:tcW w:w="432" w:type="pct"/>
          </w:tcPr>
          <w:p w14:paraId="5642E1AE" w14:textId="77777777" w:rsidR="00DA4D74" w:rsidRPr="005342D5" w:rsidRDefault="00DA4D74" w:rsidP="00D039FD">
            <w:pPr>
              <w:rPr>
                <w:b/>
                <w:sz w:val="16"/>
                <w:szCs w:val="16"/>
              </w:rPr>
            </w:pPr>
            <w:r w:rsidRPr="005342D5">
              <w:rPr>
                <w:sz w:val="16"/>
                <w:szCs w:val="16"/>
              </w:rPr>
              <w:t>.126</w:t>
            </w:r>
          </w:p>
        </w:tc>
        <w:tc>
          <w:tcPr>
            <w:tcW w:w="240" w:type="pct"/>
          </w:tcPr>
          <w:p w14:paraId="5ED8A674" w14:textId="77777777" w:rsidR="00DA4D74" w:rsidRPr="005342D5" w:rsidRDefault="00DA4D74" w:rsidP="00D039FD">
            <w:pPr>
              <w:rPr>
                <w:b/>
                <w:sz w:val="16"/>
                <w:szCs w:val="16"/>
              </w:rPr>
            </w:pPr>
            <w:r w:rsidRPr="005342D5">
              <w:rPr>
                <w:sz w:val="16"/>
                <w:szCs w:val="16"/>
              </w:rPr>
              <w:t>1</w:t>
            </w:r>
          </w:p>
        </w:tc>
        <w:tc>
          <w:tcPr>
            <w:tcW w:w="326" w:type="pct"/>
          </w:tcPr>
          <w:p w14:paraId="38768C9A" w14:textId="77777777" w:rsidR="00DA4D74" w:rsidRPr="005342D5" w:rsidRDefault="00DA4D74" w:rsidP="00D039FD">
            <w:pPr>
              <w:rPr>
                <w:b/>
                <w:sz w:val="16"/>
                <w:szCs w:val="16"/>
              </w:rPr>
            </w:pPr>
            <w:r w:rsidRPr="005342D5">
              <w:rPr>
                <w:sz w:val="16"/>
                <w:szCs w:val="16"/>
              </w:rPr>
              <w:t>.723</w:t>
            </w:r>
          </w:p>
        </w:tc>
        <w:tc>
          <w:tcPr>
            <w:tcW w:w="503" w:type="pct"/>
          </w:tcPr>
          <w:p w14:paraId="36FCCF54" w14:textId="77777777" w:rsidR="00DA4D74" w:rsidRPr="00AB3707" w:rsidRDefault="00DA4D74" w:rsidP="00D039FD">
            <w:pPr>
              <w:rPr>
                <w:sz w:val="16"/>
                <w:szCs w:val="16"/>
              </w:rPr>
            </w:pPr>
            <w:r w:rsidRPr="00AB3707">
              <w:rPr>
                <w:sz w:val="16"/>
                <w:szCs w:val="16"/>
              </w:rPr>
              <w:t>.743</w:t>
            </w:r>
          </w:p>
        </w:tc>
        <w:tc>
          <w:tcPr>
            <w:tcW w:w="417" w:type="pct"/>
            <w:gridSpan w:val="2"/>
          </w:tcPr>
          <w:p w14:paraId="1BAAAC20" w14:textId="77777777" w:rsidR="00DA4D74" w:rsidRPr="00AB3707" w:rsidRDefault="00DA4D74" w:rsidP="00D039FD">
            <w:pPr>
              <w:rPr>
                <w:sz w:val="16"/>
                <w:szCs w:val="16"/>
              </w:rPr>
            </w:pPr>
            <w:r w:rsidRPr="00AB3707">
              <w:rPr>
                <w:sz w:val="16"/>
                <w:szCs w:val="16"/>
              </w:rPr>
              <w:t>1.346</w:t>
            </w:r>
          </w:p>
        </w:tc>
      </w:tr>
      <w:tr w:rsidR="00DA4D74" w:rsidRPr="00C37C93" w14:paraId="71C85F67" w14:textId="77777777" w:rsidTr="00D039FD">
        <w:tc>
          <w:tcPr>
            <w:tcW w:w="1548" w:type="pct"/>
          </w:tcPr>
          <w:p w14:paraId="177C6389" w14:textId="77777777" w:rsidR="00DA4D74" w:rsidRPr="00DD3562" w:rsidRDefault="00DA4D74" w:rsidP="00D039FD">
            <w:pPr>
              <w:rPr>
                <w:sz w:val="16"/>
                <w:szCs w:val="16"/>
              </w:rPr>
            </w:pPr>
            <w:r w:rsidRPr="00DD3562">
              <w:rPr>
                <w:sz w:val="16"/>
                <w:szCs w:val="16"/>
              </w:rPr>
              <w:t>Male (vs. other) gender</w:t>
            </w:r>
          </w:p>
        </w:tc>
        <w:tc>
          <w:tcPr>
            <w:tcW w:w="338" w:type="pct"/>
          </w:tcPr>
          <w:p w14:paraId="1A032C41" w14:textId="77777777" w:rsidR="00DA4D74" w:rsidRPr="005342D5" w:rsidRDefault="00DA4D74" w:rsidP="00D039FD">
            <w:pPr>
              <w:rPr>
                <w:b/>
                <w:sz w:val="16"/>
                <w:szCs w:val="16"/>
              </w:rPr>
            </w:pPr>
            <w:r w:rsidRPr="005342D5">
              <w:rPr>
                <w:sz w:val="16"/>
                <w:szCs w:val="16"/>
              </w:rPr>
              <w:t>-.201</w:t>
            </w:r>
          </w:p>
        </w:tc>
        <w:tc>
          <w:tcPr>
            <w:tcW w:w="385" w:type="pct"/>
          </w:tcPr>
          <w:p w14:paraId="06C576E9" w14:textId="77777777" w:rsidR="00DA4D74" w:rsidRPr="005342D5" w:rsidRDefault="00DA4D74" w:rsidP="00D039FD">
            <w:pPr>
              <w:rPr>
                <w:b/>
                <w:sz w:val="16"/>
                <w:szCs w:val="16"/>
              </w:rPr>
            </w:pPr>
            <w:r w:rsidRPr="005342D5">
              <w:rPr>
                <w:sz w:val="16"/>
                <w:szCs w:val="16"/>
              </w:rPr>
              <w:t>.2866</w:t>
            </w:r>
          </w:p>
        </w:tc>
        <w:tc>
          <w:tcPr>
            <w:tcW w:w="405" w:type="pct"/>
          </w:tcPr>
          <w:p w14:paraId="606F6C15" w14:textId="77777777" w:rsidR="00DA4D74" w:rsidRPr="005342D5" w:rsidRDefault="00DA4D74" w:rsidP="00D039FD">
            <w:pPr>
              <w:rPr>
                <w:b/>
                <w:sz w:val="16"/>
                <w:szCs w:val="16"/>
              </w:rPr>
            </w:pPr>
            <w:r w:rsidRPr="005342D5">
              <w:rPr>
                <w:sz w:val="16"/>
                <w:szCs w:val="16"/>
              </w:rPr>
              <w:t>-.763</w:t>
            </w:r>
          </w:p>
        </w:tc>
        <w:tc>
          <w:tcPr>
            <w:tcW w:w="406" w:type="pct"/>
          </w:tcPr>
          <w:p w14:paraId="2D925E9C" w14:textId="77777777" w:rsidR="00DA4D74" w:rsidRPr="005342D5" w:rsidRDefault="00DA4D74" w:rsidP="00D039FD">
            <w:pPr>
              <w:rPr>
                <w:b/>
                <w:sz w:val="16"/>
                <w:szCs w:val="16"/>
              </w:rPr>
            </w:pPr>
            <w:r w:rsidRPr="005342D5">
              <w:rPr>
                <w:sz w:val="16"/>
                <w:szCs w:val="16"/>
              </w:rPr>
              <w:t>.361</w:t>
            </w:r>
          </w:p>
        </w:tc>
        <w:tc>
          <w:tcPr>
            <w:tcW w:w="432" w:type="pct"/>
          </w:tcPr>
          <w:p w14:paraId="63445F9C" w14:textId="77777777" w:rsidR="00DA4D74" w:rsidRPr="005342D5" w:rsidRDefault="00DA4D74" w:rsidP="00D039FD">
            <w:pPr>
              <w:rPr>
                <w:b/>
                <w:sz w:val="16"/>
                <w:szCs w:val="16"/>
              </w:rPr>
            </w:pPr>
            <w:r w:rsidRPr="005342D5">
              <w:rPr>
                <w:sz w:val="16"/>
                <w:szCs w:val="16"/>
              </w:rPr>
              <w:t>.491</w:t>
            </w:r>
          </w:p>
        </w:tc>
        <w:tc>
          <w:tcPr>
            <w:tcW w:w="240" w:type="pct"/>
          </w:tcPr>
          <w:p w14:paraId="5114D4D0" w14:textId="77777777" w:rsidR="00DA4D74" w:rsidRPr="005342D5" w:rsidRDefault="00DA4D74" w:rsidP="00D039FD">
            <w:pPr>
              <w:rPr>
                <w:b/>
                <w:sz w:val="16"/>
                <w:szCs w:val="16"/>
              </w:rPr>
            </w:pPr>
            <w:r w:rsidRPr="005342D5">
              <w:rPr>
                <w:sz w:val="16"/>
                <w:szCs w:val="16"/>
              </w:rPr>
              <w:t>1</w:t>
            </w:r>
          </w:p>
        </w:tc>
        <w:tc>
          <w:tcPr>
            <w:tcW w:w="326" w:type="pct"/>
          </w:tcPr>
          <w:p w14:paraId="2735140B" w14:textId="77777777" w:rsidR="00DA4D74" w:rsidRPr="005342D5" w:rsidRDefault="00DA4D74" w:rsidP="00D039FD">
            <w:pPr>
              <w:rPr>
                <w:b/>
                <w:sz w:val="16"/>
                <w:szCs w:val="16"/>
              </w:rPr>
            </w:pPr>
            <w:r w:rsidRPr="005342D5">
              <w:rPr>
                <w:sz w:val="16"/>
                <w:szCs w:val="16"/>
              </w:rPr>
              <w:t>.484</w:t>
            </w:r>
          </w:p>
        </w:tc>
        <w:tc>
          <w:tcPr>
            <w:tcW w:w="503" w:type="pct"/>
          </w:tcPr>
          <w:p w14:paraId="3A4EB3BA" w14:textId="77777777" w:rsidR="00DA4D74" w:rsidRPr="00AB3707" w:rsidRDefault="00DA4D74" w:rsidP="00D039FD">
            <w:pPr>
              <w:rPr>
                <w:sz w:val="16"/>
                <w:szCs w:val="16"/>
              </w:rPr>
            </w:pPr>
            <w:r w:rsidRPr="00AB3707">
              <w:rPr>
                <w:sz w:val="16"/>
                <w:szCs w:val="16"/>
              </w:rPr>
              <w:t>.642</w:t>
            </w:r>
          </w:p>
        </w:tc>
        <w:tc>
          <w:tcPr>
            <w:tcW w:w="417" w:type="pct"/>
            <w:gridSpan w:val="2"/>
          </w:tcPr>
          <w:p w14:paraId="7851B637" w14:textId="77777777" w:rsidR="00DA4D74" w:rsidRPr="00AB3707" w:rsidRDefault="00DA4D74" w:rsidP="00D039FD">
            <w:pPr>
              <w:rPr>
                <w:sz w:val="16"/>
                <w:szCs w:val="16"/>
              </w:rPr>
            </w:pPr>
            <w:r w:rsidRPr="00AB3707">
              <w:rPr>
                <w:sz w:val="16"/>
                <w:szCs w:val="16"/>
              </w:rPr>
              <w:t>1.557</w:t>
            </w:r>
          </w:p>
        </w:tc>
      </w:tr>
      <w:tr w:rsidR="00DA4D74" w:rsidRPr="00C37C93" w14:paraId="16F5E40A" w14:textId="77777777" w:rsidTr="00D039FD">
        <w:tc>
          <w:tcPr>
            <w:tcW w:w="1548" w:type="pct"/>
          </w:tcPr>
          <w:p w14:paraId="2F00E356" w14:textId="77777777" w:rsidR="00DA4D74" w:rsidRPr="00DD3562" w:rsidRDefault="00DA4D74" w:rsidP="00D039FD">
            <w:pPr>
              <w:rPr>
                <w:sz w:val="16"/>
                <w:szCs w:val="16"/>
              </w:rPr>
            </w:pPr>
            <w:r w:rsidRPr="00DD3562">
              <w:rPr>
                <w:sz w:val="16"/>
                <w:szCs w:val="16"/>
              </w:rPr>
              <w:t>Lower (vs. higher) education levels</w:t>
            </w:r>
          </w:p>
        </w:tc>
        <w:tc>
          <w:tcPr>
            <w:tcW w:w="338" w:type="pct"/>
          </w:tcPr>
          <w:p w14:paraId="501E29E4" w14:textId="77777777" w:rsidR="00DA4D74" w:rsidRPr="005342D5" w:rsidRDefault="00DA4D74" w:rsidP="00D039FD">
            <w:pPr>
              <w:rPr>
                <w:sz w:val="16"/>
                <w:szCs w:val="16"/>
              </w:rPr>
            </w:pPr>
            <w:r w:rsidRPr="005342D5">
              <w:rPr>
                <w:sz w:val="16"/>
                <w:szCs w:val="16"/>
              </w:rPr>
              <w:t>-.183</w:t>
            </w:r>
          </w:p>
        </w:tc>
        <w:tc>
          <w:tcPr>
            <w:tcW w:w="385" w:type="pct"/>
          </w:tcPr>
          <w:p w14:paraId="3039ECE4" w14:textId="77777777" w:rsidR="00DA4D74" w:rsidRPr="005342D5" w:rsidRDefault="00DA4D74" w:rsidP="00D039FD">
            <w:pPr>
              <w:rPr>
                <w:sz w:val="16"/>
                <w:szCs w:val="16"/>
              </w:rPr>
            </w:pPr>
            <w:r w:rsidRPr="005342D5">
              <w:rPr>
                <w:sz w:val="16"/>
                <w:szCs w:val="16"/>
              </w:rPr>
              <w:t>.4023</w:t>
            </w:r>
          </w:p>
        </w:tc>
        <w:tc>
          <w:tcPr>
            <w:tcW w:w="405" w:type="pct"/>
          </w:tcPr>
          <w:p w14:paraId="3941B13C" w14:textId="77777777" w:rsidR="00DA4D74" w:rsidRPr="005342D5" w:rsidRDefault="00DA4D74" w:rsidP="00D039FD">
            <w:pPr>
              <w:rPr>
                <w:sz w:val="16"/>
                <w:szCs w:val="16"/>
              </w:rPr>
            </w:pPr>
            <w:r w:rsidRPr="005342D5">
              <w:rPr>
                <w:sz w:val="16"/>
                <w:szCs w:val="16"/>
              </w:rPr>
              <w:t>-.972</w:t>
            </w:r>
          </w:p>
        </w:tc>
        <w:tc>
          <w:tcPr>
            <w:tcW w:w="406" w:type="pct"/>
          </w:tcPr>
          <w:p w14:paraId="28390C70" w14:textId="77777777" w:rsidR="00DA4D74" w:rsidRPr="005342D5" w:rsidRDefault="00DA4D74" w:rsidP="00D039FD">
            <w:pPr>
              <w:rPr>
                <w:sz w:val="16"/>
                <w:szCs w:val="16"/>
              </w:rPr>
            </w:pPr>
            <w:r w:rsidRPr="005342D5">
              <w:rPr>
                <w:sz w:val="16"/>
                <w:szCs w:val="16"/>
              </w:rPr>
              <w:t>.605</w:t>
            </w:r>
          </w:p>
        </w:tc>
        <w:tc>
          <w:tcPr>
            <w:tcW w:w="432" w:type="pct"/>
          </w:tcPr>
          <w:p w14:paraId="2F9EDCA9" w14:textId="77777777" w:rsidR="00DA4D74" w:rsidRPr="005342D5" w:rsidRDefault="00DA4D74" w:rsidP="00D039FD">
            <w:pPr>
              <w:rPr>
                <w:sz w:val="16"/>
                <w:szCs w:val="16"/>
              </w:rPr>
            </w:pPr>
            <w:r w:rsidRPr="005342D5">
              <w:rPr>
                <w:sz w:val="16"/>
                <w:szCs w:val="16"/>
              </w:rPr>
              <w:t>.207</w:t>
            </w:r>
          </w:p>
        </w:tc>
        <w:tc>
          <w:tcPr>
            <w:tcW w:w="240" w:type="pct"/>
          </w:tcPr>
          <w:p w14:paraId="7C840D2B" w14:textId="77777777" w:rsidR="00DA4D74" w:rsidRPr="005342D5" w:rsidRDefault="00DA4D74" w:rsidP="00D039FD">
            <w:pPr>
              <w:rPr>
                <w:sz w:val="16"/>
                <w:szCs w:val="16"/>
              </w:rPr>
            </w:pPr>
            <w:r w:rsidRPr="005342D5">
              <w:rPr>
                <w:sz w:val="16"/>
                <w:szCs w:val="16"/>
              </w:rPr>
              <w:t>1</w:t>
            </w:r>
          </w:p>
        </w:tc>
        <w:tc>
          <w:tcPr>
            <w:tcW w:w="326" w:type="pct"/>
          </w:tcPr>
          <w:p w14:paraId="70FA194A" w14:textId="77777777" w:rsidR="00DA4D74" w:rsidRPr="005342D5" w:rsidRDefault="00DA4D74" w:rsidP="00D039FD">
            <w:pPr>
              <w:rPr>
                <w:sz w:val="16"/>
                <w:szCs w:val="16"/>
              </w:rPr>
            </w:pPr>
            <w:r w:rsidRPr="005342D5">
              <w:rPr>
                <w:sz w:val="16"/>
                <w:szCs w:val="16"/>
              </w:rPr>
              <w:t>.649</w:t>
            </w:r>
          </w:p>
        </w:tc>
        <w:tc>
          <w:tcPr>
            <w:tcW w:w="503" w:type="pct"/>
          </w:tcPr>
          <w:p w14:paraId="45A910A9" w14:textId="77777777" w:rsidR="00DA4D74" w:rsidRPr="00AB3707" w:rsidRDefault="00DA4D74" w:rsidP="00D039FD">
            <w:pPr>
              <w:rPr>
                <w:sz w:val="16"/>
                <w:szCs w:val="16"/>
              </w:rPr>
            </w:pPr>
            <w:r w:rsidRPr="00AB3707">
              <w:rPr>
                <w:sz w:val="16"/>
                <w:szCs w:val="16"/>
              </w:rPr>
              <w:t>.856</w:t>
            </w:r>
          </w:p>
        </w:tc>
        <w:tc>
          <w:tcPr>
            <w:tcW w:w="417" w:type="pct"/>
            <w:gridSpan w:val="2"/>
          </w:tcPr>
          <w:p w14:paraId="01F10914" w14:textId="77777777" w:rsidR="00DA4D74" w:rsidRPr="00AB3707" w:rsidRDefault="00DA4D74" w:rsidP="00D039FD">
            <w:pPr>
              <w:rPr>
                <w:sz w:val="16"/>
                <w:szCs w:val="16"/>
              </w:rPr>
            </w:pPr>
            <w:r w:rsidRPr="00AB3707">
              <w:rPr>
                <w:sz w:val="16"/>
                <w:szCs w:val="16"/>
              </w:rPr>
              <w:t>1.168</w:t>
            </w:r>
          </w:p>
        </w:tc>
      </w:tr>
      <w:tr w:rsidR="00DA4D74" w:rsidRPr="00C37C93" w14:paraId="22C3F007" w14:textId="77777777" w:rsidTr="00D039FD">
        <w:tc>
          <w:tcPr>
            <w:tcW w:w="1548" w:type="pct"/>
          </w:tcPr>
          <w:p w14:paraId="723A07B5" w14:textId="77777777" w:rsidR="00DA4D74" w:rsidRPr="00DD3562" w:rsidRDefault="00DA4D74" w:rsidP="00D039FD">
            <w:pPr>
              <w:rPr>
                <w:sz w:val="16"/>
                <w:szCs w:val="16"/>
              </w:rPr>
            </w:pPr>
            <w:r w:rsidRPr="00DD3562">
              <w:rPr>
                <w:sz w:val="16"/>
                <w:szCs w:val="16"/>
              </w:rPr>
              <w:t>Non-white (vs. white) ethnicity</w:t>
            </w:r>
          </w:p>
        </w:tc>
        <w:tc>
          <w:tcPr>
            <w:tcW w:w="338" w:type="pct"/>
          </w:tcPr>
          <w:p w14:paraId="3746A4D0" w14:textId="77777777" w:rsidR="00DA4D74" w:rsidRPr="005342D5" w:rsidRDefault="00DA4D74" w:rsidP="00D039FD">
            <w:pPr>
              <w:rPr>
                <w:b/>
                <w:sz w:val="16"/>
                <w:szCs w:val="16"/>
              </w:rPr>
            </w:pPr>
            <w:r w:rsidRPr="005342D5">
              <w:rPr>
                <w:sz w:val="16"/>
                <w:szCs w:val="16"/>
              </w:rPr>
              <w:t>-.200</w:t>
            </w:r>
          </w:p>
        </w:tc>
        <w:tc>
          <w:tcPr>
            <w:tcW w:w="385" w:type="pct"/>
          </w:tcPr>
          <w:p w14:paraId="2C2D955B" w14:textId="77777777" w:rsidR="00DA4D74" w:rsidRPr="005342D5" w:rsidRDefault="00DA4D74" w:rsidP="00D039FD">
            <w:pPr>
              <w:rPr>
                <w:b/>
                <w:sz w:val="16"/>
                <w:szCs w:val="16"/>
              </w:rPr>
            </w:pPr>
            <w:r w:rsidRPr="005342D5">
              <w:rPr>
                <w:sz w:val="16"/>
                <w:szCs w:val="16"/>
              </w:rPr>
              <w:t>.2665</w:t>
            </w:r>
          </w:p>
        </w:tc>
        <w:tc>
          <w:tcPr>
            <w:tcW w:w="405" w:type="pct"/>
          </w:tcPr>
          <w:p w14:paraId="6BC79D12" w14:textId="77777777" w:rsidR="00DA4D74" w:rsidRPr="005342D5" w:rsidRDefault="00DA4D74" w:rsidP="00D039FD">
            <w:pPr>
              <w:rPr>
                <w:b/>
                <w:sz w:val="16"/>
                <w:szCs w:val="16"/>
              </w:rPr>
            </w:pPr>
            <w:r w:rsidRPr="005342D5">
              <w:rPr>
                <w:sz w:val="16"/>
                <w:szCs w:val="16"/>
              </w:rPr>
              <w:t>-.723</w:t>
            </w:r>
          </w:p>
        </w:tc>
        <w:tc>
          <w:tcPr>
            <w:tcW w:w="406" w:type="pct"/>
          </w:tcPr>
          <w:p w14:paraId="63E1B3A6" w14:textId="77777777" w:rsidR="00DA4D74" w:rsidRPr="005342D5" w:rsidRDefault="00DA4D74" w:rsidP="00D039FD">
            <w:pPr>
              <w:rPr>
                <w:b/>
                <w:sz w:val="16"/>
                <w:szCs w:val="16"/>
              </w:rPr>
            </w:pPr>
            <w:r w:rsidRPr="005342D5">
              <w:rPr>
                <w:sz w:val="16"/>
                <w:szCs w:val="16"/>
              </w:rPr>
              <w:t>.322</w:t>
            </w:r>
          </w:p>
        </w:tc>
        <w:tc>
          <w:tcPr>
            <w:tcW w:w="432" w:type="pct"/>
          </w:tcPr>
          <w:p w14:paraId="64B5C7BC" w14:textId="77777777" w:rsidR="00DA4D74" w:rsidRPr="005342D5" w:rsidRDefault="00DA4D74" w:rsidP="00D039FD">
            <w:pPr>
              <w:rPr>
                <w:b/>
                <w:sz w:val="16"/>
                <w:szCs w:val="16"/>
              </w:rPr>
            </w:pPr>
            <w:r w:rsidRPr="005342D5">
              <w:rPr>
                <w:sz w:val="16"/>
                <w:szCs w:val="16"/>
              </w:rPr>
              <w:t>.565</w:t>
            </w:r>
          </w:p>
        </w:tc>
        <w:tc>
          <w:tcPr>
            <w:tcW w:w="240" w:type="pct"/>
          </w:tcPr>
          <w:p w14:paraId="2CBC6EBC" w14:textId="77777777" w:rsidR="00DA4D74" w:rsidRPr="005342D5" w:rsidRDefault="00DA4D74" w:rsidP="00D039FD">
            <w:pPr>
              <w:rPr>
                <w:b/>
                <w:sz w:val="16"/>
                <w:szCs w:val="16"/>
              </w:rPr>
            </w:pPr>
            <w:r w:rsidRPr="005342D5">
              <w:rPr>
                <w:sz w:val="16"/>
                <w:szCs w:val="16"/>
              </w:rPr>
              <w:t>1</w:t>
            </w:r>
          </w:p>
        </w:tc>
        <w:tc>
          <w:tcPr>
            <w:tcW w:w="326" w:type="pct"/>
          </w:tcPr>
          <w:p w14:paraId="53F0EA4D" w14:textId="77777777" w:rsidR="00DA4D74" w:rsidRPr="005342D5" w:rsidRDefault="00DA4D74" w:rsidP="00D039FD">
            <w:pPr>
              <w:rPr>
                <w:b/>
                <w:sz w:val="16"/>
                <w:szCs w:val="16"/>
              </w:rPr>
            </w:pPr>
            <w:r w:rsidRPr="005342D5">
              <w:rPr>
                <w:sz w:val="16"/>
                <w:szCs w:val="16"/>
              </w:rPr>
              <w:t>.452</w:t>
            </w:r>
          </w:p>
        </w:tc>
        <w:tc>
          <w:tcPr>
            <w:tcW w:w="503" w:type="pct"/>
          </w:tcPr>
          <w:p w14:paraId="5C597B2A" w14:textId="77777777" w:rsidR="00DA4D74" w:rsidRPr="00AB3707" w:rsidRDefault="00DA4D74" w:rsidP="00D039FD">
            <w:pPr>
              <w:rPr>
                <w:sz w:val="16"/>
                <w:szCs w:val="16"/>
              </w:rPr>
            </w:pPr>
            <w:r w:rsidRPr="00AB3707">
              <w:rPr>
                <w:sz w:val="16"/>
                <w:szCs w:val="16"/>
              </w:rPr>
              <w:t>.834</w:t>
            </w:r>
          </w:p>
        </w:tc>
        <w:tc>
          <w:tcPr>
            <w:tcW w:w="417" w:type="pct"/>
            <w:gridSpan w:val="2"/>
          </w:tcPr>
          <w:p w14:paraId="6FD6E960" w14:textId="77777777" w:rsidR="00DA4D74" w:rsidRPr="00AB3707" w:rsidRDefault="00DA4D74" w:rsidP="00D039FD">
            <w:pPr>
              <w:rPr>
                <w:sz w:val="16"/>
                <w:szCs w:val="16"/>
              </w:rPr>
            </w:pPr>
            <w:r w:rsidRPr="00AB3707">
              <w:rPr>
                <w:sz w:val="16"/>
                <w:szCs w:val="16"/>
              </w:rPr>
              <w:t>1.199</w:t>
            </w:r>
          </w:p>
        </w:tc>
      </w:tr>
      <w:tr w:rsidR="00DA4D74" w:rsidRPr="00C37C93" w14:paraId="13F6B2F1" w14:textId="77777777" w:rsidTr="00D039FD">
        <w:tc>
          <w:tcPr>
            <w:tcW w:w="1548" w:type="pct"/>
          </w:tcPr>
          <w:p w14:paraId="51DC029A" w14:textId="77777777" w:rsidR="00DA4D74" w:rsidRPr="00DD3562" w:rsidRDefault="00DA4D74" w:rsidP="00D039FD">
            <w:pPr>
              <w:rPr>
                <w:sz w:val="16"/>
                <w:szCs w:val="16"/>
              </w:rPr>
            </w:pPr>
            <w:r w:rsidRPr="00DD3562">
              <w:rPr>
                <w:sz w:val="16"/>
                <w:szCs w:val="16"/>
              </w:rPr>
              <w:t xml:space="preserve">Non-married (vs. married) status </w:t>
            </w:r>
          </w:p>
        </w:tc>
        <w:tc>
          <w:tcPr>
            <w:tcW w:w="338" w:type="pct"/>
          </w:tcPr>
          <w:p w14:paraId="005CA16B" w14:textId="77777777" w:rsidR="00DA4D74" w:rsidRPr="005342D5" w:rsidRDefault="00DA4D74" w:rsidP="00D039FD">
            <w:pPr>
              <w:rPr>
                <w:sz w:val="16"/>
                <w:szCs w:val="16"/>
              </w:rPr>
            </w:pPr>
            <w:r w:rsidRPr="005342D5">
              <w:rPr>
                <w:sz w:val="16"/>
                <w:szCs w:val="16"/>
              </w:rPr>
              <w:t>.170</w:t>
            </w:r>
          </w:p>
        </w:tc>
        <w:tc>
          <w:tcPr>
            <w:tcW w:w="385" w:type="pct"/>
          </w:tcPr>
          <w:p w14:paraId="7CA946AE" w14:textId="77777777" w:rsidR="00DA4D74" w:rsidRPr="005342D5" w:rsidRDefault="00DA4D74" w:rsidP="00D039FD">
            <w:pPr>
              <w:rPr>
                <w:sz w:val="16"/>
                <w:szCs w:val="16"/>
              </w:rPr>
            </w:pPr>
            <w:r w:rsidRPr="005342D5">
              <w:rPr>
                <w:sz w:val="16"/>
                <w:szCs w:val="16"/>
              </w:rPr>
              <w:t>.2854</w:t>
            </w:r>
          </w:p>
        </w:tc>
        <w:tc>
          <w:tcPr>
            <w:tcW w:w="405" w:type="pct"/>
          </w:tcPr>
          <w:p w14:paraId="050985FD" w14:textId="77777777" w:rsidR="00DA4D74" w:rsidRPr="005342D5" w:rsidRDefault="00DA4D74" w:rsidP="00D039FD">
            <w:pPr>
              <w:rPr>
                <w:sz w:val="16"/>
                <w:szCs w:val="16"/>
              </w:rPr>
            </w:pPr>
            <w:r w:rsidRPr="005342D5">
              <w:rPr>
                <w:sz w:val="16"/>
                <w:szCs w:val="16"/>
              </w:rPr>
              <w:t>-.389</w:t>
            </w:r>
          </w:p>
        </w:tc>
        <w:tc>
          <w:tcPr>
            <w:tcW w:w="406" w:type="pct"/>
          </w:tcPr>
          <w:p w14:paraId="5965F7AD" w14:textId="77777777" w:rsidR="00DA4D74" w:rsidRPr="005342D5" w:rsidRDefault="00DA4D74" w:rsidP="00D039FD">
            <w:pPr>
              <w:rPr>
                <w:sz w:val="16"/>
                <w:szCs w:val="16"/>
              </w:rPr>
            </w:pPr>
            <w:r w:rsidRPr="005342D5">
              <w:rPr>
                <w:sz w:val="16"/>
                <w:szCs w:val="16"/>
              </w:rPr>
              <w:t>.729</w:t>
            </w:r>
          </w:p>
        </w:tc>
        <w:tc>
          <w:tcPr>
            <w:tcW w:w="432" w:type="pct"/>
          </w:tcPr>
          <w:p w14:paraId="37DB8D9A" w14:textId="77777777" w:rsidR="00DA4D74" w:rsidRPr="005342D5" w:rsidRDefault="00DA4D74" w:rsidP="00D039FD">
            <w:pPr>
              <w:rPr>
                <w:sz w:val="16"/>
                <w:szCs w:val="16"/>
              </w:rPr>
            </w:pPr>
            <w:r w:rsidRPr="005342D5">
              <w:rPr>
                <w:sz w:val="16"/>
                <w:szCs w:val="16"/>
              </w:rPr>
              <w:t>.355</w:t>
            </w:r>
          </w:p>
        </w:tc>
        <w:tc>
          <w:tcPr>
            <w:tcW w:w="240" w:type="pct"/>
          </w:tcPr>
          <w:p w14:paraId="7CD41A0B" w14:textId="77777777" w:rsidR="00DA4D74" w:rsidRPr="005342D5" w:rsidRDefault="00DA4D74" w:rsidP="00D039FD">
            <w:pPr>
              <w:rPr>
                <w:sz w:val="16"/>
                <w:szCs w:val="16"/>
              </w:rPr>
            </w:pPr>
            <w:r w:rsidRPr="005342D5">
              <w:rPr>
                <w:sz w:val="16"/>
                <w:szCs w:val="16"/>
              </w:rPr>
              <w:t>1</w:t>
            </w:r>
          </w:p>
        </w:tc>
        <w:tc>
          <w:tcPr>
            <w:tcW w:w="326" w:type="pct"/>
          </w:tcPr>
          <w:p w14:paraId="6FF814AD" w14:textId="77777777" w:rsidR="00DA4D74" w:rsidRPr="005342D5" w:rsidRDefault="00DA4D74" w:rsidP="00D039FD">
            <w:pPr>
              <w:rPr>
                <w:sz w:val="16"/>
                <w:szCs w:val="16"/>
              </w:rPr>
            </w:pPr>
            <w:r w:rsidRPr="005342D5">
              <w:rPr>
                <w:sz w:val="16"/>
                <w:szCs w:val="16"/>
              </w:rPr>
              <w:t>.551</w:t>
            </w:r>
          </w:p>
        </w:tc>
        <w:tc>
          <w:tcPr>
            <w:tcW w:w="503" w:type="pct"/>
          </w:tcPr>
          <w:p w14:paraId="1B3E1448" w14:textId="77777777" w:rsidR="00DA4D74" w:rsidRPr="00AB3707" w:rsidRDefault="00DA4D74" w:rsidP="00D039FD">
            <w:pPr>
              <w:rPr>
                <w:sz w:val="16"/>
                <w:szCs w:val="16"/>
              </w:rPr>
            </w:pPr>
            <w:r w:rsidRPr="00AB3707">
              <w:rPr>
                <w:sz w:val="16"/>
                <w:szCs w:val="16"/>
              </w:rPr>
              <w:t>.714</w:t>
            </w:r>
          </w:p>
        </w:tc>
        <w:tc>
          <w:tcPr>
            <w:tcW w:w="417" w:type="pct"/>
            <w:gridSpan w:val="2"/>
          </w:tcPr>
          <w:p w14:paraId="379CC322" w14:textId="77777777" w:rsidR="00DA4D74" w:rsidRPr="00AB3707" w:rsidRDefault="00DA4D74" w:rsidP="00D039FD">
            <w:pPr>
              <w:rPr>
                <w:sz w:val="16"/>
                <w:szCs w:val="16"/>
              </w:rPr>
            </w:pPr>
            <w:r w:rsidRPr="00AB3707">
              <w:rPr>
                <w:sz w:val="16"/>
                <w:szCs w:val="16"/>
              </w:rPr>
              <w:t>1.400</w:t>
            </w:r>
          </w:p>
        </w:tc>
      </w:tr>
      <w:tr w:rsidR="00DA4D74" w:rsidRPr="00C37C93" w14:paraId="753DAF6A" w14:textId="77777777" w:rsidTr="00D039FD">
        <w:tc>
          <w:tcPr>
            <w:tcW w:w="1548" w:type="pct"/>
          </w:tcPr>
          <w:p w14:paraId="7A3B74E1" w14:textId="77777777" w:rsidR="00DA4D74" w:rsidRPr="00DD3562" w:rsidRDefault="00DA4D74" w:rsidP="00D039FD">
            <w:pPr>
              <w:rPr>
                <w:sz w:val="16"/>
                <w:szCs w:val="16"/>
              </w:rPr>
            </w:pPr>
            <w:r w:rsidRPr="00DD3562">
              <w:rPr>
                <w:sz w:val="16"/>
                <w:szCs w:val="16"/>
              </w:rPr>
              <w:t xml:space="preserve">Unemployed (vs. employed) </w:t>
            </w:r>
          </w:p>
        </w:tc>
        <w:tc>
          <w:tcPr>
            <w:tcW w:w="338" w:type="pct"/>
          </w:tcPr>
          <w:p w14:paraId="55FFD7D2" w14:textId="77777777" w:rsidR="00DA4D74" w:rsidRPr="005342D5" w:rsidRDefault="00DA4D74" w:rsidP="00D039FD">
            <w:pPr>
              <w:rPr>
                <w:sz w:val="16"/>
                <w:szCs w:val="16"/>
              </w:rPr>
            </w:pPr>
            <w:r w:rsidRPr="005342D5">
              <w:rPr>
                <w:sz w:val="16"/>
                <w:szCs w:val="16"/>
              </w:rPr>
              <w:t>.171</w:t>
            </w:r>
          </w:p>
        </w:tc>
        <w:tc>
          <w:tcPr>
            <w:tcW w:w="385" w:type="pct"/>
          </w:tcPr>
          <w:p w14:paraId="53076556" w14:textId="77777777" w:rsidR="00DA4D74" w:rsidRPr="005342D5" w:rsidRDefault="00DA4D74" w:rsidP="00D039FD">
            <w:pPr>
              <w:rPr>
                <w:sz w:val="16"/>
                <w:szCs w:val="16"/>
              </w:rPr>
            </w:pPr>
            <w:r w:rsidRPr="005342D5">
              <w:rPr>
                <w:sz w:val="16"/>
                <w:szCs w:val="16"/>
              </w:rPr>
              <w:t>.6595</w:t>
            </w:r>
          </w:p>
        </w:tc>
        <w:tc>
          <w:tcPr>
            <w:tcW w:w="405" w:type="pct"/>
          </w:tcPr>
          <w:p w14:paraId="5DC76A1C" w14:textId="77777777" w:rsidR="00DA4D74" w:rsidRPr="005342D5" w:rsidRDefault="00DA4D74" w:rsidP="00D039FD">
            <w:pPr>
              <w:rPr>
                <w:sz w:val="16"/>
                <w:szCs w:val="16"/>
              </w:rPr>
            </w:pPr>
            <w:r w:rsidRPr="005342D5">
              <w:rPr>
                <w:sz w:val="16"/>
                <w:szCs w:val="16"/>
              </w:rPr>
              <w:t>-1.122</w:t>
            </w:r>
          </w:p>
        </w:tc>
        <w:tc>
          <w:tcPr>
            <w:tcW w:w="406" w:type="pct"/>
          </w:tcPr>
          <w:p w14:paraId="463E9428" w14:textId="77777777" w:rsidR="00DA4D74" w:rsidRPr="005342D5" w:rsidRDefault="00DA4D74" w:rsidP="00D039FD">
            <w:pPr>
              <w:rPr>
                <w:sz w:val="16"/>
                <w:szCs w:val="16"/>
              </w:rPr>
            </w:pPr>
            <w:r w:rsidRPr="005342D5">
              <w:rPr>
                <w:sz w:val="16"/>
                <w:szCs w:val="16"/>
              </w:rPr>
              <w:t>1.464</w:t>
            </w:r>
          </w:p>
        </w:tc>
        <w:tc>
          <w:tcPr>
            <w:tcW w:w="432" w:type="pct"/>
          </w:tcPr>
          <w:p w14:paraId="69C69028" w14:textId="77777777" w:rsidR="00DA4D74" w:rsidRPr="005342D5" w:rsidRDefault="00DA4D74" w:rsidP="00D039FD">
            <w:pPr>
              <w:rPr>
                <w:sz w:val="16"/>
                <w:szCs w:val="16"/>
              </w:rPr>
            </w:pPr>
            <w:r w:rsidRPr="005342D5">
              <w:rPr>
                <w:sz w:val="16"/>
                <w:szCs w:val="16"/>
              </w:rPr>
              <w:t>.067</w:t>
            </w:r>
          </w:p>
        </w:tc>
        <w:tc>
          <w:tcPr>
            <w:tcW w:w="240" w:type="pct"/>
          </w:tcPr>
          <w:p w14:paraId="01952F45" w14:textId="77777777" w:rsidR="00DA4D74" w:rsidRPr="005342D5" w:rsidRDefault="00DA4D74" w:rsidP="00D039FD">
            <w:pPr>
              <w:rPr>
                <w:sz w:val="16"/>
                <w:szCs w:val="16"/>
              </w:rPr>
            </w:pPr>
            <w:r w:rsidRPr="005342D5">
              <w:rPr>
                <w:sz w:val="16"/>
                <w:szCs w:val="16"/>
              </w:rPr>
              <w:t>1</w:t>
            </w:r>
          </w:p>
        </w:tc>
        <w:tc>
          <w:tcPr>
            <w:tcW w:w="326" w:type="pct"/>
          </w:tcPr>
          <w:p w14:paraId="53430A49" w14:textId="77777777" w:rsidR="00DA4D74" w:rsidRPr="005342D5" w:rsidRDefault="00DA4D74" w:rsidP="00D039FD">
            <w:pPr>
              <w:rPr>
                <w:sz w:val="16"/>
                <w:szCs w:val="16"/>
              </w:rPr>
            </w:pPr>
            <w:r w:rsidRPr="005342D5">
              <w:rPr>
                <w:sz w:val="16"/>
                <w:szCs w:val="16"/>
              </w:rPr>
              <w:t>.795</w:t>
            </w:r>
          </w:p>
        </w:tc>
        <w:tc>
          <w:tcPr>
            <w:tcW w:w="503" w:type="pct"/>
          </w:tcPr>
          <w:p w14:paraId="4DEE7068" w14:textId="77777777" w:rsidR="00DA4D74" w:rsidRPr="00AB3707" w:rsidRDefault="00DA4D74" w:rsidP="00D039FD">
            <w:pPr>
              <w:rPr>
                <w:sz w:val="16"/>
                <w:szCs w:val="16"/>
              </w:rPr>
            </w:pPr>
            <w:r w:rsidRPr="00AB3707">
              <w:rPr>
                <w:sz w:val="16"/>
                <w:szCs w:val="16"/>
              </w:rPr>
              <w:t>.706</w:t>
            </w:r>
          </w:p>
        </w:tc>
        <w:tc>
          <w:tcPr>
            <w:tcW w:w="417" w:type="pct"/>
            <w:gridSpan w:val="2"/>
          </w:tcPr>
          <w:p w14:paraId="4F5B1B93" w14:textId="77777777" w:rsidR="00DA4D74" w:rsidRPr="00AB3707" w:rsidRDefault="00DA4D74" w:rsidP="00D039FD">
            <w:pPr>
              <w:rPr>
                <w:sz w:val="16"/>
                <w:szCs w:val="16"/>
              </w:rPr>
            </w:pPr>
            <w:r w:rsidRPr="00AB3707">
              <w:rPr>
                <w:sz w:val="16"/>
                <w:szCs w:val="16"/>
              </w:rPr>
              <w:t>1.416</w:t>
            </w:r>
          </w:p>
        </w:tc>
      </w:tr>
      <w:tr w:rsidR="00DA4D74" w:rsidRPr="00C37C93" w14:paraId="1686F472" w14:textId="77777777" w:rsidTr="00D039FD">
        <w:tc>
          <w:tcPr>
            <w:tcW w:w="1548" w:type="pct"/>
          </w:tcPr>
          <w:p w14:paraId="5A7F6D9E" w14:textId="77777777" w:rsidR="00DA4D74" w:rsidRPr="00DD3562" w:rsidRDefault="00DA4D74" w:rsidP="00D039FD">
            <w:pPr>
              <w:rPr>
                <w:sz w:val="16"/>
                <w:szCs w:val="16"/>
              </w:rPr>
            </w:pPr>
            <w:r w:rsidRPr="00DD3562">
              <w:rPr>
                <w:sz w:val="16"/>
                <w:szCs w:val="16"/>
              </w:rPr>
              <w:t>Lack vs. presence of past TTM diagnosis</w:t>
            </w:r>
          </w:p>
        </w:tc>
        <w:tc>
          <w:tcPr>
            <w:tcW w:w="338" w:type="pct"/>
          </w:tcPr>
          <w:p w14:paraId="659D26D4" w14:textId="77777777" w:rsidR="00DA4D74" w:rsidRPr="005342D5" w:rsidRDefault="00DA4D74" w:rsidP="00D039FD">
            <w:pPr>
              <w:rPr>
                <w:b/>
                <w:sz w:val="16"/>
                <w:szCs w:val="16"/>
              </w:rPr>
            </w:pPr>
            <w:r w:rsidRPr="005342D5">
              <w:rPr>
                <w:sz w:val="16"/>
                <w:szCs w:val="16"/>
              </w:rPr>
              <w:t>.435</w:t>
            </w:r>
          </w:p>
        </w:tc>
        <w:tc>
          <w:tcPr>
            <w:tcW w:w="385" w:type="pct"/>
          </w:tcPr>
          <w:p w14:paraId="58E78A73" w14:textId="77777777" w:rsidR="00DA4D74" w:rsidRPr="005342D5" w:rsidRDefault="00DA4D74" w:rsidP="00D039FD">
            <w:pPr>
              <w:rPr>
                <w:b/>
                <w:sz w:val="16"/>
                <w:szCs w:val="16"/>
              </w:rPr>
            </w:pPr>
            <w:r w:rsidRPr="005342D5">
              <w:rPr>
                <w:sz w:val="16"/>
                <w:szCs w:val="16"/>
              </w:rPr>
              <w:t>.5342</w:t>
            </w:r>
          </w:p>
        </w:tc>
        <w:tc>
          <w:tcPr>
            <w:tcW w:w="405" w:type="pct"/>
          </w:tcPr>
          <w:p w14:paraId="45B74C26" w14:textId="77777777" w:rsidR="00DA4D74" w:rsidRPr="005342D5" w:rsidRDefault="00DA4D74" w:rsidP="00D039FD">
            <w:pPr>
              <w:rPr>
                <w:b/>
                <w:sz w:val="16"/>
                <w:szCs w:val="16"/>
              </w:rPr>
            </w:pPr>
            <w:r w:rsidRPr="005342D5">
              <w:rPr>
                <w:sz w:val="16"/>
                <w:szCs w:val="16"/>
              </w:rPr>
              <w:t>-.612</w:t>
            </w:r>
          </w:p>
        </w:tc>
        <w:tc>
          <w:tcPr>
            <w:tcW w:w="406" w:type="pct"/>
          </w:tcPr>
          <w:p w14:paraId="23F116A3" w14:textId="77777777" w:rsidR="00DA4D74" w:rsidRPr="005342D5" w:rsidRDefault="00DA4D74" w:rsidP="00D039FD">
            <w:pPr>
              <w:rPr>
                <w:b/>
                <w:sz w:val="16"/>
                <w:szCs w:val="16"/>
              </w:rPr>
            </w:pPr>
            <w:r w:rsidRPr="005342D5">
              <w:rPr>
                <w:sz w:val="16"/>
                <w:szCs w:val="16"/>
              </w:rPr>
              <w:t>1.482</w:t>
            </w:r>
          </w:p>
        </w:tc>
        <w:tc>
          <w:tcPr>
            <w:tcW w:w="432" w:type="pct"/>
          </w:tcPr>
          <w:p w14:paraId="72FE33F8" w14:textId="77777777" w:rsidR="00DA4D74" w:rsidRPr="005342D5" w:rsidRDefault="00DA4D74" w:rsidP="00D039FD">
            <w:pPr>
              <w:rPr>
                <w:b/>
                <w:sz w:val="16"/>
                <w:szCs w:val="16"/>
              </w:rPr>
            </w:pPr>
            <w:r w:rsidRPr="005342D5">
              <w:rPr>
                <w:sz w:val="16"/>
                <w:szCs w:val="16"/>
              </w:rPr>
              <w:t>.663</w:t>
            </w:r>
          </w:p>
        </w:tc>
        <w:tc>
          <w:tcPr>
            <w:tcW w:w="240" w:type="pct"/>
          </w:tcPr>
          <w:p w14:paraId="1D1C993F" w14:textId="77777777" w:rsidR="00DA4D74" w:rsidRPr="005342D5" w:rsidRDefault="00DA4D74" w:rsidP="00D039FD">
            <w:pPr>
              <w:rPr>
                <w:b/>
                <w:sz w:val="16"/>
                <w:szCs w:val="16"/>
              </w:rPr>
            </w:pPr>
            <w:r w:rsidRPr="005342D5">
              <w:rPr>
                <w:sz w:val="16"/>
                <w:szCs w:val="16"/>
              </w:rPr>
              <w:t>1</w:t>
            </w:r>
          </w:p>
        </w:tc>
        <w:tc>
          <w:tcPr>
            <w:tcW w:w="326" w:type="pct"/>
          </w:tcPr>
          <w:p w14:paraId="6D2FCBF1" w14:textId="77777777" w:rsidR="00DA4D74" w:rsidRPr="005342D5" w:rsidRDefault="00DA4D74" w:rsidP="00D039FD">
            <w:pPr>
              <w:rPr>
                <w:b/>
                <w:sz w:val="16"/>
                <w:szCs w:val="16"/>
              </w:rPr>
            </w:pPr>
            <w:r w:rsidRPr="005342D5">
              <w:rPr>
                <w:sz w:val="16"/>
                <w:szCs w:val="16"/>
              </w:rPr>
              <w:t>.415</w:t>
            </w:r>
          </w:p>
        </w:tc>
        <w:tc>
          <w:tcPr>
            <w:tcW w:w="503" w:type="pct"/>
          </w:tcPr>
          <w:p w14:paraId="5DAFD662" w14:textId="77777777" w:rsidR="00DA4D74" w:rsidRPr="00AB3707" w:rsidRDefault="00DA4D74" w:rsidP="00D039FD">
            <w:pPr>
              <w:rPr>
                <w:b/>
                <w:sz w:val="16"/>
                <w:szCs w:val="16"/>
              </w:rPr>
            </w:pPr>
            <w:r w:rsidRPr="00AB3707">
              <w:rPr>
                <w:sz w:val="16"/>
                <w:szCs w:val="16"/>
              </w:rPr>
              <w:t>.521</w:t>
            </w:r>
          </w:p>
        </w:tc>
        <w:tc>
          <w:tcPr>
            <w:tcW w:w="417" w:type="pct"/>
            <w:gridSpan w:val="2"/>
          </w:tcPr>
          <w:p w14:paraId="3DC054EE" w14:textId="77777777" w:rsidR="00DA4D74" w:rsidRPr="00AB3707" w:rsidRDefault="00DA4D74" w:rsidP="00D039FD">
            <w:pPr>
              <w:rPr>
                <w:b/>
                <w:sz w:val="16"/>
                <w:szCs w:val="16"/>
              </w:rPr>
            </w:pPr>
            <w:r w:rsidRPr="00AB3707">
              <w:rPr>
                <w:sz w:val="16"/>
                <w:szCs w:val="16"/>
              </w:rPr>
              <w:t>1.919</w:t>
            </w:r>
          </w:p>
        </w:tc>
      </w:tr>
      <w:tr w:rsidR="00DA4D74" w:rsidRPr="00C37C93" w14:paraId="28468068" w14:textId="77777777" w:rsidTr="00D039FD">
        <w:tc>
          <w:tcPr>
            <w:tcW w:w="1548" w:type="pct"/>
          </w:tcPr>
          <w:p w14:paraId="525C85EA" w14:textId="77777777" w:rsidR="00DA4D74" w:rsidRPr="00DD3562" w:rsidRDefault="00DA4D74" w:rsidP="00D039FD">
            <w:pPr>
              <w:rPr>
                <w:sz w:val="16"/>
                <w:szCs w:val="16"/>
              </w:rPr>
            </w:pPr>
            <w:r w:rsidRPr="00DD3562">
              <w:rPr>
                <w:sz w:val="16"/>
                <w:szCs w:val="16"/>
              </w:rPr>
              <w:t>Negative (vs. positive) family history of TTM</w:t>
            </w:r>
          </w:p>
        </w:tc>
        <w:tc>
          <w:tcPr>
            <w:tcW w:w="338" w:type="pct"/>
          </w:tcPr>
          <w:p w14:paraId="428A4D4E" w14:textId="77777777" w:rsidR="00DA4D74" w:rsidRPr="005342D5" w:rsidRDefault="00DA4D74" w:rsidP="00D039FD">
            <w:pPr>
              <w:rPr>
                <w:b/>
                <w:sz w:val="16"/>
                <w:szCs w:val="16"/>
              </w:rPr>
            </w:pPr>
            <w:r w:rsidRPr="005342D5">
              <w:rPr>
                <w:sz w:val="16"/>
                <w:szCs w:val="16"/>
              </w:rPr>
              <w:t>-.066</w:t>
            </w:r>
          </w:p>
        </w:tc>
        <w:tc>
          <w:tcPr>
            <w:tcW w:w="385" w:type="pct"/>
          </w:tcPr>
          <w:p w14:paraId="4EC4875F" w14:textId="77777777" w:rsidR="00DA4D74" w:rsidRPr="005342D5" w:rsidRDefault="00DA4D74" w:rsidP="00D039FD">
            <w:pPr>
              <w:rPr>
                <w:b/>
                <w:sz w:val="16"/>
                <w:szCs w:val="16"/>
              </w:rPr>
            </w:pPr>
            <w:r w:rsidRPr="005342D5">
              <w:rPr>
                <w:sz w:val="16"/>
                <w:szCs w:val="16"/>
              </w:rPr>
              <w:t>.5596</w:t>
            </w:r>
          </w:p>
        </w:tc>
        <w:tc>
          <w:tcPr>
            <w:tcW w:w="405" w:type="pct"/>
          </w:tcPr>
          <w:p w14:paraId="648A1FC6" w14:textId="77777777" w:rsidR="00DA4D74" w:rsidRPr="005342D5" w:rsidRDefault="00DA4D74" w:rsidP="00D039FD">
            <w:pPr>
              <w:rPr>
                <w:b/>
                <w:sz w:val="16"/>
                <w:szCs w:val="16"/>
              </w:rPr>
            </w:pPr>
            <w:r w:rsidRPr="005342D5">
              <w:rPr>
                <w:sz w:val="16"/>
                <w:szCs w:val="16"/>
              </w:rPr>
              <w:t>-1.163</w:t>
            </w:r>
          </w:p>
        </w:tc>
        <w:tc>
          <w:tcPr>
            <w:tcW w:w="406" w:type="pct"/>
          </w:tcPr>
          <w:p w14:paraId="21F1EE16" w14:textId="77777777" w:rsidR="00DA4D74" w:rsidRPr="005342D5" w:rsidRDefault="00DA4D74" w:rsidP="00D039FD">
            <w:pPr>
              <w:rPr>
                <w:b/>
                <w:sz w:val="16"/>
                <w:szCs w:val="16"/>
              </w:rPr>
            </w:pPr>
            <w:r w:rsidRPr="005342D5">
              <w:rPr>
                <w:sz w:val="16"/>
                <w:szCs w:val="16"/>
              </w:rPr>
              <w:t>1.031</w:t>
            </w:r>
          </w:p>
        </w:tc>
        <w:tc>
          <w:tcPr>
            <w:tcW w:w="432" w:type="pct"/>
          </w:tcPr>
          <w:p w14:paraId="59477ED5" w14:textId="77777777" w:rsidR="00DA4D74" w:rsidRPr="005342D5" w:rsidRDefault="00DA4D74" w:rsidP="00D039FD">
            <w:pPr>
              <w:rPr>
                <w:b/>
                <w:sz w:val="16"/>
                <w:szCs w:val="16"/>
              </w:rPr>
            </w:pPr>
            <w:r w:rsidRPr="005342D5">
              <w:rPr>
                <w:sz w:val="16"/>
                <w:szCs w:val="16"/>
              </w:rPr>
              <w:t>.014</w:t>
            </w:r>
          </w:p>
        </w:tc>
        <w:tc>
          <w:tcPr>
            <w:tcW w:w="240" w:type="pct"/>
          </w:tcPr>
          <w:p w14:paraId="26D99E1A" w14:textId="77777777" w:rsidR="00DA4D74" w:rsidRPr="005342D5" w:rsidRDefault="00DA4D74" w:rsidP="00D039FD">
            <w:pPr>
              <w:rPr>
                <w:b/>
                <w:sz w:val="16"/>
                <w:szCs w:val="16"/>
              </w:rPr>
            </w:pPr>
            <w:r w:rsidRPr="005342D5">
              <w:rPr>
                <w:sz w:val="16"/>
                <w:szCs w:val="16"/>
              </w:rPr>
              <w:t>1</w:t>
            </w:r>
          </w:p>
        </w:tc>
        <w:tc>
          <w:tcPr>
            <w:tcW w:w="326" w:type="pct"/>
          </w:tcPr>
          <w:p w14:paraId="0593146E" w14:textId="77777777" w:rsidR="00DA4D74" w:rsidRPr="005342D5" w:rsidRDefault="00DA4D74" w:rsidP="00D039FD">
            <w:pPr>
              <w:rPr>
                <w:b/>
                <w:sz w:val="16"/>
                <w:szCs w:val="16"/>
              </w:rPr>
            </w:pPr>
            <w:r w:rsidRPr="005342D5">
              <w:rPr>
                <w:sz w:val="16"/>
                <w:szCs w:val="16"/>
              </w:rPr>
              <w:t>.906</w:t>
            </w:r>
          </w:p>
        </w:tc>
        <w:tc>
          <w:tcPr>
            <w:tcW w:w="503" w:type="pct"/>
          </w:tcPr>
          <w:p w14:paraId="76837049" w14:textId="77777777" w:rsidR="00DA4D74" w:rsidRPr="00AB3707" w:rsidRDefault="00DA4D74" w:rsidP="00D039FD">
            <w:pPr>
              <w:rPr>
                <w:sz w:val="16"/>
                <w:szCs w:val="16"/>
              </w:rPr>
            </w:pPr>
            <w:r w:rsidRPr="00AB3707">
              <w:rPr>
                <w:sz w:val="16"/>
                <w:szCs w:val="16"/>
              </w:rPr>
              <w:t>.716</w:t>
            </w:r>
          </w:p>
        </w:tc>
        <w:tc>
          <w:tcPr>
            <w:tcW w:w="417" w:type="pct"/>
            <w:gridSpan w:val="2"/>
          </w:tcPr>
          <w:p w14:paraId="2B77A6CB" w14:textId="77777777" w:rsidR="00DA4D74" w:rsidRPr="00AB3707" w:rsidRDefault="00DA4D74" w:rsidP="00D039FD">
            <w:pPr>
              <w:rPr>
                <w:sz w:val="16"/>
                <w:szCs w:val="16"/>
              </w:rPr>
            </w:pPr>
            <w:r w:rsidRPr="00AB3707">
              <w:rPr>
                <w:sz w:val="16"/>
                <w:szCs w:val="16"/>
              </w:rPr>
              <w:t>1.397</w:t>
            </w:r>
          </w:p>
        </w:tc>
      </w:tr>
      <w:tr w:rsidR="00DA4D74" w:rsidRPr="00C37C93" w14:paraId="30C7500D" w14:textId="77777777" w:rsidTr="00D039FD">
        <w:tc>
          <w:tcPr>
            <w:tcW w:w="1548" w:type="pct"/>
          </w:tcPr>
          <w:p w14:paraId="33B8D446" w14:textId="52794F60" w:rsidR="00DA4D74" w:rsidRPr="00DD3562" w:rsidRDefault="00DA4D74" w:rsidP="00D039FD">
            <w:pPr>
              <w:rPr>
                <w:sz w:val="16"/>
                <w:szCs w:val="16"/>
              </w:rPr>
            </w:pPr>
            <w:r w:rsidRPr="00DD3562">
              <w:rPr>
                <w:sz w:val="16"/>
                <w:szCs w:val="16"/>
              </w:rPr>
              <w:t xml:space="preserve">Number of </w:t>
            </w:r>
            <w:r w:rsidR="00A21B3F">
              <w:rPr>
                <w:sz w:val="16"/>
                <w:szCs w:val="16"/>
              </w:rPr>
              <w:t>COVID-19</w:t>
            </w:r>
            <w:r w:rsidRPr="00DD3562">
              <w:rPr>
                <w:sz w:val="16"/>
                <w:szCs w:val="16"/>
              </w:rPr>
              <w:t xml:space="preserve"> related events</w:t>
            </w:r>
          </w:p>
        </w:tc>
        <w:tc>
          <w:tcPr>
            <w:tcW w:w="338" w:type="pct"/>
          </w:tcPr>
          <w:p w14:paraId="54B447A3" w14:textId="77777777" w:rsidR="00DA4D74" w:rsidRPr="005342D5" w:rsidRDefault="00DA4D74" w:rsidP="00D039FD">
            <w:pPr>
              <w:rPr>
                <w:b/>
                <w:sz w:val="16"/>
                <w:szCs w:val="16"/>
              </w:rPr>
            </w:pPr>
            <w:r w:rsidRPr="005342D5">
              <w:rPr>
                <w:sz w:val="16"/>
                <w:szCs w:val="16"/>
              </w:rPr>
              <w:t>.024</w:t>
            </w:r>
          </w:p>
        </w:tc>
        <w:tc>
          <w:tcPr>
            <w:tcW w:w="385" w:type="pct"/>
          </w:tcPr>
          <w:p w14:paraId="232D19A0" w14:textId="77777777" w:rsidR="00DA4D74" w:rsidRPr="005342D5" w:rsidRDefault="00DA4D74" w:rsidP="00D039FD">
            <w:pPr>
              <w:rPr>
                <w:b/>
                <w:sz w:val="16"/>
                <w:szCs w:val="16"/>
              </w:rPr>
            </w:pPr>
            <w:r w:rsidRPr="005342D5">
              <w:rPr>
                <w:sz w:val="16"/>
                <w:szCs w:val="16"/>
              </w:rPr>
              <w:t>.0797</w:t>
            </w:r>
          </w:p>
        </w:tc>
        <w:tc>
          <w:tcPr>
            <w:tcW w:w="405" w:type="pct"/>
          </w:tcPr>
          <w:p w14:paraId="143CC7B3" w14:textId="77777777" w:rsidR="00DA4D74" w:rsidRPr="005342D5" w:rsidRDefault="00DA4D74" w:rsidP="00D039FD">
            <w:pPr>
              <w:rPr>
                <w:b/>
                <w:sz w:val="16"/>
                <w:szCs w:val="16"/>
              </w:rPr>
            </w:pPr>
            <w:r w:rsidRPr="005342D5">
              <w:rPr>
                <w:sz w:val="16"/>
                <w:szCs w:val="16"/>
              </w:rPr>
              <w:t>-.132</w:t>
            </w:r>
          </w:p>
        </w:tc>
        <w:tc>
          <w:tcPr>
            <w:tcW w:w="406" w:type="pct"/>
          </w:tcPr>
          <w:p w14:paraId="7AC5D6D2" w14:textId="77777777" w:rsidR="00DA4D74" w:rsidRPr="005342D5" w:rsidRDefault="00DA4D74" w:rsidP="00D039FD">
            <w:pPr>
              <w:rPr>
                <w:b/>
                <w:sz w:val="16"/>
                <w:szCs w:val="16"/>
              </w:rPr>
            </w:pPr>
            <w:r w:rsidRPr="005342D5">
              <w:rPr>
                <w:sz w:val="16"/>
                <w:szCs w:val="16"/>
              </w:rPr>
              <w:t>.180</w:t>
            </w:r>
          </w:p>
        </w:tc>
        <w:tc>
          <w:tcPr>
            <w:tcW w:w="432" w:type="pct"/>
          </w:tcPr>
          <w:p w14:paraId="12CF2A5B" w14:textId="77777777" w:rsidR="00DA4D74" w:rsidRPr="005342D5" w:rsidRDefault="00DA4D74" w:rsidP="00D039FD">
            <w:pPr>
              <w:rPr>
                <w:b/>
                <w:sz w:val="16"/>
                <w:szCs w:val="16"/>
              </w:rPr>
            </w:pPr>
            <w:r w:rsidRPr="005342D5">
              <w:rPr>
                <w:sz w:val="16"/>
                <w:szCs w:val="16"/>
              </w:rPr>
              <w:t>.090</w:t>
            </w:r>
          </w:p>
        </w:tc>
        <w:tc>
          <w:tcPr>
            <w:tcW w:w="240" w:type="pct"/>
          </w:tcPr>
          <w:p w14:paraId="3098A679" w14:textId="77777777" w:rsidR="00DA4D74" w:rsidRPr="005342D5" w:rsidRDefault="00DA4D74" w:rsidP="00D039FD">
            <w:pPr>
              <w:rPr>
                <w:b/>
                <w:sz w:val="16"/>
                <w:szCs w:val="16"/>
              </w:rPr>
            </w:pPr>
            <w:r w:rsidRPr="005342D5">
              <w:rPr>
                <w:sz w:val="16"/>
                <w:szCs w:val="16"/>
              </w:rPr>
              <w:t>1</w:t>
            </w:r>
          </w:p>
        </w:tc>
        <w:tc>
          <w:tcPr>
            <w:tcW w:w="326" w:type="pct"/>
          </w:tcPr>
          <w:p w14:paraId="6B373962" w14:textId="77777777" w:rsidR="00DA4D74" w:rsidRPr="005342D5" w:rsidRDefault="00DA4D74" w:rsidP="00D039FD">
            <w:pPr>
              <w:rPr>
                <w:b/>
                <w:sz w:val="16"/>
                <w:szCs w:val="16"/>
              </w:rPr>
            </w:pPr>
            <w:r w:rsidRPr="005342D5">
              <w:rPr>
                <w:sz w:val="16"/>
                <w:szCs w:val="16"/>
              </w:rPr>
              <w:t>.765</w:t>
            </w:r>
          </w:p>
        </w:tc>
        <w:tc>
          <w:tcPr>
            <w:tcW w:w="503" w:type="pct"/>
          </w:tcPr>
          <w:p w14:paraId="40A1651B" w14:textId="77777777" w:rsidR="00DA4D74" w:rsidRPr="00AB3707" w:rsidRDefault="00DA4D74" w:rsidP="00D039FD">
            <w:pPr>
              <w:rPr>
                <w:sz w:val="16"/>
                <w:szCs w:val="16"/>
              </w:rPr>
            </w:pPr>
            <w:r w:rsidRPr="00AB3707">
              <w:rPr>
                <w:sz w:val="16"/>
                <w:szCs w:val="16"/>
              </w:rPr>
              <w:t>.254</w:t>
            </w:r>
          </w:p>
        </w:tc>
        <w:tc>
          <w:tcPr>
            <w:tcW w:w="417" w:type="pct"/>
            <w:gridSpan w:val="2"/>
          </w:tcPr>
          <w:p w14:paraId="0AB08412" w14:textId="77777777" w:rsidR="00DA4D74" w:rsidRPr="00AB3707" w:rsidRDefault="00DA4D74" w:rsidP="00D039FD">
            <w:pPr>
              <w:rPr>
                <w:sz w:val="16"/>
                <w:szCs w:val="16"/>
              </w:rPr>
            </w:pPr>
            <w:r w:rsidRPr="00AB3707">
              <w:rPr>
                <w:sz w:val="16"/>
                <w:szCs w:val="16"/>
              </w:rPr>
              <w:t>3.933</w:t>
            </w:r>
          </w:p>
        </w:tc>
      </w:tr>
      <w:tr w:rsidR="00DA4D74" w:rsidRPr="00C37C93" w14:paraId="4AA61180" w14:textId="77777777" w:rsidTr="00D039FD">
        <w:tc>
          <w:tcPr>
            <w:tcW w:w="1548" w:type="pct"/>
          </w:tcPr>
          <w:p w14:paraId="6956CE53" w14:textId="12E6ECA5" w:rsidR="00DA4D74" w:rsidRPr="00DD3562" w:rsidRDefault="00DA4D74" w:rsidP="00D039FD">
            <w:pPr>
              <w:rPr>
                <w:sz w:val="16"/>
                <w:szCs w:val="16"/>
              </w:rPr>
            </w:pPr>
            <w:r w:rsidRPr="00DD3562">
              <w:rPr>
                <w:sz w:val="16"/>
                <w:szCs w:val="16"/>
              </w:rPr>
              <w:t xml:space="preserve">Number of </w:t>
            </w:r>
            <w:r w:rsidR="00A21B3F">
              <w:rPr>
                <w:sz w:val="16"/>
                <w:szCs w:val="16"/>
              </w:rPr>
              <w:t>COVID-19</w:t>
            </w:r>
            <w:r w:rsidRPr="00DD3562">
              <w:rPr>
                <w:sz w:val="16"/>
                <w:szCs w:val="16"/>
              </w:rPr>
              <w:t xml:space="preserve"> related </w:t>
            </w:r>
            <w:r w:rsidRPr="00DD3562">
              <w:rPr>
                <w:i/>
                <w:sz w:val="16"/>
                <w:szCs w:val="16"/>
              </w:rPr>
              <w:t>stressful</w:t>
            </w:r>
            <w:r w:rsidRPr="00DD3562">
              <w:rPr>
                <w:sz w:val="16"/>
                <w:szCs w:val="16"/>
              </w:rPr>
              <w:t xml:space="preserve"> events</w:t>
            </w:r>
          </w:p>
        </w:tc>
        <w:tc>
          <w:tcPr>
            <w:tcW w:w="338" w:type="pct"/>
          </w:tcPr>
          <w:p w14:paraId="42362A8E" w14:textId="77777777" w:rsidR="00DA4D74" w:rsidRPr="005342D5" w:rsidRDefault="00DA4D74" w:rsidP="00D039FD">
            <w:pPr>
              <w:rPr>
                <w:sz w:val="16"/>
                <w:szCs w:val="16"/>
              </w:rPr>
            </w:pPr>
            <w:r w:rsidRPr="005342D5">
              <w:rPr>
                <w:sz w:val="16"/>
                <w:szCs w:val="16"/>
              </w:rPr>
              <w:t>.006</w:t>
            </w:r>
          </w:p>
        </w:tc>
        <w:tc>
          <w:tcPr>
            <w:tcW w:w="385" w:type="pct"/>
          </w:tcPr>
          <w:p w14:paraId="330B72B6" w14:textId="77777777" w:rsidR="00DA4D74" w:rsidRPr="005342D5" w:rsidRDefault="00DA4D74" w:rsidP="00D039FD">
            <w:pPr>
              <w:rPr>
                <w:sz w:val="16"/>
                <w:szCs w:val="16"/>
              </w:rPr>
            </w:pPr>
            <w:r w:rsidRPr="005342D5">
              <w:rPr>
                <w:sz w:val="16"/>
                <w:szCs w:val="16"/>
              </w:rPr>
              <w:t>.0725</w:t>
            </w:r>
          </w:p>
        </w:tc>
        <w:tc>
          <w:tcPr>
            <w:tcW w:w="405" w:type="pct"/>
          </w:tcPr>
          <w:p w14:paraId="593C83E3" w14:textId="77777777" w:rsidR="00DA4D74" w:rsidRPr="005342D5" w:rsidRDefault="00DA4D74" w:rsidP="00D039FD">
            <w:pPr>
              <w:rPr>
                <w:sz w:val="16"/>
                <w:szCs w:val="16"/>
              </w:rPr>
            </w:pPr>
            <w:r w:rsidRPr="005342D5">
              <w:rPr>
                <w:sz w:val="16"/>
                <w:szCs w:val="16"/>
              </w:rPr>
              <w:t>-.136</w:t>
            </w:r>
          </w:p>
        </w:tc>
        <w:tc>
          <w:tcPr>
            <w:tcW w:w="406" w:type="pct"/>
          </w:tcPr>
          <w:p w14:paraId="019C7828" w14:textId="77777777" w:rsidR="00DA4D74" w:rsidRPr="005342D5" w:rsidRDefault="00DA4D74" w:rsidP="00D039FD">
            <w:pPr>
              <w:rPr>
                <w:sz w:val="16"/>
                <w:szCs w:val="16"/>
              </w:rPr>
            </w:pPr>
            <w:r w:rsidRPr="005342D5">
              <w:rPr>
                <w:sz w:val="16"/>
                <w:szCs w:val="16"/>
              </w:rPr>
              <w:t>.148</w:t>
            </w:r>
          </w:p>
        </w:tc>
        <w:tc>
          <w:tcPr>
            <w:tcW w:w="432" w:type="pct"/>
          </w:tcPr>
          <w:p w14:paraId="6ABA3E17" w14:textId="77777777" w:rsidR="00DA4D74" w:rsidRPr="005342D5" w:rsidRDefault="00DA4D74" w:rsidP="00D039FD">
            <w:pPr>
              <w:rPr>
                <w:sz w:val="16"/>
                <w:szCs w:val="16"/>
              </w:rPr>
            </w:pPr>
            <w:r w:rsidRPr="005342D5">
              <w:rPr>
                <w:sz w:val="16"/>
                <w:szCs w:val="16"/>
              </w:rPr>
              <w:t>.006</w:t>
            </w:r>
          </w:p>
        </w:tc>
        <w:tc>
          <w:tcPr>
            <w:tcW w:w="240" w:type="pct"/>
          </w:tcPr>
          <w:p w14:paraId="05ECF4F7" w14:textId="77777777" w:rsidR="00DA4D74" w:rsidRPr="005342D5" w:rsidRDefault="00DA4D74" w:rsidP="00D039FD">
            <w:pPr>
              <w:rPr>
                <w:sz w:val="16"/>
                <w:szCs w:val="16"/>
              </w:rPr>
            </w:pPr>
            <w:r w:rsidRPr="005342D5">
              <w:rPr>
                <w:sz w:val="16"/>
                <w:szCs w:val="16"/>
              </w:rPr>
              <w:t>1</w:t>
            </w:r>
          </w:p>
        </w:tc>
        <w:tc>
          <w:tcPr>
            <w:tcW w:w="326" w:type="pct"/>
          </w:tcPr>
          <w:p w14:paraId="6E7E694A" w14:textId="77777777" w:rsidR="00DA4D74" w:rsidRPr="005342D5" w:rsidRDefault="00DA4D74" w:rsidP="00D039FD">
            <w:pPr>
              <w:rPr>
                <w:sz w:val="16"/>
                <w:szCs w:val="16"/>
              </w:rPr>
            </w:pPr>
            <w:r w:rsidRPr="005342D5">
              <w:rPr>
                <w:sz w:val="16"/>
                <w:szCs w:val="16"/>
              </w:rPr>
              <w:t>.938</w:t>
            </w:r>
          </w:p>
        </w:tc>
        <w:tc>
          <w:tcPr>
            <w:tcW w:w="503" w:type="pct"/>
          </w:tcPr>
          <w:p w14:paraId="029A399E" w14:textId="77777777" w:rsidR="00DA4D74" w:rsidRPr="00AB3707" w:rsidRDefault="00DA4D74" w:rsidP="00D039FD">
            <w:pPr>
              <w:rPr>
                <w:sz w:val="16"/>
                <w:szCs w:val="16"/>
              </w:rPr>
            </w:pPr>
            <w:r w:rsidRPr="00AB3707">
              <w:rPr>
                <w:sz w:val="16"/>
                <w:szCs w:val="16"/>
              </w:rPr>
              <w:t>.272</w:t>
            </w:r>
          </w:p>
        </w:tc>
        <w:tc>
          <w:tcPr>
            <w:tcW w:w="417" w:type="pct"/>
            <w:gridSpan w:val="2"/>
          </w:tcPr>
          <w:p w14:paraId="71A10E14" w14:textId="77777777" w:rsidR="00DA4D74" w:rsidRPr="00AB3707" w:rsidRDefault="00DA4D74" w:rsidP="00D039FD">
            <w:pPr>
              <w:rPr>
                <w:sz w:val="16"/>
                <w:szCs w:val="16"/>
              </w:rPr>
            </w:pPr>
            <w:r w:rsidRPr="00AB3707">
              <w:rPr>
                <w:sz w:val="16"/>
                <w:szCs w:val="16"/>
              </w:rPr>
              <w:t>3.674</w:t>
            </w:r>
          </w:p>
        </w:tc>
      </w:tr>
      <w:tr w:rsidR="00DA4D74" w:rsidRPr="00C37C93" w14:paraId="691455C5" w14:textId="77777777" w:rsidTr="00D039FD">
        <w:tc>
          <w:tcPr>
            <w:tcW w:w="1548" w:type="pct"/>
          </w:tcPr>
          <w:p w14:paraId="5FFA2C32" w14:textId="77777777" w:rsidR="00DA4D74" w:rsidRPr="00DD3562" w:rsidRDefault="00DA4D74" w:rsidP="00D039FD">
            <w:pPr>
              <w:rPr>
                <w:sz w:val="16"/>
                <w:szCs w:val="16"/>
              </w:rPr>
            </w:pPr>
            <w:r w:rsidRPr="00DD3562">
              <w:rPr>
                <w:sz w:val="16"/>
                <w:szCs w:val="16"/>
              </w:rPr>
              <w:t>CHIT total</w:t>
            </w:r>
          </w:p>
        </w:tc>
        <w:tc>
          <w:tcPr>
            <w:tcW w:w="338" w:type="pct"/>
          </w:tcPr>
          <w:p w14:paraId="1B7E6C0F" w14:textId="77777777" w:rsidR="00DA4D74" w:rsidRPr="005342D5" w:rsidRDefault="00DA4D74" w:rsidP="00D039FD">
            <w:pPr>
              <w:rPr>
                <w:b/>
                <w:sz w:val="16"/>
                <w:szCs w:val="16"/>
              </w:rPr>
            </w:pPr>
            <w:r w:rsidRPr="005342D5">
              <w:rPr>
                <w:sz w:val="16"/>
                <w:szCs w:val="16"/>
              </w:rPr>
              <w:t>.006</w:t>
            </w:r>
          </w:p>
        </w:tc>
        <w:tc>
          <w:tcPr>
            <w:tcW w:w="385" w:type="pct"/>
          </w:tcPr>
          <w:p w14:paraId="5C043285" w14:textId="77777777" w:rsidR="00DA4D74" w:rsidRPr="005342D5" w:rsidRDefault="00DA4D74" w:rsidP="00D039FD">
            <w:pPr>
              <w:rPr>
                <w:b/>
                <w:sz w:val="16"/>
                <w:szCs w:val="16"/>
              </w:rPr>
            </w:pPr>
            <w:r w:rsidRPr="005342D5">
              <w:rPr>
                <w:sz w:val="16"/>
                <w:szCs w:val="16"/>
              </w:rPr>
              <w:t>.0210</w:t>
            </w:r>
          </w:p>
        </w:tc>
        <w:tc>
          <w:tcPr>
            <w:tcW w:w="405" w:type="pct"/>
          </w:tcPr>
          <w:p w14:paraId="28130590" w14:textId="77777777" w:rsidR="00DA4D74" w:rsidRPr="005342D5" w:rsidRDefault="00DA4D74" w:rsidP="00D039FD">
            <w:pPr>
              <w:rPr>
                <w:b/>
                <w:sz w:val="16"/>
                <w:szCs w:val="16"/>
              </w:rPr>
            </w:pPr>
            <w:r w:rsidRPr="005342D5">
              <w:rPr>
                <w:sz w:val="16"/>
                <w:szCs w:val="16"/>
              </w:rPr>
              <w:t>-.035</w:t>
            </w:r>
          </w:p>
        </w:tc>
        <w:tc>
          <w:tcPr>
            <w:tcW w:w="406" w:type="pct"/>
          </w:tcPr>
          <w:p w14:paraId="7CC938B4" w14:textId="77777777" w:rsidR="00DA4D74" w:rsidRPr="005342D5" w:rsidRDefault="00DA4D74" w:rsidP="00D039FD">
            <w:pPr>
              <w:rPr>
                <w:b/>
                <w:sz w:val="16"/>
                <w:szCs w:val="16"/>
              </w:rPr>
            </w:pPr>
            <w:r w:rsidRPr="005342D5">
              <w:rPr>
                <w:sz w:val="16"/>
                <w:szCs w:val="16"/>
              </w:rPr>
              <w:t>.047</w:t>
            </w:r>
          </w:p>
        </w:tc>
        <w:tc>
          <w:tcPr>
            <w:tcW w:w="432" w:type="pct"/>
          </w:tcPr>
          <w:p w14:paraId="4E9157F6" w14:textId="77777777" w:rsidR="00DA4D74" w:rsidRPr="005342D5" w:rsidRDefault="00DA4D74" w:rsidP="00D039FD">
            <w:pPr>
              <w:rPr>
                <w:b/>
                <w:sz w:val="16"/>
                <w:szCs w:val="16"/>
              </w:rPr>
            </w:pPr>
            <w:r w:rsidRPr="005342D5">
              <w:rPr>
                <w:sz w:val="16"/>
                <w:szCs w:val="16"/>
              </w:rPr>
              <w:t>.087</w:t>
            </w:r>
          </w:p>
        </w:tc>
        <w:tc>
          <w:tcPr>
            <w:tcW w:w="240" w:type="pct"/>
          </w:tcPr>
          <w:p w14:paraId="38E85AE6" w14:textId="77777777" w:rsidR="00DA4D74" w:rsidRPr="005342D5" w:rsidRDefault="00DA4D74" w:rsidP="00D039FD">
            <w:pPr>
              <w:rPr>
                <w:b/>
                <w:sz w:val="16"/>
                <w:szCs w:val="16"/>
              </w:rPr>
            </w:pPr>
            <w:r w:rsidRPr="005342D5">
              <w:rPr>
                <w:sz w:val="16"/>
                <w:szCs w:val="16"/>
              </w:rPr>
              <w:t>1</w:t>
            </w:r>
          </w:p>
        </w:tc>
        <w:tc>
          <w:tcPr>
            <w:tcW w:w="326" w:type="pct"/>
          </w:tcPr>
          <w:p w14:paraId="44F3FDED" w14:textId="77777777" w:rsidR="00DA4D74" w:rsidRPr="005342D5" w:rsidRDefault="00DA4D74" w:rsidP="00D039FD">
            <w:pPr>
              <w:rPr>
                <w:b/>
                <w:sz w:val="16"/>
                <w:szCs w:val="16"/>
              </w:rPr>
            </w:pPr>
            <w:r w:rsidRPr="005342D5">
              <w:rPr>
                <w:sz w:val="16"/>
                <w:szCs w:val="16"/>
              </w:rPr>
              <w:t>.767</w:t>
            </w:r>
          </w:p>
        </w:tc>
        <w:tc>
          <w:tcPr>
            <w:tcW w:w="503" w:type="pct"/>
          </w:tcPr>
          <w:p w14:paraId="5F6134CD" w14:textId="77777777" w:rsidR="00DA4D74" w:rsidRPr="00AB3707" w:rsidRDefault="00DA4D74" w:rsidP="00D039FD">
            <w:pPr>
              <w:rPr>
                <w:b/>
                <w:sz w:val="16"/>
                <w:szCs w:val="16"/>
              </w:rPr>
            </w:pPr>
            <w:r w:rsidRPr="00AB3707">
              <w:rPr>
                <w:sz w:val="16"/>
                <w:szCs w:val="16"/>
              </w:rPr>
              <w:t>.666</w:t>
            </w:r>
          </w:p>
        </w:tc>
        <w:tc>
          <w:tcPr>
            <w:tcW w:w="417" w:type="pct"/>
            <w:gridSpan w:val="2"/>
          </w:tcPr>
          <w:p w14:paraId="2F339628" w14:textId="77777777" w:rsidR="00DA4D74" w:rsidRPr="00AB3707" w:rsidRDefault="00DA4D74" w:rsidP="00D039FD">
            <w:pPr>
              <w:rPr>
                <w:b/>
                <w:sz w:val="16"/>
                <w:szCs w:val="16"/>
              </w:rPr>
            </w:pPr>
            <w:r w:rsidRPr="00AB3707">
              <w:rPr>
                <w:sz w:val="16"/>
                <w:szCs w:val="16"/>
              </w:rPr>
              <w:t>1.502</w:t>
            </w:r>
          </w:p>
        </w:tc>
      </w:tr>
      <w:tr w:rsidR="00DA4D74" w:rsidRPr="00C37C93" w14:paraId="6D95A148" w14:textId="77777777" w:rsidTr="00D039FD">
        <w:tc>
          <w:tcPr>
            <w:tcW w:w="1548" w:type="pct"/>
          </w:tcPr>
          <w:p w14:paraId="4C2B4D38" w14:textId="77777777" w:rsidR="00DA4D74" w:rsidRPr="00DD3562" w:rsidRDefault="00DA4D74" w:rsidP="00D039FD">
            <w:pPr>
              <w:rPr>
                <w:sz w:val="16"/>
                <w:szCs w:val="16"/>
              </w:rPr>
            </w:pPr>
            <w:r w:rsidRPr="00DD3562">
              <w:rPr>
                <w:sz w:val="16"/>
                <w:szCs w:val="16"/>
              </w:rPr>
              <w:t>BIS total</w:t>
            </w:r>
          </w:p>
        </w:tc>
        <w:tc>
          <w:tcPr>
            <w:tcW w:w="338" w:type="pct"/>
          </w:tcPr>
          <w:p w14:paraId="343E3157" w14:textId="77777777" w:rsidR="00DA4D74" w:rsidRPr="005342D5" w:rsidRDefault="00DA4D74" w:rsidP="00D039FD">
            <w:pPr>
              <w:rPr>
                <w:b/>
                <w:sz w:val="16"/>
                <w:szCs w:val="16"/>
              </w:rPr>
            </w:pPr>
            <w:r w:rsidRPr="005342D5">
              <w:rPr>
                <w:sz w:val="16"/>
                <w:szCs w:val="16"/>
              </w:rPr>
              <w:t>-.014</w:t>
            </w:r>
          </w:p>
        </w:tc>
        <w:tc>
          <w:tcPr>
            <w:tcW w:w="385" w:type="pct"/>
          </w:tcPr>
          <w:p w14:paraId="50F7A1D5" w14:textId="77777777" w:rsidR="00DA4D74" w:rsidRPr="005342D5" w:rsidRDefault="00DA4D74" w:rsidP="00D039FD">
            <w:pPr>
              <w:rPr>
                <w:b/>
                <w:sz w:val="16"/>
                <w:szCs w:val="16"/>
              </w:rPr>
            </w:pPr>
            <w:r w:rsidRPr="005342D5">
              <w:rPr>
                <w:sz w:val="16"/>
                <w:szCs w:val="16"/>
              </w:rPr>
              <w:t>.0297</w:t>
            </w:r>
          </w:p>
        </w:tc>
        <w:tc>
          <w:tcPr>
            <w:tcW w:w="405" w:type="pct"/>
          </w:tcPr>
          <w:p w14:paraId="4708504E" w14:textId="77777777" w:rsidR="00DA4D74" w:rsidRPr="005342D5" w:rsidRDefault="00DA4D74" w:rsidP="00D039FD">
            <w:pPr>
              <w:rPr>
                <w:b/>
                <w:sz w:val="16"/>
                <w:szCs w:val="16"/>
              </w:rPr>
            </w:pPr>
            <w:r w:rsidRPr="005342D5">
              <w:rPr>
                <w:sz w:val="16"/>
                <w:szCs w:val="16"/>
              </w:rPr>
              <w:t>-.072</w:t>
            </w:r>
          </w:p>
        </w:tc>
        <w:tc>
          <w:tcPr>
            <w:tcW w:w="406" w:type="pct"/>
          </w:tcPr>
          <w:p w14:paraId="24FD97B4" w14:textId="77777777" w:rsidR="00DA4D74" w:rsidRPr="005342D5" w:rsidRDefault="00DA4D74" w:rsidP="00D039FD">
            <w:pPr>
              <w:rPr>
                <w:b/>
                <w:sz w:val="16"/>
                <w:szCs w:val="16"/>
              </w:rPr>
            </w:pPr>
            <w:r w:rsidRPr="005342D5">
              <w:rPr>
                <w:sz w:val="16"/>
                <w:szCs w:val="16"/>
              </w:rPr>
              <w:t>.044</w:t>
            </w:r>
          </w:p>
        </w:tc>
        <w:tc>
          <w:tcPr>
            <w:tcW w:w="432" w:type="pct"/>
          </w:tcPr>
          <w:p w14:paraId="2FB1A64A" w14:textId="77777777" w:rsidR="00DA4D74" w:rsidRPr="005342D5" w:rsidRDefault="00DA4D74" w:rsidP="00D039FD">
            <w:pPr>
              <w:rPr>
                <w:b/>
                <w:sz w:val="16"/>
                <w:szCs w:val="16"/>
              </w:rPr>
            </w:pPr>
            <w:r w:rsidRPr="005342D5">
              <w:rPr>
                <w:sz w:val="16"/>
                <w:szCs w:val="16"/>
              </w:rPr>
              <w:t>.220</w:t>
            </w:r>
          </w:p>
        </w:tc>
        <w:tc>
          <w:tcPr>
            <w:tcW w:w="240" w:type="pct"/>
          </w:tcPr>
          <w:p w14:paraId="4D452CD0" w14:textId="77777777" w:rsidR="00DA4D74" w:rsidRPr="005342D5" w:rsidRDefault="00DA4D74" w:rsidP="00D039FD">
            <w:pPr>
              <w:rPr>
                <w:b/>
                <w:sz w:val="16"/>
                <w:szCs w:val="16"/>
              </w:rPr>
            </w:pPr>
            <w:r w:rsidRPr="005342D5">
              <w:rPr>
                <w:sz w:val="16"/>
                <w:szCs w:val="16"/>
              </w:rPr>
              <w:t>1</w:t>
            </w:r>
          </w:p>
        </w:tc>
        <w:tc>
          <w:tcPr>
            <w:tcW w:w="326" w:type="pct"/>
          </w:tcPr>
          <w:p w14:paraId="71D50FC9" w14:textId="77777777" w:rsidR="00DA4D74" w:rsidRPr="005342D5" w:rsidRDefault="00DA4D74" w:rsidP="00D039FD">
            <w:pPr>
              <w:rPr>
                <w:b/>
                <w:sz w:val="16"/>
                <w:szCs w:val="16"/>
              </w:rPr>
            </w:pPr>
            <w:r w:rsidRPr="005342D5">
              <w:rPr>
                <w:sz w:val="16"/>
                <w:szCs w:val="16"/>
              </w:rPr>
              <w:t>.639</w:t>
            </w:r>
          </w:p>
        </w:tc>
        <w:tc>
          <w:tcPr>
            <w:tcW w:w="503" w:type="pct"/>
          </w:tcPr>
          <w:p w14:paraId="15CB8543" w14:textId="77777777" w:rsidR="00DA4D74" w:rsidRPr="00AB3707" w:rsidRDefault="00DA4D74" w:rsidP="00D039FD">
            <w:pPr>
              <w:rPr>
                <w:sz w:val="16"/>
                <w:szCs w:val="16"/>
              </w:rPr>
            </w:pPr>
            <w:r w:rsidRPr="00AB3707">
              <w:rPr>
                <w:sz w:val="16"/>
                <w:szCs w:val="16"/>
              </w:rPr>
              <w:t>.604</w:t>
            </w:r>
          </w:p>
        </w:tc>
        <w:tc>
          <w:tcPr>
            <w:tcW w:w="417" w:type="pct"/>
            <w:gridSpan w:val="2"/>
          </w:tcPr>
          <w:p w14:paraId="3BC41CE7" w14:textId="77777777" w:rsidR="00DA4D74" w:rsidRPr="00AB3707" w:rsidRDefault="00DA4D74" w:rsidP="00D039FD">
            <w:pPr>
              <w:rPr>
                <w:sz w:val="16"/>
                <w:szCs w:val="16"/>
              </w:rPr>
            </w:pPr>
            <w:r w:rsidRPr="00AB3707">
              <w:rPr>
                <w:sz w:val="16"/>
                <w:szCs w:val="16"/>
              </w:rPr>
              <w:t>1.655</w:t>
            </w:r>
          </w:p>
        </w:tc>
      </w:tr>
      <w:tr w:rsidR="00DA4D74" w:rsidRPr="00C37C93" w14:paraId="71D7ACC3" w14:textId="77777777" w:rsidTr="00D039FD">
        <w:tc>
          <w:tcPr>
            <w:tcW w:w="1548" w:type="pct"/>
          </w:tcPr>
          <w:p w14:paraId="20593F6B" w14:textId="77777777" w:rsidR="00DA4D74" w:rsidRPr="00DD3562" w:rsidRDefault="00DA4D74" w:rsidP="00D039FD">
            <w:pPr>
              <w:rPr>
                <w:sz w:val="16"/>
                <w:szCs w:val="16"/>
              </w:rPr>
            </w:pPr>
            <w:r w:rsidRPr="00DD3562">
              <w:rPr>
                <w:sz w:val="16"/>
                <w:szCs w:val="16"/>
              </w:rPr>
              <w:t>SPQ total</w:t>
            </w:r>
          </w:p>
        </w:tc>
        <w:tc>
          <w:tcPr>
            <w:tcW w:w="338" w:type="pct"/>
          </w:tcPr>
          <w:p w14:paraId="1AE2B3E1" w14:textId="77777777" w:rsidR="00DA4D74" w:rsidRPr="005342D5" w:rsidRDefault="00DA4D74" w:rsidP="00D039FD">
            <w:pPr>
              <w:rPr>
                <w:b/>
                <w:sz w:val="16"/>
                <w:szCs w:val="16"/>
              </w:rPr>
            </w:pPr>
            <w:r w:rsidRPr="005342D5">
              <w:rPr>
                <w:sz w:val="16"/>
                <w:szCs w:val="16"/>
              </w:rPr>
              <w:t>.002</w:t>
            </w:r>
          </w:p>
        </w:tc>
        <w:tc>
          <w:tcPr>
            <w:tcW w:w="385" w:type="pct"/>
          </w:tcPr>
          <w:p w14:paraId="061B8793" w14:textId="77777777" w:rsidR="00DA4D74" w:rsidRPr="005342D5" w:rsidRDefault="00DA4D74" w:rsidP="00D039FD">
            <w:pPr>
              <w:rPr>
                <w:b/>
                <w:sz w:val="16"/>
                <w:szCs w:val="16"/>
              </w:rPr>
            </w:pPr>
            <w:r w:rsidRPr="005342D5">
              <w:rPr>
                <w:sz w:val="16"/>
                <w:szCs w:val="16"/>
              </w:rPr>
              <w:t>.0260</w:t>
            </w:r>
          </w:p>
        </w:tc>
        <w:tc>
          <w:tcPr>
            <w:tcW w:w="405" w:type="pct"/>
          </w:tcPr>
          <w:p w14:paraId="692CB4CB" w14:textId="77777777" w:rsidR="00DA4D74" w:rsidRPr="005342D5" w:rsidRDefault="00DA4D74" w:rsidP="00D039FD">
            <w:pPr>
              <w:rPr>
                <w:b/>
                <w:sz w:val="16"/>
                <w:szCs w:val="16"/>
              </w:rPr>
            </w:pPr>
            <w:r w:rsidRPr="005342D5">
              <w:rPr>
                <w:sz w:val="16"/>
                <w:szCs w:val="16"/>
              </w:rPr>
              <w:t>-.049</w:t>
            </w:r>
          </w:p>
        </w:tc>
        <w:tc>
          <w:tcPr>
            <w:tcW w:w="406" w:type="pct"/>
          </w:tcPr>
          <w:p w14:paraId="7320B7E5" w14:textId="77777777" w:rsidR="00DA4D74" w:rsidRPr="005342D5" w:rsidRDefault="00DA4D74" w:rsidP="00D039FD">
            <w:pPr>
              <w:rPr>
                <w:b/>
                <w:sz w:val="16"/>
                <w:szCs w:val="16"/>
              </w:rPr>
            </w:pPr>
            <w:r w:rsidRPr="005342D5">
              <w:rPr>
                <w:sz w:val="16"/>
                <w:szCs w:val="16"/>
              </w:rPr>
              <w:t>.052</w:t>
            </w:r>
          </w:p>
        </w:tc>
        <w:tc>
          <w:tcPr>
            <w:tcW w:w="432" w:type="pct"/>
          </w:tcPr>
          <w:p w14:paraId="493BB876" w14:textId="77777777" w:rsidR="00DA4D74" w:rsidRPr="005342D5" w:rsidRDefault="00DA4D74" w:rsidP="00D039FD">
            <w:pPr>
              <w:rPr>
                <w:b/>
                <w:sz w:val="16"/>
                <w:szCs w:val="16"/>
              </w:rPr>
            </w:pPr>
            <w:r w:rsidRPr="005342D5">
              <w:rPr>
                <w:sz w:val="16"/>
                <w:szCs w:val="16"/>
              </w:rPr>
              <w:t>.004</w:t>
            </w:r>
          </w:p>
        </w:tc>
        <w:tc>
          <w:tcPr>
            <w:tcW w:w="240" w:type="pct"/>
          </w:tcPr>
          <w:p w14:paraId="132072D8" w14:textId="77777777" w:rsidR="00DA4D74" w:rsidRPr="005342D5" w:rsidRDefault="00DA4D74" w:rsidP="00D039FD">
            <w:pPr>
              <w:rPr>
                <w:b/>
                <w:sz w:val="16"/>
                <w:szCs w:val="16"/>
              </w:rPr>
            </w:pPr>
            <w:r w:rsidRPr="005342D5">
              <w:rPr>
                <w:sz w:val="16"/>
                <w:szCs w:val="16"/>
              </w:rPr>
              <w:t>1</w:t>
            </w:r>
          </w:p>
        </w:tc>
        <w:tc>
          <w:tcPr>
            <w:tcW w:w="326" w:type="pct"/>
          </w:tcPr>
          <w:p w14:paraId="5EE27221" w14:textId="77777777" w:rsidR="00DA4D74" w:rsidRPr="005342D5" w:rsidRDefault="00DA4D74" w:rsidP="00D039FD">
            <w:pPr>
              <w:rPr>
                <w:b/>
                <w:sz w:val="16"/>
                <w:szCs w:val="16"/>
              </w:rPr>
            </w:pPr>
            <w:r w:rsidRPr="005342D5">
              <w:rPr>
                <w:sz w:val="16"/>
                <w:szCs w:val="16"/>
              </w:rPr>
              <w:t>.951</w:t>
            </w:r>
          </w:p>
        </w:tc>
        <w:tc>
          <w:tcPr>
            <w:tcW w:w="503" w:type="pct"/>
          </w:tcPr>
          <w:p w14:paraId="30413587" w14:textId="77777777" w:rsidR="00DA4D74" w:rsidRPr="00AB3707" w:rsidRDefault="00DA4D74" w:rsidP="00D039FD">
            <w:pPr>
              <w:rPr>
                <w:b/>
                <w:sz w:val="16"/>
                <w:szCs w:val="16"/>
              </w:rPr>
            </w:pPr>
            <w:r w:rsidRPr="00AB3707">
              <w:rPr>
                <w:sz w:val="16"/>
                <w:szCs w:val="16"/>
              </w:rPr>
              <w:t>.670</w:t>
            </w:r>
          </w:p>
        </w:tc>
        <w:tc>
          <w:tcPr>
            <w:tcW w:w="417" w:type="pct"/>
            <w:gridSpan w:val="2"/>
          </w:tcPr>
          <w:p w14:paraId="50AF5834" w14:textId="77777777" w:rsidR="00DA4D74" w:rsidRPr="00AB3707" w:rsidRDefault="00DA4D74" w:rsidP="00D039FD">
            <w:pPr>
              <w:rPr>
                <w:b/>
                <w:sz w:val="16"/>
                <w:szCs w:val="16"/>
              </w:rPr>
            </w:pPr>
            <w:r w:rsidRPr="00AB3707">
              <w:rPr>
                <w:sz w:val="16"/>
                <w:szCs w:val="16"/>
              </w:rPr>
              <w:t>1.491</w:t>
            </w:r>
          </w:p>
        </w:tc>
      </w:tr>
      <w:tr w:rsidR="00DA4D74" w:rsidRPr="00C37C93" w14:paraId="30150B13" w14:textId="77777777" w:rsidTr="00D039FD">
        <w:tc>
          <w:tcPr>
            <w:tcW w:w="1548" w:type="pct"/>
          </w:tcPr>
          <w:p w14:paraId="7A0BA7ED" w14:textId="77777777" w:rsidR="00DA4D74" w:rsidRPr="00DD3562" w:rsidRDefault="00DA4D74" w:rsidP="00D039FD">
            <w:pPr>
              <w:rPr>
                <w:sz w:val="16"/>
                <w:szCs w:val="16"/>
              </w:rPr>
            </w:pPr>
            <w:r w:rsidRPr="00DD3562">
              <w:rPr>
                <w:sz w:val="16"/>
                <w:szCs w:val="16"/>
              </w:rPr>
              <w:t>DASS21 depression (before)</w:t>
            </w:r>
          </w:p>
        </w:tc>
        <w:tc>
          <w:tcPr>
            <w:tcW w:w="338" w:type="pct"/>
          </w:tcPr>
          <w:p w14:paraId="2C362F4D" w14:textId="77777777" w:rsidR="00DA4D74" w:rsidRPr="005342D5" w:rsidRDefault="00DA4D74" w:rsidP="00D039FD">
            <w:pPr>
              <w:rPr>
                <w:sz w:val="16"/>
                <w:szCs w:val="16"/>
              </w:rPr>
            </w:pPr>
            <w:r w:rsidRPr="005342D5">
              <w:rPr>
                <w:sz w:val="16"/>
                <w:szCs w:val="16"/>
              </w:rPr>
              <w:t>-.041</w:t>
            </w:r>
          </w:p>
        </w:tc>
        <w:tc>
          <w:tcPr>
            <w:tcW w:w="385" w:type="pct"/>
          </w:tcPr>
          <w:p w14:paraId="35C16EB8" w14:textId="77777777" w:rsidR="00DA4D74" w:rsidRPr="005342D5" w:rsidRDefault="00DA4D74" w:rsidP="00D039FD">
            <w:pPr>
              <w:rPr>
                <w:sz w:val="16"/>
                <w:szCs w:val="16"/>
              </w:rPr>
            </w:pPr>
            <w:r w:rsidRPr="005342D5">
              <w:rPr>
                <w:sz w:val="16"/>
                <w:szCs w:val="16"/>
              </w:rPr>
              <w:t>.0416</w:t>
            </w:r>
          </w:p>
        </w:tc>
        <w:tc>
          <w:tcPr>
            <w:tcW w:w="405" w:type="pct"/>
          </w:tcPr>
          <w:p w14:paraId="58C16933" w14:textId="77777777" w:rsidR="00DA4D74" w:rsidRPr="005342D5" w:rsidRDefault="00DA4D74" w:rsidP="00D039FD">
            <w:pPr>
              <w:rPr>
                <w:sz w:val="16"/>
                <w:szCs w:val="16"/>
              </w:rPr>
            </w:pPr>
            <w:r w:rsidRPr="005342D5">
              <w:rPr>
                <w:sz w:val="16"/>
                <w:szCs w:val="16"/>
              </w:rPr>
              <w:t>-.123</w:t>
            </w:r>
          </w:p>
        </w:tc>
        <w:tc>
          <w:tcPr>
            <w:tcW w:w="406" w:type="pct"/>
          </w:tcPr>
          <w:p w14:paraId="0EEDB9FF" w14:textId="77777777" w:rsidR="00DA4D74" w:rsidRPr="005342D5" w:rsidRDefault="00DA4D74" w:rsidP="00D039FD">
            <w:pPr>
              <w:rPr>
                <w:sz w:val="16"/>
                <w:szCs w:val="16"/>
              </w:rPr>
            </w:pPr>
            <w:r w:rsidRPr="005342D5">
              <w:rPr>
                <w:sz w:val="16"/>
                <w:szCs w:val="16"/>
              </w:rPr>
              <w:t>.041</w:t>
            </w:r>
          </w:p>
        </w:tc>
        <w:tc>
          <w:tcPr>
            <w:tcW w:w="432" w:type="pct"/>
          </w:tcPr>
          <w:p w14:paraId="510537C3" w14:textId="77777777" w:rsidR="00DA4D74" w:rsidRPr="005342D5" w:rsidRDefault="00DA4D74" w:rsidP="00D039FD">
            <w:pPr>
              <w:rPr>
                <w:sz w:val="16"/>
                <w:szCs w:val="16"/>
              </w:rPr>
            </w:pPr>
            <w:r w:rsidRPr="005342D5">
              <w:rPr>
                <w:sz w:val="16"/>
                <w:szCs w:val="16"/>
              </w:rPr>
              <w:t>.966</w:t>
            </w:r>
          </w:p>
        </w:tc>
        <w:tc>
          <w:tcPr>
            <w:tcW w:w="240" w:type="pct"/>
          </w:tcPr>
          <w:p w14:paraId="503922A8" w14:textId="77777777" w:rsidR="00DA4D74" w:rsidRPr="005342D5" w:rsidRDefault="00DA4D74" w:rsidP="00D039FD">
            <w:pPr>
              <w:rPr>
                <w:sz w:val="16"/>
                <w:szCs w:val="16"/>
              </w:rPr>
            </w:pPr>
            <w:r w:rsidRPr="005342D5">
              <w:rPr>
                <w:sz w:val="16"/>
                <w:szCs w:val="16"/>
              </w:rPr>
              <w:t>1</w:t>
            </w:r>
          </w:p>
        </w:tc>
        <w:tc>
          <w:tcPr>
            <w:tcW w:w="326" w:type="pct"/>
          </w:tcPr>
          <w:p w14:paraId="3AF379AC" w14:textId="77777777" w:rsidR="00DA4D74" w:rsidRPr="005342D5" w:rsidRDefault="00DA4D74" w:rsidP="00D039FD">
            <w:pPr>
              <w:rPr>
                <w:sz w:val="16"/>
                <w:szCs w:val="16"/>
              </w:rPr>
            </w:pPr>
            <w:r w:rsidRPr="005342D5">
              <w:rPr>
                <w:sz w:val="16"/>
                <w:szCs w:val="16"/>
              </w:rPr>
              <w:t>.326</w:t>
            </w:r>
          </w:p>
        </w:tc>
        <w:tc>
          <w:tcPr>
            <w:tcW w:w="503" w:type="pct"/>
          </w:tcPr>
          <w:p w14:paraId="298F91E1" w14:textId="77777777" w:rsidR="00DA4D74" w:rsidRPr="00AB3707" w:rsidRDefault="00DA4D74" w:rsidP="00D039FD">
            <w:pPr>
              <w:rPr>
                <w:sz w:val="16"/>
                <w:szCs w:val="16"/>
              </w:rPr>
            </w:pPr>
            <w:r w:rsidRPr="00AB3707">
              <w:rPr>
                <w:sz w:val="16"/>
                <w:szCs w:val="16"/>
              </w:rPr>
              <w:t>.316</w:t>
            </w:r>
          </w:p>
        </w:tc>
        <w:tc>
          <w:tcPr>
            <w:tcW w:w="417" w:type="pct"/>
            <w:gridSpan w:val="2"/>
          </w:tcPr>
          <w:p w14:paraId="03DC28C7" w14:textId="77777777" w:rsidR="00DA4D74" w:rsidRPr="00AB3707" w:rsidRDefault="00DA4D74" w:rsidP="00D039FD">
            <w:pPr>
              <w:rPr>
                <w:sz w:val="16"/>
                <w:szCs w:val="16"/>
              </w:rPr>
            </w:pPr>
            <w:r w:rsidRPr="00AB3707">
              <w:rPr>
                <w:sz w:val="16"/>
                <w:szCs w:val="16"/>
              </w:rPr>
              <w:t>3.169</w:t>
            </w:r>
          </w:p>
        </w:tc>
      </w:tr>
      <w:tr w:rsidR="00DA4D74" w:rsidRPr="00C37C93" w14:paraId="444D4D38" w14:textId="77777777" w:rsidTr="00D039FD">
        <w:tc>
          <w:tcPr>
            <w:tcW w:w="1548" w:type="pct"/>
          </w:tcPr>
          <w:p w14:paraId="325694E5" w14:textId="77777777" w:rsidR="00DA4D74" w:rsidRPr="00DD3562" w:rsidRDefault="00DA4D74" w:rsidP="00D039FD">
            <w:pPr>
              <w:rPr>
                <w:sz w:val="16"/>
                <w:szCs w:val="16"/>
              </w:rPr>
            </w:pPr>
            <w:r w:rsidRPr="00DD3562">
              <w:rPr>
                <w:sz w:val="16"/>
                <w:szCs w:val="16"/>
              </w:rPr>
              <w:t>DASS21_anxiety (before)</w:t>
            </w:r>
          </w:p>
        </w:tc>
        <w:tc>
          <w:tcPr>
            <w:tcW w:w="338" w:type="pct"/>
          </w:tcPr>
          <w:p w14:paraId="3E9AE97C" w14:textId="77777777" w:rsidR="00DA4D74" w:rsidRPr="005342D5" w:rsidRDefault="00DA4D74" w:rsidP="00D039FD">
            <w:pPr>
              <w:rPr>
                <w:b/>
                <w:sz w:val="16"/>
                <w:szCs w:val="16"/>
              </w:rPr>
            </w:pPr>
            <w:r w:rsidRPr="005342D5">
              <w:rPr>
                <w:sz w:val="16"/>
                <w:szCs w:val="16"/>
              </w:rPr>
              <w:t>.051</w:t>
            </w:r>
          </w:p>
        </w:tc>
        <w:tc>
          <w:tcPr>
            <w:tcW w:w="385" w:type="pct"/>
          </w:tcPr>
          <w:p w14:paraId="57FC2126" w14:textId="77777777" w:rsidR="00DA4D74" w:rsidRPr="005342D5" w:rsidRDefault="00DA4D74" w:rsidP="00D039FD">
            <w:pPr>
              <w:rPr>
                <w:b/>
                <w:sz w:val="16"/>
                <w:szCs w:val="16"/>
              </w:rPr>
            </w:pPr>
            <w:r w:rsidRPr="005342D5">
              <w:rPr>
                <w:sz w:val="16"/>
                <w:szCs w:val="16"/>
              </w:rPr>
              <w:t>.0499</w:t>
            </w:r>
          </w:p>
        </w:tc>
        <w:tc>
          <w:tcPr>
            <w:tcW w:w="405" w:type="pct"/>
          </w:tcPr>
          <w:p w14:paraId="7E90863E" w14:textId="77777777" w:rsidR="00DA4D74" w:rsidRPr="005342D5" w:rsidRDefault="00DA4D74" w:rsidP="00D039FD">
            <w:pPr>
              <w:rPr>
                <w:b/>
                <w:sz w:val="16"/>
                <w:szCs w:val="16"/>
              </w:rPr>
            </w:pPr>
            <w:r w:rsidRPr="005342D5">
              <w:rPr>
                <w:sz w:val="16"/>
                <w:szCs w:val="16"/>
              </w:rPr>
              <w:t>-.047</w:t>
            </w:r>
          </w:p>
        </w:tc>
        <w:tc>
          <w:tcPr>
            <w:tcW w:w="406" w:type="pct"/>
          </w:tcPr>
          <w:p w14:paraId="097AF7C1" w14:textId="77777777" w:rsidR="00DA4D74" w:rsidRPr="005342D5" w:rsidRDefault="00DA4D74" w:rsidP="00D039FD">
            <w:pPr>
              <w:rPr>
                <w:b/>
                <w:sz w:val="16"/>
                <w:szCs w:val="16"/>
              </w:rPr>
            </w:pPr>
            <w:r w:rsidRPr="005342D5">
              <w:rPr>
                <w:sz w:val="16"/>
                <w:szCs w:val="16"/>
              </w:rPr>
              <w:t>.149</w:t>
            </w:r>
          </w:p>
        </w:tc>
        <w:tc>
          <w:tcPr>
            <w:tcW w:w="432" w:type="pct"/>
          </w:tcPr>
          <w:p w14:paraId="4D7F6B13" w14:textId="77777777" w:rsidR="00DA4D74" w:rsidRPr="005342D5" w:rsidRDefault="00DA4D74" w:rsidP="00D039FD">
            <w:pPr>
              <w:rPr>
                <w:b/>
                <w:sz w:val="16"/>
                <w:szCs w:val="16"/>
              </w:rPr>
            </w:pPr>
            <w:r w:rsidRPr="005342D5">
              <w:rPr>
                <w:sz w:val="16"/>
                <w:szCs w:val="16"/>
              </w:rPr>
              <w:t>1.057</w:t>
            </w:r>
          </w:p>
        </w:tc>
        <w:tc>
          <w:tcPr>
            <w:tcW w:w="240" w:type="pct"/>
          </w:tcPr>
          <w:p w14:paraId="2C3B8814" w14:textId="77777777" w:rsidR="00DA4D74" w:rsidRPr="005342D5" w:rsidRDefault="00DA4D74" w:rsidP="00D039FD">
            <w:pPr>
              <w:rPr>
                <w:b/>
                <w:sz w:val="16"/>
                <w:szCs w:val="16"/>
              </w:rPr>
            </w:pPr>
            <w:r w:rsidRPr="005342D5">
              <w:rPr>
                <w:sz w:val="16"/>
                <w:szCs w:val="16"/>
              </w:rPr>
              <w:t>1</w:t>
            </w:r>
          </w:p>
        </w:tc>
        <w:tc>
          <w:tcPr>
            <w:tcW w:w="326" w:type="pct"/>
          </w:tcPr>
          <w:p w14:paraId="02E02862" w14:textId="77777777" w:rsidR="00DA4D74" w:rsidRPr="005342D5" w:rsidRDefault="00DA4D74" w:rsidP="00D039FD">
            <w:pPr>
              <w:rPr>
                <w:b/>
                <w:sz w:val="16"/>
                <w:szCs w:val="16"/>
              </w:rPr>
            </w:pPr>
            <w:r w:rsidRPr="005342D5">
              <w:rPr>
                <w:sz w:val="16"/>
                <w:szCs w:val="16"/>
              </w:rPr>
              <w:t>.304</w:t>
            </w:r>
          </w:p>
        </w:tc>
        <w:tc>
          <w:tcPr>
            <w:tcW w:w="503" w:type="pct"/>
          </w:tcPr>
          <w:p w14:paraId="6C79E528" w14:textId="77777777" w:rsidR="00DA4D74" w:rsidRPr="00AB3707" w:rsidRDefault="00DA4D74" w:rsidP="00D039FD">
            <w:pPr>
              <w:rPr>
                <w:sz w:val="16"/>
                <w:szCs w:val="16"/>
              </w:rPr>
            </w:pPr>
            <w:r w:rsidRPr="00AB3707">
              <w:rPr>
                <w:sz w:val="16"/>
                <w:szCs w:val="16"/>
              </w:rPr>
              <w:t>.309</w:t>
            </w:r>
          </w:p>
        </w:tc>
        <w:tc>
          <w:tcPr>
            <w:tcW w:w="417" w:type="pct"/>
            <w:gridSpan w:val="2"/>
          </w:tcPr>
          <w:p w14:paraId="1B591A29" w14:textId="77777777" w:rsidR="00DA4D74" w:rsidRPr="00AB3707" w:rsidRDefault="00DA4D74" w:rsidP="00D039FD">
            <w:pPr>
              <w:rPr>
                <w:sz w:val="16"/>
                <w:szCs w:val="16"/>
              </w:rPr>
            </w:pPr>
            <w:r w:rsidRPr="00AB3707">
              <w:rPr>
                <w:sz w:val="16"/>
                <w:szCs w:val="16"/>
              </w:rPr>
              <w:t>3.233</w:t>
            </w:r>
          </w:p>
        </w:tc>
      </w:tr>
      <w:tr w:rsidR="00DA4D74" w:rsidRPr="00C37C93" w14:paraId="1F774224" w14:textId="77777777" w:rsidTr="00D039FD">
        <w:tc>
          <w:tcPr>
            <w:tcW w:w="1548" w:type="pct"/>
          </w:tcPr>
          <w:p w14:paraId="64982B44" w14:textId="77777777" w:rsidR="00DA4D74" w:rsidRPr="00DD3562" w:rsidRDefault="00DA4D74" w:rsidP="00D039FD">
            <w:pPr>
              <w:rPr>
                <w:sz w:val="16"/>
                <w:szCs w:val="16"/>
              </w:rPr>
            </w:pPr>
            <w:r w:rsidRPr="00DD3562">
              <w:rPr>
                <w:sz w:val="16"/>
                <w:szCs w:val="16"/>
              </w:rPr>
              <w:t xml:space="preserve">DASS21_stress_(before) </w:t>
            </w:r>
          </w:p>
        </w:tc>
        <w:tc>
          <w:tcPr>
            <w:tcW w:w="338" w:type="pct"/>
          </w:tcPr>
          <w:p w14:paraId="3CC0CC4F" w14:textId="77777777" w:rsidR="00DA4D74" w:rsidRPr="005342D5" w:rsidRDefault="00DA4D74" w:rsidP="00D039FD">
            <w:pPr>
              <w:rPr>
                <w:sz w:val="16"/>
                <w:szCs w:val="16"/>
              </w:rPr>
            </w:pPr>
            <w:r w:rsidRPr="005342D5">
              <w:rPr>
                <w:sz w:val="16"/>
                <w:szCs w:val="16"/>
              </w:rPr>
              <w:t>.000</w:t>
            </w:r>
          </w:p>
        </w:tc>
        <w:tc>
          <w:tcPr>
            <w:tcW w:w="385" w:type="pct"/>
          </w:tcPr>
          <w:p w14:paraId="4B6ACF29" w14:textId="77777777" w:rsidR="00DA4D74" w:rsidRPr="005342D5" w:rsidRDefault="00DA4D74" w:rsidP="00D039FD">
            <w:pPr>
              <w:rPr>
                <w:sz w:val="16"/>
                <w:szCs w:val="16"/>
              </w:rPr>
            </w:pPr>
            <w:r w:rsidRPr="005342D5">
              <w:rPr>
                <w:sz w:val="16"/>
                <w:szCs w:val="16"/>
              </w:rPr>
              <w:t>.0465</w:t>
            </w:r>
          </w:p>
        </w:tc>
        <w:tc>
          <w:tcPr>
            <w:tcW w:w="405" w:type="pct"/>
          </w:tcPr>
          <w:p w14:paraId="5B9A3747" w14:textId="77777777" w:rsidR="00DA4D74" w:rsidRPr="005342D5" w:rsidRDefault="00DA4D74" w:rsidP="00D039FD">
            <w:pPr>
              <w:rPr>
                <w:sz w:val="16"/>
                <w:szCs w:val="16"/>
              </w:rPr>
            </w:pPr>
            <w:r w:rsidRPr="005342D5">
              <w:rPr>
                <w:sz w:val="16"/>
                <w:szCs w:val="16"/>
              </w:rPr>
              <w:t>-.091</w:t>
            </w:r>
          </w:p>
        </w:tc>
        <w:tc>
          <w:tcPr>
            <w:tcW w:w="406" w:type="pct"/>
          </w:tcPr>
          <w:p w14:paraId="46478166" w14:textId="77777777" w:rsidR="00DA4D74" w:rsidRPr="005342D5" w:rsidRDefault="00DA4D74" w:rsidP="00D039FD">
            <w:pPr>
              <w:rPr>
                <w:sz w:val="16"/>
                <w:szCs w:val="16"/>
              </w:rPr>
            </w:pPr>
            <w:r w:rsidRPr="005342D5">
              <w:rPr>
                <w:sz w:val="16"/>
                <w:szCs w:val="16"/>
              </w:rPr>
              <w:t>.091</w:t>
            </w:r>
          </w:p>
        </w:tc>
        <w:tc>
          <w:tcPr>
            <w:tcW w:w="432" w:type="pct"/>
          </w:tcPr>
          <w:p w14:paraId="403C0165" w14:textId="77777777" w:rsidR="00DA4D74" w:rsidRPr="005342D5" w:rsidRDefault="00DA4D74" w:rsidP="00D039FD">
            <w:pPr>
              <w:rPr>
                <w:sz w:val="16"/>
                <w:szCs w:val="16"/>
              </w:rPr>
            </w:pPr>
            <w:r w:rsidRPr="005342D5">
              <w:rPr>
                <w:sz w:val="16"/>
                <w:szCs w:val="16"/>
              </w:rPr>
              <w:t>.000</w:t>
            </w:r>
          </w:p>
        </w:tc>
        <w:tc>
          <w:tcPr>
            <w:tcW w:w="240" w:type="pct"/>
          </w:tcPr>
          <w:p w14:paraId="590E4347" w14:textId="77777777" w:rsidR="00DA4D74" w:rsidRPr="005342D5" w:rsidRDefault="00DA4D74" w:rsidP="00D039FD">
            <w:pPr>
              <w:rPr>
                <w:sz w:val="16"/>
                <w:szCs w:val="16"/>
              </w:rPr>
            </w:pPr>
            <w:r w:rsidRPr="005342D5">
              <w:rPr>
                <w:sz w:val="16"/>
                <w:szCs w:val="16"/>
              </w:rPr>
              <w:t>1</w:t>
            </w:r>
          </w:p>
        </w:tc>
        <w:tc>
          <w:tcPr>
            <w:tcW w:w="326" w:type="pct"/>
          </w:tcPr>
          <w:p w14:paraId="1337CE7E" w14:textId="77777777" w:rsidR="00DA4D74" w:rsidRPr="005342D5" w:rsidRDefault="00DA4D74" w:rsidP="00D039FD">
            <w:pPr>
              <w:rPr>
                <w:sz w:val="16"/>
                <w:szCs w:val="16"/>
              </w:rPr>
            </w:pPr>
            <w:r w:rsidRPr="005342D5">
              <w:rPr>
                <w:sz w:val="16"/>
                <w:szCs w:val="16"/>
              </w:rPr>
              <w:t>.996</w:t>
            </w:r>
          </w:p>
        </w:tc>
        <w:tc>
          <w:tcPr>
            <w:tcW w:w="503" w:type="pct"/>
          </w:tcPr>
          <w:p w14:paraId="5EF96720" w14:textId="77777777" w:rsidR="00DA4D74" w:rsidRPr="00AB3707" w:rsidRDefault="00DA4D74" w:rsidP="00D039FD">
            <w:pPr>
              <w:rPr>
                <w:sz w:val="16"/>
                <w:szCs w:val="16"/>
              </w:rPr>
            </w:pPr>
            <w:r w:rsidRPr="00AB3707">
              <w:rPr>
                <w:sz w:val="16"/>
                <w:szCs w:val="16"/>
              </w:rPr>
              <w:t>.340</w:t>
            </w:r>
          </w:p>
        </w:tc>
        <w:tc>
          <w:tcPr>
            <w:tcW w:w="417" w:type="pct"/>
            <w:gridSpan w:val="2"/>
          </w:tcPr>
          <w:p w14:paraId="20F62F09" w14:textId="77777777" w:rsidR="00DA4D74" w:rsidRPr="00AB3707" w:rsidRDefault="00DA4D74" w:rsidP="00D039FD">
            <w:pPr>
              <w:rPr>
                <w:sz w:val="16"/>
                <w:szCs w:val="16"/>
              </w:rPr>
            </w:pPr>
            <w:r w:rsidRPr="00AB3707">
              <w:rPr>
                <w:sz w:val="16"/>
                <w:szCs w:val="16"/>
              </w:rPr>
              <w:t>2.943</w:t>
            </w:r>
          </w:p>
        </w:tc>
      </w:tr>
      <w:tr w:rsidR="00DA4D74" w:rsidRPr="00C37C93" w14:paraId="1F233396" w14:textId="77777777" w:rsidTr="00D039FD">
        <w:tc>
          <w:tcPr>
            <w:tcW w:w="1548" w:type="pct"/>
          </w:tcPr>
          <w:p w14:paraId="3D3118B3" w14:textId="77777777" w:rsidR="00DA4D74" w:rsidRPr="007043DB" w:rsidRDefault="00DA4D74" w:rsidP="00D039FD">
            <w:pPr>
              <w:rPr>
                <w:b/>
                <w:sz w:val="16"/>
                <w:szCs w:val="16"/>
              </w:rPr>
            </w:pPr>
            <w:r w:rsidRPr="007043DB">
              <w:rPr>
                <w:b/>
                <w:sz w:val="16"/>
                <w:szCs w:val="16"/>
              </w:rPr>
              <w:t xml:space="preserve">MGHHPS_total_(before) </w:t>
            </w:r>
          </w:p>
        </w:tc>
        <w:tc>
          <w:tcPr>
            <w:tcW w:w="338" w:type="pct"/>
          </w:tcPr>
          <w:p w14:paraId="1F8D58A8" w14:textId="77777777" w:rsidR="00DA4D74" w:rsidRPr="007043DB" w:rsidRDefault="00DA4D74" w:rsidP="00D039FD">
            <w:pPr>
              <w:rPr>
                <w:b/>
                <w:sz w:val="16"/>
                <w:szCs w:val="16"/>
              </w:rPr>
            </w:pPr>
            <w:r w:rsidRPr="007043DB">
              <w:rPr>
                <w:b/>
                <w:sz w:val="16"/>
                <w:szCs w:val="16"/>
              </w:rPr>
              <w:t>.071</w:t>
            </w:r>
          </w:p>
        </w:tc>
        <w:tc>
          <w:tcPr>
            <w:tcW w:w="385" w:type="pct"/>
          </w:tcPr>
          <w:p w14:paraId="0C8EDF67" w14:textId="77777777" w:rsidR="00DA4D74" w:rsidRPr="007043DB" w:rsidRDefault="00DA4D74" w:rsidP="00D039FD">
            <w:pPr>
              <w:rPr>
                <w:b/>
                <w:sz w:val="16"/>
                <w:szCs w:val="16"/>
              </w:rPr>
            </w:pPr>
            <w:r w:rsidRPr="007043DB">
              <w:rPr>
                <w:b/>
                <w:sz w:val="16"/>
                <w:szCs w:val="16"/>
              </w:rPr>
              <w:t>.0287</w:t>
            </w:r>
          </w:p>
        </w:tc>
        <w:tc>
          <w:tcPr>
            <w:tcW w:w="405" w:type="pct"/>
          </w:tcPr>
          <w:p w14:paraId="601D3900" w14:textId="77777777" w:rsidR="00DA4D74" w:rsidRPr="007043DB" w:rsidRDefault="00DA4D74" w:rsidP="00D039FD">
            <w:pPr>
              <w:rPr>
                <w:b/>
                <w:sz w:val="16"/>
                <w:szCs w:val="16"/>
              </w:rPr>
            </w:pPr>
            <w:r w:rsidRPr="007043DB">
              <w:rPr>
                <w:b/>
                <w:sz w:val="16"/>
                <w:szCs w:val="16"/>
              </w:rPr>
              <w:t>.014</w:t>
            </w:r>
          </w:p>
        </w:tc>
        <w:tc>
          <w:tcPr>
            <w:tcW w:w="406" w:type="pct"/>
          </w:tcPr>
          <w:p w14:paraId="5C2092E2" w14:textId="77777777" w:rsidR="00DA4D74" w:rsidRPr="007043DB" w:rsidRDefault="00DA4D74" w:rsidP="00D039FD">
            <w:pPr>
              <w:rPr>
                <w:b/>
                <w:sz w:val="16"/>
                <w:szCs w:val="16"/>
              </w:rPr>
            </w:pPr>
            <w:r w:rsidRPr="007043DB">
              <w:rPr>
                <w:b/>
                <w:sz w:val="16"/>
                <w:szCs w:val="16"/>
              </w:rPr>
              <w:t>.127</w:t>
            </w:r>
          </w:p>
        </w:tc>
        <w:tc>
          <w:tcPr>
            <w:tcW w:w="432" w:type="pct"/>
          </w:tcPr>
          <w:p w14:paraId="68AFD8CB" w14:textId="77777777" w:rsidR="00DA4D74" w:rsidRPr="007043DB" w:rsidRDefault="00DA4D74" w:rsidP="00D039FD">
            <w:pPr>
              <w:rPr>
                <w:b/>
                <w:sz w:val="16"/>
                <w:szCs w:val="16"/>
              </w:rPr>
            </w:pPr>
            <w:r w:rsidRPr="007043DB">
              <w:rPr>
                <w:b/>
                <w:sz w:val="16"/>
                <w:szCs w:val="16"/>
              </w:rPr>
              <w:t>6.065</w:t>
            </w:r>
          </w:p>
        </w:tc>
        <w:tc>
          <w:tcPr>
            <w:tcW w:w="240" w:type="pct"/>
          </w:tcPr>
          <w:p w14:paraId="3D1CC4C7" w14:textId="77777777" w:rsidR="00DA4D74" w:rsidRPr="007043DB" w:rsidRDefault="00DA4D74" w:rsidP="00D039FD">
            <w:pPr>
              <w:rPr>
                <w:b/>
                <w:sz w:val="16"/>
                <w:szCs w:val="16"/>
              </w:rPr>
            </w:pPr>
            <w:r w:rsidRPr="007043DB">
              <w:rPr>
                <w:b/>
                <w:sz w:val="16"/>
                <w:szCs w:val="16"/>
              </w:rPr>
              <w:t>1</w:t>
            </w:r>
          </w:p>
        </w:tc>
        <w:tc>
          <w:tcPr>
            <w:tcW w:w="326" w:type="pct"/>
          </w:tcPr>
          <w:p w14:paraId="13B5E8C0" w14:textId="77777777" w:rsidR="00DA4D74" w:rsidRPr="007043DB" w:rsidRDefault="00DA4D74" w:rsidP="00D039FD">
            <w:pPr>
              <w:rPr>
                <w:b/>
                <w:sz w:val="16"/>
                <w:szCs w:val="16"/>
              </w:rPr>
            </w:pPr>
            <w:r w:rsidRPr="007043DB">
              <w:rPr>
                <w:b/>
                <w:sz w:val="16"/>
                <w:szCs w:val="16"/>
              </w:rPr>
              <w:t>.014</w:t>
            </w:r>
          </w:p>
        </w:tc>
        <w:tc>
          <w:tcPr>
            <w:tcW w:w="503" w:type="pct"/>
          </w:tcPr>
          <w:p w14:paraId="44AEDB27" w14:textId="77777777" w:rsidR="00DA4D74" w:rsidRPr="00AB3707" w:rsidRDefault="00DA4D74" w:rsidP="00D039FD">
            <w:pPr>
              <w:rPr>
                <w:b/>
                <w:sz w:val="16"/>
                <w:szCs w:val="16"/>
              </w:rPr>
            </w:pPr>
            <w:r w:rsidRPr="00AB3707">
              <w:rPr>
                <w:sz w:val="16"/>
                <w:szCs w:val="16"/>
              </w:rPr>
              <w:t>.550</w:t>
            </w:r>
          </w:p>
        </w:tc>
        <w:tc>
          <w:tcPr>
            <w:tcW w:w="417" w:type="pct"/>
            <w:gridSpan w:val="2"/>
          </w:tcPr>
          <w:p w14:paraId="031A3300" w14:textId="77777777" w:rsidR="00DA4D74" w:rsidRPr="00AB3707" w:rsidRDefault="00DA4D74" w:rsidP="00D039FD">
            <w:pPr>
              <w:rPr>
                <w:b/>
                <w:sz w:val="16"/>
                <w:szCs w:val="16"/>
              </w:rPr>
            </w:pPr>
            <w:r w:rsidRPr="00AB3707">
              <w:rPr>
                <w:sz w:val="16"/>
                <w:szCs w:val="16"/>
              </w:rPr>
              <w:t>1.820</w:t>
            </w:r>
          </w:p>
        </w:tc>
      </w:tr>
      <w:tr w:rsidR="00DA4D74" w:rsidRPr="00C37C93" w14:paraId="4F0BB1BF" w14:textId="77777777" w:rsidTr="00D039FD">
        <w:tc>
          <w:tcPr>
            <w:tcW w:w="1548" w:type="pct"/>
          </w:tcPr>
          <w:p w14:paraId="247EB7E5" w14:textId="77777777" w:rsidR="00DA4D74" w:rsidRPr="00DD3562" w:rsidRDefault="00DA4D74" w:rsidP="00D039FD">
            <w:pPr>
              <w:rPr>
                <w:sz w:val="16"/>
                <w:szCs w:val="16"/>
              </w:rPr>
            </w:pPr>
            <w:r w:rsidRPr="00DD3562">
              <w:rPr>
                <w:sz w:val="16"/>
                <w:szCs w:val="16"/>
              </w:rPr>
              <w:t>(Scale)</w:t>
            </w:r>
          </w:p>
        </w:tc>
        <w:tc>
          <w:tcPr>
            <w:tcW w:w="338" w:type="pct"/>
          </w:tcPr>
          <w:p w14:paraId="2C6191BA" w14:textId="77777777" w:rsidR="00DA4D74" w:rsidRPr="005342D5" w:rsidRDefault="00DA4D74" w:rsidP="00D039FD">
            <w:pPr>
              <w:rPr>
                <w:sz w:val="16"/>
                <w:szCs w:val="16"/>
              </w:rPr>
            </w:pPr>
            <w:r w:rsidRPr="005342D5">
              <w:rPr>
                <w:sz w:val="16"/>
                <w:szCs w:val="16"/>
              </w:rPr>
              <w:t>1</w:t>
            </w:r>
          </w:p>
        </w:tc>
        <w:tc>
          <w:tcPr>
            <w:tcW w:w="385" w:type="pct"/>
          </w:tcPr>
          <w:p w14:paraId="362055A0" w14:textId="77777777" w:rsidR="00DA4D74" w:rsidRPr="005342D5" w:rsidRDefault="00DA4D74" w:rsidP="00D039FD">
            <w:pPr>
              <w:rPr>
                <w:sz w:val="16"/>
                <w:szCs w:val="16"/>
              </w:rPr>
            </w:pPr>
          </w:p>
        </w:tc>
        <w:tc>
          <w:tcPr>
            <w:tcW w:w="405" w:type="pct"/>
          </w:tcPr>
          <w:p w14:paraId="1181B8CA" w14:textId="77777777" w:rsidR="00DA4D74" w:rsidRPr="005342D5" w:rsidRDefault="00DA4D74" w:rsidP="00D039FD">
            <w:pPr>
              <w:rPr>
                <w:sz w:val="16"/>
                <w:szCs w:val="16"/>
              </w:rPr>
            </w:pPr>
          </w:p>
        </w:tc>
        <w:tc>
          <w:tcPr>
            <w:tcW w:w="406" w:type="pct"/>
          </w:tcPr>
          <w:p w14:paraId="389AD2CF" w14:textId="77777777" w:rsidR="00DA4D74" w:rsidRPr="005342D5" w:rsidRDefault="00DA4D74" w:rsidP="00D039FD">
            <w:pPr>
              <w:rPr>
                <w:sz w:val="16"/>
                <w:szCs w:val="16"/>
              </w:rPr>
            </w:pPr>
          </w:p>
        </w:tc>
        <w:tc>
          <w:tcPr>
            <w:tcW w:w="432" w:type="pct"/>
          </w:tcPr>
          <w:p w14:paraId="2696163C" w14:textId="77777777" w:rsidR="00DA4D74" w:rsidRPr="005342D5" w:rsidRDefault="00DA4D74" w:rsidP="00D039FD">
            <w:pPr>
              <w:rPr>
                <w:sz w:val="16"/>
                <w:szCs w:val="16"/>
              </w:rPr>
            </w:pPr>
          </w:p>
        </w:tc>
        <w:tc>
          <w:tcPr>
            <w:tcW w:w="240" w:type="pct"/>
          </w:tcPr>
          <w:p w14:paraId="66DFB6C3" w14:textId="77777777" w:rsidR="00DA4D74" w:rsidRPr="005342D5" w:rsidRDefault="00DA4D74" w:rsidP="00D039FD">
            <w:pPr>
              <w:rPr>
                <w:sz w:val="16"/>
                <w:szCs w:val="16"/>
              </w:rPr>
            </w:pPr>
          </w:p>
        </w:tc>
        <w:tc>
          <w:tcPr>
            <w:tcW w:w="326" w:type="pct"/>
          </w:tcPr>
          <w:p w14:paraId="2F73552C" w14:textId="77777777" w:rsidR="00DA4D74" w:rsidRPr="005342D5" w:rsidRDefault="00DA4D74" w:rsidP="00D039FD">
            <w:pPr>
              <w:rPr>
                <w:sz w:val="16"/>
                <w:szCs w:val="16"/>
              </w:rPr>
            </w:pPr>
          </w:p>
        </w:tc>
        <w:tc>
          <w:tcPr>
            <w:tcW w:w="503" w:type="pct"/>
          </w:tcPr>
          <w:p w14:paraId="769735E6" w14:textId="77777777" w:rsidR="00DA4D74" w:rsidRPr="00AB3707" w:rsidRDefault="00DA4D74" w:rsidP="00D039FD">
            <w:pPr>
              <w:rPr>
                <w:sz w:val="16"/>
                <w:szCs w:val="16"/>
              </w:rPr>
            </w:pPr>
          </w:p>
        </w:tc>
        <w:tc>
          <w:tcPr>
            <w:tcW w:w="417" w:type="pct"/>
            <w:gridSpan w:val="2"/>
          </w:tcPr>
          <w:p w14:paraId="21FBAC3F" w14:textId="77777777" w:rsidR="00DA4D74" w:rsidRPr="00AB3707" w:rsidRDefault="00DA4D74" w:rsidP="00D039FD">
            <w:pPr>
              <w:rPr>
                <w:sz w:val="16"/>
                <w:szCs w:val="16"/>
              </w:rPr>
            </w:pPr>
          </w:p>
        </w:tc>
      </w:tr>
      <w:tr w:rsidR="00DA4D74" w:rsidRPr="00E3015D" w14:paraId="4194898E" w14:textId="77777777" w:rsidTr="00D039FD">
        <w:tc>
          <w:tcPr>
            <w:tcW w:w="1548" w:type="pct"/>
          </w:tcPr>
          <w:p w14:paraId="0EAEC375" w14:textId="77777777" w:rsidR="00DA4D74" w:rsidRPr="00E24DA8" w:rsidRDefault="00DA4D74" w:rsidP="00D039FD">
            <w:pPr>
              <w:rPr>
                <w:sz w:val="16"/>
                <w:szCs w:val="16"/>
              </w:rPr>
            </w:pPr>
            <w:r w:rsidRPr="00E24DA8">
              <w:rPr>
                <w:sz w:val="16"/>
                <w:szCs w:val="16"/>
              </w:rPr>
              <w:t>(Negative binomial)</w:t>
            </w:r>
          </w:p>
        </w:tc>
        <w:tc>
          <w:tcPr>
            <w:tcW w:w="338" w:type="pct"/>
          </w:tcPr>
          <w:p w14:paraId="618D1587" w14:textId="77777777" w:rsidR="00DA4D74" w:rsidRPr="005342D5" w:rsidRDefault="00DA4D74" w:rsidP="00D039FD">
            <w:pPr>
              <w:rPr>
                <w:sz w:val="16"/>
                <w:szCs w:val="16"/>
              </w:rPr>
            </w:pPr>
            <w:r w:rsidRPr="005342D5">
              <w:rPr>
                <w:sz w:val="16"/>
                <w:szCs w:val="16"/>
              </w:rPr>
              <w:t>1</w:t>
            </w:r>
          </w:p>
        </w:tc>
        <w:tc>
          <w:tcPr>
            <w:tcW w:w="385" w:type="pct"/>
          </w:tcPr>
          <w:p w14:paraId="7C7FB474" w14:textId="77777777" w:rsidR="00DA4D74" w:rsidRPr="005342D5" w:rsidRDefault="00DA4D74" w:rsidP="00D039FD">
            <w:pPr>
              <w:rPr>
                <w:sz w:val="16"/>
                <w:szCs w:val="16"/>
              </w:rPr>
            </w:pPr>
          </w:p>
        </w:tc>
        <w:tc>
          <w:tcPr>
            <w:tcW w:w="405" w:type="pct"/>
          </w:tcPr>
          <w:p w14:paraId="4A3AD33B" w14:textId="77777777" w:rsidR="00DA4D74" w:rsidRPr="005342D5" w:rsidRDefault="00DA4D74" w:rsidP="00D039FD">
            <w:pPr>
              <w:rPr>
                <w:sz w:val="16"/>
                <w:szCs w:val="16"/>
              </w:rPr>
            </w:pPr>
          </w:p>
        </w:tc>
        <w:tc>
          <w:tcPr>
            <w:tcW w:w="406" w:type="pct"/>
          </w:tcPr>
          <w:p w14:paraId="4DC65979" w14:textId="77777777" w:rsidR="00DA4D74" w:rsidRPr="005342D5" w:rsidRDefault="00DA4D74" w:rsidP="00D039FD">
            <w:pPr>
              <w:rPr>
                <w:sz w:val="16"/>
                <w:szCs w:val="16"/>
              </w:rPr>
            </w:pPr>
          </w:p>
        </w:tc>
        <w:tc>
          <w:tcPr>
            <w:tcW w:w="432" w:type="pct"/>
          </w:tcPr>
          <w:p w14:paraId="4D634508" w14:textId="77777777" w:rsidR="00DA4D74" w:rsidRPr="005342D5" w:rsidRDefault="00DA4D74" w:rsidP="00D039FD">
            <w:pPr>
              <w:rPr>
                <w:sz w:val="16"/>
                <w:szCs w:val="16"/>
              </w:rPr>
            </w:pPr>
          </w:p>
        </w:tc>
        <w:tc>
          <w:tcPr>
            <w:tcW w:w="240" w:type="pct"/>
          </w:tcPr>
          <w:p w14:paraId="745C2815" w14:textId="77777777" w:rsidR="00DA4D74" w:rsidRPr="005342D5" w:rsidRDefault="00DA4D74" w:rsidP="00D039FD">
            <w:pPr>
              <w:rPr>
                <w:sz w:val="16"/>
                <w:szCs w:val="16"/>
              </w:rPr>
            </w:pPr>
          </w:p>
        </w:tc>
        <w:tc>
          <w:tcPr>
            <w:tcW w:w="326" w:type="pct"/>
          </w:tcPr>
          <w:p w14:paraId="0E7AA837" w14:textId="77777777" w:rsidR="00DA4D74" w:rsidRPr="005342D5" w:rsidRDefault="00DA4D74" w:rsidP="00D039FD">
            <w:pPr>
              <w:rPr>
                <w:sz w:val="16"/>
                <w:szCs w:val="16"/>
              </w:rPr>
            </w:pPr>
          </w:p>
        </w:tc>
        <w:tc>
          <w:tcPr>
            <w:tcW w:w="503" w:type="pct"/>
          </w:tcPr>
          <w:p w14:paraId="1293FFC1" w14:textId="77777777" w:rsidR="00DA4D74" w:rsidRPr="00CA0A5E" w:rsidRDefault="00DA4D74" w:rsidP="00D039FD">
            <w:pPr>
              <w:rPr>
                <w:sz w:val="16"/>
                <w:szCs w:val="16"/>
              </w:rPr>
            </w:pPr>
          </w:p>
        </w:tc>
        <w:tc>
          <w:tcPr>
            <w:tcW w:w="417" w:type="pct"/>
            <w:gridSpan w:val="2"/>
          </w:tcPr>
          <w:p w14:paraId="52C74450" w14:textId="77777777" w:rsidR="00DA4D74" w:rsidRPr="00CA0A5E" w:rsidRDefault="00DA4D74" w:rsidP="00D039FD">
            <w:pPr>
              <w:rPr>
                <w:sz w:val="16"/>
                <w:szCs w:val="16"/>
              </w:rPr>
            </w:pPr>
          </w:p>
        </w:tc>
      </w:tr>
    </w:tbl>
    <w:p w14:paraId="7A6DD3EA" w14:textId="77777777" w:rsidR="00DA4D74" w:rsidRPr="007D241B" w:rsidRDefault="00DA4D74" w:rsidP="00DA4D74">
      <w:pPr>
        <w:rPr>
          <w:sz w:val="16"/>
          <w:szCs w:val="16"/>
        </w:rPr>
      </w:pPr>
      <w:r w:rsidRPr="007D241B">
        <w:rPr>
          <w:sz w:val="16"/>
          <w:szCs w:val="16"/>
        </w:rPr>
        <w:t xml:space="preserve">Footnote: CHIT= Cambridge-Chicago Trait Compulsivity Scale; BIS= Barratt Impulsiveness Scale; </w:t>
      </w:r>
      <w:r>
        <w:rPr>
          <w:sz w:val="16"/>
          <w:szCs w:val="16"/>
        </w:rPr>
        <w:t>SPQ=Schizotypal Personality Q</w:t>
      </w:r>
      <w:r w:rsidRPr="007D241B">
        <w:rPr>
          <w:sz w:val="16"/>
          <w:szCs w:val="16"/>
        </w:rPr>
        <w:t>uestionnaire</w:t>
      </w:r>
      <w:r>
        <w:rPr>
          <w:sz w:val="16"/>
          <w:szCs w:val="16"/>
        </w:rPr>
        <w:t xml:space="preserve">; </w:t>
      </w:r>
      <w:r w:rsidRPr="007D241B">
        <w:rPr>
          <w:sz w:val="16"/>
          <w:szCs w:val="16"/>
        </w:rPr>
        <w:t xml:space="preserve">DASS-21= Depression Anxiety Stress Scale-21; </w:t>
      </w:r>
      <w:r>
        <w:rPr>
          <w:sz w:val="16"/>
          <w:szCs w:val="16"/>
        </w:rPr>
        <w:t>MGH-HPS=</w:t>
      </w:r>
      <w:r w:rsidRPr="00E60CA4">
        <w:rPr>
          <w:sz w:val="16"/>
          <w:szCs w:val="16"/>
        </w:rPr>
        <w:t xml:space="preserve"> </w:t>
      </w:r>
      <w:r>
        <w:rPr>
          <w:sz w:val="16"/>
          <w:szCs w:val="16"/>
        </w:rPr>
        <w:t>Massachusetts General Hospital Hair Pulling Scale</w:t>
      </w:r>
    </w:p>
    <w:p w14:paraId="6267B536" w14:textId="77777777" w:rsidR="00DA4D74" w:rsidRDefault="00DA4D74" w:rsidP="00DA4D74"/>
    <w:p w14:paraId="3F9FC68A" w14:textId="77777777" w:rsidR="00DA4D74" w:rsidRDefault="00DA4D74" w:rsidP="00DA4D74"/>
    <w:p w14:paraId="6F906184" w14:textId="30B1085E" w:rsidR="00DA4D74" w:rsidRPr="0069212E" w:rsidRDefault="0069212E" w:rsidP="00DA4D74">
      <w:pPr>
        <w:rPr>
          <w:b/>
        </w:rPr>
      </w:pPr>
      <w:r w:rsidRPr="0069212E">
        <w:rPr>
          <w:b/>
        </w:rPr>
        <w:t>REFERENCES</w:t>
      </w:r>
    </w:p>
    <w:p w14:paraId="76FB7BF2" w14:textId="77777777" w:rsidR="0081437B" w:rsidRDefault="0081437B"/>
    <w:p w14:paraId="241E30FF" w14:textId="77777777" w:rsidR="0081437B" w:rsidRDefault="0081437B"/>
    <w:p w14:paraId="6F10FD71" w14:textId="77777777" w:rsidR="00B938A5" w:rsidRPr="00B938A5" w:rsidRDefault="0081437B" w:rsidP="00B938A5">
      <w:pPr>
        <w:pStyle w:val="EndNoteBibliography"/>
        <w:rPr>
          <w:noProof/>
        </w:rPr>
      </w:pPr>
      <w:r>
        <w:lastRenderedPageBreak/>
        <w:fldChar w:fldCharType="begin"/>
      </w:r>
      <w:r>
        <w:instrText xml:space="preserve"> ADDIN EN.REFLIST </w:instrText>
      </w:r>
      <w:r>
        <w:fldChar w:fldCharType="separate"/>
      </w:r>
      <w:r w:rsidR="00B938A5" w:rsidRPr="00B938A5">
        <w:rPr>
          <w:noProof/>
        </w:rPr>
        <w:t>Abba-Aji, A., Li, D., Hrabok, M., Shalaby, R., Gusnowski, A., Vuong, W., Surood, S., Nkire, N., Li, X.M., Greenshaw, A.J., Agyapong, V.I.O., 2020. COVID-19 Pandemic and Mental Health: Prevalence and Correlates of New-Onset Obsessive-Compulsive Symptoms in a Canadian Province. International journal of environmental research and public health 17.</w:t>
      </w:r>
    </w:p>
    <w:p w14:paraId="5CDDD31B" w14:textId="77777777" w:rsidR="00B938A5" w:rsidRPr="00B938A5" w:rsidRDefault="00B938A5" w:rsidP="00B938A5">
      <w:pPr>
        <w:pStyle w:val="EndNoteBibliography"/>
        <w:rPr>
          <w:noProof/>
        </w:rPr>
      </w:pPr>
      <w:r w:rsidRPr="00B938A5">
        <w:rPr>
          <w:noProof/>
        </w:rPr>
        <w:t>Abramowitz, J.S., Deacon, B.J., Olatunji, B.O., Wheaton, M.G., Berman, N.C., Losardo, D., Timpano, K.R., McGrath, P.B., Riemann, B.C., Adams, T., Björgvinsson, T., Storch, E.A., Hale, L.R., 2010. Assessment of obsessive-compulsive symptom dimensions: development and evaluation of the Dimensional Obsessive-Compulsive Scale. Psychological assessment 22, 180-198.</w:t>
      </w:r>
    </w:p>
    <w:p w14:paraId="17B41358" w14:textId="77777777" w:rsidR="00B938A5" w:rsidRPr="00B938A5" w:rsidRDefault="00B938A5" w:rsidP="00B938A5">
      <w:pPr>
        <w:pStyle w:val="EndNoteBibliography"/>
        <w:rPr>
          <w:noProof/>
        </w:rPr>
      </w:pPr>
      <w:r w:rsidRPr="00B938A5">
        <w:rPr>
          <w:noProof/>
        </w:rPr>
        <w:t>Albertella, L., Chamberlain, S.R., Le Pelley, M.E., Greenwood, L.M., Lee, R.S., Den Ouden, L., Segrave, R.A., Grant, J.E., Yücel, M., 2020. Compulsivity is measurable across distinct psychiatric symptom domains and is associated with familial risk and reward-related attentional capture. CNS spectrums 25, 519-526.</w:t>
      </w:r>
    </w:p>
    <w:p w14:paraId="6A9DDED0" w14:textId="77777777" w:rsidR="00B938A5" w:rsidRPr="00B938A5" w:rsidRDefault="00B938A5" w:rsidP="00B938A5">
      <w:pPr>
        <w:pStyle w:val="EndNoteBibliography"/>
        <w:rPr>
          <w:noProof/>
        </w:rPr>
      </w:pPr>
      <w:r w:rsidRPr="00B938A5">
        <w:rPr>
          <w:noProof/>
        </w:rPr>
        <w:t>Albertella, L., Rotaru, K., Christensen, E., Lowe, A., Brierley, M.-E., Richardson, K., Chamberlain, S.R., Lee, R.S.C., Kayayan, E., Grant, J.E., Schluter-Hughes, S., Ince, C., Fontenelle, L.F., Segrave, R., Yücel, M., 2021. The Influence of Trait Compulsivity and Impulsivity on Addictive and Compulsive Behaviors During COVID-19. Frontiers in psychiatry 12.</w:t>
      </w:r>
    </w:p>
    <w:p w14:paraId="41275458" w14:textId="77777777" w:rsidR="00B938A5" w:rsidRPr="00B938A5" w:rsidRDefault="00B938A5" w:rsidP="00B938A5">
      <w:pPr>
        <w:pStyle w:val="EndNoteBibliography"/>
        <w:rPr>
          <w:noProof/>
        </w:rPr>
      </w:pPr>
      <w:r w:rsidRPr="00B938A5">
        <w:rPr>
          <w:noProof/>
        </w:rPr>
        <w:t>Andrews, G., Kemp, A., Sunderland, M., Von Korff, M., Ustun, T.B., 2009. Normative data for the 12 item WHO Disability Assessment Schedule 2.0. PloS one 4, e8343.</w:t>
      </w:r>
    </w:p>
    <w:p w14:paraId="2CDF1B41" w14:textId="77777777" w:rsidR="00B938A5" w:rsidRPr="00B938A5" w:rsidRDefault="00B938A5" w:rsidP="00B938A5">
      <w:pPr>
        <w:pStyle w:val="EndNoteBibliography"/>
        <w:rPr>
          <w:noProof/>
        </w:rPr>
      </w:pPr>
      <w:r w:rsidRPr="00B938A5">
        <w:rPr>
          <w:noProof/>
        </w:rPr>
        <w:t>Angelakis, I., Gooding, P., Tarrier, N., Panagioti, M., 2015. Suicidality in obsessive compulsive disorder (OCD): a systematic review and meta-analysis. Clinical psychology review 39, 1-15.</w:t>
      </w:r>
    </w:p>
    <w:p w14:paraId="47B75539" w14:textId="77777777" w:rsidR="00B938A5" w:rsidRPr="00B938A5" w:rsidRDefault="00B938A5" w:rsidP="00B938A5">
      <w:pPr>
        <w:pStyle w:val="EndNoteBibliography"/>
        <w:rPr>
          <w:noProof/>
        </w:rPr>
      </w:pPr>
      <w:r w:rsidRPr="00B938A5">
        <w:rPr>
          <w:noProof/>
        </w:rPr>
        <w:t>Angelakis, I., Gooding, P.A., Panagioti, M., 2016. Suicidality in body dysmorphic disorder (BDD): A systematic review with meta-analysis. Clinical psychology review 49, 55-66.</w:t>
      </w:r>
    </w:p>
    <w:p w14:paraId="39D23F27" w14:textId="77777777" w:rsidR="00B938A5" w:rsidRPr="00B938A5" w:rsidRDefault="00B938A5" w:rsidP="00B938A5">
      <w:pPr>
        <w:pStyle w:val="EndNoteBibliography"/>
        <w:rPr>
          <w:noProof/>
        </w:rPr>
      </w:pPr>
      <w:r w:rsidRPr="00B938A5">
        <w:rPr>
          <w:noProof/>
        </w:rPr>
        <w:t>Ansseau, M., Troisfontaines, B., Papart, P., von Frenckell, R., 1991. Compulsive personality as predictor of response to serotoninergic antidepressants. BMJ (Clinical research ed.) 303, 760-761.</w:t>
      </w:r>
    </w:p>
    <w:p w14:paraId="4C8D5933" w14:textId="77777777" w:rsidR="00B938A5" w:rsidRPr="00B938A5" w:rsidRDefault="00B938A5" w:rsidP="00B938A5">
      <w:pPr>
        <w:pStyle w:val="EndNoteBibliography"/>
        <w:rPr>
          <w:noProof/>
        </w:rPr>
      </w:pPr>
      <w:r w:rsidRPr="00B938A5">
        <w:rPr>
          <w:noProof/>
        </w:rPr>
        <w:t>Axelsson, E., Lindsäter, E., Ljótsson, B., Andersson, E., Hedman-Lagerlöf, E., 2017. The 12-item Self-Report World Health Organization Disability Assessment Schedule (WHODAS) 2.0 Administered Via the Internet to Individuals With Anxiety and Stress Disorders: A Psychometric Investigation Based on Data From Two Clinical Trials. JMIR mental health 4, e58.</w:t>
      </w:r>
    </w:p>
    <w:p w14:paraId="0835A562" w14:textId="77777777" w:rsidR="00B938A5" w:rsidRPr="00B938A5" w:rsidRDefault="00B938A5" w:rsidP="00B938A5">
      <w:pPr>
        <w:pStyle w:val="EndNoteBibliography"/>
        <w:rPr>
          <w:noProof/>
        </w:rPr>
      </w:pPr>
      <w:r w:rsidRPr="00B938A5">
        <w:rPr>
          <w:noProof/>
        </w:rPr>
        <w:t>Banerjee, D.D., 2020. The other side of COVID-19: Impact on obsessive compulsive disorder (OCD) and hoarding. Psychiatry research 288, 112966.</w:t>
      </w:r>
    </w:p>
    <w:p w14:paraId="0A65B40B" w14:textId="77777777" w:rsidR="00B938A5" w:rsidRPr="00B938A5" w:rsidRDefault="00B938A5" w:rsidP="00B938A5">
      <w:pPr>
        <w:pStyle w:val="EndNoteBibliography"/>
        <w:rPr>
          <w:noProof/>
        </w:rPr>
      </w:pPr>
      <w:r w:rsidRPr="00B938A5">
        <w:rPr>
          <w:noProof/>
        </w:rPr>
        <w:t>Benatti, B., Albert, U., Maina, G., Fiorillo, A., Celebre, L., Girone, N., Fineberg, N., Bramante, S., Rigardetto, S., Dell'Osso, B., 2020. What Happened to Patients With Obsessive Compulsive Disorder During the COVID-19 Pandemic? A Multicentre Report From Tertiary Clinics in Northern Italy. Frontiers in psychiatry 11, 720.</w:t>
      </w:r>
    </w:p>
    <w:p w14:paraId="4343F640" w14:textId="77777777" w:rsidR="00B938A5" w:rsidRPr="00B938A5" w:rsidRDefault="00B938A5" w:rsidP="00B938A5">
      <w:pPr>
        <w:pStyle w:val="EndNoteBibliography"/>
        <w:rPr>
          <w:noProof/>
        </w:rPr>
      </w:pPr>
      <w:r w:rsidRPr="00B938A5">
        <w:rPr>
          <w:noProof/>
        </w:rPr>
        <w:t>Blakey, S.M., Jacoby, R.J., 2018. The polluted mind: Understanding mental contamination as a transdiagnostic phenomenon. Journal of Obsessive-Compulsive and Related Disorders 17, 1-2.</w:t>
      </w:r>
    </w:p>
    <w:p w14:paraId="39AF0D31" w14:textId="77777777" w:rsidR="00B938A5" w:rsidRPr="00B938A5" w:rsidRDefault="00B938A5" w:rsidP="00B938A5">
      <w:pPr>
        <w:pStyle w:val="EndNoteBibliography"/>
        <w:rPr>
          <w:noProof/>
        </w:rPr>
      </w:pPr>
      <w:r w:rsidRPr="00B938A5">
        <w:rPr>
          <w:noProof/>
        </w:rPr>
        <w:t>Brewin, C.R., Andrews, B., Valentine, J.D., 2000. Meta-analysis of risk factors for posttraumatic stress disorder in trauma-exposed adults. Journal of consulting and clinical psychology 68, 748-766.</w:t>
      </w:r>
    </w:p>
    <w:p w14:paraId="2B2D22DB" w14:textId="77777777" w:rsidR="00B938A5" w:rsidRPr="00B938A5" w:rsidRDefault="00B938A5" w:rsidP="00B938A5">
      <w:pPr>
        <w:pStyle w:val="EndNoteBibliography"/>
        <w:rPr>
          <w:noProof/>
        </w:rPr>
      </w:pPr>
      <w:r w:rsidRPr="00B938A5">
        <w:rPr>
          <w:noProof/>
        </w:rPr>
        <w:lastRenderedPageBreak/>
        <w:t>Buhlmann, U., Glaesmer, H., Mewes, R., Fama, J.M., Wilhelm, S., Brahler, E., Rief, W., 2010. Updates on the prevalence of body dysmorphic disorder: a population-based survey. Psychiatry research 178, 171-175.</w:t>
      </w:r>
    </w:p>
    <w:p w14:paraId="6E417548" w14:textId="77777777" w:rsidR="00B938A5" w:rsidRPr="00B938A5" w:rsidRDefault="00B938A5" w:rsidP="00B938A5">
      <w:pPr>
        <w:pStyle w:val="EndNoteBibliography"/>
        <w:rPr>
          <w:noProof/>
        </w:rPr>
      </w:pPr>
      <w:r w:rsidRPr="00B938A5">
        <w:rPr>
          <w:noProof/>
        </w:rPr>
        <w:t>Chakraborty, A., Karmakar, S., 2020. Impact of COVID-19 on Obsessive Compulsive Disorder (OCD). Iranian journal of psychiatry 15, 256-259.</w:t>
      </w:r>
    </w:p>
    <w:p w14:paraId="61AC6064" w14:textId="77777777" w:rsidR="00B938A5" w:rsidRPr="00B938A5" w:rsidRDefault="00B938A5" w:rsidP="00B938A5">
      <w:pPr>
        <w:pStyle w:val="EndNoteBibliography"/>
        <w:rPr>
          <w:noProof/>
        </w:rPr>
      </w:pPr>
      <w:r w:rsidRPr="00B938A5">
        <w:rPr>
          <w:noProof/>
        </w:rPr>
        <w:t>Chakraborty, V., Cherian, A.V., Math, S.B., Venkatasubramanian, G., Thennarasu, K., Mataix-Cols, D., Reddy, Y.C., 2012. Clinically significant hoarding in obsessive-compulsive disorder: results from an Indian study. Comprehensive psychiatry 53, 1153-1160.</w:t>
      </w:r>
    </w:p>
    <w:p w14:paraId="7E1B355B" w14:textId="77777777" w:rsidR="00B938A5" w:rsidRPr="00B938A5" w:rsidRDefault="00B938A5" w:rsidP="00B938A5">
      <w:pPr>
        <w:pStyle w:val="EndNoteBibliography"/>
        <w:rPr>
          <w:noProof/>
        </w:rPr>
      </w:pPr>
      <w:r w:rsidRPr="00B938A5">
        <w:rPr>
          <w:noProof/>
        </w:rPr>
        <w:t>Chamberlain, S.R., Grant, J.E., 2018. Initial validation of a transdiagnostic compulsivity questionnaire: the Cambridge-Chicago Compulsivity Trait Scale. CNS spectrums 23, 340-346.</w:t>
      </w:r>
    </w:p>
    <w:p w14:paraId="710A7FD5" w14:textId="77777777" w:rsidR="00B938A5" w:rsidRPr="00B938A5" w:rsidRDefault="00B938A5" w:rsidP="00B938A5">
      <w:pPr>
        <w:pStyle w:val="EndNoteBibliography"/>
        <w:rPr>
          <w:noProof/>
        </w:rPr>
      </w:pPr>
      <w:r w:rsidRPr="00B938A5">
        <w:rPr>
          <w:noProof/>
        </w:rPr>
        <w:t>Coluccia, A., Fagiolini, A., Ferretti, F., Pozza, A., Costoloni, G., Bolognesi, S., Goracci, A., 2016. Adult obsessive-compulsive disorder and quality of life outcomes: A systematic review and meta-analysis. Asian journal of psychiatry 22, 41-52.</w:t>
      </w:r>
    </w:p>
    <w:p w14:paraId="65D8ED26" w14:textId="77777777" w:rsidR="00B938A5" w:rsidRPr="00B938A5" w:rsidRDefault="00B938A5" w:rsidP="00B938A5">
      <w:pPr>
        <w:pStyle w:val="EndNoteBibliography"/>
        <w:rPr>
          <w:noProof/>
        </w:rPr>
      </w:pPr>
      <w:r w:rsidRPr="00B938A5">
        <w:rPr>
          <w:noProof/>
        </w:rPr>
        <w:t>Cromer, K.R., Schmidt, N.B., Murphy, D.L., 2007. Do traumatic events influence the clinical expression of compulsive hoarding? Behav Res Ther 45, 2581-2592.</w:t>
      </w:r>
    </w:p>
    <w:p w14:paraId="5AEDE5AC" w14:textId="77777777" w:rsidR="00B938A5" w:rsidRPr="00B938A5" w:rsidRDefault="00B938A5" w:rsidP="00B938A5">
      <w:pPr>
        <w:pStyle w:val="EndNoteBibliography"/>
        <w:rPr>
          <w:noProof/>
        </w:rPr>
      </w:pPr>
      <w:r w:rsidRPr="00B938A5">
        <w:rPr>
          <w:noProof/>
        </w:rPr>
        <w:t>Dammeyer, J., 2020. An explorative study of the individual differences associated with consumer stockpiling during the early stages of the 2020 Coronavirus outbreak in Europe. Personality and individual differences 167, 110263.</w:t>
      </w:r>
    </w:p>
    <w:p w14:paraId="29990451" w14:textId="77777777" w:rsidR="00B938A5" w:rsidRPr="00B938A5" w:rsidRDefault="00B938A5" w:rsidP="00B938A5">
      <w:pPr>
        <w:pStyle w:val="EndNoteBibliography"/>
        <w:rPr>
          <w:noProof/>
        </w:rPr>
      </w:pPr>
      <w:r w:rsidRPr="00B938A5">
        <w:rPr>
          <w:noProof/>
        </w:rPr>
        <w:t>Darke, S., Duflou, J., 2017. Characteristics, circumstances and pathology of sudden or unnatural deaths of cases with evidence of pathological hoarding. Journal of forensic and legal medicine 45, 36-40.</w:t>
      </w:r>
    </w:p>
    <w:p w14:paraId="3DCAB091" w14:textId="77777777" w:rsidR="00B938A5" w:rsidRPr="00B938A5" w:rsidRDefault="00B938A5" w:rsidP="00B938A5">
      <w:pPr>
        <w:pStyle w:val="EndNoteBibliography"/>
        <w:rPr>
          <w:noProof/>
        </w:rPr>
      </w:pPr>
      <w:r w:rsidRPr="00B938A5">
        <w:rPr>
          <w:noProof/>
        </w:rPr>
        <w:t>Davide, P., Andrea, P., Martina, O., Andrea, E., Davide, D., Mario, A., 2020. The impact of the COVID-19 pandemic on patients with OCD: Effects of contamination symptoms and remission state before the quarantine in a preliminary naturalistic study. Psychiatry research 291, 113213.</w:t>
      </w:r>
    </w:p>
    <w:p w14:paraId="44BAFD75" w14:textId="77777777" w:rsidR="00B938A5" w:rsidRPr="00B938A5" w:rsidRDefault="00B938A5" w:rsidP="00B938A5">
      <w:pPr>
        <w:pStyle w:val="EndNoteBibliography"/>
        <w:rPr>
          <w:noProof/>
        </w:rPr>
      </w:pPr>
      <w:r w:rsidRPr="00B938A5">
        <w:rPr>
          <w:noProof/>
        </w:rPr>
        <w:t>Dawel, A., Shou, Y., Smithson, M., Cherbuin, N., Banfield, M., Calear, A.L., Farrer, L.M., Gray, D., Gulliver, A., Housen, T., McCallum, S.M., Morse, A.R., Murray, K., Newman, E., Rodney Harris, R.M., Batterham, P.J., 2020. The Effect of COVID-19 on Mental Health and Wellbeing in a Representative Sample of Australian Adults. Frontiers in psychiatry 11, 579985.</w:t>
      </w:r>
    </w:p>
    <w:p w14:paraId="75E79CAF" w14:textId="77777777" w:rsidR="00B938A5" w:rsidRPr="00B938A5" w:rsidRDefault="00B938A5" w:rsidP="00B938A5">
      <w:pPr>
        <w:pStyle w:val="EndNoteBibliography"/>
        <w:rPr>
          <w:noProof/>
        </w:rPr>
      </w:pPr>
      <w:r w:rsidRPr="00B938A5">
        <w:rPr>
          <w:noProof/>
        </w:rPr>
        <w:t>Didie, E.R., Tortolani, C.C., Pope, C.G., Menard, W., Fay, C., Phillips, K.A., 2006. Childhood abuse and neglect in body dysmorphic disorder. Child abuse &amp; neglect 30, 1105-1115.</w:t>
      </w:r>
    </w:p>
    <w:p w14:paraId="6FC93265" w14:textId="77777777" w:rsidR="00B938A5" w:rsidRPr="00B938A5" w:rsidRDefault="00B938A5" w:rsidP="00B938A5">
      <w:pPr>
        <w:pStyle w:val="EndNoteBibliography"/>
        <w:rPr>
          <w:noProof/>
        </w:rPr>
      </w:pPr>
      <w:r w:rsidRPr="00B938A5">
        <w:rPr>
          <w:noProof/>
        </w:rPr>
        <w:t>Eckblad, M., Chapman, L.J., 1983. Magical ideation as an indicator of schizotypy. Journal of consulting and clinical psychology 51, 215-225.</w:t>
      </w:r>
    </w:p>
    <w:p w14:paraId="3A5C2CB8" w14:textId="77777777" w:rsidR="00B938A5" w:rsidRPr="00B938A5" w:rsidRDefault="00B938A5" w:rsidP="00B938A5">
      <w:pPr>
        <w:pStyle w:val="EndNoteBibliography"/>
        <w:rPr>
          <w:noProof/>
        </w:rPr>
      </w:pPr>
      <w:r w:rsidRPr="00B938A5">
        <w:rPr>
          <w:noProof/>
        </w:rPr>
        <w:t>Ekselius, L., von Knorring, L., 1998. Personality disorder comorbidity with major depression and response to treatment with sertraline or citalopram. International clinical psychopharmacology 13, 205-211.</w:t>
      </w:r>
    </w:p>
    <w:p w14:paraId="6E54B84E" w14:textId="77777777" w:rsidR="00B938A5" w:rsidRPr="00B938A5" w:rsidRDefault="00B938A5" w:rsidP="00B938A5">
      <w:pPr>
        <w:pStyle w:val="EndNoteBibliography"/>
        <w:rPr>
          <w:noProof/>
        </w:rPr>
      </w:pPr>
      <w:r w:rsidRPr="00B938A5">
        <w:rPr>
          <w:noProof/>
        </w:rPr>
        <w:t>Endicott, J., Nee, J., Harrison, W., Blumenthal, R., 1993. Quality of Life Enjoyment and Satisfaction Questionnaire: a new measure. Psychopharmacology bulletin 29, 321-326.</w:t>
      </w:r>
    </w:p>
    <w:p w14:paraId="05F5D884" w14:textId="77777777" w:rsidR="00B938A5" w:rsidRPr="00B938A5" w:rsidRDefault="00B938A5" w:rsidP="00B938A5">
      <w:pPr>
        <w:pStyle w:val="EndNoteBibliography"/>
        <w:rPr>
          <w:noProof/>
        </w:rPr>
      </w:pPr>
      <w:r w:rsidRPr="00B938A5">
        <w:rPr>
          <w:noProof/>
        </w:rPr>
        <w:t>Figee, M., Pattij, T., Willuhn, I., Luigjes, J., van den Brink, W., Goudriaan, A., Potenza, M.N., Robbins, T.W., Denys, D., 2016. Compulsivity in obsessive-compulsive disorder and addictions. European neuropsychopharmacology : the journal of the European College of Neuropsychopharmacology 26, 856-868.</w:t>
      </w:r>
    </w:p>
    <w:p w14:paraId="21E8DB58" w14:textId="77777777" w:rsidR="00B938A5" w:rsidRPr="00B938A5" w:rsidRDefault="00B938A5" w:rsidP="00B938A5">
      <w:pPr>
        <w:pStyle w:val="EndNoteBibliography"/>
        <w:rPr>
          <w:noProof/>
        </w:rPr>
      </w:pPr>
      <w:r w:rsidRPr="00B938A5">
        <w:rPr>
          <w:noProof/>
        </w:rPr>
        <w:t xml:space="preserve">Fineberg, N.A., Van Ameringen, M., Drummond, L., Hollander, E., Stein, D.J., Geller, D., Walitza, S., Pallanti, S., Pellegrini, L., Zohar, J., Rodriguez, C.I., Menchon, J.M., Morgado, P., Mpavaenda, D., Fontenelle, L.F., Feusner, J.D., Grassi, </w:t>
      </w:r>
      <w:r w:rsidRPr="00B938A5">
        <w:rPr>
          <w:noProof/>
        </w:rPr>
        <w:lastRenderedPageBreak/>
        <w:t>G., Lochner, C., Veltman, D.J., Sireau, N., Carmi, L., Adam, D., Nicolini, H., Dell'Osso, B., 2020. How to manage obsessive-compulsive disorder (OCD) under COVID-19: A clinician's guide from the International College of Obsessive Compulsive Spectrum Disorders (ICOCS) and the Obsessive-Compulsive and Related Disorders Research Network (OCRN) of the European College of Neuropsychopharmacology. Comprehensive psychiatry 100, 152174.</w:t>
      </w:r>
    </w:p>
    <w:p w14:paraId="788DE509" w14:textId="77777777" w:rsidR="00B938A5" w:rsidRPr="00B938A5" w:rsidRDefault="00B938A5" w:rsidP="00B938A5">
      <w:pPr>
        <w:pStyle w:val="EndNoteBibliography"/>
        <w:rPr>
          <w:noProof/>
        </w:rPr>
      </w:pPr>
      <w:r w:rsidRPr="00B938A5">
        <w:rPr>
          <w:noProof/>
        </w:rPr>
        <w:t>Fontenelle, L.F., Miguel, E.C., 2020. The impact of coronavirus (COVID-19) in the diagnosis and treatment of obsessive-compulsive disorder. Depression and anxiety 37, 510-511.</w:t>
      </w:r>
    </w:p>
    <w:p w14:paraId="567DA4D6" w14:textId="77777777" w:rsidR="00B938A5" w:rsidRPr="00B938A5" w:rsidRDefault="00B938A5" w:rsidP="00B938A5">
      <w:pPr>
        <w:pStyle w:val="EndNoteBibliography"/>
        <w:rPr>
          <w:noProof/>
        </w:rPr>
      </w:pPr>
      <w:r w:rsidRPr="00B938A5">
        <w:rPr>
          <w:noProof/>
        </w:rPr>
        <w:t>Fontenelle, L.F., Muhlbauer, J.E., Albertella, L., Eppingstall, J., 2020a. The Impact of Coronavirus on Hoarding. Comprehensive psychiatry in press.</w:t>
      </w:r>
    </w:p>
    <w:p w14:paraId="21238F7B" w14:textId="77777777" w:rsidR="00B938A5" w:rsidRPr="00B938A5" w:rsidRDefault="00B938A5" w:rsidP="00B938A5">
      <w:pPr>
        <w:pStyle w:val="EndNoteBibliography"/>
        <w:rPr>
          <w:noProof/>
        </w:rPr>
      </w:pPr>
      <w:r w:rsidRPr="00B938A5">
        <w:rPr>
          <w:noProof/>
        </w:rPr>
        <w:t>Fontenelle, L.F., Oldenhof, E., Eduarda Moreira-de-Oliveira, M., Abramowitz, J.S., Antony, M.M., Cath, D., Carter, A., Dougherty, D., Ferrão, Y.A., Figee, M., Harrison, B.J., Hoexter, M., Soo Kwon, J., Küelz, A., Lazaro, L., Lochner, C., Marazziti, D., Mataix-Cols, D., McKay, D., Miguel, E.C., Morein-Zamir, S., Moritz, S., Nestadt, G., O'Connor, K., Pallanti, S., Purdon, C., Rauch, S., Richter, P., Rotge, J.Y., Shavitt, R.G., Soriano-Mas, C., Starcevic, V., Stein, D.J., Steketee, G., Storch, E.A., Taylor, S., van den Heuvel, O.A., Veale, D., Woods, D.W., Verdejo-Garcia, A., Yücel, M., 2020b. A transdiagnostic perspective of constructs underlying obsessive-compulsive and related disorders: An international Delphi consensus study. The Australian and New Zealand journal of psychiatry 54, 719-731.</w:t>
      </w:r>
    </w:p>
    <w:p w14:paraId="3D07E4A1" w14:textId="77777777" w:rsidR="00B938A5" w:rsidRPr="00B938A5" w:rsidRDefault="00B938A5" w:rsidP="00B938A5">
      <w:pPr>
        <w:pStyle w:val="EndNoteBibliography"/>
        <w:rPr>
          <w:noProof/>
        </w:rPr>
      </w:pPr>
      <w:r w:rsidRPr="00B938A5">
        <w:rPr>
          <w:noProof/>
        </w:rPr>
        <w:t>Fontenelle, L.F., Zeni-Graiff, M., Quintas, J.N., Yücel, M., 2018. Is There A Role For Lifestyle Interventions In Obsessive-Compulsive And Related Disorders? Current medicinal chemistry 25, 5698-5711.</w:t>
      </w:r>
    </w:p>
    <w:p w14:paraId="1A696F1D" w14:textId="77777777" w:rsidR="00B938A5" w:rsidRPr="00B938A5" w:rsidRDefault="00B938A5" w:rsidP="00B938A5">
      <w:pPr>
        <w:pStyle w:val="EndNoteBibliography"/>
        <w:rPr>
          <w:noProof/>
        </w:rPr>
      </w:pPr>
      <w:r w:rsidRPr="00B938A5">
        <w:rPr>
          <w:noProof/>
        </w:rPr>
        <w:t>Grant, J.E., Dougherty, D.D., Chamberlain, S.R., 2020. Prevalence, gender correlates, and co-morbidity of trichotillomania. Psychiatry research 288, 112948.</w:t>
      </w:r>
    </w:p>
    <w:p w14:paraId="2624470A" w14:textId="77777777" w:rsidR="00B938A5" w:rsidRPr="00B938A5" w:rsidRDefault="00B938A5" w:rsidP="00B938A5">
      <w:pPr>
        <w:pStyle w:val="EndNoteBibliography"/>
        <w:rPr>
          <w:noProof/>
        </w:rPr>
      </w:pPr>
      <w:r w:rsidRPr="00B938A5">
        <w:rPr>
          <w:noProof/>
        </w:rPr>
        <w:t>Grattan, R.E., Linscott, R.J., 2019. Components of schizophrenia liability affect the growth of psychological stress sensitivity following major life events. Schizophrenia research 212, 134-139.</w:t>
      </w:r>
    </w:p>
    <w:p w14:paraId="440A8C49" w14:textId="77777777" w:rsidR="00B938A5" w:rsidRPr="00B938A5" w:rsidRDefault="00B938A5" w:rsidP="00B938A5">
      <w:pPr>
        <w:pStyle w:val="EndNoteBibliography"/>
        <w:rPr>
          <w:noProof/>
        </w:rPr>
      </w:pPr>
      <w:r w:rsidRPr="00B938A5">
        <w:rPr>
          <w:noProof/>
        </w:rPr>
        <w:t>Hayes, S.L., Storch, E.A., Berlanga, L., 2009. Skin picking behaviors: An examination of the prevalence and severity in a community sample. Journal of anxiety disorders 23, 314-319.</w:t>
      </w:r>
    </w:p>
    <w:p w14:paraId="07C67B34" w14:textId="77777777" w:rsidR="00B938A5" w:rsidRPr="00B938A5" w:rsidRDefault="00B938A5" w:rsidP="00B938A5">
      <w:pPr>
        <w:pStyle w:val="EndNoteBibliography"/>
        <w:rPr>
          <w:noProof/>
        </w:rPr>
      </w:pPr>
      <w:r w:rsidRPr="00B938A5">
        <w:rPr>
          <w:noProof/>
        </w:rPr>
        <w:t>Hodes, G.E., Epperson, C.N., 2019. Sex Differences in Vulnerability and Resilience to Stress Across the Life Span. Biological psychiatry 86, 421-432.</w:t>
      </w:r>
    </w:p>
    <w:p w14:paraId="56BE3119" w14:textId="77777777" w:rsidR="00B938A5" w:rsidRPr="00B938A5" w:rsidRDefault="00B938A5" w:rsidP="00B938A5">
      <w:pPr>
        <w:pStyle w:val="EndNoteBibliography"/>
        <w:rPr>
          <w:noProof/>
        </w:rPr>
      </w:pPr>
      <w:r w:rsidRPr="00B938A5">
        <w:rPr>
          <w:noProof/>
        </w:rPr>
        <w:t>Hollander, E., Doernberg, E., Shavitt, R., Waterman, R.J., Soreni, N., Veltman, D.J., Sahakian, B.J., Fineberg, N.A., 2016. The cost and impact of compulsivity: A research perspective. European neuropsychopharmacology : the journal of the European College of Neuropsychopharmacology 26, 800-809.</w:t>
      </w:r>
    </w:p>
    <w:p w14:paraId="7E26973E" w14:textId="77777777" w:rsidR="00B938A5" w:rsidRPr="00B938A5" w:rsidRDefault="00B938A5" w:rsidP="00B938A5">
      <w:pPr>
        <w:pStyle w:val="EndNoteBibliography"/>
        <w:rPr>
          <w:noProof/>
        </w:rPr>
      </w:pPr>
      <w:r w:rsidRPr="00B938A5">
        <w:rPr>
          <w:noProof/>
        </w:rPr>
        <w:t>IsHak, W.W., Bolton, M.A., Bensoussan, J.C., Dous, G.V., Nguyen, T.T., Powell-Hicks, A.L., Gardner, J.E., Ponton, K.M., 2012. Quality of life in body dysmorphic disorder. CNS spectrums 17, 167-175.</w:t>
      </w:r>
    </w:p>
    <w:p w14:paraId="70BF3AEE" w14:textId="77777777" w:rsidR="00B938A5" w:rsidRPr="00B938A5" w:rsidRDefault="00B938A5" w:rsidP="00B938A5">
      <w:pPr>
        <w:pStyle w:val="EndNoteBibliography"/>
        <w:rPr>
          <w:noProof/>
        </w:rPr>
      </w:pPr>
      <w:r w:rsidRPr="00B938A5">
        <w:rPr>
          <w:noProof/>
        </w:rPr>
        <w:t>Isomura, K., Brander, G., Chang, Z., Kuja-Halkola, R., Rück, C., Hellner, C., Lichtenstein, P., Larsson, H., Mataix-Cols, D., Fernández de la Cruz, L., 2018. Metabolic and Cardiovascular Complications in Obsessive-Compulsive Disorder: A Total Population, Sibling Comparison Study With Long-Term Follow-up. Biological psychiatry 84, 324-331.</w:t>
      </w:r>
    </w:p>
    <w:p w14:paraId="6E841508" w14:textId="77777777" w:rsidR="00B938A5" w:rsidRPr="00B938A5" w:rsidRDefault="00B938A5" w:rsidP="00B938A5">
      <w:pPr>
        <w:pStyle w:val="EndNoteBibliography"/>
        <w:rPr>
          <w:noProof/>
        </w:rPr>
      </w:pPr>
      <w:r w:rsidRPr="00B938A5">
        <w:rPr>
          <w:noProof/>
        </w:rPr>
        <w:t>Jelinek, L., Moritz, S., Miegel, F., Voderholzer, U., 2020. Obsessive-compulsive disorder during COVID-19: Turning a problem into an opportunity? Journal of anxiety disorders 77, 102329.</w:t>
      </w:r>
    </w:p>
    <w:p w14:paraId="7C12C9BF" w14:textId="77777777" w:rsidR="00B938A5" w:rsidRPr="00B938A5" w:rsidRDefault="00B938A5" w:rsidP="00B938A5">
      <w:pPr>
        <w:pStyle w:val="EndNoteBibliography"/>
        <w:rPr>
          <w:noProof/>
        </w:rPr>
      </w:pPr>
      <w:r w:rsidRPr="00B938A5">
        <w:rPr>
          <w:noProof/>
        </w:rPr>
        <w:lastRenderedPageBreak/>
        <w:t>Keane, M., Neal, T., 2020. Consumer panic in the COVID-19 pandemic. Journal of econometrics.</w:t>
      </w:r>
    </w:p>
    <w:p w14:paraId="59528A78" w14:textId="77777777" w:rsidR="00B938A5" w:rsidRPr="00B938A5" w:rsidRDefault="00B938A5" w:rsidP="00B938A5">
      <w:pPr>
        <w:pStyle w:val="EndNoteBibliography"/>
        <w:rPr>
          <w:noProof/>
        </w:rPr>
      </w:pPr>
      <w:r w:rsidRPr="00B938A5">
        <w:rPr>
          <w:noProof/>
        </w:rPr>
        <w:t>Keuthen, N.J., O'Sullivan, R.L., Ricciardi, J.N., Shera, D., Savage, C.R., Borgmann, A.S., Jenike, M.A., Baer, L., 1995. The Massachusetts General Hospital (MGH) Hairpulling Scale: 1. development and factor analyses. Psychotherapy and psychosomatics 64, 141-145.</w:t>
      </w:r>
    </w:p>
    <w:p w14:paraId="3D656A06" w14:textId="77777777" w:rsidR="00B938A5" w:rsidRPr="00B938A5" w:rsidRDefault="00B938A5" w:rsidP="00B938A5">
      <w:pPr>
        <w:pStyle w:val="EndNoteBibliography"/>
        <w:rPr>
          <w:noProof/>
        </w:rPr>
      </w:pPr>
      <w:r w:rsidRPr="00B938A5">
        <w:rPr>
          <w:noProof/>
        </w:rPr>
        <w:t>Kirchner, S.K., Roeh, A., Nolden, J., Hasan, A., 2018. Diagnosis and treatment of schizotypal personality disorder: evidence from a systematic review. NPJ schizophrenia 4, 20.</w:t>
      </w:r>
    </w:p>
    <w:p w14:paraId="4D81D2D2" w14:textId="77777777" w:rsidR="00B938A5" w:rsidRPr="00B938A5" w:rsidRDefault="00B938A5" w:rsidP="00B938A5">
      <w:pPr>
        <w:pStyle w:val="EndNoteBibliography"/>
        <w:rPr>
          <w:noProof/>
        </w:rPr>
      </w:pPr>
      <w:r w:rsidRPr="00B938A5">
        <w:rPr>
          <w:noProof/>
        </w:rPr>
        <w:t>Kuckertz, J.M., Van Kirk, N., Alperovitz, D., Nota, J.A., Falkenstein, M.J., Schreck, M., Krompinger, J.W., 2020. Ahead of the Curve: Responses From Patients in Treatment for Obsessive-Compulsive Disorder to Coronavirus Disease 2019. Frontiers in psychology 11, 572153.</w:t>
      </w:r>
    </w:p>
    <w:p w14:paraId="51CCD4C3" w14:textId="77777777" w:rsidR="00B938A5" w:rsidRPr="00B938A5" w:rsidRDefault="00B938A5" w:rsidP="00B938A5">
      <w:pPr>
        <w:pStyle w:val="EndNoteBibliography"/>
        <w:rPr>
          <w:noProof/>
        </w:rPr>
      </w:pPr>
      <w:r w:rsidRPr="00B938A5">
        <w:rPr>
          <w:noProof/>
        </w:rPr>
        <w:t>Landau, D., Iervolino, A.C., Pertusa, A., Santo, S., Singh, S., Mataix-Cols, D., 2011. Stressful life events and material deprivation in hoarding disorder. Journal of anxiety disorders 25, 192-202.</w:t>
      </w:r>
    </w:p>
    <w:p w14:paraId="5882CB16" w14:textId="77777777" w:rsidR="00B938A5" w:rsidRPr="00B938A5" w:rsidRDefault="00B938A5" w:rsidP="00B938A5">
      <w:pPr>
        <w:pStyle w:val="EndNoteBibliography"/>
        <w:rPr>
          <w:noProof/>
        </w:rPr>
      </w:pPr>
      <w:r w:rsidRPr="00B938A5">
        <w:rPr>
          <w:noProof/>
        </w:rPr>
        <w:t>Littman, R., Naftalovich, H., Huppert, J.D., Kalanthroff, E., 2020. Impact of COVID-19 on obsessive-compulsive disorder patients. Psychiatry and clinical neurosciences.</w:t>
      </w:r>
    </w:p>
    <w:p w14:paraId="39DCA0A6" w14:textId="77777777" w:rsidR="00B938A5" w:rsidRPr="00B938A5" w:rsidRDefault="00B938A5" w:rsidP="00B938A5">
      <w:pPr>
        <w:pStyle w:val="EndNoteBibliography"/>
        <w:rPr>
          <w:noProof/>
        </w:rPr>
      </w:pPr>
      <w:r w:rsidRPr="00B938A5">
        <w:rPr>
          <w:noProof/>
        </w:rPr>
        <w:t>Lochner, C., Simeon, D., Niehaus, D.J., Stein, D.J., 2002. Trichotillomania and skin-picking: a phenomenological comparison. Depression and anxiety 15, 83-86.</w:t>
      </w:r>
    </w:p>
    <w:p w14:paraId="311D0588" w14:textId="77777777" w:rsidR="00B938A5" w:rsidRPr="00B938A5" w:rsidRDefault="00B938A5" w:rsidP="00B938A5">
      <w:pPr>
        <w:pStyle w:val="EndNoteBibliography"/>
        <w:rPr>
          <w:noProof/>
        </w:rPr>
      </w:pPr>
      <w:r w:rsidRPr="00B938A5">
        <w:rPr>
          <w:noProof/>
        </w:rPr>
        <w:t>Lovibond, P.F., Lovibond, S.H., 1995. The structure of negative emotional states: Comparison of the Depression Anxiety Stress Scales (DASS) with the Beck Depression and Anxiety Inventories. Behaviour Research and Therapy 33, 335-343.</w:t>
      </w:r>
    </w:p>
    <w:p w14:paraId="37EEBB56" w14:textId="77777777" w:rsidR="00B938A5" w:rsidRPr="00B938A5" w:rsidRDefault="00B938A5" w:rsidP="00B938A5">
      <w:pPr>
        <w:pStyle w:val="EndNoteBibliography"/>
        <w:rPr>
          <w:noProof/>
        </w:rPr>
      </w:pPr>
      <w:r w:rsidRPr="00B938A5">
        <w:rPr>
          <w:noProof/>
        </w:rPr>
        <w:t>Matsunaga, H., Mukai, K., Yamanishi, K., 2020. Acute impact of COVID-19 pandemic on phenomenological features in fully or partially remitted patients with obsessive-compulsive disorder. Psychiatry and clinical neurosciences.</w:t>
      </w:r>
    </w:p>
    <w:p w14:paraId="6C381B4D" w14:textId="77777777" w:rsidR="00B938A5" w:rsidRPr="00B938A5" w:rsidRDefault="00B938A5" w:rsidP="00B938A5">
      <w:pPr>
        <w:pStyle w:val="EndNoteBibliography"/>
        <w:rPr>
          <w:noProof/>
        </w:rPr>
      </w:pPr>
      <w:r w:rsidRPr="00B938A5">
        <w:rPr>
          <w:noProof/>
        </w:rPr>
        <w:t>McKay, D., Kim, S.K., Mancusi, L., Storch, E.A., Spankovich, C., 2018. Profile Analysis of Psychological Symptoms Associated With Misophonia: A Community Sample. Behavior therapy 49, 286-294.</w:t>
      </w:r>
    </w:p>
    <w:p w14:paraId="1D156D94" w14:textId="77777777" w:rsidR="00B938A5" w:rsidRPr="00B938A5" w:rsidRDefault="00B938A5" w:rsidP="00B938A5">
      <w:pPr>
        <w:pStyle w:val="EndNoteBibliography"/>
        <w:rPr>
          <w:noProof/>
        </w:rPr>
      </w:pPr>
      <w:r w:rsidRPr="00B938A5">
        <w:rPr>
          <w:noProof/>
        </w:rPr>
        <w:t>McKay, D., Minaya, C., Storch, E.A., 2020. Conducting exposure and response prevention treatment for contamination fears during COVID-19: The behavioral immune system impact on clinician approaches to treatment. Journal of anxiety disorders 74, 102270.</w:t>
      </w:r>
    </w:p>
    <w:p w14:paraId="200B9BD5" w14:textId="77777777" w:rsidR="00B938A5" w:rsidRPr="00B938A5" w:rsidRDefault="00B938A5" w:rsidP="00B938A5">
      <w:pPr>
        <w:pStyle w:val="EndNoteBibliography"/>
        <w:rPr>
          <w:noProof/>
        </w:rPr>
      </w:pPr>
      <w:r w:rsidRPr="00B938A5">
        <w:rPr>
          <w:noProof/>
        </w:rPr>
        <w:t>Meier, S.M., Mattheisen, M., Mors, O., Schendel, D.E., Mortensen, P.B., Plessen, K.J., 2016. Mortality Among Persons With Obsessive-Compulsive Disorder in Denmark. JAMA psychiatry 73, 268-274.</w:t>
      </w:r>
    </w:p>
    <w:p w14:paraId="534783DD" w14:textId="77777777" w:rsidR="00B938A5" w:rsidRPr="00B938A5" w:rsidRDefault="00B938A5" w:rsidP="00B938A5">
      <w:pPr>
        <w:pStyle w:val="EndNoteBibliography"/>
        <w:rPr>
          <w:noProof/>
        </w:rPr>
      </w:pPr>
      <w:r w:rsidRPr="00B938A5">
        <w:rPr>
          <w:noProof/>
        </w:rPr>
        <w:t>Micalizzi, L., Zambrotta, N.S., Bernstein, M.H., 2020. Stockpiling in the time of COVID-19. British journal of health psychology.</w:t>
      </w:r>
    </w:p>
    <w:p w14:paraId="3F514C05" w14:textId="77777777" w:rsidR="00B938A5" w:rsidRPr="00B938A5" w:rsidRDefault="00B938A5" w:rsidP="00B938A5">
      <w:pPr>
        <w:pStyle w:val="EndNoteBibliography"/>
        <w:rPr>
          <w:noProof/>
        </w:rPr>
      </w:pPr>
      <w:r w:rsidRPr="00B938A5">
        <w:rPr>
          <w:noProof/>
        </w:rPr>
        <w:t>Miller, M.L., Brock, R.L., 2017. The effect of trauma on the severity of obsessive-compulsive spectrum symptoms: A meta-analysis. Journal of anxiety disorders 47, 29-44.</w:t>
      </w:r>
    </w:p>
    <w:p w14:paraId="6233716B" w14:textId="77777777" w:rsidR="00B938A5" w:rsidRPr="00B938A5" w:rsidRDefault="00B938A5" w:rsidP="00B938A5">
      <w:pPr>
        <w:pStyle w:val="EndNoteBibliography"/>
        <w:rPr>
          <w:noProof/>
        </w:rPr>
      </w:pPr>
      <w:r w:rsidRPr="00B938A5">
        <w:rPr>
          <w:noProof/>
        </w:rPr>
        <w:t>Moreira, D.N., Pinto da Costa, M., 2020. The impact of the Covid-19 pandemic in the precipitation of intimate partner violence. International journal of law and psychiatry 71, 101606.</w:t>
      </w:r>
    </w:p>
    <w:p w14:paraId="6641734D" w14:textId="77777777" w:rsidR="00B938A5" w:rsidRPr="00B938A5" w:rsidRDefault="00B938A5" w:rsidP="00B938A5">
      <w:pPr>
        <w:pStyle w:val="EndNoteBibliography"/>
        <w:rPr>
          <w:noProof/>
        </w:rPr>
      </w:pPr>
      <w:r w:rsidRPr="00B938A5">
        <w:rPr>
          <w:noProof/>
        </w:rPr>
        <w:t>Moss, A.J., Rosenzweig, C., Robinson, J., Litman, L., 2020. Demographic Stability on Mechanical Turk Despite COVID-19. Trends Cogn Sci 24, 678-680.</w:t>
      </w:r>
    </w:p>
    <w:p w14:paraId="2B55E1B9" w14:textId="77777777" w:rsidR="00B938A5" w:rsidRPr="00B938A5" w:rsidRDefault="00B938A5" w:rsidP="00B938A5">
      <w:pPr>
        <w:pStyle w:val="EndNoteBibliography"/>
        <w:rPr>
          <w:noProof/>
        </w:rPr>
      </w:pPr>
      <w:r w:rsidRPr="00B938A5">
        <w:rPr>
          <w:noProof/>
        </w:rPr>
        <w:t>Nissen, J.B., Højgaard, D., Thomsen, P.H., 2020. The immediate effect of COVID-19 pandemic on children and adolescents with obsessive compulsive disorder. BMC psychiatry 20, 511.</w:t>
      </w:r>
    </w:p>
    <w:p w14:paraId="18418CCB" w14:textId="77777777" w:rsidR="00B938A5" w:rsidRPr="00B938A5" w:rsidRDefault="00B938A5" w:rsidP="00B938A5">
      <w:pPr>
        <w:pStyle w:val="EndNoteBibliography"/>
        <w:rPr>
          <w:noProof/>
        </w:rPr>
      </w:pPr>
      <w:r w:rsidRPr="00B938A5">
        <w:rPr>
          <w:noProof/>
        </w:rPr>
        <w:lastRenderedPageBreak/>
        <w:t>Odlaug, B.L., Grant, J.E., 2008. Trichotillomania and Pathologic Skin Picking: clinical comparison with an examination of comorbidity. Annals of clinical psychiatry : official journal of the American Academy of Clinical Psychiatrists 20, 57-63.</w:t>
      </w:r>
    </w:p>
    <w:p w14:paraId="488AB912" w14:textId="77777777" w:rsidR="00B938A5" w:rsidRPr="00B938A5" w:rsidRDefault="00B938A5" w:rsidP="00B938A5">
      <w:pPr>
        <w:pStyle w:val="EndNoteBibliography"/>
        <w:rPr>
          <w:noProof/>
        </w:rPr>
      </w:pPr>
      <w:r w:rsidRPr="00B938A5">
        <w:rPr>
          <w:noProof/>
        </w:rPr>
        <w:t>Oosterhoff, B., Palmer, C.A., 2020. Attitudes and Psychological Factors Associated With News Monitoring, Social Distancing, Disinfecting, and Hoarding Behaviors Among US Adolescents During the Coronavirus Disease 2019 Pandemic. JAMA pediatrics.</w:t>
      </w:r>
    </w:p>
    <w:p w14:paraId="559E99C5" w14:textId="77777777" w:rsidR="00B938A5" w:rsidRPr="00B938A5" w:rsidRDefault="00B938A5" w:rsidP="00B938A5">
      <w:pPr>
        <w:pStyle w:val="EndNoteBibliography"/>
        <w:rPr>
          <w:noProof/>
        </w:rPr>
      </w:pPr>
      <w:r w:rsidRPr="00B938A5">
        <w:rPr>
          <w:noProof/>
        </w:rPr>
        <w:t>Perkes, I.E., Brakoulias, V., Lam-Po-Tang, J., Castle, D.J., Fontenelle, L.F., 2020. Contamination compulsions and obsessive-compulsive disorder during COVID-19. The Australian and New Zealand journal of psychiatry 54, 1137-1138.</w:t>
      </w:r>
    </w:p>
    <w:p w14:paraId="6AC7232B" w14:textId="77777777" w:rsidR="00B938A5" w:rsidRPr="00B938A5" w:rsidRDefault="00B938A5" w:rsidP="00B938A5">
      <w:pPr>
        <w:pStyle w:val="EndNoteBibliography"/>
        <w:rPr>
          <w:noProof/>
        </w:rPr>
      </w:pPr>
      <w:r w:rsidRPr="00B938A5">
        <w:rPr>
          <w:noProof/>
        </w:rPr>
        <w:t>Pikoos, T.D., Buzwell, S., Sharp, G., Rossell, S.L., 2020. The COVID-19 pandemic: Psychological and behavioral responses to the shutdown of the beauty industry. The International journal of eating disorders.</w:t>
      </w:r>
    </w:p>
    <w:p w14:paraId="67F1AFAD" w14:textId="77777777" w:rsidR="00B938A5" w:rsidRPr="00B938A5" w:rsidRDefault="00B938A5" w:rsidP="00B938A5">
      <w:pPr>
        <w:pStyle w:val="EndNoteBibliography"/>
        <w:rPr>
          <w:noProof/>
        </w:rPr>
      </w:pPr>
      <w:r w:rsidRPr="00B938A5">
        <w:rPr>
          <w:noProof/>
        </w:rPr>
        <w:t>Postlethwaite, A., Kellett, S., Mataix-Cols, D., 2019. Prevalence of Hoarding Disorder: A systematic review and meta-analysis. Journal of affective disorders 256, 309-316.</w:t>
      </w:r>
    </w:p>
    <w:p w14:paraId="5B02E825" w14:textId="77777777" w:rsidR="00B938A5" w:rsidRPr="00B938A5" w:rsidRDefault="00B938A5" w:rsidP="00B938A5">
      <w:pPr>
        <w:pStyle w:val="EndNoteBibliography"/>
        <w:rPr>
          <w:noProof/>
        </w:rPr>
      </w:pPr>
      <w:r w:rsidRPr="00B938A5">
        <w:rPr>
          <w:noProof/>
        </w:rPr>
        <w:t>Rachman, S., 1994. Pollution of the mind. Behaviour Research and Therapy 32, 311-314.</w:t>
      </w:r>
    </w:p>
    <w:p w14:paraId="3DA6AE9C" w14:textId="77777777" w:rsidR="00B938A5" w:rsidRPr="00B938A5" w:rsidRDefault="00B938A5" w:rsidP="00B938A5">
      <w:pPr>
        <w:pStyle w:val="EndNoteBibliography"/>
        <w:rPr>
          <w:noProof/>
        </w:rPr>
      </w:pPr>
      <w:r w:rsidRPr="00B938A5">
        <w:rPr>
          <w:noProof/>
        </w:rPr>
        <w:t>Rachman, S., 2006. The Fear of Contamination: Assessment and treatment. OUP Oxford.</w:t>
      </w:r>
    </w:p>
    <w:p w14:paraId="2176550A" w14:textId="77777777" w:rsidR="00B938A5" w:rsidRPr="00B938A5" w:rsidRDefault="00B938A5" w:rsidP="00B938A5">
      <w:pPr>
        <w:pStyle w:val="EndNoteBibliography"/>
        <w:rPr>
          <w:noProof/>
        </w:rPr>
      </w:pPr>
      <w:r w:rsidRPr="00B938A5">
        <w:rPr>
          <w:noProof/>
        </w:rPr>
        <w:t>Radomsky, A.S., Rachman, S., Shafran, R., Coughtrey, A.E., Barber, K.C., 2014. The nature and assessment of mental contamination: A psychometric analysis. Journal of Obsessive-Compulsive and Related Disorders 3, 181-187.</w:t>
      </w:r>
    </w:p>
    <w:p w14:paraId="4E86693C" w14:textId="77777777" w:rsidR="00B938A5" w:rsidRPr="00B938A5" w:rsidRDefault="00B938A5" w:rsidP="00B938A5">
      <w:pPr>
        <w:pStyle w:val="EndNoteBibliography"/>
        <w:rPr>
          <w:noProof/>
        </w:rPr>
      </w:pPr>
      <w:r w:rsidRPr="00B938A5">
        <w:rPr>
          <w:noProof/>
        </w:rPr>
        <w:t>Ruscio, A.M., Stein, D.J., Chiu, W.T., Kessler, R.C., 2010. The epidemiology of obsessive-compulsive disorder in the National Comorbidity Survey Replication. Molecular psychiatry 15, 53-63.</w:t>
      </w:r>
    </w:p>
    <w:p w14:paraId="25D722B2" w14:textId="77777777" w:rsidR="00B938A5" w:rsidRPr="00B938A5" w:rsidRDefault="00B938A5" w:rsidP="00B938A5">
      <w:pPr>
        <w:pStyle w:val="EndNoteBibliography"/>
        <w:rPr>
          <w:noProof/>
        </w:rPr>
      </w:pPr>
      <w:r w:rsidRPr="00B938A5">
        <w:rPr>
          <w:noProof/>
        </w:rPr>
        <w:t>Sanderson, W.C., Arunagiri, V., Funk, A.P., Ginsburg, K.L., Krychiw, J.K., Limowski, A.R., Olesnycky, O.S., Stout, Z., 2020. The Nature and Treatment of Pandemic-Related Psychological Distress. J Contemp Psychother, 1-13.</w:t>
      </w:r>
    </w:p>
    <w:p w14:paraId="528FDC06" w14:textId="77777777" w:rsidR="00B938A5" w:rsidRPr="00B938A5" w:rsidRDefault="00B938A5" w:rsidP="00B938A5">
      <w:pPr>
        <w:pStyle w:val="EndNoteBibliography"/>
        <w:rPr>
          <w:noProof/>
        </w:rPr>
      </w:pPr>
      <w:r w:rsidRPr="00B938A5">
        <w:rPr>
          <w:noProof/>
        </w:rPr>
        <w:t>Sasson, Y., Dekel, S., Nacasch, N., Chopra, M., Zinger, Y., Amital, D., Zohar, J., 2005. Posttraumatic obsessive–compulsive disorder: A case series. Psychiatry research 135, 145-152.</w:t>
      </w:r>
    </w:p>
    <w:p w14:paraId="32958935" w14:textId="77777777" w:rsidR="00B938A5" w:rsidRPr="00B938A5" w:rsidRDefault="00B938A5" w:rsidP="00B938A5">
      <w:pPr>
        <w:pStyle w:val="EndNoteBibliography"/>
        <w:rPr>
          <w:noProof/>
        </w:rPr>
      </w:pPr>
      <w:r w:rsidRPr="00B938A5">
        <w:rPr>
          <w:noProof/>
        </w:rPr>
        <w:t>Semiz, U., Basoglu, C., Cetin, M., Ebrinc, S., Uzun, O., Ergun, B., 2008. Body dysmorphic disorder in patients with borderline personality disorder: prevalence, clinical characteristics, and role of childhood trauma. Acta neuropsychiatrica 20, 33-40.</w:t>
      </w:r>
    </w:p>
    <w:p w14:paraId="59487D2E" w14:textId="77777777" w:rsidR="00B938A5" w:rsidRPr="00B938A5" w:rsidRDefault="00B938A5" w:rsidP="00B938A5">
      <w:pPr>
        <w:pStyle w:val="EndNoteBibliography"/>
        <w:rPr>
          <w:noProof/>
        </w:rPr>
      </w:pPr>
      <w:r w:rsidRPr="00B938A5">
        <w:rPr>
          <w:noProof/>
        </w:rPr>
        <w:t>Shapiro, D.N., Chandler, J., Mueller, P.A., 2013. Using Mechanical Turk to Study Clinical Populations. Clinical Psychological Science 1, 213-220.</w:t>
      </w:r>
    </w:p>
    <w:p w14:paraId="150E4C09" w14:textId="77777777" w:rsidR="00B938A5" w:rsidRPr="00B938A5" w:rsidRDefault="00B938A5" w:rsidP="00B938A5">
      <w:pPr>
        <w:pStyle w:val="EndNoteBibliography"/>
        <w:rPr>
          <w:noProof/>
        </w:rPr>
      </w:pPr>
      <w:r w:rsidRPr="00B938A5">
        <w:rPr>
          <w:noProof/>
        </w:rPr>
        <w:t>Sheu, J.C., McKay, D., Storch, E.A., 2020. COVID-19 and OCD: Potential impact of exposure and response prevention therapy. Journal of anxiety disorders 76, 102314.</w:t>
      </w:r>
    </w:p>
    <w:p w14:paraId="1E7BB310" w14:textId="77777777" w:rsidR="00B938A5" w:rsidRPr="00B938A5" w:rsidRDefault="00B938A5" w:rsidP="00B938A5">
      <w:pPr>
        <w:pStyle w:val="EndNoteBibliography"/>
        <w:rPr>
          <w:noProof/>
        </w:rPr>
      </w:pPr>
      <w:r w:rsidRPr="00B938A5">
        <w:rPr>
          <w:noProof/>
        </w:rPr>
        <w:t>Sinclair, S.J., Siefert, C.J., Slavin-Mulford, J.M., Stein, M.B., Renna, M., Blais, M.A., 2011. Psychometric Evaluation and Normative Data for the Depression, Anxiety, and Stress Scales-21 (DASS-21) in a Nonclinical Sample of U.S. Adults. Evaluation &amp; the Health Professions 35, 259-279.</w:t>
      </w:r>
    </w:p>
    <w:p w14:paraId="1475A608" w14:textId="77777777" w:rsidR="00B938A5" w:rsidRPr="00B938A5" w:rsidRDefault="00B938A5" w:rsidP="00B938A5">
      <w:pPr>
        <w:pStyle w:val="EndNoteBibliography"/>
        <w:rPr>
          <w:noProof/>
        </w:rPr>
      </w:pPr>
      <w:r w:rsidRPr="00B938A5">
        <w:rPr>
          <w:noProof/>
        </w:rPr>
        <w:t>Snorrason, I., Ólafsson, R.P., Flessner, C.A., Keuthen, N.J., Franklin, M.E., Woods, D.W., 2012. The Skin Picking Scale-Revised: Factor structure and psychometric properties. Journal of Obsessive-Compulsive and Related Disorders 1, 133-137.</w:t>
      </w:r>
    </w:p>
    <w:p w14:paraId="4BA3B403" w14:textId="77777777" w:rsidR="00B938A5" w:rsidRPr="00B938A5" w:rsidRDefault="00B938A5" w:rsidP="00B938A5">
      <w:pPr>
        <w:pStyle w:val="EndNoteBibliography"/>
        <w:rPr>
          <w:noProof/>
        </w:rPr>
      </w:pPr>
      <w:r w:rsidRPr="00B938A5">
        <w:rPr>
          <w:noProof/>
        </w:rPr>
        <w:t>Solley, K., Turner, C., 2018. Prevalence and correlates of clinically significant body-focused repetitive behaviors in a non-clinical sample. Comprehensive psychiatry 86, 9-18.</w:t>
      </w:r>
    </w:p>
    <w:p w14:paraId="740428C4" w14:textId="77777777" w:rsidR="00B938A5" w:rsidRPr="00B938A5" w:rsidRDefault="00B938A5" w:rsidP="00B938A5">
      <w:pPr>
        <w:pStyle w:val="EndNoteBibliography"/>
        <w:rPr>
          <w:noProof/>
        </w:rPr>
      </w:pPr>
      <w:r w:rsidRPr="00B938A5">
        <w:rPr>
          <w:noProof/>
        </w:rPr>
        <w:lastRenderedPageBreak/>
        <w:t>Speltini, G., Passini, S., 2014. Cleanliness/dirtiness, purity/impurity as social and psychological issues. Culture &amp; Psychology 20, 203-219.</w:t>
      </w:r>
    </w:p>
    <w:p w14:paraId="37FA4278" w14:textId="77777777" w:rsidR="00B938A5" w:rsidRPr="00B938A5" w:rsidRDefault="00B938A5" w:rsidP="00B938A5">
      <w:pPr>
        <w:pStyle w:val="EndNoteBibliography"/>
        <w:rPr>
          <w:noProof/>
        </w:rPr>
      </w:pPr>
      <w:r w:rsidRPr="00B938A5">
        <w:rPr>
          <w:noProof/>
        </w:rPr>
        <w:t>Stanford, M.S., Mathias, C.W., Dougherty, D.M., Lake, S.L., Anderson, N.E., Patton, J.H., 2009. Fifty years of the Barratt Impulsiveness Scale: An update and review. Personality and Individual Differences 47, 385-395.</w:t>
      </w:r>
    </w:p>
    <w:p w14:paraId="2DD18A4D" w14:textId="77777777" w:rsidR="00B938A5" w:rsidRPr="00B938A5" w:rsidRDefault="00B938A5" w:rsidP="00B938A5">
      <w:pPr>
        <w:pStyle w:val="EndNoteBibliography"/>
        <w:rPr>
          <w:noProof/>
        </w:rPr>
      </w:pPr>
      <w:r w:rsidRPr="00B938A5">
        <w:rPr>
          <w:noProof/>
        </w:rPr>
        <w:t>Stevanovic, D., 2011. Quality of Life Enjoyment and Satisfaction Questionnaire-short form for quality of life assessments in clinical practice: a psychometric study. Journal of psychiatric and mental health nursing 18, 744-750.</w:t>
      </w:r>
    </w:p>
    <w:p w14:paraId="1ABFE76E" w14:textId="77777777" w:rsidR="00B938A5" w:rsidRPr="00B938A5" w:rsidRDefault="00B938A5" w:rsidP="00B938A5">
      <w:pPr>
        <w:pStyle w:val="EndNoteBibliography"/>
        <w:rPr>
          <w:noProof/>
        </w:rPr>
      </w:pPr>
      <w:r w:rsidRPr="00B938A5">
        <w:rPr>
          <w:noProof/>
        </w:rPr>
        <w:t>Storch, E.A., Sheu, J.C., Guzick, A.G., Schneider, S.C., Cepeda, S.L., Rombado, B.R., Gupta, R., Hoch, C.T., Goodman, W.K., 2021. Impact of the COVID-19 pandemic on exposure and response prevention outcomes in adults and youth with obsessive-compulsive disorder. Psychiatry research 295, 113597.</w:t>
      </w:r>
    </w:p>
    <w:p w14:paraId="0F54DD06" w14:textId="77777777" w:rsidR="00B938A5" w:rsidRPr="00B938A5" w:rsidRDefault="00B938A5" w:rsidP="00B938A5">
      <w:pPr>
        <w:pStyle w:val="EndNoteBibliography"/>
        <w:rPr>
          <w:noProof/>
        </w:rPr>
      </w:pPr>
      <w:r w:rsidRPr="00B938A5">
        <w:rPr>
          <w:noProof/>
        </w:rPr>
        <w:t>Subbotsky, E., Quinteros, G., 2002. Do cultural factors affect causal beliefs? Rational and magical thinking in Britain and Mexico. British journal of psychology (London, England : 1953) 93, 519-543.</w:t>
      </w:r>
    </w:p>
    <w:p w14:paraId="5011FCC2" w14:textId="77777777" w:rsidR="00B938A5" w:rsidRPr="00B938A5" w:rsidRDefault="00B938A5" w:rsidP="00B938A5">
      <w:pPr>
        <w:pStyle w:val="EndNoteBibliography"/>
        <w:rPr>
          <w:noProof/>
        </w:rPr>
      </w:pPr>
      <w:r w:rsidRPr="00B938A5">
        <w:rPr>
          <w:noProof/>
        </w:rPr>
        <w:t>Tanir, Y., Karayagmurlu, A., Kaya, İ., Kaynar, T.B., Türkmen, G., Dambasan, B.N., Meral, Y., Coşkun, M., 2020. Exacerbation of obsessive compulsive disorder symptoms in children and adolescents during COVID-19 pandemic. Psychiatry research 293, 113363.</w:t>
      </w:r>
    </w:p>
    <w:p w14:paraId="10E65E46" w14:textId="77777777" w:rsidR="00B938A5" w:rsidRPr="00B938A5" w:rsidRDefault="00B938A5" w:rsidP="00B938A5">
      <w:pPr>
        <w:pStyle w:val="EndNoteBibliography"/>
        <w:rPr>
          <w:noProof/>
        </w:rPr>
      </w:pPr>
      <w:r w:rsidRPr="00B938A5">
        <w:rPr>
          <w:noProof/>
        </w:rPr>
        <w:t>Timpano, K.R., Rasmussen, J., Exner, C., Rief, W., Schmidt, N.B., Wilhelm, S., 2013. Hoarding and the multi-faceted construct of impulsivity: a cross-cultural investigation. Journal of psychiatric research 47, 363-370.</w:t>
      </w:r>
    </w:p>
    <w:p w14:paraId="73ABB41C" w14:textId="77777777" w:rsidR="00B938A5" w:rsidRPr="00B938A5" w:rsidRDefault="00B938A5" w:rsidP="00B938A5">
      <w:pPr>
        <w:pStyle w:val="EndNoteBibliography"/>
        <w:rPr>
          <w:noProof/>
        </w:rPr>
      </w:pPr>
      <w:r w:rsidRPr="00B938A5">
        <w:rPr>
          <w:noProof/>
        </w:rPr>
        <w:t>Timpano, K.R., Schmidt, N.B., 2013. The relationship between self-control deficits and hoarding: a multimethod investigation across three samples. Journal of abnormal psychology 122, 13-25.</w:t>
      </w:r>
    </w:p>
    <w:p w14:paraId="5FF64D22" w14:textId="77777777" w:rsidR="00B938A5" w:rsidRPr="00B938A5" w:rsidRDefault="00B938A5" w:rsidP="00B938A5">
      <w:pPr>
        <w:pStyle w:val="EndNoteBibliography"/>
        <w:rPr>
          <w:noProof/>
        </w:rPr>
      </w:pPr>
      <w:r w:rsidRPr="00B938A5">
        <w:rPr>
          <w:noProof/>
        </w:rPr>
        <w:t>Tolin, D.F., Abramowitz, J.S., Kozak, M.J., Foa, E.B., 2001. Fixity of belief, perceptual aberration, and magical ideation in obsessive-compulsive disorder. Journal of anxiety disorders 15, 501-510.</w:t>
      </w:r>
    </w:p>
    <w:p w14:paraId="4A658058" w14:textId="77777777" w:rsidR="00B938A5" w:rsidRPr="00B938A5" w:rsidRDefault="00B938A5" w:rsidP="00B938A5">
      <w:pPr>
        <w:pStyle w:val="EndNoteBibliography"/>
        <w:rPr>
          <w:noProof/>
        </w:rPr>
      </w:pPr>
      <w:r w:rsidRPr="00B938A5">
        <w:rPr>
          <w:noProof/>
        </w:rPr>
        <w:t>Tolin, D.F., Das, A., Hallion, L.S., Levy, H.C., Wootton, B.M., Stevens, M.C., 2019. Quality of Life in Patients with Hoarding Disorder. Journal of obsessive-compulsive and related disorders 21, 55-59.</w:t>
      </w:r>
    </w:p>
    <w:p w14:paraId="358CAF49" w14:textId="77777777" w:rsidR="00B938A5" w:rsidRPr="00B938A5" w:rsidRDefault="00B938A5" w:rsidP="00B938A5">
      <w:pPr>
        <w:pStyle w:val="EndNoteBibliography"/>
        <w:rPr>
          <w:noProof/>
        </w:rPr>
      </w:pPr>
      <w:r w:rsidRPr="00B938A5">
        <w:rPr>
          <w:noProof/>
        </w:rPr>
        <w:t>Tolin, D.F., Frost, R.O., Steketee, G., 2010a. A brief interview for assessing compulsive hoarding: the Hoarding Rating Scale-Interview. Psychiatry research 178, 147-152.</w:t>
      </w:r>
    </w:p>
    <w:p w14:paraId="717AE596" w14:textId="77777777" w:rsidR="00B938A5" w:rsidRPr="00B938A5" w:rsidRDefault="00B938A5" w:rsidP="00B938A5">
      <w:pPr>
        <w:pStyle w:val="EndNoteBibliography"/>
        <w:rPr>
          <w:noProof/>
        </w:rPr>
      </w:pPr>
      <w:r w:rsidRPr="00B938A5">
        <w:rPr>
          <w:noProof/>
        </w:rPr>
        <w:t>Tolin, D.F., Frost, R.O., Steketee, G., Gray, K.D., Fitch, K.E., 2008. The economic and social burden of compulsive hoarding. Psychiatry research 160, 200-211.</w:t>
      </w:r>
    </w:p>
    <w:p w14:paraId="79FCEFFF" w14:textId="77777777" w:rsidR="00B938A5" w:rsidRPr="00B938A5" w:rsidRDefault="00B938A5" w:rsidP="00B938A5">
      <w:pPr>
        <w:pStyle w:val="EndNoteBibliography"/>
        <w:rPr>
          <w:noProof/>
        </w:rPr>
      </w:pPr>
      <w:r w:rsidRPr="00B938A5">
        <w:rPr>
          <w:noProof/>
        </w:rPr>
        <w:t>Tolin, D.F., Meunier, S.A., Frost, R.O., Steketee, G., 2010b. Course of compulsive hoarding and its relationship to life events. Depression and anxiety 27, 829-838.</w:t>
      </w:r>
    </w:p>
    <w:p w14:paraId="6AA64116" w14:textId="77777777" w:rsidR="00B938A5" w:rsidRPr="00B938A5" w:rsidRDefault="00B938A5" w:rsidP="00B938A5">
      <w:pPr>
        <w:pStyle w:val="EndNoteBibliography"/>
        <w:rPr>
          <w:noProof/>
        </w:rPr>
      </w:pPr>
      <w:r w:rsidRPr="00B938A5">
        <w:rPr>
          <w:noProof/>
        </w:rPr>
        <w:t>Tolin, D.F., Worhunsky, P., Maltby, N., 2004. Sympathetic magic in contamination-related OCD. Journal of behavior therapy and experimental psychiatry 35, 193-205.</w:t>
      </w:r>
    </w:p>
    <w:p w14:paraId="4EE39746" w14:textId="77777777" w:rsidR="00B938A5" w:rsidRPr="00B938A5" w:rsidRDefault="00B938A5" w:rsidP="00B938A5">
      <w:pPr>
        <w:pStyle w:val="EndNoteBibliography"/>
        <w:rPr>
          <w:noProof/>
        </w:rPr>
      </w:pPr>
      <w:r w:rsidRPr="00B938A5">
        <w:rPr>
          <w:noProof/>
        </w:rPr>
        <w:t>Valderrama, J., Hansen, S.K., Pato, C., Phillips, K., Knowles, J., Pato, M.T., 2020. Greater history of traumatic event exposure and PTSD associated with comorbid body dysmorphic disorder in a large OCD cohort. Psychiatry research 289, 112962.</w:t>
      </w:r>
    </w:p>
    <w:p w14:paraId="723A01B3" w14:textId="77777777" w:rsidR="00B938A5" w:rsidRPr="00B938A5" w:rsidRDefault="00B938A5" w:rsidP="00B938A5">
      <w:pPr>
        <w:pStyle w:val="EndNoteBibliography"/>
        <w:rPr>
          <w:noProof/>
        </w:rPr>
      </w:pPr>
      <w:r w:rsidRPr="00B938A5">
        <w:rPr>
          <w:noProof/>
        </w:rPr>
        <w:t>Veale, D., Eshkevari, E., Kanakam, N., Ellison, N., Costa, A., Werner, T., 2014. The Appearance Anxiety Inventory: validation of a process measure in the treatment of body dysmorphic disorder. Behavioural and cognitive psychotherapy 42, 605-616.</w:t>
      </w:r>
    </w:p>
    <w:p w14:paraId="233B385A" w14:textId="77777777" w:rsidR="00B938A5" w:rsidRPr="00B938A5" w:rsidRDefault="00B938A5" w:rsidP="00B938A5">
      <w:pPr>
        <w:pStyle w:val="EndNoteBibliography"/>
        <w:rPr>
          <w:noProof/>
        </w:rPr>
      </w:pPr>
      <w:r w:rsidRPr="00B938A5">
        <w:rPr>
          <w:noProof/>
        </w:rPr>
        <w:t>Volz, C., Heyman, I., 2007. Case series: transformation obsession in young people with obsessive-compulsive disorder (OCD). Journal of the American Academy of Child and Adolescent Psychiatry 46, 766-772.</w:t>
      </w:r>
    </w:p>
    <w:p w14:paraId="1A21EFDB" w14:textId="77777777" w:rsidR="00B938A5" w:rsidRPr="00B938A5" w:rsidRDefault="00B938A5" w:rsidP="00B938A5">
      <w:pPr>
        <w:pStyle w:val="EndNoteBibliography"/>
        <w:rPr>
          <w:noProof/>
        </w:rPr>
      </w:pPr>
      <w:r w:rsidRPr="00B938A5">
        <w:rPr>
          <w:noProof/>
        </w:rPr>
        <w:lastRenderedPageBreak/>
        <w:t>Walter, E.E., Fernandez, F., Snelling, M., Barkus, E., 2018. Stress induced cortisol release and schizotypy. Psychoneuroendocrinology 89, 209-215.</w:t>
      </w:r>
    </w:p>
    <w:p w14:paraId="12CD9205" w14:textId="77777777" w:rsidR="00B938A5" w:rsidRPr="00B938A5" w:rsidRDefault="00B938A5" w:rsidP="00B938A5">
      <w:pPr>
        <w:pStyle w:val="EndNoteBibliography"/>
        <w:rPr>
          <w:noProof/>
        </w:rPr>
      </w:pPr>
      <w:r w:rsidRPr="00B938A5">
        <w:rPr>
          <w:noProof/>
        </w:rPr>
        <w:t>Weintraub, M.J., Brown, C.A., Timpano, K.R., 2018. The relationship between schizotypal traits and hoarding symptoms: An examination of symptom specificity and the role of perceived cognitive failures. Journal of affective disorders 237, 10-17.</w:t>
      </w:r>
    </w:p>
    <w:p w14:paraId="3AA7A9EE" w14:textId="0AC81B2C" w:rsidR="00162E3B" w:rsidRDefault="0081437B">
      <w:r>
        <w:fldChar w:fldCharType="end"/>
      </w:r>
    </w:p>
    <w:sectPr w:rsidR="00162E3B" w:rsidSect="00BC7B19">
      <w:headerReference w:type="even" r:id="rId9"/>
      <w:headerReference w:type="default" r:id="rId10"/>
      <w:pgSz w:w="11900" w:h="16840"/>
      <w:pgMar w:top="1440" w:right="1800" w:bottom="1440" w:left="180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A3A89" w16cex:dateUtc="2020-11-26T03:30:00Z"/>
  <w16cex:commentExtensible w16cex:durableId="236A3A0C" w16cex:dateUtc="2020-11-26T03:28:00Z"/>
  <w16cex:commentExtensible w16cex:durableId="236A3B5E" w16cex:dateUtc="2020-11-26T03:34:00Z"/>
  <w16cex:commentExtensible w16cex:durableId="236A3BE7" w16cex:dateUtc="2020-11-26T03:36:00Z"/>
  <w16cex:commentExtensible w16cex:durableId="236A3D25" w16cex:dateUtc="2020-11-26T03:41:00Z"/>
  <w16cex:commentExtensible w16cex:durableId="236A3DE3" w16cex:dateUtc="2020-11-26T03:44:00Z"/>
  <w16cex:commentExtensible w16cex:durableId="236A3EB2" w16cex:dateUtc="2020-11-26T03:48:00Z"/>
  <w16cex:commentExtensible w16cex:durableId="236A3F58" w16cex:dateUtc="2020-11-26T03:51:00Z"/>
  <w16cex:commentExtensible w16cex:durableId="236A3F72" w16cex:dateUtc="2020-11-26T03:51:00Z"/>
  <w16cex:commentExtensible w16cex:durableId="236A4166" w16cex:dateUtc="2020-11-26T03:59:00Z"/>
  <w16cex:commentExtensible w16cex:durableId="236A41C5" w16cex:dateUtc="2020-11-26T04:01:00Z"/>
  <w16cex:commentExtensible w16cex:durableId="236A423A" w16cex:dateUtc="2020-11-26T04:03:00Z"/>
  <w16cex:commentExtensible w16cex:durableId="236A4292" w16cex:dateUtc="2020-11-26T04:04:00Z"/>
  <w16cex:commentExtensible w16cex:durableId="236A4433" w16cex:dateUtc="2020-11-26T04:11:00Z"/>
  <w16cex:commentExtensible w16cex:durableId="236A4444" w16cex:dateUtc="2020-11-26T04:12:00Z"/>
  <w16cex:commentExtensible w16cex:durableId="236A475F" w16cex:dateUtc="2020-11-26T04: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0AEDED0" w16cid:durableId="236A3A89"/>
  <w16cid:commentId w16cid:paraId="6964CC7B" w16cid:durableId="236A3A0C"/>
  <w16cid:commentId w16cid:paraId="1D7362F3" w16cid:durableId="236A3B5E"/>
  <w16cid:commentId w16cid:paraId="7206E7EF" w16cid:durableId="236A3BE7"/>
  <w16cid:commentId w16cid:paraId="795BF081" w16cid:durableId="236A3D25"/>
  <w16cid:commentId w16cid:paraId="7B5C3F1D" w16cid:durableId="236A3DE3"/>
  <w16cid:commentId w16cid:paraId="489ADC63" w16cid:durableId="236A3EB2"/>
  <w16cid:commentId w16cid:paraId="7B5EEE30" w16cid:durableId="236A3F58"/>
  <w16cid:commentId w16cid:paraId="173EECDF" w16cid:durableId="236A3F72"/>
  <w16cid:commentId w16cid:paraId="307B3B78" w16cid:durableId="236A4166"/>
  <w16cid:commentId w16cid:paraId="25316D8A" w16cid:durableId="236A41C5"/>
  <w16cid:commentId w16cid:paraId="28EAC96C" w16cid:durableId="236A423A"/>
  <w16cid:commentId w16cid:paraId="2958893A" w16cid:durableId="236A4292"/>
  <w16cid:commentId w16cid:paraId="17F0EE10" w16cid:durableId="236A4433"/>
  <w16cid:commentId w16cid:paraId="1C09FEE6" w16cid:durableId="236A4444"/>
  <w16cid:commentId w16cid:paraId="00EF74F8" w16cid:durableId="236A475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7A2369" w14:textId="77777777" w:rsidR="00AE03EE" w:rsidRDefault="00AE03EE" w:rsidP="00DC6967">
      <w:r>
        <w:separator/>
      </w:r>
    </w:p>
  </w:endnote>
  <w:endnote w:type="continuationSeparator" w:id="0">
    <w:p w14:paraId="30001B53" w14:textId="77777777" w:rsidR="00AE03EE" w:rsidRDefault="00AE03EE" w:rsidP="00DC69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4E"/>
    <w:family w:val="auto"/>
    <w:pitch w:val="variable"/>
    <w:sig w:usb0="E00002FF" w:usb1="6AC7FDFB" w:usb2="00000012" w:usb3="00000000" w:csb0="0002009F" w:csb1="00000000"/>
  </w:font>
  <w:font w:name="Lucida Grande">
    <w:altName w:val="Lucida Grande"/>
    <w:charset w:val="00"/>
    <w:family w:val="auto"/>
    <w:pitch w:val="variable"/>
    <w:sig w:usb0="E1000AEF" w:usb1="5000A1FF" w:usb2="00000000" w:usb3="00000000" w:csb0="000001BF" w:csb1="00000000"/>
  </w:font>
  <w:font w:name="Times">
    <w:altName w:val="﷽﷽﷽﷽﷽﷽﷽﷽man"/>
    <w:panose1 w:val="02020603050405020304"/>
    <w:charset w:val="00"/>
    <w:family w:val="roman"/>
    <w:pitch w:val="variable"/>
    <w:sig w:usb0="E0002EFF" w:usb1="C000785B" w:usb2="00000009" w:usb3="00000000" w:csb0="000001FF" w:csb1="00000000"/>
  </w:font>
  <w:font w:name="MicrosoftSansSerif">
    <w:altName w:val="Cambria"/>
    <w:charset w:val="00"/>
    <w:family w:val="swiss"/>
    <w:pitch w:val="variable"/>
    <w:sig w:usb0="E1002AFF" w:usb1="C0000002" w:usb2="00000008"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E8C94F" w14:textId="77777777" w:rsidR="00AE03EE" w:rsidRDefault="00AE03EE" w:rsidP="00DC6967">
      <w:r>
        <w:separator/>
      </w:r>
    </w:p>
  </w:footnote>
  <w:footnote w:type="continuationSeparator" w:id="0">
    <w:p w14:paraId="306777B2" w14:textId="77777777" w:rsidR="00AE03EE" w:rsidRDefault="00AE03EE" w:rsidP="00DC69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1DBFB2" w14:textId="77777777" w:rsidR="00AE03EE" w:rsidRDefault="00AE03EE" w:rsidP="009B681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A4DA0C7" w14:textId="77777777" w:rsidR="00AE03EE" w:rsidRDefault="00AE03EE" w:rsidP="00DB38C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C6C69B" w14:textId="5BC8989C" w:rsidR="00AE03EE" w:rsidRDefault="00AE03EE" w:rsidP="009B681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71549">
      <w:rPr>
        <w:rStyle w:val="PageNumber"/>
        <w:noProof/>
      </w:rPr>
      <w:t>2</w:t>
    </w:r>
    <w:r>
      <w:rPr>
        <w:rStyle w:val="PageNumber"/>
      </w:rPr>
      <w:fldChar w:fldCharType="end"/>
    </w:r>
  </w:p>
  <w:p w14:paraId="49A443B8" w14:textId="4945D410" w:rsidR="00AE03EE" w:rsidRDefault="00AE03EE" w:rsidP="00DB38CD">
    <w:pPr>
      <w:pStyle w:val="Header"/>
      <w:ind w:right="360"/>
    </w:pPr>
    <w:r>
      <w:t>OCDSs and COVID-19</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110A98"/>
    <w:multiLevelType w:val="hybridMultilevel"/>
    <w:tmpl w:val="3C8890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371825"/>
    <w:multiLevelType w:val="hybridMultilevel"/>
    <w:tmpl w:val="AF34CA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A03E54"/>
    <w:multiLevelType w:val="hybridMultilevel"/>
    <w:tmpl w:val="BC5465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60B5C5D"/>
    <w:multiLevelType w:val="hybridMultilevel"/>
    <w:tmpl w:val="41301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B91154"/>
    <w:multiLevelType w:val="hybridMultilevel"/>
    <w:tmpl w:val="F09AF2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981CD4"/>
    <w:multiLevelType w:val="hybridMultilevel"/>
    <w:tmpl w:val="686450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6F33550B"/>
    <w:multiLevelType w:val="hybridMultilevel"/>
    <w:tmpl w:val="B316D0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3E45F4"/>
    <w:multiLevelType w:val="hybridMultilevel"/>
    <w:tmpl w:val="B268D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7"/>
  </w:num>
  <w:num w:numId="5">
    <w:abstractNumId w:val="5"/>
  </w:num>
  <w:num w:numId="6">
    <w:abstractNumId w:val="2"/>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ffective Disord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ezvzsrj2trs3edwtpxwdr5zp2ptwr0pxd9&quot;&gt;XXXX&lt;record-ids&gt;&lt;item&gt;1&lt;/item&gt;&lt;item&gt;3&lt;/item&gt;&lt;item&gt;29&lt;/item&gt;&lt;item&gt;55&lt;/item&gt;&lt;item&gt;57&lt;/item&gt;&lt;item&gt;58&lt;/item&gt;&lt;item&gt;59&lt;/item&gt;&lt;item&gt;60&lt;/item&gt;&lt;item&gt;61&lt;/item&gt;&lt;/record-ids&gt;&lt;/item&gt;&lt;/Libraries&gt;"/>
  </w:docVars>
  <w:rsids>
    <w:rsidRoot w:val="00E24DA8"/>
    <w:rsid w:val="000056F1"/>
    <w:rsid w:val="00010CE7"/>
    <w:rsid w:val="00013AA4"/>
    <w:rsid w:val="000155A9"/>
    <w:rsid w:val="00020EDA"/>
    <w:rsid w:val="00031ADC"/>
    <w:rsid w:val="00035185"/>
    <w:rsid w:val="00036FD6"/>
    <w:rsid w:val="000405CD"/>
    <w:rsid w:val="000466FC"/>
    <w:rsid w:val="00052FF9"/>
    <w:rsid w:val="00056747"/>
    <w:rsid w:val="000645D1"/>
    <w:rsid w:val="00064DF4"/>
    <w:rsid w:val="00066399"/>
    <w:rsid w:val="00070550"/>
    <w:rsid w:val="00071549"/>
    <w:rsid w:val="00072D8A"/>
    <w:rsid w:val="00074840"/>
    <w:rsid w:val="000819CF"/>
    <w:rsid w:val="00081CE1"/>
    <w:rsid w:val="00084CA0"/>
    <w:rsid w:val="00085A04"/>
    <w:rsid w:val="0009006B"/>
    <w:rsid w:val="00094039"/>
    <w:rsid w:val="000947B0"/>
    <w:rsid w:val="00094E9D"/>
    <w:rsid w:val="000A0EED"/>
    <w:rsid w:val="000A1CBD"/>
    <w:rsid w:val="000A48DC"/>
    <w:rsid w:val="000B0811"/>
    <w:rsid w:val="000B160A"/>
    <w:rsid w:val="000B2930"/>
    <w:rsid w:val="000B2F67"/>
    <w:rsid w:val="000B6B47"/>
    <w:rsid w:val="000B6E2C"/>
    <w:rsid w:val="000C0A5F"/>
    <w:rsid w:val="000C3ACA"/>
    <w:rsid w:val="000C5ECC"/>
    <w:rsid w:val="000C6904"/>
    <w:rsid w:val="000D465F"/>
    <w:rsid w:val="000D4B2F"/>
    <w:rsid w:val="000D6B63"/>
    <w:rsid w:val="000E18A5"/>
    <w:rsid w:val="000E5C78"/>
    <w:rsid w:val="000E7A58"/>
    <w:rsid w:val="000F0703"/>
    <w:rsid w:val="000F6487"/>
    <w:rsid w:val="001005A6"/>
    <w:rsid w:val="00102A2F"/>
    <w:rsid w:val="00111254"/>
    <w:rsid w:val="00111609"/>
    <w:rsid w:val="00111E93"/>
    <w:rsid w:val="0011276F"/>
    <w:rsid w:val="00114C86"/>
    <w:rsid w:val="00114E09"/>
    <w:rsid w:val="0011504B"/>
    <w:rsid w:val="00115294"/>
    <w:rsid w:val="0011786E"/>
    <w:rsid w:val="001222A3"/>
    <w:rsid w:val="00124E8C"/>
    <w:rsid w:val="00125DCC"/>
    <w:rsid w:val="00126DE0"/>
    <w:rsid w:val="00127E55"/>
    <w:rsid w:val="0013212A"/>
    <w:rsid w:val="001400B5"/>
    <w:rsid w:val="00140E48"/>
    <w:rsid w:val="001457B7"/>
    <w:rsid w:val="00145BF8"/>
    <w:rsid w:val="001464E2"/>
    <w:rsid w:val="001468F4"/>
    <w:rsid w:val="00152F39"/>
    <w:rsid w:val="00153D37"/>
    <w:rsid w:val="0015472C"/>
    <w:rsid w:val="001560A5"/>
    <w:rsid w:val="00162E3B"/>
    <w:rsid w:val="00166136"/>
    <w:rsid w:val="00166563"/>
    <w:rsid w:val="001667F1"/>
    <w:rsid w:val="00167267"/>
    <w:rsid w:val="0016785C"/>
    <w:rsid w:val="00173FBF"/>
    <w:rsid w:val="001816F6"/>
    <w:rsid w:val="0018268C"/>
    <w:rsid w:val="001828CC"/>
    <w:rsid w:val="00183797"/>
    <w:rsid w:val="001837CE"/>
    <w:rsid w:val="00183E37"/>
    <w:rsid w:val="0018628C"/>
    <w:rsid w:val="0019233D"/>
    <w:rsid w:val="001A11FC"/>
    <w:rsid w:val="001A65FA"/>
    <w:rsid w:val="001A712A"/>
    <w:rsid w:val="001B2A67"/>
    <w:rsid w:val="001B376B"/>
    <w:rsid w:val="001B3F28"/>
    <w:rsid w:val="001B4E13"/>
    <w:rsid w:val="001B7501"/>
    <w:rsid w:val="001C29A9"/>
    <w:rsid w:val="001C2B7D"/>
    <w:rsid w:val="001C3083"/>
    <w:rsid w:val="001C3D2D"/>
    <w:rsid w:val="001C3E92"/>
    <w:rsid w:val="001C4FF6"/>
    <w:rsid w:val="001D045E"/>
    <w:rsid w:val="001D157E"/>
    <w:rsid w:val="001D2907"/>
    <w:rsid w:val="001D3CC8"/>
    <w:rsid w:val="001D71FB"/>
    <w:rsid w:val="001E01B5"/>
    <w:rsid w:val="001E03B1"/>
    <w:rsid w:val="001E0EAA"/>
    <w:rsid w:val="001E3452"/>
    <w:rsid w:val="001E494F"/>
    <w:rsid w:val="001E73C1"/>
    <w:rsid w:val="001F4C7E"/>
    <w:rsid w:val="001F59E6"/>
    <w:rsid w:val="001F7FE4"/>
    <w:rsid w:val="0021445A"/>
    <w:rsid w:val="00215337"/>
    <w:rsid w:val="00220075"/>
    <w:rsid w:val="00221177"/>
    <w:rsid w:val="00225C85"/>
    <w:rsid w:val="0022696D"/>
    <w:rsid w:val="0023259C"/>
    <w:rsid w:val="002332C8"/>
    <w:rsid w:val="002345A1"/>
    <w:rsid w:val="002435A9"/>
    <w:rsid w:val="00243BC8"/>
    <w:rsid w:val="00244EF1"/>
    <w:rsid w:val="00246C02"/>
    <w:rsid w:val="00250F54"/>
    <w:rsid w:val="0025129B"/>
    <w:rsid w:val="002561C0"/>
    <w:rsid w:val="002609CA"/>
    <w:rsid w:val="0026423B"/>
    <w:rsid w:val="00267CA6"/>
    <w:rsid w:val="00270D6F"/>
    <w:rsid w:val="00277421"/>
    <w:rsid w:val="002821DC"/>
    <w:rsid w:val="00284447"/>
    <w:rsid w:val="002925E5"/>
    <w:rsid w:val="0029416A"/>
    <w:rsid w:val="002950B3"/>
    <w:rsid w:val="00295251"/>
    <w:rsid w:val="002975B1"/>
    <w:rsid w:val="002A0194"/>
    <w:rsid w:val="002A0B32"/>
    <w:rsid w:val="002A3FB9"/>
    <w:rsid w:val="002B47E3"/>
    <w:rsid w:val="002B50A4"/>
    <w:rsid w:val="002B5766"/>
    <w:rsid w:val="002B5EF7"/>
    <w:rsid w:val="002B6757"/>
    <w:rsid w:val="002C00D5"/>
    <w:rsid w:val="002C0766"/>
    <w:rsid w:val="002C41B7"/>
    <w:rsid w:val="002C5748"/>
    <w:rsid w:val="002C7516"/>
    <w:rsid w:val="002C751D"/>
    <w:rsid w:val="002D0187"/>
    <w:rsid w:val="002D76D0"/>
    <w:rsid w:val="002E0B7D"/>
    <w:rsid w:val="002E2386"/>
    <w:rsid w:val="002E3D43"/>
    <w:rsid w:val="0030194B"/>
    <w:rsid w:val="00301ACB"/>
    <w:rsid w:val="00302782"/>
    <w:rsid w:val="00303899"/>
    <w:rsid w:val="003040E0"/>
    <w:rsid w:val="003103A4"/>
    <w:rsid w:val="00312E04"/>
    <w:rsid w:val="00315F20"/>
    <w:rsid w:val="00317648"/>
    <w:rsid w:val="0031799F"/>
    <w:rsid w:val="00321EF3"/>
    <w:rsid w:val="00321F20"/>
    <w:rsid w:val="003221C7"/>
    <w:rsid w:val="0033334A"/>
    <w:rsid w:val="00333922"/>
    <w:rsid w:val="00342DEB"/>
    <w:rsid w:val="003446E1"/>
    <w:rsid w:val="00360BEB"/>
    <w:rsid w:val="0036140E"/>
    <w:rsid w:val="00363AA6"/>
    <w:rsid w:val="00364055"/>
    <w:rsid w:val="00366BE6"/>
    <w:rsid w:val="0037324B"/>
    <w:rsid w:val="003738E7"/>
    <w:rsid w:val="00373D63"/>
    <w:rsid w:val="003740D6"/>
    <w:rsid w:val="0037545A"/>
    <w:rsid w:val="00375656"/>
    <w:rsid w:val="00375CFC"/>
    <w:rsid w:val="00375D39"/>
    <w:rsid w:val="00375FA7"/>
    <w:rsid w:val="00380060"/>
    <w:rsid w:val="0039220E"/>
    <w:rsid w:val="003929A9"/>
    <w:rsid w:val="003A42E9"/>
    <w:rsid w:val="003B19F0"/>
    <w:rsid w:val="003B1EBC"/>
    <w:rsid w:val="003B2497"/>
    <w:rsid w:val="003C342D"/>
    <w:rsid w:val="003C674E"/>
    <w:rsid w:val="003C6F4A"/>
    <w:rsid w:val="003D02DD"/>
    <w:rsid w:val="003D0C61"/>
    <w:rsid w:val="003D21D9"/>
    <w:rsid w:val="003D42B7"/>
    <w:rsid w:val="003D546E"/>
    <w:rsid w:val="003D6AAF"/>
    <w:rsid w:val="003E1BF7"/>
    <w:rsid w:val="003E2AB6"/>
    <w:rsid w:val="003E4803"/>
    <w:rsid w:val="003E5644"/>
    <w:rsid w:val="003E5866"/>
    <w:rsid w:val="003F04E6"/>
    <w:rsid w:val="004002E7"/>
    <w:rsid w:val="00402BCE"/>
    <w:rsid w:val="00413315"/>
    <w:rsid w:val="00420A2D"/>
    <w:rsid w:val="00422D34"/>
    <w:rsid w:val="004233BD"/>
    <w:rsid w:val="00426510"/>
    <w:rsid w:val="00430DA9"/>
    <w:rsid w:val="00432F77"/>
    <w:rsid w:val="004336D4"/>
    <w:rsid w:val="00433759"/>
    <w:rsid w:val="00435C46"/>
    <w:rsid w:val="0043679F"/>
    <w:rsid w:val="00442510"/>
    <w:rsid w:val="004425BC"/>
    <w:rsid w:val="004427B5"/>
    <w:rsid w:val="00444354"/>
    <w:rsid w:val="00447845"/>
    <w:rsid w:val="004508CF"/>
    <w:rsid w:val="00450964"/>
    <w:rsid w:val="00451DF2"/>
    <w:rsid w:val="00455101"/>
    <w:rsid w:val="00456548"/>
    <w:rsid w:val="00460BC2"/>
    <w:rsid w:val="00461625"/>
    <w:rsid w:val="0046505E"/>
    <w:rsid w:val="00466A08"/>
    <w:rsid w:val="00467506"/>
    <w:rsid w:val="00473264"/>
    <w:rsid w:val="00474FD0"/>
    <w:rsid w:val="00476969"/>
    <w:rsid w:val="00484E0A"/>
    <w:rsid w:val="004858A3"/>
    <w:rsid w:val="00490398"/>
    <w:rsid w:val="00495906"/>
    <w:rsid w:val="00495CF1"/>
    <w:rsid w:val="004976E6"/>
    <w:rsid w:val="004A75F2"/>
    <w:rsid w:val="004B002D"/>
    <w:rsid w:val="004B04F5"/>
    <w:rsid w:val="004B1989"/>
    <w:rsid w:val="004B3950"/>
    <w:rsid w:val="004B3C5D"/>
    <w:rsid w:val="004B4264"/>
    <w:rsid w:val="004B6457"/>
    <w:rsid w:val="004B7BCE"/>
    <w:rsid w:val="004C4474"/>
    <w:rsid w:val="004C627A"/>
    <w:rsid w:val="004D0C19"/>
    <w:rsid w:val="004D1CA0"/>
    <w:rsid w:val="004D7B60"/>
    <w:rsid w:val="004D7E17"/>
    <w:rsid w:val="004E6709"/>
    <w:rsid w:val="004E7C37"/>
    <w:rsid w:val="004F0511"/>
    <w:rsid w:val="004F2583"/>
    <w:rsid w:val="004F58A3"/>
    <w:rsid w:val="00502665"/>
    <w:rsid w:val="00504A22"/>
    <w:rsid w:val="005068C5"/>
    <w:rsid w:val="00514C3C"/>
    <w:rsid w:val="00525452"/>
    <w:rsid w:val="00525E59"/>
    <w:rsid w:val="0052766B"/>
    <w:rsid w:val="005318C2"/>
    <w:rsid w:val="005326F7"/>
    <w:rsid w:val="00534200"/>
    <w:rsid w:val="005342D5"/>
    <w:rsid w:val="00534C59"/>
    <w:rsid w:val="005361E0"/>
    <w:rsid w:val="00537544"/>
    <w:rsid w:val="00542D00"/>
    <w:rsid w:val="0054749E"/>
    <w:rsid w:val="0055241D"/>
    <w:rsid w:val="00553588"/>
    <w:rsid w:val="0056028F"/>
    <w:rsid w:val="00561EEE"/>
    <w:rsid w:val="0056292A"/>
    <w:rsid w:val="0056430A"/>
    <w:rsid w:val="005647E6"/>
    <w:rsid w:val="00564A13"/>
    <w:rsid w:val="00583112"/>
    <w:rsid w:val="00583BEE"/>
    <w:rsid w:val="00585525"/>
    <w:rsid w:val="00591336"/>
    <w:rsid w:val="00593CC4"/>
    <w:rsid w:val="005A0BF8"/>
    <w:rsid w:val="005A24D1"/>
    <w:rsid w:val="005A751F"/>
    <w:rsid w:val="005B177E"/>
    <w:rsid w:val="005B1FF3"/>
    <w:rsid w:val="005B2C09"/>
    <w:rsid w:val="005B2CEB"/>
    <w:rsid w:val="005C2FF7"/>
    <w:rsid w:val="005C35DD"/>
    <w:rsid w:val="005C7281"/>
    <w:rsid w:val="005D2A53"/>
    <w:rsid w:val="005D49E4"/>
    <w:rsid w:val="005D6DFA"/>
    <w:rsid w:val="005E0A77"/>
    <w:rsid w:val="005E1884"/>
    <w:rsid w:val="005F0F2D"/>
    <w:rsid w:val="005F1F6D"/>
    <w:rsid w:val="005F2E91"/>
    <w:rsid w:val="005F55D6"/>
    <w:rsid w:val="005F5B01"/>
    <w:rsid w:val="005F611C"/>
    <w:rsid w:val="00601A16"/>
    <w:rsid w:val="00604A4A"/>
    <w:rsid w:val="00604B49"/>
    <w:rsid w:val="00610581"/>
    <w:rsid w:val="00612F64"/>
    <w:rsid w:val="00613010"/>
    <w:rsid w:val="00620F93"/>
    <w:rsid w:val="0062262D"/>
    <w:rsid w:val="00622911"/>
    <w:rsid w:val="00622D9E"/>
    <w:rsid w:val="006235C8"/>
    <w:rsid w:val="00627FD6"/>
    <w:rsid w:val="00635B9E"/>
    <w:rsid w:val="00635DCE"/>
    <w:rsid w:val="006371E2"/>
    <w:rsid w:val="00641BD8"/>
    <w:rsid w:val="00642E5E"/>
    <w:rsid w:val="006444C3"/>
    <w:rsid w:val="00645282"/>
    <w:rsid w:val="00646760"/>
    <w:rsid w:val="0065039B"/>
    <w:rsid w:val="00653221"/>
    <w:rsid w:val="006535A4"/>
    <w:rsid w:val="006552A7"/>
    <w:rsid w:val="00661A0E"/>
    <w:rsid w:val="006657DD"/>
    <w:rsid w:val="00670C65"/>
    <w:rsid w:val="00671E50"/>
    <w:rsid w:val="00680F43"/>
    <w:rsid w:val="00681D6E"/>
    <w:rsid w:val="006835F3"/>
    <w:rsid w:val="0068553F"/>
    <w:rsid w:val="0069176B"/>
    <w:rsid w:val="00691A49"/>
    <w:rsid w:val="0069212E"/>
    <w:rsid w:val="00693C3F"/>
    <w:rsid w:val="006966DA"/>
    <w:rsid w:val="006A3861"/>
    <w:rsid w:val="006A3DCB"/>
    <w:rsid w:val="006A4CD4"/>
    <w:rsid w:val="006A5786"/>
    <w:rsid w:val="006B31D5"/>
    <w:rsid w:val="006B34D8"/>
    <w:rsid w:val="006B653E"/>
    <w:rsid w:val="006C3FCF"/>
    <w:rsid w:val="006D0054"/>
    <w:rsid w:val="006D5627"/>
    <w:rsid w:val="006D7FE7"/>
    <w:rsid w:val="006E07F1"/>
    <w:rsid w:val="006E27E5"/>
    <w:rsid w:val="006F2A7B"/>
    <w:rsid w:val="006F2F86"/>
    <w:rsid w:val="006F307E"/>
    <w:rsid w:val="006F3896"/>
    <w:rsid w:val="006F497B"/>
    <w:rsid w:val="006F773D"/>
    <w:rsid w:val="007043DB"/>
    <w:rsid w:val="00704922"/>
    <w:rsid w:val="007136DE"/>
    <w:rsid w:val="00715B4D"/>
    <w:rsid w:val="00715FAC"/>
    <w:rsid w:val="00723950"/>
    <w:rsid w:val="00724B1A"/>
    <w:rsid w:val="00730800"/>
    <w:rsid w:val="0073228B"/>
    <w:rsid w:val="0075351F"/>
    <w:rsid w:val="00757CA4"/>
    <w:rsid w:val="007628B9"/>
    <w:rsid w:val="007676FC"/>
    <w:rsid w:val="00772086"/>
    <w:rsid w:val="007731C2"/>
    <w:rsid w:val="00773E75"/>
    <w:rsid w:val="007745E1"/>
    <w:rsid w:val="00777558"/>
    <w:rsid w:val="00783469"/>
    <w:rsid w:val="0078546C"/>
    <w:rsid w:val="007951F5"/>
    <w:rsid w:val="00795755"/>
    <w:rsid w:val="0079589C"/>
    <w:rsid w:val="007A037C"/>
    <w:rsid w:val="007A2F89"/>
    <w:rsid w:val="007A48F2"/>
    <w:rsid w:val="007A4C44"/>
    <w:rsid w:val="007A4F6E"/>
    <w:rsid w:val="007B125C"/>
    <w:rsid w:val="007B6AC7"/>
    <w:rsid w:val="007C0BA8"/>
    <w:rsid w:val="007C338C"/>
    <w:rsid w:val="007C6E1F"/>
    <w:rsid w:val="007D026C"/>
    <w:rsid w:val="007D1E6F"/>
    <w:rsid w:val="007D241B"/>
    <w:rsid w:val="007D3BC2"/>
    <w:rsid w:val="007E0A6C"/>
    <w:rsid w:val="007E264D"/>
    <w:rsid w:val="007E5D37"/>
    <w:rsid w:val="007F3277"/>
    <w:rsid w:val="007F32C4"/>
    <w:rsid w:val="007F41A2"/>
    <w:rsid w:val="007F5DFF"/>
    <w:rsid w:val="00800389"/>
    <w:rsid w:val="00804211"/>
    <w:rsid w:val="00804815"/>
    <w:rsid w:val="008057CA"/>
    <w:rsid w:val="00812586"/>
    <w:rsid w:val="0081437B"/>
    <w:rsid w:val="008237DD"/>
    <w:rsid w:val="00825F99"/>
    <w:rsid w:val="00827559"/>
    <w:rsid w:val="00833246"/>
    <w:rsid w:val="00842DFD"/>
    <w:rsid w:val="00844B09"/>
    <w:rsid w:val="00844E15"/>
    <w:rsid w:val="008464B2"/>
    <w:rsid w:val="008479B2"/>
    <w:rsid w:val="0085136C"/>
    <w:rsid w:val="00855435"/>
    <w:rsid w:val="00857329"/>
    <w:rsid w:val="00857342"/>
    <w:rsid w:val="00857353"/>
    <w:rsid w:val="00863836"/>
    <w:rsid w:val="00867146"/>
    <w:rsid w:val="00873744"/>
    <w:rsid w:val="00883740"/>
    <w:rsid w:val="008916D1"/>
    <w:rsid w:val="00891C29"/>
    <w:rsid w:val="00892B0F"/>
    <w:rsid w:val="008946A6"/>
    <w:rsid w:val="008955B1"/>
    <w:rsid w:val="008963D1"/>
    <w:rsid w:val="0089777C"/>
    <w:rsid w:val="008A56C3"/>
    <w:rsid w:val="008A6275"/>
    <w:rsid w:val="008B1808"/>
    <w:rsid w:val="008B3043"/>
    <w:rsid w:val="008B7ED9"/>
    <w:rsid w:val="008B7FB2"/>
    <w:rsid w:val="008C0347"/>
    <w:rsid w:val="008C2F9C"/>
    <w:rsid w:val="008C4B7E"/>
    <w:rsid w:val="008C4DA3"/>
    <w:rsid w:val="008D1411"/>
    <w:rsid w:val="008D18E7"/>
    <w:rsid w:val="008D3EAD"/>
    <w:rsid w:val="008D63F7"/>
    <w:rsid w:val="008D7885"/>
    <w:rsid w:val="008E0440"/>
    <w:rsid w:val="008E1612"/>
    <w:rsid w:val="008E1CDF"/>
    <w:rsid w:val="008E3CDF"/>
    <w:rsid w:val="008E3FD0"/>
    <w:rsid w:val="008E4452"/>
    <w:rsid w:val="008E4ED1"/>
    <w:rsid w:val="008E601E"/>
    <w:rsid w:val="008E722E"/>
    <w:rsid w:val="008F2731"/>
    <w:rsid w:val="008F3265"/>
    <w:rsid w:val="008F4471"/>
    <w:rsid w:val="009109A2"/>
    <w:rsid w:val="00912B86"/>
    <w:rsid w:val="00912E1D"/>
    <w:rsid w:val="00914BF0"/>
    <w:rsid w:val="00925DDA"/>
    <w:rsid w:val="0093165C"/>
    <w:rsid w:val="00934C6B"/>
    <w:rsid w:val="0093604C"/>
    <w:rsid w:val="00943495"/>
    <w:rsid w:val="00945D7C"/>
    <w:rsid w:val="00946A16"/>
    <w:rsid w:val="00951C9F"/>
    <w:rsid w:val="009527B1"/>
    <w:rsid w:val="00952A2D"/>
    <w:rsid w:val="0095560B"/>
    <w:rsid w:val="00957A19"/>
    <w:rsid w:val="009610EB"/>
    <w:rsid w:val="00961FA1"/>
    <w:rsid w:val="00962C3E"/>
    <w:rsid w:val="00962EF1"/>
    <w:rsid w:val="00963A7F"/>
    <w:rsid w:val="00964868"/>
    <w:rsid w:val="00967904"/>
    <w:rsid w:val="009724C0"/>
    <w:rsid w:val="009732FF"/>
    <w:rsid w:val="00975E98"/>
    <w:rsid w:val="009840F9"/>
    <w:rsid w:val="00991D8A"/>
    <w:rsid w:val="00993968"/>
    <w:rsid w:val="009949D3"/>
    <w:rsid w:val="009949E8"/>
    <w:rsid w:val="00997D5E"/>
    <w:rsid w:val="009A0462"/>
    <w:rsid w:val="009A293F"/>
    <w:rsid w:val="009A3234"/>
    <w:rsid w:val="009A3EBB"/>
    <w:rsid w:val="009A57D5"/>
    <w:rsid w:val="009A6101"/>
    <w:rsid w:val="009A6ACA"/>
    <w:rsid w:val="009B3DD3"/>
    <w:rsid w:val="009B4FAD"/>
    <w:rsid w:val="009B6816"/>
    <w:rsid w:val="009C28F9"/>
    <w:rsid w:val="009C4CBF"/>
    <w:rsid w:val="009C4F2D"/>
    <w:rsid w:val="009D155D"/>
    <w:rsid w:val="009D5156"/>
    <w:rsid w:val="009E08A0"/>
    <w:rsid w:val="009E0D88"/>
    <w:rsid w:val="009E2600"/>
    <w:rsid w:val="009E650E"/>
    <w:rsid w:val="009E6CDD"/>
    <w:rsid w:val="009E7419"/>
    <w:rsid w:val="009E7630"/>
    <w:rsid w:val="009F07CE"/>
    <w:rsid w:val="009F4130"/>
    <w:rsid w:val="009F5956"/>
    <w:rsid w:val="009F5C4D"/>
    <w:rsid w:val="00A03C30"/>
    <w:rsid w:val="00A0486C"/>
    <w:rsid w:val="00A07250"/>
    <w:rsid w:val="00A100D1"/>
    <w:rsid w:val="00A158AC"/>
    <w:rsid w:val="00A162BE"/>
    <w:rsid w:val="00A21B3F"/>
    <w:rsid w:val="00A242B1"/>
    <w:rsid w:val="00A24C9E"/>
    <w:rsid w:val="00A26D09"/>
    <w:rsid w:val="00A2747D"/>
    <w:rsid w:val="00A31E3E"/>
    <w:rsid w:val="00A34697"/>
    <w:rsid w:val="00A40E86"/>
    <w:rsid w:val="00A4209C"/>
    <w:rsid w:val="00A46A53"/>
    <w:rsid w:val="00A51C15"/>
    <w:rsid w:val="00A52DD2"/>
    <w:rsid w:val="00A55DE8"/>
    <w:rsid w:val="00A57C27"/>
    <w:rsid w:val="00A6105E"/>
    <w:rsid w:val="00A61C3F"/>
    <w:rsid w:val="00A65A88"/>
    <w:rsid w:val="00A66091"/>
    <w:rsid w:val="00A676DA"/>
    <w:rsid w:val="00A8125B"/>
    <w:rsid w:val="00A81CA6"/>
    <w:rsid w:val="00A8290C"/>
    <w:rsid w:val="00A82DA8"/>
    <w:rsid w:val="00A83630"/>
    <w:rsid w:val="00A84568"/>
    <w:rsid w:val="00A86776"/>
    <w:rsid w:val="00A90CB9"/>
    <w:rsid w:val="00A9241D"/>
    <w:rsid w:val="00AA2341"/>
    <w:rsid w:val="00AA30A6"/>
    <w:rsid w:val="00AB0C9F"/>
    <w:rsid w:val="00AB3707"/>
    <w:rsid w:val="00AC0D60"/>
    <w:rsid w:val="00AD4AC6"/>
    <w:rsid w:val="00AD5304"/>
    <w:rsid w:val="00AE0190"/>
    <w:rsid w:val="00AE03EE"/>
    <w:rsid w:val="00AE3F7D"/>
    <w:rsid w:val="00AE47A8"/>
    <w:rsid w:val="00AF15CF"/>
    <w:rsid w:val="00AF1679"/>
    <w:rsid w:val="00AF376C"/>
    <w:rsid w:val="00AF47CA"/>
    <w:rsid w:val="00AF48DF"/>
    <w:rsid w:val="00AF6186"/>
    <w:rsid w:val="00AF6C7A"/>
    <w:rsid w:val="00B0038A"/>
    <w:rsid w:val="00B12F85"/>
    <w:rsid w:val="00B13388"/>
    <w:rsid w:val="00B150CB"/>
    <w:rsid w:val="00B15B9A"/>
    <w:rsid w:val="00B15DF4"/>
    <w:rsid w:val="00B22EEB"/>
    <w:rsid w:val="00B2696D"/>
    <w:rsid w:val="00B35063"/>
    <w:rsid w:val="00B35711"/>
    <w:rsid w:val="00B3571A"/>
    <w:rsid w:val="00B35850"/>
    <w:rsid w:val="00B36784"/>
    <w:rsid w:val="00B37546"/>
    <w:rsid w:val="00B405A4"/>
    <w:rsid w:val="00B407F9"/>
    <w:rsid w:val="00B465EA"/>
    <w:rsid w:val="00B52685"/>
    <w:rsid w:val="00B546E3"/>
    <w:rsid w:val="00B54B5B"/>
    <w:rsid w:val="00B55626"/>
    <w:rsid w:val="00B56D43"/>
    <w:rsid w:val="00B62F1A"/>
    <w:rsid w:val="00B70504"/>
    <w:rsid w:val="00B72E7C"/>
    <w:rsid w:val="00B8735A"/>
    <w:rsid w:val="00B938A5"/>
    <w:rsid w:val="00BA0063"/>
    <w:rsid w:val="00BA3C39"/>
    <w:rsid w:val="00BB7EA9"/>
    <w:rsid w:val="00BB7FF2"/>
    <w:rsid w:val="00BC2384"/>
    <w:rsid w:val="00BC7B19"/>
    <w:rsid w:val="00BD2F1A"/>
    <w:rsid w:val="00BD5D94"/>
    <w:rsid w:val="00BE0A2B"/>
    <w:rsid w:val="00BE24B6"/>
    <w:rsid w:val="00BE5B7E"/>
    <w:rsid w:val="00BE6208"/>
    <w:rsid w:val="00BE74BD"/>
    <w:rsid w:val="00BF0A7D"/>
    <w:rsid w:val="00BF1955"/>
    <w:rsid w:val="00BF45EF"/>
    <w:rsid w:val="00C04347"/>
    <w:rsid w:val="00C14741"/>
    <w:rsid w:val="00C21FE4"/>
    <w:rsid w:val="00C22EE2"/>
    <w:rsid w:val="00C266C8"/>
    <w:rsid w:val="00C26EF5"/>
    <w:rsid w:val="00C33DAD"/>
    <w:rsid w:val="00C37C93"/>
    <w:rsid w:val="00C44A13"/>
    <w:rsid w:val="00C455C1"/>
    <w:rsid w:val="00C4660B"/>
    <w:rsid w:val="00C468C9"/>
    <w:rsid w:val="00C50EC3"/>
    <w:rsid w:val="00C521B7"/>
    <w:rsid w:val="00C52D8D"/>
    <w:rsid w:val="00C533CB"/>
    <w:rsid w:val="00C55B28"/>
    <w:rsid w:val="00C56DC3"/>
    <w:rsid w:val="00C5711A"/>
    <w:rsid w:val="00C60059"/>
    <w:rsid w:val="00C62064"/>
    <w:rsid w:val="00C64F40"/>
    <w:rsid w:val="00C75562"/>
    <w:rsid w:val="00C7714D"/>
    <w:rsid w:val="00C839D0"/>
    <w:rsid w:val="00C86871"/>
    <w:rsid w:val="00C91F46"/>
    <w:rsid w:val="00C951A3"/>
    <w:rsid w:val="00C96D6B"/>
    <w:rsid w:val="00CA0656"/>
    <w:rsid w:val="00CA0A5E"/>
    <w:rsid w:val="00CA5B04"/>
    <w:rsid w:val="00CA6350"/>
    <w:rsid w:val="00CA7D45"/>
    <w:rsid w:val="00CB57EC"/>
    <w:rsid w:val="00CC2A0F"/>
    <w:rsid w:val="00CC3C67"/>
    <w:rsid w:val="00CC44F7"/>
    <w:rsid w:val="00CC462D"/>
    <w:rsid w:val="00CD2942"/>
    <w:rsid w:val="00CE09F2"/>
    <w:rsid w:val="00CE0E9F"/>
    <w:rsid w:val="00CE267D"/>
    <w:rsid w:val="00CE58D6"/>
    <w:rsid w:val="00CE5F29"/>
    <w:rsid w:val="00CF2986"/>
    <w:rsid w:val="00CF3981"/>
    <w:rsid w:val="00CF76F5"/>
    <w:rsid w:val="00D02197"/>
    <w:rsid w:val="00D038E8"/>
    <w:rsid w:val="00D039FD"/>
    <w:rsid w:val="00D12B6C"/>
    <w:rsid w:val="00D15CC4"/>
    <w:rsid w:val="00D16FC6"/>
    <w:rsid w:val="00D212C6"/>
    <w:rsid w:val="00D23056"/>
    <w:rsid w:val="00D266EE"/>
    <w:rsid w:val="00D32E29"/>
    <w:rsid w:val="00D36711"/>
    <w:rsid w:val="00D37F38"/>
    <w:rsid w:val="00D4505B"/>
    <w:rsid w:val="00D50D1F"/>
    <w:rsid w:val="00D51234"/>
    <w:rsid w:val="00D513A1"/>
    <w:rsid w:val="00D5393D"/>
    <w:rsid w:val="00D54404"/>
    <w:rsid w:val="00D6150A"/>
    <w:rsid w:val="00D633A3"/>
    <w:rsid w:val="00D70596"/>
    <w:rsid w:val="00D71915"/>
    <w:rsid w:val="00D740FE"/>
    <w:rsid w:val="00D77F36"/>
    <w:rsid w:val="00D80531"/>
    <w:rsid w:val="00D82321"/>
    <w:rsid w:val="00D83E92"/>
    <w:rsid w:val="00D85D0C"/>
    <w:rsid w:val="00D86823"/>
    <w:rsid w:val="00DA0430"/>
    <w:rsid w:val="00DA099E"/>
    <w:rsid w:val="00DA1FD6"/>
    <w:rsid w:val="00DA210F"/>
    <w:rsid w:val="00DA3D91"/>
    <w:rsid w:val="00DA4D74"/>
    <w:rsid w:val="00DA6574"/>
    <w:rsid w:val="00DA7387"/>
    <w:rsid w:val="00DB25D4"/>
    <w:rsid w:val="00DB38CD"/>
    <w:rsid w:val="00DB63AF"/>
    <w:rsid w:val="00DB7B35"/>
    <w:rsid w:val="00DC11BC"/>
    <w:rsid w:val="00DC1314"/>
    <w:rsid w:val="00DC241D"/>
    <w:rsid w:val="00DC3703"/>
    <w:rsid w:val="00DC4821"/>
    <w:rsid w:val="00DC4DCC"/>
    <w:rsid w:val="00DC57A4"/>
    <w:rsid w:val="00DC5B78"/>
    <w:rsid w:val="00DC6967"/>
    <w:rsid w:val="00DC7020"/>
    <w:rsid w:val="00DD2456"/>
    <w:rsid w:val="00DD3562"/>
    <w:rsid w:val="00DD450B"/>
    <w:rsid w:val="00DE6648"/>
    <w:rsid w:val="00DF1743"/>
    <w:rsid w:val="00E01EDF"/>
    <w:rsid w:val="00E05865"/>
    <w:rsid w:val="00E0729C"/>
    <w:rsid w:val="00E15A17"/>
    <w:rsid w:val="00E17F29"/>
    <w:rsid w:val="00E2259D"/>
    <w:rsid w:val="00E23DE1"/>
    <w:rsid w:val="00E24DA8"/>
    <w:rsid w:val="00E3015D"/>
    <w:rsid w:val="00E30FBD"/>
    <w:rsid w:val="00E34B76"/>
    <w:rsid w:val="00E37B01"/>
    <w:rsid w:val="00E41B53"/>
    <w:rsid w:val="00E447CE"/>
    <w:rsid w:val="00E5667D"/>
    <w:rsid w:val="00E5701D"/>
    <w:rsid w:val="00E60CA4"/>
    <w:rsid w:val="00E60D10"/>
    <w:rsid w:val="00E618CC"/>
    <w:rsid w:val="00E6428A"/>
    <w:rsid w:val="00E707A4"/>
    <w:rsid w:val="00E723C8"/>
    <w:rsid w:val="00E72A0A"/>
    <w:rsid w:val="00E733A0"/>
    <w:rsid w:val="00E733ED"/>
    <w:rsid w:val="00E75BCE"/>
    <w:rsid w:val="00E75D9E"/>
    <w:rsid w:val="00E8052C"/>
    <w:rsid w:val="00E8739A"/>
    <w:rsid w:val="00E873A8"/>
    <w:rsid w:val="00E9000E"/>
    <w:rsid w:val="00E93413"/>
    <w:rsid w:val="00E97096"/>
    <w:rsid w:val="00EA4043"/>
    <w:rsid w:val="00EA4704"/>
    <w:rsid w:val="00EA5C75"/>
    <w:rsid w:val="00EA63FF"/>
    <w:rsid w:val="00EA7F62"/>
    <w:rsid w:val="00EB0EE6"/>
    <w:rsid w:val="00EB10D3"/>
    <w:rsid w:val="00EB15DC"/>
    <w:rsid w:val="00EB5484"/>
    <w:rsid w:val="00EC14FB"/>
    <w:rsid w:val="00EC5273"/>
    <w:rsid w:val="00ED33BC"/>
    <w:rsid w:val="00EE4539"/>
    <w:rsid w:val="00EE4588"/>
    <w:rsid w:val="00EF0390"/>
    <w:rsid w:val="00EF46EC"/>
    <w:rsid w:val="00F02BDC"/>
    <w:rsid w:val="00F03045"/>
    <w:rsid w:val="00F1455E"/>
    <w:rsid w:val="00F21BDD"/>
    <w:rsid w:val="00F259F1"/>
    <w:rsid w:val="00F26E01"/>
    <w:rsid w:val="00F2782D"/>
    <w:rsid w:val="00F34D59"/>
    <w:rsid w:val="00F34FCB"/>
    <w:rsid w:val="00F3744A"/>
    <w:rsid w:val="00F37F18"/>
    <w:rsid w:val="00F37FE6"/>
    <w:rsid w:val="00F41F9B"/>
    <w:rsid w:val="00F42A42"/>
    <w:rsid w:val="00F440F9"/>
    <w:rsid w:val="00F47274"/>
    <w:rsid w:val="00F5121D"/>
    <w:rsid w:val="00F5180D"/>
    <w:rsid w:val="00F51CB2"/>
    <w:rsid w:val="00F54234"/>
    <w:rsid w:val="00F54E66"/>
    <w:rsid w:val="00F571C7"/>
    <w:rsid w:val="00F7329A"/>
    <w:rsid w:val="00F7501B"/>
    <w:rsid w:val="00F75756"/>
    <w:rsid w:val="00F8588F"/>
    <w:rsid w:val="00F95EE8"/>
    <w:rsid w:val="00F9742A"/>
    <w:rsid w:val="00FA0C61"/>
    <w:rsid w:val="00FA18B1"/>
    <w:rsid w:val="00FA273F"/>
    <w:rsid w:val="00FA3C8C"/>
    <w:rsid w:val="00FA5CC5"/>
    <w:rsid w:val="00FA6159"/>
    <w:rsid w:val="00FB2814"/>
    <w:rsid w:val="00FB53C4"/>
    <w:rsid w:val="00FB71FC"/>
    <w:rsid w:val="00FB798E"/>
    <w:rsid w:val="00FC2088"/>
    <w:rsid w:val="00FC55B5"/>
    <w:rsid w:val="00FD2041"/>
    <w:rsid w:val="00FD2D67"/>
    <w:rsid w:val="00FD318A"/>
    <w:rsid w:val="00FE1575"/>
    <w:rsid w:val="00FE1DA7"/>
    <w:rsid w:val="00FE2082"/>
    <w:rsid w:val="00FE235D"/>
    <w:rsid w:val="00FF56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61C6EF"/>
  <w14:defaultImageDpi w14:val="300"/>
  <w15:docId w15:val="{1D12932D-E6E2-4742-85B8-F3EC37B2B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color w:val="000000"/>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56548"/>
    <w:pPr>
      <w:widowControl w:val="0"/>
      <w:autoSpaceDE w:val="0"/>
      <w:autoSpaceDN w:val="0"/>
      <w:adjustRightInd w:val="0"/>
      <w:outlineLvl w:val="0"/>
    </w:pPr>
    <w:rPr>
      <w:rFonts w:ascii="Courier New" w:hAnsi="Courier New" w:cs="Courier New"/>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24D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56548"/>
    <w:rPr>
      <w:rFonts w:ascii="Courier New" w:hAnsi="Courier New" w:cs="Courier New"/>
      <w:b/>
      <w:bCs/>
      <w:sz w:val="32"/>
      <w:szCs w:val="32"/>
    </w:rPr>
  </w:style>
  <w:style w:type="paragraph" w:styleId="Header">
    <w:name w:val="header"/>
    <w:basedOn w:val="Normal"/>
    <w:link w:val="HeaderChar"/>
    <w:uiPriority w:val="99"/>
    <w:unhideWhenUsed/>
    <w:rsid w:val="00DC6967"/>
    <w:pPr>
      <w:tabs>
        <w:tab w:val="center" w:pos="4320"/>
        <w:tab w:val="right" w:pos="8640"/>
      </w:tabs>
    </w:pPr>
  </w:style>
  <w:style w:type="character" w:customStyle="1" w:styleId="HeaderChar">
    <w:name w:val="Header Char"/>
    <w:basedOn w:val="DefaultParagraphFont"/>
    <w:link w:val="Header"/>
    <w:uiPriority w:val="99"/>
    <w:rsid w:val="00DC6967"/>
  </w:style>
  <w:style w:type="paragraph" w:styleId="Footer">
    <w:name w:val="footer"/>
    <w:basedOn w:val="Normal"/>
    <w:link w:val="FooterChar"/>
    <w:uiPriority w:val="99"/>
    <w:unhideWhenUsed/>
    <w:rsid w:val="00DC6967"/>
    <w:pPr>
      <w:tabs>
        <w:tab w:val="center" w:pos="4320"/>
        <w:tab w:val="right" w:pos="8640"/>
      </w:tabs>
    </w:pPr>
  </w:style>
  <w:style w:type="character" w:customStyle="1" w:styleId="FooterChar">
    <w:name w:val="Footer Char"/>
    <w:basedOn w:val="DefaultParagraphFont"/>
    <w:link w:val="Footer"/>
    <w:uiPriority w:val="99"/>
    <w:rsid w:val="00DC6967"/>
  </w:style>
  <w:style w:type="paragraph" w:styleId="ListParagraph">
    <w:name w:val="List Paragraph"/>
    <w:basedOn w:val="Normal"/>
    <w:uiPriority w:val="34"/>
    <w:qFormat/>
    <w:rsid w:val="00642E5E"/>
    <w:pPr>
      <w:ind w:left="720"/>
      <w:contextualSpacing/>
    </w:pPr>
  </w:style>
  <w:style w:type="character" w:styleId="PageNumber">
    <w:name w:val="page number"/>
    <w:basedOn w:val="DefaultParagraphFont"/>
    <w:uiPriority w:val="99"/>
    <w:semiHidden/>
    <w:unhideWhenUsed/>
    <w:rsid w:val="00DB38CD"/>
  </w:style>
  <w:style w:type="paragraph" w:customStyle="1" w:styleId="EndNoteBibliographyTitle">
    <w:name w:val="EndNote Bibliography Title"/>
    <w:basedOn w:val="Normal"/>
    <w:rsid w:val="0081437B"/>
    <w:pPr>
      <w:jc w:val="center"/>
    </w:pPr>
  </w:style>
  <w:style w:type="paragraph" w:customStyle="1" w:styleId="EndNoteBibliography">
    <w:name w:val="EndNote Bibliography"/>
    <w:basedOn w:val="Normal"/>
    <w:link w:val="EndNoteBibliographyChar"/>
    <w:rsid w:val="0081437B"/>
  </w:style>
  <w:style w:type="paragraph" w:styleId="BalloonText">
    <w:name w:val="Balloon Text"/>
    <w:basedOn w:val="Normal"/>
    <w:link w:val="BalloonTextChar"/>
    <w:uiPriority w:val="99"/>
    <w:semiHidden/>
    <w:unhideWhenUsed/>
    <w:rsid w:val="0052766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766B"/>
    <w:rPr>
      <w:rFonts w:ascii="Lucida Grande" w:hAnsi="Lucida Grande" w:cs="Lucida Grande"/>
      <w:sz w:val="18"/>
      <w:szCs w:val="18"/>
    </w:rPr>
  </w:style>
  <w:style w:type="character" w:styleId="CommentReference">
    <w:name w:val="annotation reference"/>
    <w:basedOn w:val="DefaultParagraphFont"/>
    <w:uiPriority w:val="99"/>
    <w:semiHidden/>
    <w:unhideWhenUsed/>
    <w:rsid w:val="00F42A42"/>
    <w:rPr>
      <w:sz w:val="18"/>
      <w:szCs w:val="18"/>
    </w:rPr>
  </w:style>
  <w:style w:type="paragraph" w:styleId="CommentText">
    <w:name w:val="annotation text"/>
    <w:basedOn w:val="Normal"/>
    <w:link w:val="CommentTextChar"/>
    <w:uiPriority w:val="99"/>
    <w:semiHidden/>
    <w:unhideWhenUsed/>
    <w:rsid w:val="00F42A42"/>
  </w:style>
  <w:style w:type="character" w:customStyle="1" w:styleId="CommentTextChar">
    <w:name w:val="Comment Text Char"/>
    <w:basedOn w:val="DefaultParagraphFont"/>
    <w:link w:val="CommentText"/>
    <w:uiPriority w:val="99"/>
    <w:semiHidden/>
    <w:rsid w:val="00F42A42"/>
  </w:style>
  <w:style w:type="paragraph" w:styleId="CommentSubject">
    <w:name w:val="annotation subject"/>
    <w:basedOn w:val="CommentText"/>
    <w:next w:val="CommentText"/>
    <w:link w:val="CommentSubjectChar"/>
    <w:uiPriority w:val="99"/>
    <w:semiHidden/>
    <w:unhideWhenUsed/>
    <w:rsid w:val="00F42A42"/>
    <w:rPr>
      <w:b/>
      <w:bCs/>
      <w:sz w:val="20"/>
      <w:szCs w:val="20"/>
    </w:rPr>
  </w:style>
  <w:style w:type="character" w:customStyle="1" w:styleId="CommentSubjectChar">
    <w:name w:val="Comment Subject Char"/>
    <w:basedOn w:val="CommentTextChar"/>
    <w:link w:val="CommentSubject"/>
    <w:uiPriority w:val="99"/>
    <w:semiHidden/>
    <w:rsid w:val="00F42A42"/>
    <w:rPr>
      <w:b/>
      <w:bCs/>
      <w:sz w:val="20"/>
      <w:szCs w:val="20"/>
    </w:rPr>
  </w:style>
  <w:style w:type="paragraph" w:styleId="Revision">
    <w:name w:val="Revision"/>
    <w:hidden/>
    <w:uiPriority w:val="99"/>
    <w:semiHidden/>
    <w:rsid w:val="00F42A42"/>
  </w:style>
  <w:style w:type="character" w:styleId="Hyperlink">
    <w:name w:val="Hyperlink"/>
    <w:basedOn w:val="DefaultParagraphFont"/>
    <w:uiPriority w:val="99"/>
    <w:unhideWhenUsed/>
    <w:rsid w:val="00B13388"/>
    <w:rPr>
      <w:color w:val="0000FF"/>
      <w:u w:val="single"/>
    </w:rPr>
  </w:style>
  <w:style w:type="character" w:styleId="FollowedHyperlink">
    <w:name w:val="FollowedHyperlink"/>
    <w:basedOn w:val="DefaultParagraphFont"/>
    <w:uiPriority w:val="99"/>
    <w:semiHidden/>
    <w:unhideWhenUsed/>
    <w:rsid w:val="00C533CB"/>
    <w:rPr>
      <w:color w:val="800080" w:themeColor="followedHyperlink"/>
      <w:u w:val="single"/>
    </w:rPr>
  </w:style>
  <w:style w:type="character" w:customStyle="1" w:styleId="EndNoteBibliographyChar">
    <w:name w:val="EndNote Bibliography Char"/>
    <w:basedOn w:val="DefaultParagraphFont"/>
    <w:link w:val="EndNoteBibliography"/>
    <w:rsid w:val="005B2C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7709600">
      <w:bodyDiv w:val="1"/>
      <w:marLeft w:val="0"/>
      <w:marRight w:val="0"/>
      <w:marTop w:val="0"/>
      <w:marBottom w:val="0"/>
      <w:divBdr>
        <w:top w:val="none" w:sz="0" w:space="0" w:color="auto"/>
        <w:left w:val="none" w:sz="0" w:space="0" w:color="auto"/>
        <w:bottom w:val="none" w:sz="0" w:space="0" w:color="auto"/>
        <w:right w:val="none" w:sz="0" w:space="0" w:color="auto"/>
      </w:divBdr>
    </w:div>
    <w:div w:id="59089889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fontenelle@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B1C639-6D65-4DBA-8D1D-B3849B6C1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9</Pages>
  <Words>19460</Words>
  <Characters>110923</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UFRJ</Company>
  <LinksUpToDate>false</LinksUpToDate>
  <CharactersWithSpaces>130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Fontenelle</dc:creator>
  <cp:keywords/>
  <dc:description/>
  <cp:lastModifiedBy>Mary Houston</cp:lastModifiedBy>
  <cp:revision>3</cp:revision>
  <cp:lastPrinted>2020-10-27T03:44:00Z</cp:lastPrinted>
  <dcterms:created xsi:type="dcterms:W3CDTF">2021-06-09T07:48:00Z</dcterms:created>
  <dcterms:modified xsi:type="dcterms:W3CDTF">2021-06-09T08:08:00Z</dcterms:modified>
</cp:coreProperties>
</file>